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484756" w14:textId="01853731" w:rsidR="000379FC" w:rsidRDefault="00850361" w:rsidP="00C55BC4">
      <w:pPr>
        <w:rPr>
          <w:rFonts w:ascii="Arial" w:hAnsi="Arial" w:cs="Arial"/>
          <w:sz w:val="21"/>
          <w:szCs w:val="21"/>
        </w:rPr>
      </w:pPr>
      <w:bookmarkStart w:id="0" w:name="_Toc196731419"/>
      <w:bookmarkStart w:id="1" w:name="_Toc195022754"/>
      <w:r>
        <w:rPr>
          <w:noProof/>
          <w:lang w:eastAsia="en-AU"/>
        </w:rPr>
        <mc:AlternateContent>
          <mc:Choice Requires="wps">
            <w:drawing>
              <wp:anchor distT="45720" distB="45720" distL="114300" distR="114300" simplePos="0" relativeHeight="251658244" behindDoc="0" locked="0" layoutInCell="1" allowOverlap="1" wp14:anchorId="6EA2F0FF" wp14:editId="5DEC6B68">
                <wp:simplePos x="0" y="0"/>
                <wp:positionH relativeFrom="column">
                  <wp:posOffset>0</wp:posOffset>
                </wp:positionH>
                <wp:positionV relativeFrom="paragraph">
                  <wp:posOffset>0</wp:posOffset>
                </wp:positionV>
                <wp:extent cx="5194935" cy="2333625"/>
                <wp:effectExtent l="95250" t="1238250" r="43815" b="1247775"/>
                <wp:wrapSquare wrapText="bothSides"/>
                <wp:docPr id="15373876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157411">
                          <a:off x="0" y="0"/>
                          <a:ext cx="5194935" cy="2333625"/>
                        </a:xfrm>
                        <a:prstGeom prst="rect">
                          <a:avLst/>
                        </a:prstGeom>
                        <a:noFill/>
                        <a:ln w="9525">
                          <a:noFill/>
                          <a:miter lim="800000"/>
                          <a:headEnd/>
                          <a:tailEnd/>
                        </a:ln>
                      </wps:spPr>
                      <wps:txbx>
                        <w:txbxContent>
                          <w:p w14:paraId="3C4D5B44"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7EB30947"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577F73C"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A2F0FF" id="_x0000_t202" coordsize="21600,21600" o:spt="202" path="m,l,21600r21600,l21600,xe">
                <v:stroke joinstyle="miter"/>
                <v:path gradientshapeok="t" o:connecttype="rect"/>
              </v:shapetype>
              <v:shape id="Text Box 2" o:spid="_x0000_s1026" type="#_x0000_t202" style="position:absolute;margin-left:0;margin-top:0;width:409.05pt;height:183.75pt;rotation:2356468fd;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ukZAQIAANwDAAAOAAAAZHJzL2Uyb0RvYy54bWysU8tu2zAQvBfoPxC813rYSmLBcpAmTVEg&#10;fQBJP4CmKIsoyWVJ2pL79V1Shm2ktyI6EFwtObszO1zdjlqRvXBegmloMcspEYZDK822oT9fHj/c&#10;UOIDMy1TYERDD8LT2/X7d6vB1qKEHlQrHEEQ4+vBNrQPwdZZ5nkvNPMzsMJgsgOnWcDQbbPWsQHR&#10;tcrKPL/KBnCtdcCF9/j3YUrSdcLvOsHD967zIhDVUOwtpNWldRPXbL1i9dYx20t+bIP9RxeaSYNF&#10;T1APLDCyc/IfKC25Aw9dmHHQGXSd5CJxQDZF/orNc8+sSFxQHG9PMvm3g+Xf9s/2hyNh/AgjDjCR&#10;8PYJ+C9PDNz3zGzFnXMw9IK1WLiIkmWD9fXxapTa1z6CbIav0OKQ2S5AAho7p4kDVL0squtFMcEj&#10;a4K1cByH0wjEGAjHn1WxXCznFSUcc+V8Pr8qq1SR1REsSmydD58FaBI3DXU441SM7Z98iM2dj8Tj&#10;Bh6lUmnOypChocsKIV9ltAxoQyV1Q2/y+E3GiJw/mTZdDkyqaY8FlDmKEHlPCoRxM+LBKMYG2gPK&#10;kYgjS3we2GcP7g8lA1qtof73jjlBifpiUNJlsVhEb6ZgUV2XGLjLzOYywwxHqIYGSqbtfUh+nhjd&#10;ofSdTDKcOzn2ihZK6hztHj16GadT50e5/gsAAP//AwBQSwMEFAAGAAgAAAAhAIlCcaXeAAAABQEA&#10;AA8AAABkcnMvZG93bnJldi54bWxMj81OwzAQhO9IfQdrkbhRJ1DaKMSpEAikioqfkgNHJ16SlHgd&#10;xds0vD2GC1xWGs1o5ttsPdlOjDj41pGCeB6BQKqcaalWULzdnycgPGsyunOECr7QwzqfnWQ6Ne5I&#10;rzjuuBahhHyqFTTMfSqlrxq02s9djxS8DzdYzUEOtTSDPoZy28mLKFpKq1sKC43u8bbB6nN3sAoc&#10;2/HxpbgrVhv59FA+b932fb9Q6ux0urkGwTjxXxh+8AM65IGpdAcyXnQKwiP8e4OXxEkMolRwuVxd&#10;gcwz+Z8+/wYAAP//AwBQSwECLQAUAAYACAAAACEAtoM4kv4AAADhAQAAEwAAAAAAAAAAAAAAAAAA&#10;AAAAW0NvbnRlbnRfVHlwZXNdLnhtbFBLAQItABQABgAIAAAAIQA4/SH/1gAAAJQBAAALAAAAAAAA&#10;AAAAAAAAAC8BAABfcmVscy8ucmVsc1BLAQItABQABgAIAAAAIQA2nukZAQIAANwDAAAOAAAAAAAA&#10;AAAAAAAAAC4CAABkcnMvZTJvRG9jLnhtbFBLAQItABQABgAIAAAAIQCJQnGl3gAAAAUBAAAPAAAA&#10;AAAAAAAAAAAAAFsEAABkcnMvZG93bnJldi54bWxQSwUGAAAAAAQABADzAAAAZgUAAAAA&#10;" filled="f" stroked="f">
                <v:textbox>
                  <w:txbxContent>
                    <w:p w14:paraId="3C4D5B44"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7EB30947"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577F73C"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v:textbox>
                <w10:wrap type="square"/>
              </v:shape>
            </w:pict>
          </mc:Fallback>
        </mc:AlternateContent>
      </w:r>
      <w:r>
        <w:rPr>
          <w:noProof/>
          <w:lang w:eastAsia="en-AU"/>
        </w:rPr>
        <mc:AlternateContent>
          <mc:Choice Requires="wps">
            <w:drawing>
              <wp:anchor distT="45720" distB="45720" distL="114300" distR="114300" simplePos="0" relativeHeight="251658243" behindDoc="0" locked="0" layoutInCell="1" allowOverlap="1" wp14:anchorId="41E46057" wp14:editId="4492517F">
                <wp:simplePos x="0" y="0"/>
                <wp:positionH relativeFrom="column">
                  <wp:posOffset>0</wp:posOffset>
                </wp:positionH>
                <wp:positionV relativeFrom="paragraph">
                  <wp:posOffset>0</wp:posOffset>
                </wp:positionV>
                <wp:extent cx="5194935" cy="6505575"/>
                <wp:effectExtent l="0" t="0" r="0" b="0"/>
                <wp:wrapSquare wrapText="bothSides"/>
                <wp:docPr id="15718484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4935" cy="6505575"/>
                        </a:xfrm>
                        <a:prstGeom prst="rect">
                          <a:avLst/>
                        </a:prstGeom>
                        <a:noFill/>
                        <a:ln w="9525">
                          <a:noFill/>
                          <a:miter lim="800000"/>
                          <a:headEnd/>
                          <a:tailEnd/>
                        </a:ln>
                      </wps:spPr>
                      <wps:txbx>
                        <w:txbxContent>
                          <w:p w14:paraId="28D907F0"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29123DC2"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BD7FE77"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46057" id="_x0000_s1027" type="#_x0000_t202" style="position:absolute;margin-left:0;margin-top:0;width:409.05pt;height:512.2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nFT/AEAANUDAAAOAAAAZHJzL2Uyb0RvYy54bWysU11v2yAUfZ+0/4B4X2xncdtYcaquXadJ&#10;3YfU7gdgjGM04DIgsbNfvwt202h7q+YHxOWac+8597C5HrUiB+G8BFPTYpFTIgyHVppdTX883b+7&#10;osQHZlqmwIiaHoWn19u3bzaDrcQSelCtcARBjK8GW9M+BFtlmee90MwvwAqDyQ6cZgFDt8taxwZE&#10;1ypb5vlFNoBrrQMuvMfTuylJtwm/6wQP37rOi0BUTbG3kFaX1iau2XbDqp1jtpd8boO9ogvNpMGi&#10;J6g7FhjZO/kPlJbcgYcuLDjoDLpOcpE4IJsi/4vNY8+sSFxQHG9PMvn/B8u/Hh7td0fC+AFGHGAi&#10;4e0D8J+eGLjtmdmJG+dg6AVrsXARJcsG66v5apTaVz6CNMMXaHHIbB8gAY2d01EV5EkQHQdwPIku&#10;xkA4HpbFerV+X1LCMXdR5mV5WaYarHq+bp0PnwRoEjc1dTjVBM8ODz7Edlj1/EusZuBeKpUmqwwZ&#10;aroul2W6cJbRMqDxlNQ1vcrjN1khsvxo2nQ5MKmmPRZQZqYdmU6cw9iMRLazJlGFBtoj6uBg8hm+&#10;C9z04H5TMqDHaup/7ZkTlKjPBrVcF6tVNGUKVuXlEgN3nmnOM8xwhKppoGTa3oZk5InyDWreyaTG&#10;Sydzy+idJNLs82jO8zj99fIat38AAAD//wMAUEsDBBQABgAIAAAAIQC4penz2gAAAAYBAAAPAAAA&#10;ZHJzL2Rvd25yZXYueG1sTI9BS8NAEIXvgv9hGcGb3U1pJcZsiiheFVsVvE2z0ySYnQ3ZbRP/vaMX&#10;vTwY3uO9b8rN7Ht1ojF2gS1kCwOKuA6u48bC6+7xKgcVE7LDPjBZ+KIIm+r8rMTChYlf6LRNjZIS&#10;jgVaaFMaCq1j3ZLHuAgDsXiHMHpMco6NdiNOUu57vTTmWnvsWBZaHOi+pfpze/QW3p4OH+8r89w8&#10;+PUwhdlo9jfa2suL+e4WVKI5/YXhB1/QoRKmfTiyi6q3II+kXxUvz/IM1F5CZrlag65K/R+/+gYA&#10;AP//AwBQSwECLQAUAAYACAAAACEAtoM4kv4AAADhAQAAEwAAAAAAAAAAAAAAAAAAAAAAW0NvbnRl&#10;bnRfVHlwZXNdLnhtbFBLAQItABQABgAIAAAAIQA4/SH/1gAAAJQBAAALAAAAAAAAAAAAAAAAAC8B&#10;AABfcmVscy8ucmVsc1BLAQItABQABgAIAAAAIQCn3nFT/AEAANUDAAAOAAAAAAAAAAAAAAAAAC4C&#10;AABkcnMvZTJvRG9jLnhtbFBLAQItABQABgAIAAAAIQC4penz2gAAAAYBAAAPAAAAAAAAAAAAAAAA&#10;AFYEAABkcnMvZG93bnJldi54bWxQSwUGAAAAAAQABADzAAAAXQUAAAAA&#10;" filled="f" stroked="f">
                <v:textbox>
                  <w:txbxContent>
                    <w:p w14:paraId="28D907F0"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29123DC2"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BD7FE77"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v:textbox>
                <w10:wrap type="square"/>
              </v:shape>
            </w:pict>
          </mc:Fallback>
        </mc:AlternateContent>
      </w:r>
      <w:r>
        <w:rPr>
          <w:rFonts w:ascii="Arial" w:hAnsi="Arial" w:cs="Arial"/>
          <w:noProof/>
          <w:sz w:val="21"/>
          <w:szCs w:val="21"/>
          <w14:ligatures w14:val="standardContextual"/>
        </w:rPr>
        <mc:AlternateContent>
          <mc:Choice Requires="wps">
            <w:drawing>
              <wp:anchor distT="0" distB="0" distL="114300" distR="114300" simplePos="0" relativeHeight="251658242" behindDoc="1" locked="0" layoutInCell="1" allowOverlap="1" wp14:anchorId="57D68B6D" wp14:editId="5E9C6F5E">
                <wp:simplePos x="0" y="0"/>
                <wp:positionH relativeFrom="column">
                  <wp:posOffset>-482600</wp:posOffset>
                </wp:positionH>
                <wp:positionV relativeFrom="paragraph">
                  <wp:posOffset>0</wp:posOffset>
                </wp:positionV>
                <wp:extent cx="4743450" cy="889000"/>
                <wp:effectExtent l="0" t="0" r="19050" b="25400"/>
                <wp:wrapTight wrapText="bothSides">
                  <wp:wrapPolygon edited="0">
                    <wp:start x="0" y="0"/>
                    <wp:lineTo x="0" y="21754"/>
                    <wp:lineTo x="21600" y="21754"/>
                    <wp:lineTo x="21600" y="0"/>
                    <wp:lineTo x="0" y="0"/>
                  </wp:wrapPolygon>
                </wp:wrapTight>
                <wp:docPr id="1372717297" name="Text Box 1"/>
                <wp:cNvGraphicFramePr/>
                <a:graphic xmlns:a="http://schemas.openxmlformats.org/drawingml/2006/main">
                  <a:graphicData uri="http://schemas.microsoft.com/office/word/2010/wordprocessingShape">
                    <wps:wsp>
                      <wps:cNvSpPr txBox="1"/>
                      <wps:spPr>
                        <a:xfrm>
                          <a:off x="0" y="0"/>
                          <a:ext cx="4743450" cy="889000"/>
                        </a:xfrm>
                        <a:prstGeom prst="rect">
                          <a:avLst/>
                        </a:prstGeom>
                        <a:solidFill>
                          <a:schemeClr val="bg1"/>
                        </a:solidFill>
                        <a:ln w="6350">
                          <a:solidFill>
                            <a:schemeClr val="bg1"/>
                          </a:solidFill>
                        </a:ln>
                      </wps:spPr>
                      <wps:txbx>
                        <w:txbxContent>
                          <w:p w14:paraId="1EADD7FB" w14:textId="77777777" w:rsidR="00850361" w:rsidRDefault="008503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D68B6D" id="Text Box 1" o:spid="_x0000_s1028" type="#_x0000_t202" style="position:absolute;margin-left:-38pt;margin-top:0;width:373.5pt;height:70pt;z-index:-251658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PmsMAIAAIMEAAAOAAAAZHJzL2Uyb0RvYy54bWysVEtv2zAMvg/YfxB0X+ykbpsacYosRYYB&#10;QVsgHXpWZCkWIIuapMTOfv0o5dGs26nYRSZFio+PHz2571tNdsJ5Baaiw0FOiTAcamU2Ff3xsvgy&#10;psQHZmqmwYiK7oWn99PPnyadLcUIGtC1cASDGF92tqJNCLbMMs8b0TI/ACsMGiW4lgVU3SarHesw&#10;equzUZ7fZB242jrgwnu8fTgY6TTFl1Lw8CSlF4HoimJtIZ0unet4ZtMJKzeO2UbxYxnsA1W0TBlM&#10;eg71wAIjW6f+CtUq7sCDDAMObQZSKi5SD9jNMH/XzaphVqReEBxvzzD5/xeWP+5W9tmR0H+FHgcY&#10;AemsLz1exn566dr4xUoJ2hHC/Rk20QfC8bK4La6KazRxtI3Hd3mecM3eXlvnwzcBLYlCRR2OJaHF&#10;dksfMCO6nlxiMg9a1QuldVIiFcRcO7JjOMT1JtWIL/7w0oZ0Fb25wjI+FAHjaYOFvPUepdCve6Lq&#10;io5OuKyh3iNcDg5M8pYvFPa0ZD48M4fUQRhwHcITHlID1gRHiZIG3K9/3Ud/nChaKemQihX1P7fM&#10;CUr0d4OzvhsWReRuUorr2xEq7tKyvrSYbTsHBGqIi2d5EqN/0CdROmhfcWtmMSuamOGYu6LhJM7D&#10;YUFw67iYzZITstWysDQry2PoiHGc2Ev/ypw9jjUgIR7hRFpWvpvuwTe+NDDbBpAqjT7ifED1CD8y&#10;PTHiuJVxlS715PX275j+BgAA//8DAFBLAwQUAAYACAAAACEAKTpI49wAAAAIAQAADwAAAGRycy9k&#10;b3ducmV2LnhtbEyPQU/DMAyF70j8h8hI3LZkCNpRmk4V0k47sVXjmjWmrdY4VZN25d9jTnCxbL2n&#10;5+/lu8X1YsYxdJ40bNYKBFLtbUeNhuq0X21BhGjImt4TavjGALvi/i43mfU3+sD5GBvBIRQyo6GN&#10;ccikDHWLzoS1H5BY+/KjM5HPsZF2NDcOd718UiqRznTEH1oz4HuL9fU4OQ3nw2kv6bCdqpeuLK/0&#10;mc6v1aj148NSvoGIuMQ/M/ziMzoUzHTxE9kgeg2rNOEuUQNPlpN0w8uFfc9KgSxy+b9A8QMAAP//&#10;AwBQSwECLQAUAAYACAAAACEAtoM4kv4AAADhAQAAEwAAAAAAAAAAAAAAAAAAAAAAW0NvbnRlbnRf&#10;VHlwZXNdLnhtbFBLAQItABQABgAIAAAAIQA4/SH/1gAAAJQBAAALAAAAAAAAAAAAAAAAAC8BAABf&#10;cmVscy8ucmVsc1BLAQItABQABgAIAAAAIQB48PmsMAIAAIMEAAAOAAAAAAAAAAAAAAAAAC4CAABk&#10;cnMvZTJvRG9jLnhtbFBLAQItABQABgAIAAAAIQApOkjj3AAAAAgBAAAPAAAAAAAAAAAAAAAAAIoE&#10;AABkcnMvZG93bnJldi54bWxQSwUGAAAAAAQABADzAAAAkwUAAAAA&#10;" fillcolor="white [3212]" strokecolor="white [3212]" strokeweight=".5pt">
                <v:textbox>
                  <w:txbxContent>
                    <w:p w14:paraId="1EADD7FB" w14:textId="77777777" w:rsidR="00850361" w:rsidRDefault="00850361"/>
                  </w:txbxContent>
                </v:textbox>
                <w10:wrap type="tight"/>
              </v:shape>
            </w:pict>
          </mc:Fallback>
        </mc:AlternateContent>
      </w:r>
      <w:r w:rsidRPr="00850361">
        <w:rPr>
          <w:rFonts w:ascii="Arial" w:hAnsi="Arial" w:cs="Arial"/>
          <w:noProof/>
          <w:sz w:val="21"/>
          <w:szCs w:val="21"/>
        </w:rPr>
        <mc:AlternateContent>
          <mc:Choice Requires="wps">
            <w:drawing>
              <wp:anchor distT="45720" distB="45720" distL="114300" distR="114300" simplePos="0" relativeHeight="251658241" behindDoc="0" locked="0" layoutInCell="1" allowOverlap="1" wp14:anchorId="2F2D90A7" wp14:editId="021332D5">
                <wp:simplePos x="0" y="0"/>
                <wp:positionH relativeFrom="column">
                  <wp:align>center</wp:align>
                </wp:positionH>
                <wp:positionV relativeFrom="paragraph">
                  <wp:posOffset>182880</wp:posOffset>
                </wp:positionV>
                <wp:extent cx="2360930" cy="1404620"/>
                <wp:effectExtent l="0" t="0" r="2286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sdt>
                            <w:sdtPr>
                              <w:id w:val="568603642"/>
                              <w:temporary/>
                              <w:showingPlcHdr/>
                              <w15:appearance w15:val="hidden"/>
                            </w:sdtPr>
                            <w:sdtEndPr/>
                            <w:sdtContent>
                              <w:p w14:paraId="05653117" w14:textId="77777777" w:rsidR="00850361" w:rsidRDefault="00850361">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F2D90A7" id="_x0000_s1029" type="#_x0000_t202" style="position:absolute;margin-left:0;margin-top:14.4pt;width:185.9pt;height:110.6pt;z-index:251658241;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QhFQIAACcEAAAOAAAAZHJzL2Uyb0RvYy54bWysk9tuGyEQhu8r9R0Q9/Wuj41XXkepU1eV&#10;0oOU9gFYlvWisgwdsHfTp8+AHcdK25uqXCCGgZ+Zb4bV9dAZdlDoNdiSj0c5Z8pKqLXdlfz7t+2b&#10;K858ELYWBqwq+YPy/Hr9+tWqd4WaQAumVshIxPqidyVvQ3BFlnnZqk74EThlydkAdiKQibusRtGT&#10;emeySZ4vsh6wdghSeU+7t0cnXyf9plEyfGkarwIzJafYQpoxzVWcs/VKFDsUrtXyFIb4hyg6oS09&#10;epa6FUGwPerfpDotETw0YSShy6BptFQpB8pmnL/I5r4VTqVcCI53Z0z+/8nKz4d79xVZGN7BQAVM&#10;SXh3B/KHZxY2rbA7dYMIfatETQ+PI7Ksd744XY2ofeGjSNV/gpqKLPYBktDQYBepUJ6M1KkAD2fo&#10;aghM0uZkusiXU3JJ8o1n+WwxSWXJRPF03aEPHxR0LC5KjlTVJC8Odz7EcETxdCS+5sHoequNSQbu&#10;qo1BdhDUAds0UgYvjhnL+pIv55P5kcBfJfI0/iTR6UCtbHRX8qvzIVFEbu9tnRotCG2OawrZ2BPI&#10;yO5IMQzVwHRd8ml8IHKtoH4gsgjHzqWfRosW8BdnPXVtyf3PvUDFmfloqTrL8WwW2zwZs/lbQsnw&#10;0lNdeoSVJFXywNlxuQnpayRu7oaquNWJ73Mkp5CpGxP208+J7X5pp1PP/3v9CAAA//8DAFBLAwQU&#10;AAYACAAAACEASFsnctsAAAAHAQAADwAAAGRycy9kb3ducmV2LnhtbEyPQU/DMAyF70j8h8hI3Fiy&#10;AmMqTaepguukbUhcvSa0hcQpTdqVf485sZufn/Xe52IzeycmO8QukIblQoGwVAfTUaPh7fh6twYR&#10;E5JBF8hq+LERNuX1VYG5CWfa2+mQGsEhFHPU0KbU51LGurUe4yL0ltj7CIPHxHJopBnwzOHeyUyp&#10;lfTYETe02NuqtfXXYfQaxmO1nfZV9vk+7czDbvWCHt231rc38/YZRLJz+j+GP3xGh5KZTmEkE4XT&#10;wI8kDdma+dm9f1rycOLFo1Igy0Je8pe/AAAA//8DAFBLAQItABQABgAIAAAAIQC2gziS/gAAAOEB&#10;AAATAAAAAAAAAAAAAAAAAAAAAABbQ29udGVudF9UeXBlc10ueG1sUEsBAi0AFAAGAAgAAAAhADj9&#10;If/WAAAAlAEAAAsAAAAAAAAAAAAAAAAALwEAAF9yZWxzLy5yZWxzUEsBAi0AFAAGAAgAAAAhANez&#10;tCEVAgAAJwQAAA4AAAAAAAAAAAAAAAAALgIAAGRycy9lMm9Eb2MueG1sUEsBAi0AFAAGAAgAAAAh&#10;AEhbJ3LbAAAABwEAAA8AAAAAAAAAAAAAAAAAbwQAAGRycy9kb3ducmV2LnhtbFBLBQYAAAAABAAE&#10;APMAAAB3BQAAAAA=&#10;">
                <v:textbox style="mso-fit-shape-to-text:t">
                  <w:txbxContent>
                    <w:sdt>
                      <w:sdtPr>
                        <w:id w:val="568603642"/>
                        <w:temporary/>
                        <w:showingPlcHdr/>
                        <w15:appearance w15:val="hidden"/>
                      </w:sdtPr>
                      <w:sdtEndPr/>
                      <w:sdtContent>
                        <w:p w14:paraId="05653117" w14:textId="77777777" w:rsidR="00850361" w:rsidRDefault="00850361">
                          <w:r>
                            <w:t>[Grab your reader’s attention with a great quote from the document or use this space to emphasize a key point. To place this text box anywhere on the page, just drag it.]</w:t>
                          </w:r>
                        </w:p>
                      </w:sdtContent>
                    </w:sdt>
                  </w:txbxContent>
                </v:textbox>
                <w10:wrap type="square"/>
              </v:shape>
            </w:pict>
          </mc:Fallback>
        </mc:AlternateContent>
      </w:r>
      <w:r>
        <w:rPr>
          <w:noProof/>
          <w:lang w:eastAsia="en-AU"/>
        </w:rPr>
        <w:drawing>
          <wp:anchor distT="0" distB="0" distL="114300" distR="114300" simplePos="0" relativeHeight="251658240" behindDoc="1" locked="0" layoutInCell="1" allowOverlap="1" wp14:anchorId="3E5B8A26" wp14:editId="6C25C777">
            <wp:simplePos x="0" y="0"/>
            <wp:positionH relativeFrom="column">
              <wp:posOffset>-914400</wp:posOffset>
            </wp:positionH>
            <wp:positionV relativeFrom="paragraph">
              <wp:posOffset>0</wp:posOffset>
            </wp:positionV>
            <wp:extent cx="7545705" cy="10775950"/>
            <wp:effectExtent l="0" t="0" r="0" b="6350"/>
            <wp:wrapThrough wrapText="bothSides">
              <wp:wrapPolygon edited="0">
                <wp:start x="0" y="0"/>
                <wp:lineTo x="0" y="21575"/>
                <wp:lineTo x="21540" y="21575"/>
                <wp:lineTo x="21540" y="0"/>
                <wp:lineTo x="0" y="0"/>
              </wp:wrapPolygon>
            </wp:wrapThrough>
            <wp:docPr id="26" name="Picture 26" descr="A blue and green logo with a hand and a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blue and green logo with a hand and a fac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7545705" cy="10775950"/>
                    </a:xfrm>
                    <a:prstGeom prst="rect">
                      <a:avLst/>
                    </a:prstGeom>
                  </pic:spPr>
                </pic:pic>
              </a:graphicData>
            </a:graphic>
            <wp14:sizeRelH relativeFrom="page">
              <wp14:pctWidth>0</wp14:pctWidth>
            </wp14:sizeRelH>
            <wp14:sizeRelV relativeFrom="page">
              <wp14:pctHeight>0</wp14:pctHeight>
            </wp14:sizeRelV>
          </wp:anchor>
        </w:drawing>
      </w:r>
      <w:bookmarkEnd w:id="0"/>
    </w:p>
    <w:p w14:paraId="3DA1BCDD" w14:textId="77777777" w:rsidR="00850361" w:rsidRDefault="00850361" w:rsidP="00850361">
      <w:pPr>
        <w:pStyle w:val="TOCHeading"/>
        <w:rPr>
          <w:rFonts w:ascii="Helvetica" w:eastAsiaTheme="minorHAnsi" w:hAnsi="Helvetica" w:cs="Arial"/>
          <w:b/>
          <w:bCs/>
          <w:color w:val="3A95AD"/>
          <w:u w:color="FDBE57"/>
        </w:rPr>
      </w:pPr>
      <w:bookmarkStart w:id="2" w:name="_Toc195022755"/>
      <w:bookmarkEnd w:id="1"/>
      <w:r w:rsidRPr="00850361">
        <w:rPr>
          <w:rFonts w:ascii="Helvetica" w:eastAsiaTheme="minorHAnsi" w:hAnsi="Helvetica" w:cs="Arial"/>
          <w:b/>
          <w:bCs/>
          <w:color w:val="3A95AD"/>
          <w:u w:color="FDBE57"/>
        </w:rPr>
        <w:lastRenderedPageBreak/>
        <w:t>Table of Contents</w:t>
      </w:r>
    </w:p>
    <w:p w14:paraId="37FE17DA" w14:textId="77777777" w:rsidR="003D2FA5" w:rsidRPr="003D2FA5" w:rsidRDefault="003D2FA5" w:rsidP="003D2FA5">
      <w:pPr>
        <w:rPr>
          <w:lang w:val="en-US"/>
        </w:rPr>
      </w:pPr>
    </w:p>
    <w:sdt>
      <w:sdtPr>
        <w:rPr>
          <w:rFonts w:ascii="Calibri" w:eastAsia="Calibri" w:hAnsi="Calibri" w:cs="Times New Roman"/>
          <w:b/>
          <w:bCs/>
          <w:i w:val="0"/>
          <w:iCs w:val="0"/>
          <w:noProof w:val="0"/>
          <w:sz w:val="22"/>
        </w:rPr>
        <w:id w:val="652182218"/>
        <w:docPartObj>
          <w:docPartGallery w:val="Table of Contents"/>
          <w:docPartUnique/>
        </w:docPartObj>
      </w:sdtPr>
      <w:sdtEndPr>
        <w:rPr>
          <w:rFonts w:cs="Arial"/>
          <w:b w:val="0"/>
          <w:bCs w:val="0"/>
          <w:sz w:val="21"/>
          <w:szCs w:val="21"/>
        </w:rPr>
      </w:sdtEndPr>
      <w:sdtContent>
        <w:p w14:paraId="47ADCC33" w14:textId="1064C4DF" w:rsidR="00721D4F" w:rsidRDefault="00850361">
          <w:pPr>
            <w:pStyle w:val="TOC1"/>
            <w:rPr>
              <w:rFonts w:asciiTheme="minorHAnsi" w:eastAsiaTheme="minorEastAsia" w:hAnsiTheme="minorHAnsi"/>
              <w:i w:val="0"/>
              <w:iCs w:val="0"/>
              <w:kern w:val="2"/>
              <w:sz w:val="24"/>
              <w:szCs w:val="24"/>
              <w:lang w:eastAsia="en-AU"/>
              <w14:ligatures w14:val="standardContextual"/>
            </w:rPr>
          </w:pPr>
          <w:r w:rsidRPr="000379FC">
            <w:fldChar w:fldCharType="begin"/>
          </w:r>
          <w:r w:rsidRPr="000379FC">
            <w:instrText xml:space="preserve"> TOC \o "1-3" \h \z \u </w:instrText>
          </w:r>
          <w:r w:rsidRPr="000379FC">
            <w:fldChar w:fldCharType="separate"/>
          </w:r>
          <w:hyperlink w:anchor="_Toc197515627" w:history="1">
            <w:r w:rsidR="00721D4F" w:rsidRPr="00544EDE">
              <w:rPr>
                <w:rStyle w:val="Hyperlink"/>
                <w:rFonts w:ascii="Helvetica" w:hAnsi="Helvetica" w:cs="Arial"/>
              </w:rPr>
              <w:t>Targeted literature search</w:t>
            </w:r>
            <w:r w:rsidR="00721D4F">
              <w:rPr>
                <w:webHidden/>
              </w:rPr>
              <w:tab/>
            </w:r>
            <w:r w:rsidR="00721D4F">
              <w:rPr>
                <w:webHidden/>
              </w:rPr>
              <w:fldChar w:fldCharType="begin"/>
            </w:r>
            <w:r w:rsidR="00721D4F">
              <w:rPr>
                <w:webHidden/>
              </w:rPr>
              <w:instrText xml:space="preserve"> PAGEREF _Toc197515627 \h </w:instrText>
            </w:r>
            <w:r w:rsidR="00721D4F">
              <w:rPr>
                <w:webHidden/>
              </w:rPr>
            </w:r>
            <w:r w:rsidR="00721D4F">
              <w:rPr>
                <w:webHidden/>
              </w:rPr>
              <w:fldChar w:fldCharType="separate"/>
            </w:r>
            <w:r w:rsidR="00721D4F">
              <w:rPr>
                <w:webHidden/>
              </w:rPr>
              <w:t>3</w:t>
            </w:r>
            <w:r w:rsidR="00721D4F">
              <w:rPr>
                <w:webHidden/>
              </w:rPr>
              <w:fldChar w:fldCharType="end"/>
            </w:r>
          </w:hyperlink>
        </w:p>
        <w:p w14:paraId="717F9EDC" w14:textId="56AFCE58" w:rsidR="00721D4F" w:rsidRDefault="00721D4F">
          <w:pPr>
            <w:pStyle w:val="TOC1"/>
            <w:rPr>
              <w:rFonts w:asciiTheme="minorHAnsi" w:eastAsiaTheme="minorEastAsia" w:hAnsiTheme="minorHAnsi"/>
              <w:i w:val="0"/>
              <w:iCs w:val="0"/>
              <w:kern w:val="2"/>
              <w:sz w:val="24"/>
              <w:szCs w:val="24"/>
              <w:lang w:eastAsia="en-AU"/>
              <w14:ligatures w14:val="standardContextual"/>
            </w:rPr>
          </w:pPr>
          <w:hyperlink w:anchor="_Toc197515628" w:history="1">
            <w:r w:rsidRPr="00544EDE">
              <w:rPr>
                <w:rStyle w:val="Hyperlink"/>
                <w:rFonts w:ascii="Helvetica" w:hAnsi="Helvetica" w:cs="Arial"/>
              </w:rPr>
              <w:t>Prevalence/statistics of mental health and other relevant health outcomes in CALD populations</w:t>
            </w:r>
            <w:r>
              <w:rPr>
                <w:webHidden/>
              </w:rPr>
              <w:tab/>
            </w:r>
            <w:r>
              <w:rPr>
                <w:webHidden/>
              </w:rPr>
              <w:fldChar w:fldCharType="begin"/>
            </w:r>
            <w:r>
              <w:rPr>
                <w:webHidden/>
              </w:rPr>
              <w:instrText xml:space="preserve"> PAGEREF _Toc197515628 \h </w:instrText>
            </w:r>
            <w:r>
              <w:rPr>
                <w:webHidden/>
              </w:rPr>
            </w:r>
            <w:r>
              <w:rPr>
                <w:webHidden/>
              </w:rPr>
              <w:fldChar w:fldCharType="separate"/>
            </w:r>
            <w:r>
              <w:rPr>
                <w:webHidden/>
              </w:rPr>
              <w:t>5</w:t>
            </w:r>
            <w:r>
              <w:rPr>
                <w:webHidden/>
              </w:rPr>
              <w:fldChar w:fldCharType="end"/>
            </w:r>
          </w:hyperlink>
        </w:p>
        <w:p w14:paraId="47FE5210" w14:textId="5EF32FE9" w:rsidR="00721D4F" w:rsidRDefault="00721D4F">
          <w:pPr>
            <w:pStyle w:val="TOC1"/>
            <w:rPr>
              <w:rFonts w:asciiTheme="minorHAnsi" w:eastAsiaTheme="minorEastAsia" w:hAnsiTheme="minorHAnsi"/>
              <w:i w:val="0"/>
              <w:iCs w:val="0"/>
              <w:kern w:val="2"/>
              <w:sz w:val="24"/>
              <w:szCs w:val="24"/>
              <w:lang w:eastAsia="en-AU"/>
              <w14:ligatures w14:val="standardContextual"/>
            </w:rPr>
          </w:pPr>
          <w:hyperlink w:anchor="_Toc197515629" w:history="1">
            <w:r w:rsidRPr="00544EDE">
              <w:rPr>
                <w:rStyle w:val="Hyperlink"/>
                <w:rFonts w:ascii="Helvetica" w:hAnsi="Helvetica" w:cs="Arial"/>
              </w:rPr>
              <w:t>Information about the mental health assessment, treatment and planning for CALD populations</w:t>
            </w:r>
            <w:r>
              <w:rPr>
                <w:webHidden/>
              </w:rPr>
              <w:tab/>
            </w:r>
            <w:r>
              <w:rPr>
                <w:webHidden/>
              </w:rPr>
              <w:fldChar w:fldCharType="begin"/>
            </w:r>
            <w:r>
              <w:rPr>
                <w:webHidden/>
              </w:rPr>
              <w:instrText xml:space="preserve"> PAGEREF _Toc197515629 \h </w:instrText>
            </w:r>
            <w:r>
              <w:rPr>
                <w:webHidden/>
              </w:rPr>
            </w:r>
            <w:r>
              <w:rPr>
                <w:webHidden/>
              </w:rPr>
              <w:fldChar w:fldCharType="separate"/>
            </w:r>
            <w:r>
              <w:rPr>
                <w:webHidden/>
              </w:rPr>
              <w:t>7</w:t>
            </w:r>
            <w:r>
              <w:rPr>
                <w:webHidden/>
              </w:rPr>
              <w:fldChar w:fldCharType="end"/>
            </w:r>
          </w:hyperlink>
        </w:p>
        <w:p w14:paraId="029EF846" w14:textId="3E537242" w:rsidR="00721D4F" w:rsidRDefault="00721D4F">
          <w:pPr>
            <w:pStyle w:val="TOC1"/>
            <w:rPr>
              <w:rFonts w:asciiTheme="minorHAnsi" w:eastAsiaTheme="minorEastAsia" w:hAnsiTheme="minorHAnsi"/>
              <w:i w:val="0"/>
              <w:iCs w:val="0"/>
              <w:kern w:val="2"/>
              <w:sz w:val="24"/>
              <w:szCs w:val="24"/>
              <w:lang w:eastAsia="en-AU"/>
              <w14:ligatures w14:val="standardContextual"/>
            </w:rPr>
          </w:pPr>
          <w:hyperlink w:anchor="_Toc197515630" w:history="1">
            <w:r w:rsidRPr="00544EDE">
              <w:rPr>
                <w:rStyle w:val="Hyperlink"/>
                <w:rFonts w:ascii="Helvetica" w:hAnsi="Helvetica" w:cs="Arial"/>
              </w:rPr>
              <w:t>Trauma informed care in primary care for CALD populations</w:t>
            </w:r>
            <w:r>
              <w:rPr>
                <w:webHidden/>
              </w:rPr>
              <w:tab/>
            </w:r>
            <w:r>
              <w:rPr>
                <w:webHidden/>
              </w:rPr>
              <w:fldChar w:fldCharType="begin"/>
            </w:r>
            <w:r>
              <w:rPr>
                <w:webHidden/>
              </w:rPr>
              <w:instrText xml:space="preserve"> PAGEREF _Toc197515630 \h </w:instrText>
            </w:r>
            <w:r>
              <w:rPr>
                <w:webHidden/>
              </w:rPr>
            </w:r>
            <w:r>
              <w:rPr>
                <w:webHidden/>
              </w:rPr>
              <w:fldChar w:fldCharType="separate"/>
            </w:r>
            <w:r>
              <w:rPr>
                <w:webHidden/>
              </w:rPr>
              <w:t>8</w:t>
            </w:r>
            <w:r>
              <w:rPr>
                <w:webHidden/>
              </w:rPr>
              <w:fldChar w:fldCharType="end"/>
            </w:r>
          </w:hyperlink>
        </w:p>
        <w:p w14:paraId="27A73B58" w14:textId="68AA4B6F" w:rsidR="00721D4F" w:rsidRDefault="00721D4F">
          <w:pPr>
            <w:pStyle w:val="TOC1"/>
            <w:rPr>
              <w:rFonts w:asciiTheme="minorHAnsi" w:eastAsiaTheme="minorEastAsia" w:hAnsiTheme="minorHAnsi"/>
              <w:i w:val="0"/>
              <w:iCs w:val="0"/>
              <w:kern w:val="2"/>
              <w:sz w:val="24"/>
              <w:szCs w:val="24"/>
              <w:lang w:eastAsia="en-AU"/>
              <w14:ligatures w14:val="standardContextual"/>
            </w:rPr>
          </w:pPr>
          <w:hyperlink w:anchor="_Toc197515631" w:history="1">
            <w:r w:rsidRPr="00544EDE">
              <w:rPr>
                <w:rStyle w:val="Hyperlink"/>
                <w:rFonts w:ascii="Helvetica" w:hAnsi="Helvetica" w:cs="Arial"/>
              </w:rPr>
              <w:t>Cultural competency and sensitivity in primary care for CALD populations</w:t>
            </w:r>
            <w:r>
              <w:rPr>
                <w:webHidden/>
              </w:rPr>
              <w:tab/>
            </w:r>
            <w:r>
              <w:rPr>
                <w:webHidden/>
              </w:rPr>
              <w:fldChar w:fldCharType="begin"/>
            </w:r>
            <w:r>
              <w:rPr>
                <w:webHidden/>
              </w:rPr>
              <w:instrText xml:space="preserve"> PAGEREF _Toc197515631 \h </w:instrText>
            </w:r>
            <w:r>
              <w:rPr>
                <w:webHidden/>
              </w:rPr>
            </w:r>
            <w:r>
              <w:rPr>
                <w:webHidden/>
              </w:rPr>
              <w:fldChar w:fldCharType="separate"/>
            </w:r>
            <w:r>
              <w:rPr>
                <w:webHidden/>
              </w:rPr>
              <w:t>10</w:t>
            </w:r>
            <w:r>
              <w:rPr>
                <w:webHidden/>
              </w:rPr>
              <w:fldChar w:fldCharType="end"/>
            </w:r>
          </w:hyperlink>
        </w:p>
        <w:p w14:paraId="559C755D" w14:textId="36B16D77" w:rsidR="00721D4F" w:rsidRDefault="00721D4F">
          <w:pPr>
            <w:pStyle w:val="TOC1"/>
            <w:rPr>
              <w:rFonts w:asciiTheme="minorHAnsi" w:eastAsiaTheme="minorEastAsia" w:hAnsiTheme="minorHAnsi"/>
              <w:i w:val="0"/>
              <w:iCs w:val="0"/>
              <w:kern w:val="2"/>
              <w:sz w:val="24"/>
              <w:szCs w:val="24"/>
              <w:lang w:eastAsia="en-AU"/>
              <w14:ligatures w14:val="standardContextual"/>
            </w:rPr>
          </w:pPr>
          <w:hyperlink w:anchor="_Toc197515632" w:history="1">
            <w:r w:rsidRPr="00544EDE">
              <w:rPr>
                <w:rStyle w:val="Hyperlink"/>
                <w:rFonts w:ascii="Helvetica" w:hAnsi="Helvetica" w:cs="Arial"/>
              </w:rPr>
              <w:t>Barriers and facilitators for accessing general practice mental health care in Australia for CALD populations</w:t>
            </w:r>
            <w:r>
              <w:rPr>
                <w:webHidden/>
              </w:rPr>
              <w:tab/>
            </w:r>
            <w:r>
              <w:rPr>
                <w:webHidden/>
              </w:rPr>
              <w:fldChar w:fldCharType="begin"/>
            </w:r>
            <w:r>
              <w:rPr>
                <w:webHidden/>
              </w:rPr>
              <w:instrText xml:space="preserve"> PAGEREF _Toc197515632 \h </w:instrText>
            </w:r>
            <w:r>
              <w:rPr>
                <w:webHidden/>
              </w:rPr>
            </w:r>
            <w:r>
              <w:rPr>
                <w:webHidden/>
              </w:rPr>
              <w:fldChar w:fldCharType="separate"/>
            </w:r>
            <w:r>
              <w:rPr>
                <w:webHidden/>
              </w:rPr>
              <w:t>11</w:t>
            </w:r>
            <w:r>
              <w:rPr>
                <w:webHidden/>
              </w:rPr>
              <w:fldChar w:fldCharType="end"/>
            </w:r>
          </w:hyperlink>
        </w:p>
        <w:p w14:paraId="6E4F4BD2" w14:textId="458F055B" w:rsidR="00721D4F" w:rsidRDefault="00721D4F">
          <w:pPr>
            <w:pStyle w:val="TOC1"/>
            <w:rPr>
              <w:rFonts w:asciiTheme="minorHAnsi" w:eastAsiaTheme="minorEastAsia" w:hAnsiTheme="minorHAnsi"/>
              <w:i w:val="0"/>
              <w:iCs w:val="0"/>
              <w:kern w:val="2"/>
              <w:sz w:val="24"/>
              <w:szCs w:val="24"/>
              <w:lang w:eastAsia="en-AU"/>
              <w14:ligatures w14:val="standardContextual"/>
            </w:rPr>
          </w:pPr>
          <w:hyperlink w:anchor="_Toc197515633" w:history="1">
            <w:r w:rsidRPr="00544EDE">
              <w:rPr>
                <w:rStyle w:val="Hyperlink"/>
                <w:rFonts w:ascii="Helvetica" w:hAnsi="Helvetica" w:cs="Arial"/>
              </w:rPr>
              <w:t>Key Australian resources</w:t>
            </w:r>
            <w:r>
              <w:rPr>
                <w:webHidden/>
              </w:rPr>
              <w:tab/>
            </w:r>
            <w:r>
              <w:rPr>
                <w:webHidden/>
              </w:rPr>
              <w:fldChar w:fldCharType="begin"/>
            </w:r>
            <w:r>
              <w:rPr>
                <w:webHidden/>
              </w:rPr>
              <w:instrText xml:space="preserve"> PAGEREF _Toc197515633 \h </w:instrText>
            </w:r>
            <w:r>
              <w:rPr>
                <w:webHidden/>
              </w:rPr>
            </w:r>
            <w:r>
              <w:rPr>
                <w:webHidden/>
              </w:rPr>
              <w:fldChar w:fldCharType="separate"/>
            </w:r>
            <w:r>
              <w:rPr>
                <w:webHidden/>
              </w:rPr>
              <w:t>13</w:t>
            </w:r>
            <w:r>
              <w:rPr>
                <w:webHidden/>
              </w:rPr>
              <w:fldChar w:fldCharType="end"/>
            </w:r>
          </w:hyperlink>
        </w:p>
        <w:p w14:paraId="731CABBA" w14:textId="52E44EB3" w:rsidR="00721D4F" w:rsidRDefault="00721D4F">
          <w:pPr>
            <w:pStyle w:val="TOC1"/>
            <w:rPr>
              <w:rFonts w:asciiTheme="minorHAnsi" w:eastAsiaTheme="minorEastAsia" w:hAnsiTheme="minorHAnsi"/>
              <w:i w:val="0"/>
              <w:iCs w:val="0"/>
              <w:kern w:val="2"/>
              <w:sz w:val="24"/>
              <w:szCs w:val="24"/>
              <w:lang w:eastAsia="en-AU"/>
              <w14:ligatures w14:val="standardContextual"/>
            </w:rPr>
          </w:pPr>
          <w:hyperlink w:anchor="_Toc197515634" w:history="1">
            <w:r w:rsidRPr="00544EDE">
              <w:rPr>
                <w:rStyle w:val="Hyperlink"/>
                <w:rFonts w:ascii="Helvetica" w:hAnsi="Helvetica" w:cs="Arial"/>
              </w:rPr>
              <w:t>References</w:t>
            </w:r>
            <w:r>
              <w:rPr>
                <w:webHidden/>
              </w:rPr>
              <w:tab/>
            </w:r>
            <w:r>
              <w:rPr>
                <w:webHidden/>
              </w:rPr>
              <w:fldChar w:fldCharType="begin"/>
            </w:r>
            <w:r>
              <w:rPr>
                <w:webHidden/>
              </w:rPr>
              <w:instrText xml:space="preserve"> PAGEREF _Toc197515634 \h </w:instrText>
            </w:r>
            <w:r>
              <w:rPr>
                <w:webHidden/>
              </w:rPr>
            </w:r>
            <w:r>
              <w:rPr>
                <w:webHidden/>
              </w:rPr>
              <w:fldChar w:fldCharType="separate"/>
            </w:r>
            <w:r>
              <w:rPr>
                <w:webHidden/>
              </w:rPr>
              <w:t>15</w:t>
            </w:r>
            <w:r>
              <w:rPr>
                <w:webHidden/>
              </w:rPr>
              <w:fldChar w:fldCharType="end"/>
            </w:r>
          </w:hyperlink>
        </w:p>
        <w:p w14:paraId="78C11FBF" w14:textId="2DF4E2E7" w:rsidR="00850361" w:rsidRPr="000379FC" w:rsidRDefault="00850361" w:rsidP="00216238">
          <w:pPr>
            <w:spacing w:line="360" w:lineRule="auto"/>
            <w:rPr>
              <w:rFonts w:ascii="Arial" w:hAnsi="Arial" w:cs="Arial"/>
              <w:sz w:val="21"/>
              <w:szCs w:val="21"/>
            </w:rPr>
          </w:pPr>
          <w:r w:rsidRPr="000379FC">
            <w:rPr>
              <w:rFonts w:ascii="Arial" w:hAnsi="Arial" w:cs="Arial"/>
              <w:b/>
              <w:bCs/>
              <w:noProof/>
              <w:sz w:val="21"/>
              <w:szCs w:val="21"/>
            </w:rPr>
            <w:fldChar w:fldCharType="end"/>
          </w:r>
        </w:p>
      </w:sdtContent>
    </w:sdt>
    <w:p w14:paraId="3A78A7AA" w14:textId="77777777" w:rsidR="00850361" w:rsidRDefault="00850361" w:rsidP="00C55BC4"/>
    <w:p w14:paraId="4C8F8D8D" w14:textId="77777777" w:rsidR="00850361" w:rsidRDefault="00850361" w:rsidP="00850361"/>
    <w:p w14:paraId="4B9505B3" w14:textId="77777777" w:rsidR="00850361" w:rsidRDefault="00850361" w:rsidP="00850361"/>
    <w:p w14:paraId="768BFFE4" w14:textId="77777777" w:rsidR="00850361" w:rsidRDefault="00850361" w:rsidP="00850361"/>
    <w:p w14:paraId="2B174236" w14:textId="77777777" w:rsidR="00850361" w:rsidRDefault="00850361" w:rsidP="00850361"/>
    <w:p w14:paraId="489FE5AA" w14:textId="77777777" w:rsidR="00850361" w:rsidRDefault="00850361" w:rsidP="00850361"/>
    <w:p w14:paraId="14A77723" w14:textId="77777777" w:rsidR="00850361" w:rsidRDefault="00850361" w:rsidP="00850361"/>
    <w:p w14:paraId="3F12F481" w14:textId="77777777" w:rsidR="00850361" w:rsidRDefault="00850361" w:rsidP="00850361"/>
    <w:p w14:paraId="39AC3E57" w14:textId="77777777" w:rsidR="00216238" w:rsidRDefault="00216238" w:rsidP="00850361"/>
    <w:p w14:paraId="4EF0FB32" w14:textId="77777777" w:rsidR="00850361" w:rsidRDefault="00850361" w:rsidP="00850361"/>
    <w:p w14:paraId="22EAA1AC" w14:textId="77777777" w:rsidR="00850361" w:rsidRDefault="00850361" w:rsidP="00850361"/>
    <w:p w14:paraId="71C97AEE" w14:textId="77777777" w:rsidR="00850361" w:rsidRDefault="00850361" w:rsidP="00850361"/>
    <w:p w14:paraId="51081ADE" w14:textId="77777777" w:rsidR="00850361" w:rsidRDefault="00850361" w:rsidP="00850361"/>
    <w:p w14:paraId="53AC3F8A" w14:textId="77777777" w:rsidR="00850361" w:rsidRPr="00850361" w:rsidRDefault="00850361" w:rsidP="00850361"/>
    <w:p w14:paraId="3C7F2FBB" w14:textId="77777777" w:rsidR="00850361" w:rsidRDefault="00850361" w:rsidP="00C55BC4"/>
    <w:p w14:paraId="65E6E041" w14:textId="77777777" w:rsidR="00C55BC4" w:rsidRDefault="00C55BC4">
      <w:pPr>
        <w:rPr>
          <w:rFonts w:ascii="Helvetica" w:eastAsiaTheme="minorHAnsi" w:hAnsi="Helvetica" w:cs="Arial"/>
          <w:b/>
          <w:bCs/>
          <w:color w:val="3A95AD"/>
          <w:sz w:val="32"/>
          <w:szCs w:val="32"/>
          <w:u w:color="FDBE57"/>
        </w:rPr>
      </w:pPr>
      <w:r>
        <w:rPr>
          <w:rFonts w:ascii="Helvetica" w:eastAsiaTheme="minorHAnsi" w:hAnsi="Helvetica" w:cs="Arial"/>
          <w:color w:val="3A95AD"/>
          <w:u w:color="FDBE57"/>
        </w:rPr>
        <w:br w:type="page"/>
      </w:r>
    </w:p>
    <w:p w14:paraId="32D26C24" w14:textId="56CDEA9E" w:rsidR="003D2FA5" w:rsidRPr="00A7383E" w:rsidRDefault="00513CD6" w:rsidP="003D2FA5">
      <w:pPr>
        <w:pStyle w:val="Heading1"/>
        <w:rPr>
          <w:rFonts w:ascii="Helvetica" w:eastAsiaTheme="minorHAnsi" w:hAnsi="Helvetica" w:cs="Arial"/>
          <w:color w:val="3A95AD"/>
          <w:u w:color="FDBE57"/>
        </w:rPr>
      </w:pPr>
      <w:bookmarkStart w:id="3" w:name="_Toc197515627"/>
      <w:r>
        <w:rPr>
          <w:rFonts w:ascii="Helvetica" w:eastAsiaTheme="minorHAnsi" w:hAnsi="Helvetica" w:cs="Arial"/>
          <w:color w:val="3A95AD"/>
          <w:u w:color="FDBE57"/>
        </w:rPr>
        <w:t>Targeted literature search</w:t>
      </w:r>
      <w:bookmarkEnd w:id="3"/>
    </w:p>
    <w:p w14:paraId="214F6126" w14:textId="30E6603E" w:rsidR="00513CD6" w:rsidRDefault="003D2FA5" w:rsidP="00513CD6">
      <w:pPr>
        <w:pStyle w:val="EndNoteBibliography"/>
        <w:spacing w:line="360" w:lineRule="auto"/>
        <w:rPr>
          <w:szCs w:val="20"/>
        </w:rPr>
      </w:pPr>
      <w:r w:rsidRPr="00E26F05">
        <w:rPr>
          <w:szCs w:val="20"/>
        </w:rPr>
        <w:t xml:space="preserve">The focus </w:t>
      </w:r>
      <w:r w:rsidR="00513CD6">
        <w:rPr>
          <w:szCs w:val="20"/>
        </w:rPr>
        <w:t>of this research summary is</w:t>
      </w:r>
      <w:r w:rsidRPr="00E26F05">
        <w:rPr>
          <w:szCs w:val="20"/>
        </w:rPr>
        <w:t xml:space="preserve"> to describe how current mental health assessments are conducted in general practice for </w:t>
      </w:r>
      <w:r w:rsidR="00651A10">
        <w:rPr>
          <w:szCs w:val="20"/>
        </w:rPr>
        <w:t>Cultural and Linguistic Diverse (</w:t>
      </w:r>
      <w:r>
        <w:rPr>
          <w:szCs w:val="20"/>
        </w:rPr>
        <w:t>CALD</w:t>
      </w:r>
      <w:r w:rsidR="00651A10">
        <w:rPr>
          <w:szCs w:val="20"/>
        </w:rPr>
        <w:t>)</w:t>
      </w:r>
      <w:r>
        <w:rPr>
          <w:szCs w:val="20"/>
        </w:rPr>
        <w:t xml:space="preserve"> communities</w:t>
      </w:r>
      <w:r w:rsidRPr="00E26F05">
        <w:rPr>
          <w:szCs w:val="20"/>
        </w:rPr>
        <w:t xml:space="preserve">. </w:t>
      </w:r>
      <w:r w:rsidR="00513CD6">
        <w:rPr>
          <w:szCs w:val="20"/>
        </w:rPr>
        <w:t>A targeted literature</w:t>
      </w:r>
      <w:r w:rsidRPr="00E26F05">
        <w:rPr>
          <w:szCs w:val="20"/>
        </w:rPr>
        <w:t xml:space="preserve"> search was conducted in January 2025 in electronic literature databases (PubMed, Cochrane Database of Systematic Reviews, TRIP Medical Database) combining primary care, </w:t>
      </w:r>
      <w:r w:rsidR="00633C86">
        <w:rPr>
          <w:szCs w:val="20"/>
        </w:rPr>
        <w:t xml:space="preserve">CALD and </w:t>
      </w:r>
      <w:r w:rsidRPr="00E26F05">
        <w:rPr>
          <w:szCs w:val="20"/>
        </w:rPr>
        <w:t>mental health terms with targeted outcomes or Australian terms</w:t>
      </w:r>
      <w:r w:rsidR="00513CD6">
        <w:rPr>
          <w:szCs w:val="20"/>
        </w:rPr>
        <w:t xml:space="preserve"> (see Table 1)</w:t>
      </w:r>
      <w:r w:rsidRPr="00E26F05">
        <w:rPr>
          <w:szCs w:val="20"/>
        </w:rPr>
        <w:t xml:space="preserve">. The timeframe was limited to 2014 onwards. In addition, key Australian and International mental health organisational websites were searched to identify grey literature on mental health assessments in general practice in </w:t>
      </w:r>
      <w:r>
        <w:rPr>
          <w:szCs w:val="20"/>
        </w:rPr>
        <w:t>CALD communities</w:t>
      </w:r>
      <w:r w:rsidRPr="00E26F05">
        <w:rPr>
          <w:szCs w:val="20"/>
        </w:rPr>
        <w:t>. Any additional relevant articles or reports that were identified outside of the targeted search, such as through reference lists, were also included.</w:t>
      </w:r>
      <w:bookmarkStart w:id="4" w:name="_Hlk197504139"/>
      <w:r w:rsidR="00513CD6" w:rsidRPr="00513CD6">
        <w:rPr>
          <w:szCs w:val="20"/>
        </w:rPr>
        <w:t xml:space="preserve"> </w:t>
      </w:r>
      <w:r w:rsidR="00513CD6" w:rsidRPr="00A2371B">
        <w:rPr>
          <w:szCs w:val="20"/>
        </w:rPr>
        <w:t xml:space="preserve">This </w:t>
      </w:r>
      <w:r w:rsidR="00513CD6">
        <w:rPr>
          <w:szCs w:val="20"/>
        </w:rPr>
        <w:t>summary</w:t>
      </w:r>
      <w:r w:rsidR="00513CD6" w:rsidRPr="00A2371B">
        <w:rPr>
          <w:szCs w:val="20"/>
        </w:rPr>
        <w:t xml:space="preserve"> </w:t>
      </w:r>
      <w:r w:rsidR="00513CD6">
        <w:rPr>
          <w:szCs w:val="20"/>
        </w:rPr>
        <w:t>provides an overview of literature identified, particularly</w:t>
      </w:r>
      <w:r w:rsidR="00513CD6" w:rsidRPr="00A2371B">
        <w:rPr>
          <w:szCs w:val="20"/>
        </w:rPr>
        <w:t xml:space="preserve"> patient experiences and barriers/facilitators </w:t>
      </w:r>
      <w:r w:rsidR="00513CD6">
        <w:rPr>
          <w:szCs w:val="20"/>
        </w:rPr>
        <w:t>to help-seeking/access,</w:t>
      </w:r>
      <w:r w:rsidR="00513CD6" w:rsidRPr="00A2371B">
        <w:rPr>
          <w:szCs w:val="20"/>
        </w:rPr>
        <w:t xml:space="preserve"> </w:t>
      </w:r>
      <w:r w:rsidR="00513CD6">
        <w:rPr>
          <w:szCs w:val="20"/>
        </w:rPr>
        <w:t xml:space="preserve">but </w:t>
      </w:r>
      <w:r w:rsidR="00513CD6" w:rsidRPr="00A2371B">
        <w:rPr>
          <w:szCs w:val="20"/>
        </w:rPr>
        <w:t xml:space="preserve">does not represent an extensive </w:t>
      </w:r>
      <w:r w:rsidR="00513CD6">
        <w:rPr>
          <w:szCs w:val="20"/>
        </w:rPr>
        <w:t>collection</w:t>
      </w:r>
      <w:r w:rsidR="00513CD6" w:rsidRPr="00A2371B">
        <w:rPr>
          <w:szCs w:val="20"/>
        </w:rPr>
        <w:t xml:space="preserve"> of all literature published on</w:t>
      </w:r>
      <w:r w:rsidR="00513CD6">
        <w:rPr>
          <w:szCs w:val="20"/>
        </w:rPr>
        <w:t xml:space="preserve"> mental health care for CALD communities</w:t>
      </w:r>
      <w:r w:rsidR="00513CD6" w:rsidRPr="00A2371B">
        <w:rPr>
          <w:szCs w:val="20"/>
        </w:rPr>
        <w:t xml:space="preserve">. </w:t>
      </w:r>
    </w:p>
    <w:p w14:paraId="2F653809" w14:textId="002AD524" w:rsidR="00BA58BA" w:rsidRPr="00513CD6" w:rsidRDefault="00513CD6" w:rsidP="00513CD6">
      <w:pPr>
        <w:pStyle w:val="Caption"/>
        <w:rPr>
          <w:rFonts w:ascii="Arial" w:hAnsi="Arial" w:cs="Arial"/>
        </w:rPr>
      </w:pPr>
      <w:r w:rsidRPr="00513CD6">
        <w:rPr>
          <w:rFonts w:ascii="Arial" w:hAnsi="Arial" w:cs="Arial"/>
        </w:rPr>
        <w:t xml:space="preserve">Table </w:t>
      </w:r>
      <w:r w:rsidRPr="00513CD6">
        <w:rPr>
          <w:rFonts w:ascii="Arial" w:hAnsi="Arial" w:cs="Arial"/>
        </w:rPr>
        <w:fldChar w:fldCharType="begin"/>
      </w:r>
      <w:r w:rsidRPr="00513CD6">
        <w:rPr>
          <w:rFonts w:ascii="Arial" w:hAnsi="Arial" w:cs="Arial"/>
        </w:rPr>
        <w:instrText xml:space="preserve"> SEQ Table \* ARABIC </w:instrText>
      </w:r>
      <w:r w:rsidRPr="00513CD6">
        <w:rPr>
          <w:rFonts w:ascii="Arial" w:hAnsi="Arial" w:cs="Arial"/>
        </w:rPr>
        <w:fldChar w:fldCharType="separate"/>
      </w:r>
      <w:r w:rsidRPr="00513CD6">
        <w:rPr>
          <w:rFonts w:ascii="Arial" w:hAnsi="Arial" w:cs="Arial"/>
          <w:noProof/>
        </w:rPr>
        <w:t>1</w:t>
      </w:r>
      <w:r w:rsidRPr="00513CD6">
        <w:rPr>
          <w:rFonts w:ascii="Arial" w:hAnsi="Arial" w:cs="Arial"/>
        </w:rPr>
        <w:fldChar w:fldCharType="end"/>
      </w:r>
      <w:r w:rsidR="00BA58BA" w:rsidRPr="00513CD6">
        <w:rPr>
          <w:rFonts w:ascii="Arial" w:hAnsi="Arial" w:cs="Arial"/>
        </w:rPr>
        <w:t>. Targeted literature search terms</w:t>
      </w:r>
    </w:p>
    <w:tbl>
      <w:tblPr>
        <w:tblStyle w:val="TableGrid"/>
        <w:tblW w:w="0" w:type="auto"/>
        <w:tblLook w:val="04A0" w:firstRow="1" w:lastRow="0" w:firstColumn="1" w:lastColumn="0" w:noHBand="0" w:noVBand="1"/>
      </w:tblPr>
      <w:tblGrid>
        <w:gridCol w:w="317"/>
        <w:gridCol w:w="1370"/>
        <w:gridCol w:w="7329"/>
      </w:tblGrid>
      <w:tr w:rsidR="00BA58BA" w:rsidRPr="00175280" w14:paraId="1E87E833" w14:textId="77777777" w:rsidTr="0015372F">
        <w:trPr>
          <w:tblHeader/>
        </w:trPr>
        <w:tc>
          <w:tcPr>
            <w:tcW w:w="0" w:type="auto"/>
          </w:tcPr>
          <w:p w14:paraId="59238710" w14:textId="77777777" w:rsidR="00BA58BA" w:rsidRPr="00175280" w:rsidRDefault="00BA58BA" w:rsidP="0015372F">
            <w:pPr>
              <w:spacing w:before="120" w:after="120"/>
              <w:rPr>
                <w:rFonts w:ascii="Arial" w:hAnsi="Arial" w:cs="Arial"/>
                <w:b/>
                <w:bCs/>
                <w:sz w:val="18"/>
                <w:szCs w:val="18"/>
              </w:rPr>
            </w:pPr>
            <w:bookmarkStart w:id="5" w:name="_Hlk196831313"/>
            <w:r w:rsidRPr="00175280">
              <w:rPr>
                <w:rFonts w:ascii="Arial" w:hAnsi="Arial" w:cs="Arial"/>
                <w:b/>
                <w:bCs/>
                <w:sz w:val="18"/>
                <w:szCs w:val="18"/>
              </w:rPr>
              <w:t>#</w:t>
            </w:r>
          </w:p>
        </w:tc>
        <w:tc>
          <w:tcPr>
            <w:tcW w:w="0" w:type="auto"/>
          </w:tcPr>
          <w:p w14:paraId="430149D4" w14:textId="77777777" w:rsidR="00BA58BA" w:rsidRPr="00175280" w:rsidRDefault="00BA58BA" w:rsidP="0015372F">
            <w:pPr>
              <w:spacing w:before="120" w:after="120"/>
              <w:rPr>
                <w:rFonts w:ascii="Arial" w:hAnsi="Arial" w:cs="Arial"/>
                <w:b/>
                <w:bCs/>
                <w:sz w:val="18"/>
                <w:szCs w:val="18"/>
              </w:rPr>
            </w:pPr>
            <w:r w:rsidRPr="00175280">
              <w:rPr>
                <w:rFonts w:ascii="Arial" w:hAnsi="Arial" w:cs="Arial"/>
                <w:b/>
                <w:bCs/>
                <w:sz w:val="18"/>
                <w:szCs w:val="18"/>
              </w:rPr>
              <w:t>Topic</w:t>
            </w:r>
          </w:p>
        </w:tc>
        <w:tc>
          <w:tcPr>
            <w:tcW w:w="0" w:type="auto"/>
          </w:tcPr>
          <w:p w14:paraId="237A1BC4" w14:textId="77777777" w:rsidR="00BA58BA" w:rsidRPr="00175280" w:rsidRDefault="00BA58BA" w:rsidP="0015372F">
            <w:pPr>
              <w:spacing w:before="120" w:after="120"/>
              <w:rPr>
                <w:rFonts w:ascii="Arial" w:hAnsi="Arial" w:cs="Arial"/>
                <w:b/>
                <w:bCs/>
                <w:sz w:val="18"/>
                <w:szCs w:val="18"/>
              </w:rPr>
            </w:pPr>
            <w:r w:rsidRPr="00175280">
              <w:rPr>
                <w:rFonts w:ascii="Arial" w:hAnsi="Arial" w:cs="Arial"/>
                <w:b/>
                <w:bCs/>
                <w:sz w:val="18"/>
                <w:szCs w:val="18"/>
              </w:rPr>
              <w:t>Search terms</w:t>
            </w:r>
          </w:p>
        </w:tc>
      </w:tr>
      <w:tr w:rsidR="00BA58BA" w:rsidRPr="00175280" w14:paraId="010E26FE" w14:textId="77777777" w:rsidTr="0015372F">
        <w:tc>
          <w:tcPr>
            <w:tcW w:w="0" w:type="auto"/>
          </w:tcPr>
          <w:p w14:paraId="5EE3B6A1"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1</w:t>
            </w:r>
          </w:p>
        </w:tc>
        <w:tc>
          <w:tcPr>
            <w:tcW w:w="0" w:type="auto"/>
          </w:tcPr>
          <w:p w14:paraId="60E230FA"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Primary care</w:t>
            </w:r>
          </w:p>
        </w:tc>
        <w:tc>
          <w:tcPr>
            <w:tcW w:w="0" w:type="auto"/>
          </w:tcPr>
          <w:p w14:paraId="607DD5A3"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Title/abstract:</w:t>
            </w:r>
          </w:p>
          <w:p w14:paraId="5679C0DB"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 xml:space="preserve">“primary care” or GP or “general </w:t>
            </w:r>
            <w:proofErr w:type="spellStart"/>
            <w:r w:rsidRPr="00175280">
              <w:rPr>
                <w:rFonts w:ascii="Arial" w:hAnsi="Arial" w:cs="Arial"/>
                <w:sz w:val="18"/>
                <w:szCs w:val="18"/>
              </w:rPr>
              <w:t>practi</w:t>
            </w:r>
            <w:proofErr w:type="spellEnd"/>
            <w:r w:rsidRPr="00175280">
              <w:rPr>
                <w:rFonts w:ascii="Arial" w:hAnsi="Arial" w:cs="Arial"/>
                <w:sz w:val="18"/>
                <w:szCs w:val="18"/>
              </w:rPr>
              <w:t>*” or “family physician*” or “primary health” or “community health”</w:t>
            </w:r>
          </w:p>
          <w:p w14:paraId="17E867F4" w14:textId="77777777" w:rsidR="00BA58BA" w:rsidRPr="00175280" w:rsidRDefault="00BA58BA" w:rsidP="0015372F">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49E8BFAD"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Primary Health Care; Physicians, Primary Care; Physicians, General Practice; General Practice; Primary Care</w:t>
            </w:r>
          </w:p>
        </w:tc>
      </w:tr>
      <w:tr w:rsidR="00BA58BA" w:rsidRPr="00175280" w14:paraId="42324AD1" w14:textId="77777777" w:rsidTr="0015372F">
        <w:tc>
          <w:tcPr>
            <w:tcW w:w="0" w:type="auto"/>
          </w:tcPr>
          <w:p w14:paraId="16FA9B45" w14:textId="77777777" w:rsidR="00BA58BA" w:rsidRPr="00175280" w:rsidRDefault="00BA58BA" w:rsidP="00BA58BA">
            <w:pPr>
              <w:spacing w:before="120" w:after="120"/>
              <w:rPr>
                <w:rFonts w:ascii="Arial" w:hAnsi="Arial" w:cs="Arial"/>
                <w:sz w:val="18"/>
                <w:szCs w:val="18"/>
              </w:rPr>
            </w:pPr>
            <w:r w:rsidRPr="00175280">
              <w:rPr>
                <w:rFonts w:ascii="Arial" w:hAnsi="Arial" w:cs="Arial"/>
                <w:sz w:val="18"/>
                <w:szCs w:val="18"/>
              </w:rPr>
              <w:t>2</w:t>
            </w:r>
          </w:p>
        </w:tc>
        <w:tc>
          <w:tcPr>
            <w:tcW w:w="0" w:type="auto"/>
          </w:tcPr>
          <w:p w14:paraId="27235400" w14:textId="4E070156" w:rsidR="00BA58BA" w:rsidRPr="00175280" w:rsidRDefault="00BA58BA" w:rsidP="00BA58BA">
            <w:pPr>
              <w:spacing w:before="120" w:after="120"/>
              <w:rPr>
                <w:rFonts w:ascii="Arial" w:hAnsi="Arial" w:cs="Arial"/>
                <w:sz w:val="18"/>
                <w:szCs w:val="18"/>
              </w:rPr>
            </w:pPr>
            <w:r w:rsidRPr="00BA58BA">
              <w:rPr>
                <w:rFonts w:ascii="Arial" w:hAnsi="Arial" w:cs="Arial"/>
                <w:sz w:val="18"/>
                <w:szCs w:val="18"/>
              </w:rPr>
              <w:t>Specific population: CALD</w:t>
            </w:r>
          </w:p>
        </w:tc>
        <w:tc>
          <w:tcPr>
            <w:tcW w:w="0" w:type="auto"/>
          </w:tcPr>
          <w:p w14:paraId="674CECFB" w14:textId="77777777" w:rsidR="00BA58BA" w:rsidRPr="00BA58BA" w:rsidRDefault="00BA58BA" w:rsidP="00BA58BA">
            <w:pPr>
              <w:spacing w:before="120" w:after="120"/>
              <w:rPr>
                <w:rFonts w:ascii="Arial" w:hAnsi="Arial" w:cs="Arial"/>
                <w:sz w:val="18"/>
                <w:szCs w:val="18"/>
              </w:rPr>
            </w:pPr>
            <w:r w:rsidRPr="00BA58BA">
              <w:rPr>
                <w:rFonts w:ascii="Arial" w:hAnsi="Arial" w:cs="Arial"/>
                <w:sz w:val="18"/>
                <w:szCs w:val="18"/>
              </w:rPr>
              <w:t>Title/abstract:</w:t>
            </w:r>
          </w:p>
          <w:p w14:paraId="0D2C3D4B" w14:textId="77777777" w:rsidR="00BA58BA" w:rsidRPr="00BA58BA" w:rsidRDefault="00BA58BA" w:rsidP="00BA58BA">
            <w:pPr>
              <w:spacing w:before="120" w:after="120"/>
              <w:rPr>
                <w:rFonts w:ascii="Arial" w:hAnsi="Arial" w:cs="Arial"/>
                <w:sz w:val="18"/>
                <w:szCs w:val="18"/>
              </w:rPr>
            </w:pPr>
            <w:r w:rsidRPr="00BA58BA">
              <w:rPr>
                <w:rFonts w:ascii="Arial" w:hAnsi="Arial" w:cs="Arial"/>
                <w:sz w:val="18"/>
                <w:szCs w:val="18"/>
              </w:rPr>
              <w:t>“culturally and linguistically diverse” or CALD or “ethnic minority” or “ethnic minorities” or “non-English speaking background” or migrant*</w:t>
            </w:r>
          </w:p>
          <w:p w14:paraId="75380D22" w14:textId="77777777" w:rsidR="00BA58BA" w:rsidRPr="00BA58BA" w:rsidRDefault="00BA58BA" w:rsidP="00BA58BA">
            <w:pPr>
              <w:spacing w:before="120" w:after="120"/>
              <w:rPr>
                <w:rFonts w:ascii="Arial" w:hAnsi="Arial" w:cs="Arial"/>
                <w:sz w:val="18"/>
                <w:szCs w:val="18"/>
              </w:rPr>
            </w:pPr>
            <w:proofErr w:type="spellStart"/>
            <w:r w:rsidRPr="00BA58BA">
              <w:rPr>
                <w:rFonts w:ascii="Arial" w:hAnsi="Arial" w:cs="Arial"/>
                <w:sz w:val="18"/>
                <w:szCs w:val="18"/>
              </w:rPr>
              <w:t>MeSH</w:t>
            </w:r>
            <w:proofErr w:type="spellEnd"/>
            <w:r w:rsidRPr="00BA58BA">
              <w:rPr>
                <w:rFonts w:ascii="Arial" w:hAnsi="Arial" w:cs="Arial"/>
                <w:sz w:val="18"/>
                <w:szCs w:val="18"/>
              </w:rPr>
              <w:t>:</w:t>
            </w:r>
          </w:p>
          <w:p w14:paraId="1BDB2BF6" w14:textId="025CB59C" w:rsidR="00BA58BA" w:rsidRPr="00175280" w:rsidRDefault="00BA58BA" w:rsidP="00BA58BA">
            <w:pPr>
              <w:spacing w:before="120" w:after="120"/>
              <w:rPr>
                <w:rFonts w:ascii="Arial" w:hAnsi="Arial" w:cs="Arial"/>
                <w:sz w:val="18"/>
                <w:szCs w:val="18"/>
              </w:rPr>
            </w:pPr>
            <w:r w:rsidRPr="00BA58BA">
              <w:rPr>
                <w:rFonts w:ascii="Arial" w:hAnsi="Arial" w:cs="Arial"/>
                <w:sz w:val="18"/>
                <w:szCs w:val="18"/>
              </w:rPr>
              <w:t>Cultural Diversity; Emigrants and Immigrants</w:t>
            </w:r>
          </w:p>
        </w:tc>
      </w:tr>
      <w:tr w:rsidR="00BA58BA" w:rsidRPr="00175280" w14:paraId="56DCEE71" w14:textId="77777777" w:rsidTr="0015372F">
        <w:tc>
          <w:tcPr>
            <w:tcW w:w="0" w:type="auto"/>
          </w:tcPr>
          <w:p w14:paraId="1E6D1496" w14:textId="77777777" w:rsidR="00BA58BA" w:rsidRPr="00175280" w:rsidRDefault="00BA58BA" w:rsidP="0015372F">
            <w:pPr>
              <w:keepNext/>
              <w:spacing w:before="120" w:after="120"/>
              <w:rPr>
                <w:rFonts w:ascii="Arial" w:hAnsi="Arial" w:cs="Arial"/>
                <w:sz w:val="18"/>
                <w:szCs w:val="18"/>
              </w:rPr>
            </w:pPr>
            <w:r w:rsidRPr="00175280">
              <w:rPr>
                <w:rFonts w:ascii="Arial" w:hAnsi="Arial" w:cs="Arial"/>
                <w:sz w:val="18"/>
                <w:szCs w:val="18"/>
              </w:rPr>
              <w:t>3</w:t>
            </w:r>
          </w:p>
        </w:tc>
        <w:tc>
          <w:tcPr>
            <w:tcW w:w="0" w:type="auto"/>
          </w:tcPr>
          <w:p w14:paraId="59BB7E1B"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Mental health</w:t>
            </w:r>
          </w:p>
        </w:tc>
        <w:tc>
          <w:tcPr>
            <w:tcW w:w="0" w:type="auto"/>
          </w:tcPr>
          <w:p w14:paraId="08E1B3D2"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Title/abstract:</w:t>
            </w:r>
          </w:p>
          <w:p w14:paraId="55BC22E1"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mental health” or depression or anxiety or PTSD or “post-traumatic stress disorder” or “trauma informed care”</w:t>
            </w:r>
          </w:p>
          <w:p w14:paraId="2D92F64B" w14:textId="77777777" w:rsidR="00BA58BA" w:rsidRPr="00175280" w:rsidRDefault="00BA58BA" w:rsidP="0015372F">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79FF6BF1"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Mental Health; Wounds and Injuries/psychology; Mental Health Services</w:t>
            </w:r>
          </w:p>
        </w:tc>
      </w:tr>
      <w:tr w:rsidR="00BA58BA" w:rsidRPr="00175280" w14:paraId="022022AB" w14:textId="77777777" w:rsidTr="0015372F">
        <w:tc>
          <w:tcPr>
            <w:tcW w:w="0" w:type="auto"/>
          </w:tcPr>
          <w:p w14:paraId="74B4427C"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4</w:t>
            </w:r>
          </w:p>
        </w:tc>
        <w:tc>
          <w:tcPr>
            <w:tcW w:w="0" w:type="auto"/>
          </w:tcPr>
          <w:p w14:paraId="42677C4B"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Outcomes</w:t>
            </w:r>
          </w:p>
        </w:tc>
        <w:tc>
          <w:tcPr>
            <w:tcW w:w="0" w:type="auto"/>
          </w:tcPr>
          <w:p w14:paraId="17181CCB"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Title/abstract:</w:t>
            </w:r>
          </w:p>
          <w:p w14:paraId="13155F88"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patient satisfaction” or “patient experience*” or “lived experience*” or “patient outcomes” or psychological or “healthcare access” or “barriers to care” or disparities or discrimination or stigma or homophobia or trust or distrust or “cultural competence” or “cultural competency” or “cultural sensitivity” or “patient-provider relationship*”</w:t>
            </w:r>
          </w:p>
          <w:p w14:paraId="35FE9855" w14:textId="77777777" w:rsidR="00BA58BA" w:rsidRPr="00175280" w:rsidRDefault="00BA58BA" w:rsidP="0015372F">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0326CA00"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Patient Satisfaction; Outcome Assessment, Health Care; Health Services Accessibility; Disparities, Health Care; Cultural Competency; Physician-patient relations</w:t>
            </w:r>
          </w:p>
        </w:tc>
      </w:tr>
      <w:tr w:rsidR="00BA58BA" w:rsidRPr="00175280" w14:paraId="3BD72898" w14:textId="77777777" w:rsidTr="0015372F">
        <w:tc>
          <w:tcPr>
            <w:tcW w:w="0" w:type="auto"/>
          </w:tcPr>
          <w:p w14:paraId="25DEA43C"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5</w:t>
            </w:r>
          </w:p>
        </w:tc>
        <w:tc>
          <w:tcPr>
            <w:tcW w:w="0" w:type="auto"/>
          </w:tcPr>
          <w:p w14:paraId="694F5F6A"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Australia</w:t>
            </w:r>
          </w:p>
        </w:tc>
        <w:tc>
          <w:tcPr>
            <w:tcW w:w="0" w:type="auto"/>
          </w:tcPr>
          <w:p w14:paraId="250C64F6"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Title/abstract:</w:t>
            </w:r>
          </w:p>
          <w:p w14:paraId="678A0A15"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Australia* or “New South Wales” or Victoria or Queensland or Tasmania or “Northern Territory”</w:t>
            </w:r>
          </w:p>
          <w:p w14:paraId="35B1A3DE" w14:textId="77777777" w:rsidR="00BA58BA" w:rsidRPr="00175280" w:rsidRDefault="00BA58BA" w:rsidP="0015372F">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7AE84620" w14:textId="77777777" w:rsidR="00BA58BA" w:rsidRPr="00175280" w:rsidRDefault="00BA58BA" w:rsidP="0015372F">
            <w:pPr>
              <w:spacing w:before="120" w:after="120"/>
              <w:rPr>
                <w:rFonts w:ascii="Arial" w:hAnsi="Arial" w:cs="Arial"/>
                <w:sz w:val="18"/>
                <w:szCs w:val="18"/>
              </w:rPr>
            </w:pPr>
            <w:r w:rsidRPr="00175280">
              <w:rPr>
                <w:rFonts w:ascii="Arial" w:hAnsi="Arial" w:cs="Arial"/>
                <w:sz w:val="18"/>
                <w:szCs w:val="18"/>
              </w:rPr>
              <w:t>Australia</w:t>
            </w:r>
          </w:p>
        </w:tc>
      </w:tr>
      <w:bookmarkEnd w:id="4"/>
      <w:bookmarkEnd w:id="5"/>
    </w:tbl>
    <w:p w14:paraId="735F1461" w14:textId="77777777" w:rsidR="00BA58BA" w:rsidRDefault="00BA58BA" w:rsidP="003D2FA5">
      <w:pPr>
        <w:spacing w:line="360" w:lineRule="auto"/>
        <w:rPr>
          <w:rFonts w:ascii="Arial" w:hAnsi="Arial" w:cs="Arial"/>
          <w:sz w:val="20"/>
          <w:szCs w:val="20"/>
        </w:rPr>
      </w:pPr>
    </w:p>
    <w:p w14:paraId="797BEC1C" w14:textId="15762AFD" w:rsidR="003D2FA5" w:rsidRPr="008E0846" w:rsidRDefault="003D2FA5" w:rsidP="003D2FA5">
      <w:pPr>
        <w:spacing w:line="360" w:lineRule="auto"/>
        <w:rPr>
          <w:rFonts w:ascii="Arial" w:hAnsi="Arial" w:cs="Arial"/>
          <w:sz w:val="20"/>
          <w:szCs w:val="20"/>
        </w:rPr>
      </w:pPr>
      <w:r w:rsidRPr="00E26F05">
        <w:rPr>
          <w:rFonts w:ascii="Arial" w:hAnsi="Arial" w:cs="Arial"/>
          <w:sz w:val="20"/>
          <w:szCs w:val="20"/>
        </w:rPr>
        <w:t xml:space="preserve">Identified literature ranged from </w:t>
      </w:r>
      <w:r w:rsidRPr="00E71E8C">
        <w:rPr>
          <w:rFonts w:ascii="Arial" w:hAnsi="Arial" w:cs="Arial"/>
          <w:sz w:val="20"/>
          <w:szCs w:val="20"/>
        </w:rPr>
        <w:t>small qualitative studies to large</w:t>
      </w:r>
      <w:r w:rsidR="00E71E8C">
        <w:rPr>
          <w:rFonts w:ascii="Arial" w:hAnsi="Arial" w:cs="Arial"/>
          <w:sz w:val="20"/>
          <w:szCs w:val="20"/>
        </w:rPr>
        <w:t>r</w:t>
      </w:r>
      <w:r w:rsidRPr="00E71E8C">
        <w:rPr>
          <w:rFonts w:ascii="Arial" w:hAnsi="Arial" w:cs="Arial"/>
          <w:sz w:val="20"/>
          <w:szCs w:val="20"/>
        </w:rPr>
        <w:t xml:space="preserve"> cross-sectional s</w:t>
      </w:r>
      <w:r w:rsidR="00E71E8C" w:rsidRPr="00E71E8C">
        <w:rPr>
          <w:rFonts w:ascii="Arial" w:hAnsi="Arial" w:cs="Arial"/>
          <w:sz w:val="20"/>
          <w:szCs w:val="20"/>
        </w:rPr>
        <w:t>tudie</w:t>
      </w:r>
      <w:r w:rsidRPr="00E71E8C">
        <w:rPr>
          <w:rFonts w:ascii="Arial" w:hAnsi="Arial" w:cs="Arial"/>
          <w:sz w:val="20"/>
          <w:szCs w:val="20"/>
        </w:rPr>
        <w:t>s.</w:t>
      </w:r>
      <w:r w:rsidRPr="00E26F05">
        <w:rPr>
          <w:rFonts w:ascii="Arial" w:hAnsi="Arial" w:cs="Arial"/>
          <w:sz w:val="20"/>
          <w:szCs w:val="20"/>
        </w:rPr>
        <w:t xml:space="preserve"> It is noted that due to the diversity within </w:t>
      </w:r>
      <w:r>
        <w:rPr>
          <w:rFonts w:ascii="Arial" w:hAnsi="Arial" w:cs="Arial"/>
          <w:sz w:val="20"/>
          <w:szCs w:val="20"/>
        </w:rPr>
        <w:t xml:space="preserve">various CALD </w:t>
      </w:r>
      <w:r w:rsidRPr="00E26F05">
        <w:rPr>
          <w:rFonts w:ascii="Arial" w:hAnsi="Arial" w:cs="Arial"/>
          <w:sz w:val="20"/>
          <w:szCs w:val="20"/>
        </w:rPr>
        <w:t>communit</w:t>
      </w:r>
      <w:r>
        <w:rPr>
          <w:rFonts w:ascii="Arial" w:hAnsi="Arial" w:cs="Arial"/>
          <w:sz w:val="20"/>
          <w:szCs w:val="20"/>
        </w:rPr>
        <w:t>ies</w:t>
      </w:r>
      <w:r w:rsidRPr="00E26F05">
        <w:rPr>
          <w:rFonts w:ascii="Arial" w:hAnsi="Arial" w:cs="Arial"/>
          <w:sz w:val="20"/>
          <w:szCs w:val="20"/>
        </w:rPr>
        <w:t xml:space="preserve">, findings may not be generalisable to all </w:t>
      </w:r>
      <w:r>
        <w:rPr>
          <w:rFonts w:ascii="Arial" w:hAnsi="Arial" w:cs="Arial"/>
          <w:sz w:val="20"/>
          <w:szCs w:val="20"/>
        </w:rPr>
        <w:t>CALD community</w:t>
      </w:r>
      <w:r w:rsidRPr="00E26F05">
        <w:rPr>
          <w:rFonts w:ascii="Arial" w:hAnsi="Arial" w:cs="Arial"/>
          <w:sz w:val="20"/>
          <w:szCs w:val="20"/>
        </w:rPr>
        <w:t xml:space="preserve"> experiences.</w:t>
      </w:r>
    </w:p>
    <w:p w14:paraId="7245DF7F" w14:textId="77777777" w:rsidR="003D2FA5" w:rsidRDefault="003D2FA5">
      <w:pPr>
        <w:rPr>
          <w:rFonts w:ascii="Helvetica" w:eastAsiaTheme="minorHAnsi" w:hAnsi="Helvetica" w:cs="Arial"/>
          <w:b/>
          <w:bCs/>
          <w:color w:val="3A95AD"/>
          <w:sz w:val="32"/>
          <w:szCs w:val="32"/>
          <w:u w:color="FDBE57"/>
        </w:rPr>
      </w:pPr>
      <w:r>
        <w:rPr>
          <w:rFonts w:ascii="Helvetica" w:eastAsiaTheme="minorHAnsi" w:hAnsi="Helvetica" w:cs="Arial"/>
          <w:color w:val="3A95AD"/>
          <w:u w:color="FDBE57"/>
        </w:rPr>
        <w:br w:type="page"/>
      </w:r>
    </w:p>
    <w:p w14:paraId="36DA87C6" w14:textId="221DF4D2" w:rsidR="00785DDC" w:rsidRPr="00850361" w:rsidRDefault="00696D41" w:rsidP="000379FC">
      <w:pPr>
        <w:pStyle w:val="Heading1"/>
        <w:rPr>
          <w:rFonts w:ascii="Helvetica" w:eastAsiaTheme="minorHAnsi" w:hAnsi="Helvetica" w:cs="Arial"/>
          <w:color w:val="3A95AD"/>
          <w:u w:color="FDBE57"/>
        </w:rPr>
      </w:pPr>
      <w:bookmarkStart w:id="6" w:name="_Toc197515628"/>
      <w:r w:rsidRPr="00850361">
        <w:rPr>
          <w:rFonts w:ascii="Helvetica" w:eastAsiaTheme="minorHAnsi" w:hAnsi="Helvetica" w:cs="Arial"/>
          <w:color w:val="3A95AD"/>
          <w:u w:color="FDBE57"/>
        </w:rPr>
        <w:t>Prevalence/statistics of mental health and other relevant health outcomes in CALD populations</w:t>
      </w:r>
      <w:bookmarkEnd w:id="2"/>
      <w:bookmarkEnd w:id="6"/>
    </w:p>
    <w:p w14:paraId="0405C3C2" w14:textId="77777777" w:rsidR="00696D41" w:rsidRPr="00C65D9C" w:rsidRDefault="00696D41" w:rsidP="00C65D9C">
      <w:pPr>
        <w:pStyle w:val="Heading4"/>
        <w:spacing w:line="360" w:lineRule="auto"/>
        <w:rPr>
          <w:rFonts w:ascii="Arial" w:hAnsi="Arial" w:cs="Arial"/>
          <w:sz w:val="20"/>
          <w:szCs w:val="20"/>
        </w:rPr>
      </w:pPr>
      <w:bookmarkStart w:id="7" w:name="_Hlk196127744"/>
      <w:r w:rsidRPr="00C65D9C">
        <w:rPr>
          <w:rFonts w:ascii="Arial" w:hAnsi="Arial" w:cs="Arial"/>
          <w:sz w:val="20"/>
          <w:szCs w:val="20"/>
        </w:rPr>
        <w:t>Prevalence of mental health in Australia</w:t>
      </w:r>
    </w:p>
    <w:p w14:paraId="6C3389C5" w14:textId="2E9297C1"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The Australian Bureau of Statistics (ABS) 2020–2022 National Study of Mental Health and Wellbeing (2023)</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Australian Bureau of Statistics&lt;/Author&gt;&lt;Year&gt;2023&lt;/Year&gt;&lt;RecNum&gt;51&lt;/RecNum&gt;&lt;DisplayText&gt;&lt;style face="superscript"&gt;1&lt;/style&gt;&lt;/DisplayText&gt;&lt;record&gt;&lt;rec-number&gt;51&lt;/rec-number&gt;&lt;foreign-keys&gt;&lt;key app="EN" db-id="5dsvxtv2va50xvers08vfz2x9xfvf5frswe5" timestamp="1745129427"&gt;51&lt;/key&gt;&lt;/foreign-keys&gt;&lt;ref-type name="Web Page"&gt;12&lt;/ref-type&gt;&lt;contributors&gt;&lt;authors&gt;&lt;author&gt;Australian Bureau of Statistics,&lt;/author&gt;&lt;/authors&gt;&lt;/contributors&gt;&lt;titles&gt;&lt;title&gt;National Study of Mental Health and Wellbeing&lt;/title&gt;&lt;/titles&gt;&lt;volume&gt;Apr 2025&lt;/volume&gt;&lt;dates&gt;&lt;year&gt;2023&lt;/year&gt;&lt;pub-dates&gt;&lt;date&gt;Oct 2023&lt;/date&gt;&lt;/pub-dates&gt;&lt;/dates&gt;&lt;urls&gt;&lt;related-urls&gt;&lt;url&gt;www.abs.gov.au/statistics/health/mental-health/national-study-mental-health-and-wellbeing/latest-release&lt;/url&gt;&lt;/related-urls&gt;&lt;/urls&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1</w:t>
      </w:r>
      <w:r w:rsidR="003D2FA5">
        <w:rPr>
          <w:rFonts w:ascii="Arial" w:hAnsi="Arial" w:cs="Arial"/>
          <w:sz w:val="20"/>
          <w:szCs w:val="20"/>
        </w:rPr>
        <w:fldChar w:fldCharType="end"/>
      </w:r>
      <w:r w:rsidRPr="00C65D9C">
        <w:rPr>
          <w:rFonts w:ascii="Arial" w:hAnsi="Arial" w:cs="Arial"/>
          <w:sz w:val="20"/>
          <w:szCs w:val="20"/>
        </w:rPr>
        <w:t xml:space="preserve"> reported that 42.9% of people aged 16–85 years had experienced a mental disorder at some time in their life. 21.5% of people had a 12-month mental disorder, with anxiety disorder being the most common group (17.2% of people aged 16–85 years), followed by affective disorder (7.5%) and substance use disorder (3.3%). The prevalence of 12-month mental disorders varied by age, with younger people having higher rates (e.g. 38.8% aged 16–24 years; 26.3% aged 25–34 years). Females had higher rates of anxiety (21% vs. 13.3%) or affective disorders (8.6% vs. 6.5%) than males; </w:t>
      </w:r>
      <w:r w:rsidR="00C43B66" w:rsidRPr="00C65D9C">
        <w:rPr>
          <w:rFonts w:ascii="Arial" w:hAnsi="Arial" w:cs="Arial"/>
          <w:sz w:val="20"/>
          <w:szCs w:val="20"/>
        </w:rPr>
        <w:t xml:space="preserve">however, </w:t>
      </w:r>
      <w:r w:rsidRPr="00C65D9C">
        <w:rPr>
          <w:rFonts w:ascii="Arial" w:hAnsi="Arial" w:cs="Arial"/>
          <w:sz w:val="20"/>
          <w:szCs w:val="20"/>
        </w:rPr>
        <w:t>males had higher rates of substance use disorder (4.4% vs. 2.1%).</w:t>
      </w:r>
    </w:p>
    <w:p w14:paraId="469F7833" w14:textId="77777777" w:rsidR="00696D41" w:rsidRPr="00C65D9C" w:rsidRDefault="00696D41" w:rsidP="00C65D9C">
      <w:pPr>
        <w:pStyle w:val="Heading4"/>
        <w:spacing w:line="360" w:lineRule="auto"/>
        <w:rPr>
          <w:rFonts w:ascii="Arial" w:hAnsi="Arial" w:cs="Arial"/>
          <w:sz w:val="20"/>
          <w:szCs w:val="20"/>
        </w:rPr>
      </w:pPr>
      <w:bookmarkStart w:id="8" w:name="_Hlk196127759"/>
      <w:bookmarkEnd w:id="7"/>
      <w:r w:rsidRPr="00C65D9C">
        <w:rPr>
          <w:rFonts w:ascii="Arial" w:hAnsi="Arial" w:cs="Arial"/>
          <w:sz w:val="20"/>
          <w:szCs w:val="20"/>
        </w:rPr>
        <w:t>Prevalence of mental health in CALD populations</w:t>
      </w:r>
    </w:p>
    <w:bookmarkEnd w:id="8"/>
    <w:p w14:paraId="39BD8588" w14:textId="234722D8" w:rsidR="00A45587" w:rsidRPr="00C65D9C" w:rsidRDefault="00A45587" w:rsidP="00C65D9C">
      <w:pPr>
        <w:spacing w:line="360" w:lineRule="auto"/>
        <w:rPr>
          <w:rFonts w:ascii="Arial" w:hAnsi="Arial" w:cs="Arial"/>
          <w:sz w:val="20"/>
          <w:szCs w:val="20"/>
        </w:rPr>
      </w:pPr>
      <w:r w:rsidRPr="00C65D9C">
        <w:rPr>
          <w:rFonts w:ascii="Arial" w:hAnsi="Arial" w:cs="Arial"/>
          <w:sz w:val="20"/>
          <w:szCs w:val="20"/>
        </w:rPr>
        <w:t xml:space="preserve">Australia has a large </w:t>
      </w:r>
      <w:bookmarkStart w:id="9" w:name="_Hlk195783637"/>
      <w:r w:rsidRPr="00C65D9C">
        <w:rPr>
          <w:rFonts w:ascii="Arial" w:hAnsi="Arial" w:cs="Arial"/>
          <w:sz w:val="20"/>
          <w:szCs w:val="20"/>
        </w:rPr>
        <w:t>CALD population</w:t>
      </w:r>
      <w:bookmarkEnd w:id="9"/>
      <w:r w:rsidRPr="00C65D9C">
        <w:rPr>
          <w:rFonts w:ascii="Arial" w:hAnsi="Arial" w:cs="Arial"/>
          <w:sz w:val="20"/>
          <w:szCs w:val="20"/>
        </w:rPr>
        <w:t>, with 27.6% of the population having been born overseas. In 2021, 5.8 million people (22.8%) reported using a language other than English at home. The top 5 languages used at home, other than English, are Mandarin (2.7%), Arabic (1.4%), Vietnamese (1.3%), Cantonese (1.2%) and Punjabi (0.9%).</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Australian Bureau of Statistics&lt;/Author&gt;&lt;Year&gt;2021&lt;/Year&gt;&lt;RecNum&gt;1&lt;/RecNum&gt;&lt;DisplayText&gt;&lt;style face="superscript"&gt;2&lt;/style&gt;&lt;/DisplayText&gt;&lt;record&gt;&lt;rec-number&gt;1&lt;/rec-number&gt;&lt;foreign-keys&gt;&lt;key app="EN" db-id="5dsvxtv2va50xvers08vfz2x9xfvf5frswe5" timestamp="1744078062"&gt;1&lt;/key&gt;&lt;/foreign-keys&gt;&lt;ref-type name="Web Page"&gt;12&lt;/ref-type&gt;&lt;contributors&gt;&lt;authors&gt;&lt;author&gt;Australian Bureau of Statistics,&lt;/author&gt;&lt;/authors&gt;&lt;/contributors&gt;&lt;titles&gt;&lt;title&gt;Cultural diversity: Census&lt;/title&gt;&lt;/titles&gt;&lt;volume&gt;Apr 2025&lt;/volume&gt;&lt;dates&gt;&lt;year&gt;2021&lt;/year&gt;&lt;pub-dates&gt;&lt;date&gt;Jun 2022&lt;/date&gt;&lt;/pub-dates&gt;&lt;/dates&gt;&lt;urls&gt;&lt;related-urls&gt;&lt;url&gt;www.abs.gov.au/statistics/people/people-and-communities/cultural-diversity-census/2021&lt;/url&gt;&lt;/related-urls&gt;&lt;/urls&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2</w:t>
      </w:r>
      <w:r w:rsidR="003D2FA5">
        <w:rPr>
          <w:rFonts w:ascii="Arial" w:hAnsi="Arial" w:cs="Arial"/>
          <w:sz w:val="20"/>
          <w:szCs w:val="20"/>
        </w:rPr>
        <w:fldChar w:fldCharType="end"/>
      </w:r>
    </w:p>
    <w:p w14:paraId="6ED3135E" w14:textId="77777777"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There is inconsistent data regarding the prevalence of mental health in Australia’s CALD populations, compared to the general population, with lower age-standardised rates reported in some reports for those born overseas compared with those born in Australia, however some individual studies have reported higher rates.</w:t>
      </w:r>
    </w:p>
    <w:p w14:paraId="39213B32" w14:textId="0C7141FC" w:rsidR="00F46204" w:rsidRDefault="00F46204" w:rsidP="001938FE">
      <w:pPr>
        <w:spacing w:line="360" w:lineRule="auto"/>
        <w:rPr>
          <w:rFonts w:ascii="Arial" w:hAnsi="Arial" w:cs="Arial"/>
          <w:sz w:val="20"/>
          <w:szCs w:val="20"/>
        </w:rPr>
      </w:pPr>
      <w:r>
        <w:rPr>
          <w:rFonts w:ascii="Arial" w:hAnsi="Arial" w:cs="Arial"/>
          <w:sz w:val="20"/>
          <w:szCs w:val="20"/>
        </w:rPr>
        <w:t xml:space="preserve">In the </w:t>
      </w:r>
      <w:commentRangeStart w:id="10"/>
      <w:r>
        <w:rPr>
          <w:rFonts w:ascii="Arial" w:hAnsi="Arial" w:cs="Arial"/>
          <w:sz w:val="20"/>
          <w:szCs w:val="20"/>
        </w:rPr>
        <w:t>2022 National Health Survey</w:t>
      </w:r>
      <w:commentRangeEnd w:id="10"/>
      <w:r w:rsidR="00781E84">
        <w:rPr>
          <w:rStyle w:val="CommentReference"/>
        </w:rPr>
        <w:commentReference w:id="10"/>
      </w:r>
      <w:r>
        <w:rPr>
          <w:rFonts w:ascii="Arial" w:hAnsi="Arial" w:cs="Arial"/>
          <w:sz w:val="20"/>
          <w:szCs w:val="20"/>
        </w:rPr>
        <w:t xml:space="preserve">, </w:t>
      </w:r>
      <w:r w:rsidR="0091056A">
        <w:rPr>
          <w:rFonts w:ascii="Arial" w:hAnsi="Arial" w:cs="Arial"/>
          <w:sz w:val="20"/>
          <w:szCs w:val="20"/>
        </w:rPr>
        <w:t xml:space="preserve">self-reported </w:t>
      </w:r>
      <w:r>
        <w:rPr>
          <w:rFonts w:ascii="Arial" w:hAnsi="Arial" w:cs="Arial"/>
          <w:sz w:val="20"/>
          <w:szCs w:val="20"/>
        </w:rPr>
        <w:t xml:space="preserve">mental and behavioural conditions were reported in </w:t>
      </w:r>
      <w:r w:rsidR="00892BC1" w:rsidRPr="00892BC1">
        <w:rPr>
          <w:rFonts w:ascii="Arial" w:hAnsi="Arial" w:cs="Arial"/>
          <w:sz w:val="20"/>
          <w:szCs w:val="20"/>
        </w:rPr>
        <w:t xml:space="preserve">18.3% of those born overseas </w:t>
      </w:r>
      <w:r>
        <w:rPr>
          <w:rFonts w:ascii="Arial" w:hAnsi="Arial" w:cs="Arial"/>
          <w:sz w:val="20"/>
          <w:szCs w:val="20"/>
        </w:rPr>
        <w:t xml:space="preserve">compared with </w:t>
      </w:r>
      <w:r w:rsidR="00892BC1" w:rsidRPr="00F46204">
        <w:rPr>
          <w:rFonts w:ascii="Arial" w:hAnsi="Arial" w:cs="Arial"/>
          <w:sz w:val="20"/>
          <w:szCs w:val="20"/>
        </w:rPr>
        <w:t xml:space="preserve">29.5% </w:t>
      </w:r>
      <w:r w:rsidR="00892BC1">
        <w:rPr>
          <w:rFonts w:ascii="Arial" w:hAnsi="Arial" w:cs="Arial"/>
          <w:sz w:val="20"/>
          <w:szCs w:val="20"/>
        </w:rPr>
        <w:t xml:space="preserve">of </w:t>
      </w:r>
      <w:r w:rsidR="00892BC1" w:rsidRPr="00F46204">
        <w:rPr>
          <w:rFonts w:ascii="Arial" w:hAnsi="Arial" w:cs="Arial"/>
          <w:sz w:val="20"/>
          <w:szCs w:val="20"/>
        </w:rPr>
        <w:t>those born in Australia</w:t>
      </w:r>
      <w:r w:rsidR="00892BC1">
        <w:rPr>
          <w:rFonts w:ascii="Arial" w:hAnsi="Arial" w:cs="Arial"/>
          <w:sz w:val="20"/>
          <w:szCs w:val="20"/>
        </w:rPr>
        <w:t xml:space="preserve"> </w:t>
      </w:r>
      <w:r>
        <w:rPr>
          <w:rFonts w:ascii="Arial" w:hAnsi="Arial" w:cs="Arial"/>
          <w:sz w:val="20"/>
          <w:szCs w:val="20"/>
        </w:rPr>
        <w:t xml:space="preserve">and in </w:t>
      </w:r>
      <w:r w:rsidR="00892BC1">
        <w:rPr>
          <w:rFonts w:ascii="Arial" w:hAnsi="Arial" w:cs="Arial"/>
          <w:sz w:val="20"/>
          <w:szCs w:val="20"/>
        </w:rPr>
        <w:t>1</w:t>
      </w:r>
      <w:r w:rsidR="00892BC1" w:rsidRPr="00F46204">
        <w:rPr>
          <w:rFonts w:ascii="Arial" w:hAnsi="Arial" w:cs="Arial"/>
          <w:sz w:val="20"/>
          <w:szCs w:val="20"/>
        </w:rPr>
        <w:t xml:space="preserve">2.1% </w:t>
      </w:r>
      <w:r w:rsidR="00892BC1">
        <w:rPr>
          <w:rFonts w:ascii="Arial" w:hAnsi="Arial" w:cs="Arial"/>
          <w:sz w:val="20"/>
          <w:szCs w:val="20"/>
        </w:rPr>
        <w:t>of</w:t>
      </w:r>
      <w:r w:rsidR="00892BC1" w:rsidRPr="00F46204">
        <w:rPr>
          <w:rFonts w:ascii="Arial" w:hAnsi="Arial" w:cs="Arial"/>
          <w:sz w:val="20"/>
          <w:szCs w:val="20"/>
        </w:rPr>
        <w:t xml:space="preserve"> those who speak another language at home </w:t>
      </w:r>
      <w:r>
        <w:rPr>
          <w:rFonts w:ascii="Arial" w:hAnsi="Arial" w:cs="Arial"/>
          <w:sz w:val="20"/>
          <w:szCs w:val="20"/>
        </w:rPr>
        <w:t>compared with</w:t>
      </w:r>
      <w:r w:rsidR="00892BC1">
        <w:rPr>
          <w:rFonts w:ascii="Arial" w:hAnsi="Arial" w:cs="Arial"/>
          <w:sz w:val="20"/>
          <w:szCs w:val="20"/>
        </w:rPr>
        <w:t xml:space="preserve"> </w:t>
      </w:r>
      <w:r w:rsidR="00892BC1" w:rsidRPr="00F46204">
        <w:rPr>
          <w:rFonts w:ascii="Arial" w:hAnsi="Arial" w:cs="Arial"/>
          <w:sz w:val="20"/>
          <w:szCs w:val="20"/>
        </w:rPr>
        <w:t xml:space="preserve">28.6% </w:t>
      </w:r>
      <w:r w:rsidR="00892BC1">
        <w:rPr>
          <w:rFonts w:ascii="Arial" w:hAnsi="Arial" w:cs="Arial"/>
          <w:sz w:val="20"/>
          <w:szCs w:val="20"/>
        </w:rPr>
        <w:t>of</w:t>
      </w:r>
      <w:r w:rsidR="00892BC1" w:rsidRPr="00F46204">
        <w:rPr>
          <w:rFonts w:ascii="Arial" w:hAnsi="Arial" w:cs="Arial"/>
          <w:sz w:val="20"/>
          <w:szCs w:val="20"/>
        </w:rPr>
        <w:t xml:space="preserve"> those who speak English at home</w:t>
      </w:r>
      <w:r>
        <w:rPr>
          <w:rFonts w:ascii="Arial" w:hAnsi="Arial" w:cs="Arial"/>
          <w:sz w:val="20"/>
          <w:szCs w:val="20"/>
        </w:rPr>
        <w:t>.</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Australian Bureau of Statistics&lt;/Author&gt;&lt;Year&gt;2023&lt;/Year&gt;&lt;RecNum&gt;163&lt;/RecNum&gt;&lt;DisplayText&gt;&lt;style face="superscript"&gt;3&lt;/style&gt;&lt;/DisplayText&gt;&lt;record&gt;&lt;rec-number&gt;163&lt;/rec-number&gt;&lt;foreign-keys&gt;&lt;key app="EN" db-id="5dsvxtv2va50xvers08vfz2x9xfvf5frswe5" timestamp="1746425822"&gt;163&lt;/key&gt;&lt;/foreign-keys&gt;&lt;ref-type name="Web Page"&gt;12&lt;/ref-type&gt;&lt;contributors&gt;&lt;authors&gt;&lt;author&gt;Australian Bureau of Statistics,&lt;/author&gt;&lt;/authors&gt;&lt;/contributors&gt;&lt;titles&gt;&lt;title&gt;National Health Survey 2022. Table 4 Selected long-term health conditions, by population characteristics&lt;/title&gt;&lt;/titles&gt;&lt;volume&gt;Apr 2025&lt;/volume&gt;&lt;dates&gt;&lt;year&gt;2023&lt;/year&gt;&lt;pub-dates&gt;&lt;date&gt;Dec 2023&lt;/date&gt;&lt;/pub-dates&gt;&lt;/dates&gt;&lt;urls&gt;&lt;related-urls&gt;&lt;url&gt;www.abs.gov.au/statistics/health/health-conditions-and-risks/national-health-survey/2022#data-downloads&lt;/url&gt;&lt;/related-urls&gt;&lt;/urls&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3</w:t>
      </w:r>
      <w:r w:rsidR="003D2FA5">
        <w:rPr>
          <w:rFonts w:ascii="Arial" w:hAnsi="Arial" w:cs="Arial"/>
          <w:sz w:val="20"/>
          <w:szCs w:val="20"/>
        </w:rPr>
        <w:fldChar w:fldCharType="end"/>
      </w:r>
      <w:r>
        <w:rPr>
          <w:rFonts w:ascii="Arial" w:hAnsi="Arial" w:cs="Arial"/>
          <w:sz w:val="20"/>
          <w:szCs w:val="20"/>
        </w:rPr>
        <w:t xml:space="preserve"> </w:t>
      </w:r>
      <w:r w:rsidR="001938FE">
        <w:rPr>
          <w:rFonts w:ascii="Arial" w:hAnsi="Arial" w:cs="Arial"/>
          <w:sz w:val="20"/>
          <w:szCs w:val="20"/>
        </w:rPr>
        <w:t xml:space="preserve">When comparing by migrant status, rates of mental and behavioural conditions increased for those who have been in Australia for longer, with </w:t>
      </w:r>
      <w:r w:rsidR="001938FE" w:rsidRPr="001938FE">
        <w:rPr>
          <w:rFonts w:ascii="Arial" w:hAnsi="Arial" w:cs="Arial"/>
          <w:sz w:val="20"/>
          <w:szCs w:val="20"/>
        </w:rPr>
        <w:t>20.6% for those born overseas and arrived over 10 years ago</w:t>
      </w:r>
      <w:r w:rsidR="001938FE">
        <w:rPr>
          <w:rFonts w:ascii="Arial" w:hAnsi="Arial" w:cs="Arial"/>
          <w:sz w:val="20"/>
          <w:szCs w:val="20"/>
        </w:rPr>
        <w:t xml:space="preserve"> compared with </w:t>
      </w:r>
      <w:r w:rsidR="001938FE" w:rsidRPr="001938FE">
        <w:rPr>
          <w:rFonts w:ascii="Arial" w:hAnsi="Arial" w:cs="Arial"/>
          <w:sz w:val="20"/>
          <w:szCs w:val="20"/>
        </w:rPr>
        <w:t>14.5% for those born overseas and arrived in the last 10 years</w:t>
      </w:r>
      <w:r w:rsidR="001938FE">
        <w:rPr>
          <w:rFonts w:ascii="Arial" w:hAnsi="Arial" w:cs="Arial"/>
          <w:sz w:val="20"/>
          <w:szCs w:val="20"/>
        </w:rPr>
        <w:t>.</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Australian Bureau of Statistics&lt;/Author&gt;&lt;Year&gt;2023&lt;/Year&gt;&lt;RecNum&gt;163&lt;/RecNum&gt;&lt;DisplayText&gt;&lt;style face="superscript"&gt;3&lt;/style&gt;&lt;/DisplayText&gt;&lt;record&gt;&lt;rec-number&gt;163&lt;/rec-number&gt;&lt;foreign-keys&gt;&lt;key app="EN" db-id="5dsvxtv2va50xvers08vfz2x9xfvf5frswe5" timestamp="1746425822"&gt;163&lt;/key&gt;&lt;/foreign-keys&gt;&lt;ref-type name="Web Page"&gt;12&lt;/ref-type&gt;&lt;contributors&gt;&lt;authors&gt;&lt;author&gt;Australian Bureau of Statistics,&lt;/author&gt;&lt;/authors&gt;&lt;/contributors&gt;&lt;titles&gt;&lt;title&gt;National Health Survey 2022. Table 4 Selected long-term health conditions, by population characteristics&lt;/title&gt;&lt;/titles&gt;&lt;volume&gt;Apr 2025&lt;/volume&gt;&lt;dates&gt;&lt;year&gt;2023&lt;/year&gt;&lt;pub-dates&gt;&lt;date&gt;Dec 2023&lt;/date&gt;&lt;/pub-dates&gt;&lt;/dates&gt;&lt;urls&gt;&lt;related-urls&gt;&lt;url&gt;www.abs.gov.au/statistics/health/health-conditions-and-risks/national-health-survey/2022#data-downloads&lt;/url&gt;&lt;/related-urls&gt;&lt;/urls&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3</w:t>
      </w:r>
      <w:r w:rsidR="003D2FA5">
        <w:rPr>
          <w:rFonts w:ascii="Arial" w:hAnsi="Arial" w:cs="Arial"/>
          <w:sz w:val="20"/>
          <w:szCs w:val="20"/>
        </w:rPr>
        <w:fldChar w:fldCharType="end"/>
      </w:r>
    </w:p>
    <w:p w14:paraId="329AEAFF" w14:textId="4C6C1E38"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A 2021 report by AIHW on chronic health conditions among culturally and linguistically diverse Australians</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 ExcludeYear="1"&gt;&lt;Author&gt;Australian Institute of Health and Welfare&lt;/Author&gt;&lt;RecNum&gt;2&lt;/RecNum&gt;&lt;DisplayText&gt;&lt;style face="superscript"&gt;4&lt;/style&gt;&lt;/DisplayText&gt;&lt;record&gt;&lt;rec-number&gt;2&lt;/rec-number&gt;&lt;foreign-keys&gt;&lt;key app="EN" db-id="5dsvxtv2va50xvers08vfz2x9xfvf5frswe5" timestamp="1744078368"&gt;2&lt;/key&gt;&lt;/foreign-keys&gt;&lt;ref-type name="Web Page"&gt;12&lt;/ref-type&gt;&lt;contributors&gt;&lt;authors&gt;&lt;author&gt;Australian Institute of Health and Welfare,&lt;/author&gt;&lt;/authors&gt;&lt;/contributors&gt;&lt;titles&gt;&lt;title&gt;Chronic health conditions among culturally and linguistically diverse Australians, 2021&lt;/title&gt;&lt;/titles&gt;&lt;volume&gt;Apr 2025&lt;/volume&gt;&lt;dates&gt;&lt;pub-dates&gt;&lt;date&gt;Feb 2023&lt;/date&gt;&lt;/pub-dates&gt;&lt;/dates&gt;&lt;urls&gt;&lt;related-urls&gt;&lt;url&gt;www.aihw.gov.au/reports/cald-australians/chronic-conditions-cald-2021/contents/about&lt;/url&gt;&lt;/related-urls&gt;&lt;/urls&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4</w:t>
      </w:r>
      <w:r w:rsidR="003D2FA5">
        <w:rPr>
          <w:rFonts w:ascii="Arial" w:hAnsi="Arial" w:cs="Arial"/>
          <w:sz w:val="20"/>
          <w:szCs w:val="20"/>
        </w:rPr>
        <w:fldChar w:fldCharType="end"/>
      </w:r>
      <w:r w:rsidRPr="00C65D9C">
        <w:rPr>
          <w:rFonts w:ascii="Arial" w:hAnsi="Arial" w:cs="Arial"/>
          <w:sz w:val="20"/>
          <w:szCs w:val="20"/>
        </w:rPr>
        <w:t xml:space="preserve"> found that age-standardised rates for long-term mental health conditions were lower for all countries of birth, compared to those born in Australia, particularly for Asian countries (e.g. China, Hong Kong, India, Malaysia, Nepal, Pakistan, Philippines, South Korea, Sri Lanka and Vietnam all &lt; 5% compared to 11.74% for Australian-born). However, prevalence of mental health conditions was higher in those who did not speak English well or at all compared to those who spoke it well or very well. Early arrivals with low English proficiency also had a higher prevalence of mental health conditions (6.8% and 3.9%) than for people with high English proficiency. The prevalence of having a mental health condition increased as the time since arriving in Australia increased (with the exception of people born in Iraq where little difference was seem by arrival time).</w:t>
      </w:r>
    </w:p>
    <w:p w14:paraId="7C35F733" w14:textId="7D4F4658"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An older ABS report on cultural and linguistic characteristics of people using mental health services and prescription medications (2016; reference period 2011)</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Australian Bureau of Statistics&lt;/Author&gt;&lt;Year&gt;2011&lt;/Year&gt;&lt;RecNum&gt;5&lt;/RecNum&gt;&lt;DisplayText&gt;&lt;style face="superscript"&gt;5&lt;/style&gt;&lt;/DisplayText&gt;&lt;record&gt;&lt;rec-number&gt;5&lt;/rec-number&gt;&lt;foreign-keys&gt;&lt;key app="EN" db-id="5dsvxtv2va50xvers08vfz2x9xfvf5frswe5" timestamp="1744082880"&gt;5&lt;/key&gt;&lt;/foreign-keys&gt;&lt;ref-type name="Web Page"&gt;12&lt;/ref-type&gt;&lt;contributors&gt;&lt;authors&gt;&lt;author&gt;Australian Bureau of Statistics,&lt;/author&gt;&lt;/authors&gt;&lt;/contributors&gt;&lt;titles&gt;&lt;title&gt;Cultural and Linguistic Characteristics of People Using Mental Health Services and Prescription Medications&lt;/title&gt;&lt;/titles&gt;&lt;volume&gt;Apr 2025&lt;/volume&gt;&lt;dates&gt;&lt;year&gt;2011&lt;/year&gt;&lt;pub-dates&gt;&lt;date&gt;Jun 2016&lt;/date&gt;&lt;/pub-dates&gt;&lt;/dates&gt;&lt;urls&gt;&lt;related-urls&gt;&lt;url&gt;https://www.abs.gov.au/statistics/health/mental-health/cultural-and-linguistic-characteristics-people-using-mental-health-services-and-prescription-medications/latest-release&lt;/url&gt;&lt;/related-urls&gt;&lt;/urls&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5</w:t>
      </w:r>
      <w:r w:rsidR="003D2FA5">
        <w:rPr>
          <w:rFonts w:ascii="Arial" w:hAnsi="Arial" w:cs="Arial"/>
          <w:sz w:val="20"/>
          <w:szCs w:val="20"/>
        </w:rPr>
        <w:fldChar w:fldCharType="end"/>
      </w:r>
      <w:r w:rsidRPr="00C65D9C">
        <w:rPr>
          <w:rFonts w:ascii="Arial" w:hAnsi="Arial" w:cs="Arial"/>
          <w:sz w:val="20"/>
          <w:szCs w:val="20"/>
        </w:rPr>
        <w:t xml:space="preserve"> found that people who spoke a language other than English at home had lower rates of accessing MBS subsidised mental health-related services compared to those who spoke English at home (for those born in Australia [6.0%] or born overseas [5.6%], compared with those who speak English and home, born in Australia [8.0%) or born overseas [7.5%]). Countries of birth with the highest rate of use of mental health-related services in 2011 were Turkey (14.2%), Bosnia and Herzegovina (13.4%) and Iraq (12.1%). Lower rates were reported for people born in Asia using at least one mental health-related service in 2011: 4.6% of people born in South-East Asia, 3.8% of people born in North-East Asia, and 4.6% of people born in Southern and Central Asia.</w:t>
      </w:r>
    </w:p>
    <w:p w14:paraId="3D595311" w14:textId="77777777"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 xml:space="preserve">In individual Australian cross-sectional studies, higher rates of mental health conditions and/or psychological distress have been reported in CALD populations compared to general Australian populations. </w:t>
      </w:r>
    </w:p>
    <w:p w14:paraId="26D4909D" w14:textId="79935918"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Sanchez et al 2020</w:t>
      </w:r>
      <w:r w:rsidR="003D2FA5">
        <w:rPr>
          <w:rFonts w:ascii="Arial" w:hAnsi="Arial" w:cs="Arial"/>
          <w:sz w:val="20"/>
          <w:szCs w:val="20"/>
        </w:rPr>
        <w:fldChar w:fldCharType="begin">
          <w:fldData xml:space="preserve">PEVuZE5vdGU+PENpdGU+PEF1dGhvcj5TYW5jaGV6PC9BdXRob3I+PFllYXI+MjAyMDwvWWVhcj48
UmVjTnVtPjM8L1JlY051bT48RGlzcGxheVRleHQ+PHN0eWxlIGZhY2U9InN1cGVyc2NyaXB0Ij42
PC9zdHlsZT48L0Rpc3BsYXlUZXh0PjxyZWNvcmQ+PHJlYy1udW1iZXI+MzwvcmVjLW51bWJlcj48
Zm9yZWlnbi1rZXlzPjxrZXkgYXBwPSJFTiIgZGItaWQ9IjVkc3Z4dHYydmE1MHh2ZXJzMDh2Znoy
eDl4ZnZmNWZyc3dlNSIgdGltZXN0YW1wPSIxNzQ0MDc5NjkwIj4zPC9rZXk+PC9mb3JlaWduLWtl
eXM+PHJlZi10eXBlIG5hbWU9IkpvdXJuYWwgQXJ0aWNsZSI+MTc8L3JlZi10eXBlPjxjb250cmli
dXRvcnM+PGF1dGhvcnM+PGF1dGhvcj5TYW5jaGV6LCBMLjwvYXV0aG9yPjxhdXRob3I+Sm9obnNv
biwgVC48L2F1dGhvcj48YXV0aG9yPldpbGxpYW1zLCBTLjwvYXV0aG9yPjxhdXRob3I+U3B1cmxp
bmcsIEcuPC9hdXRob3I+PGF1dGhvcj5EdXJoYW0sIEouPC9hdXRob3I+PC9hdXRob3JzPjwvY29u
dHJpYnV0b3JzPjxhdXRoLWFkZHJlc3M+VW5pdmVyc2l0eSBvZiBRdWVlbnNsYW5kLCBIZXJzdG9u
LCBCcmlzYmFuZSwgUWxkIDQwMDYsIEF1c3RyYWxpYS4mI3hEO0luYWxhIFByaW1hcnkgQ2FyZSwg
NjQgV2lycmF3YXkgUGFyYWRlLCBJbmFsYSwgQnJpc2JhbmUsIFFsZCA0MDc3LCBBdXN0cmFsaWEu
JiN4RDtVbml2ZXJzaXR5IG9mIFF1ZWVuc2xhbmQsIERpc2NpcGxpbmUgb2YgR2VuZXJhbCBQcmFj
dGljZSwgUm95YWwgQnJpc2JhbmUgYW5kIFdvbWVuJmFtcDsjMzk7cyBIb3NwaXRhbCwgTGV2ZWwg
OCwgSGVhbHRoIFNjaWVuY2VzIEJ1aWxkaW5nLCBIZXJzdG9uLCBCcmlzYmFuZSwgUWxkIDQwMjks
IEF1c3RyYWxpYS4mI3hEO1F1ZWVuc2xhbmQgVW5pdmVyc2l0eSBvZiBUZWNobm9sb2d5LCBGYWN1
bHR5IG9mIEhlYWx0aCwgVmljdG9yaWEgUGFyayBSb2FkLCBLZWx2aW4gR3JvdmUsIEJyaXNiYW5l
LCBRdWVlbnNsYW5kLCBRbGQgNDAwMSwgQXVzdHJhbGlhOyBhbmQgQ29ycmVzcG9uZGluZyBhdXRo
b3IuIEVtYWlsOiBqb2FubmUuZHVyaGFtQHF1dC5lZHUuYXUuPC9hdXRoLWFkZHJlc3M+PHRpdGxl
cz48dGl0bGU+SWRlbnRpZnlpbmcgaW5lcXVpdGllcyBpbiBhbiB1cmJhbiBMYXRpbiBBbWVyaWNh
biBwb3B1bGF0aW9uOiBhIGNyb3NzLXNlY3Rpb25hbCBzdHVkeSBpbiBBdXN0cmFsaWFuIHByaW1h
cnkgaGVhbHRoIGNhcmU8L3RpdGxlPjxzZWNvbmRhcnktdGl0bGU+QXVzdCBKIFByaW0gSGVhbHRo
PC9zZWNvbmRhcnktdGl0bGU+PC90aXRsZXM+PHBlcmlvZGljYWw+PGZ1bGwtdGl0bGU+QXVzdCBK
IFByaW0gSGVhbHRoPC9mdWxsLXRpdGxlPjwvcGVyaW9kaWNhbD48cGFnZXM+MTQwLTE0NjwvcGFn
ZXM+PHZvbHVtZT4yNjwvdm9sdW1lPjxudW1iZXI+MjwvbnVtYmVyPjxlZGl0aW9uPjIwMjAvMDMv
MDM8L2VkaXRpb24+PGtleXdvcmRzPjxrZXl3b3JkPkFkb2xlc2NlbnQ8L2tleXdvcmQ+PGtleXdv
cmQ+QWR1bHQ8L2tleXdvcmQ+PGtleXdvcmQ+QWdlZDwva2V5d29yZD48a2V5d29yZD5DaGlsZDwv
a2V5d29yZD48a2V5d29yZD5DaGlsZCwgUHJlc2Nob29sPC9rZXl3b3JkPjxrZXl3b3JkPkNocm9u
aWMgRGlzZWFzZS8qZXBpZGVtaW9sb2d5PC9rZXl3b3JkPjxrZXl3b3JkPkNyb3NzLVNlY3Rpb25h
bCBTdHVkaWVzPC9rZXl3b3JkPjxrZXl3b3JkPkZlbWFsZTwva2V5d29yZD48a2V5d29yZD5IZWFs
dGggRmFjaWxpdGllcy9zdGF0aXN0aWNzICZhbXA7IG51bWVyaWNhbCBkYXRhPC9rZXl3b3JkPjxr
ZXl3b3JkPipIZWFsdGggU3RhdHVzIERpc3Bhcml0aWVzPC9rZXl3b3JkPjxrZXl3b3JkPkh1bWFu
czwva2V5d29yZD48a2V5d29yZD5JbmZhbnQ8L2tleXdvcmQ+PGtleXdvcmQ+TGF0aW4gQW1lcmlj
YS9ldGhub2xvZ3k8L2tleXdvcmQ+PGtleXdvcmQ+TWFsZTwva2V5d29yZD48a2V5d29yZD5NaWRk
bGUgQWdlZDwva2V5d29yZD48a2V5d29yZD5QcmltYXJ5IEhlYWx0aCBDYXJlPC9rZXl3b3JkPjxr
ZXl3b3JkPlF1ZWVuc2xhbmQvZXBpZGVtaW9sb2d5PC9rZXl3b3JkPjxrZXl3b3JkPlJpc2sgRmFj
dG9yczwva2V5d29yZD48a2V5d29yZD5VcmJhbiBQb3B1bGF0aW9uPC9rZXl3b3JkPjxrZXl3b3Jk
PldoaXRlIFBlb3BsZS8qc3RhdGlzdGljcyAmYW1wOyBudW1lcmljYWwgZGF0YTwva2V5d29yZD48
a2V5d29yZD5Zb3VuZyBBZHVsdDwva2V5d29yZD48L2tleXdvcmRzPjxkYXRlcz48eWVhcj4yMDIw
PC95ZWFyPjxwdWItZGF0ZXM+PGRhdGU+QXByPC9kYXRlPjwvcHViLWRhdGVzPjwvZGF0ZXM+PGlz
Ym4+MTQ0OC03NTI3PC9pc2JuPjxhY2Nlc3Npb24tbnVtPjMyMTEzNDg3PC9hY2Nlc3Npb24tbnVt
Pjx1cmxzPjwvdXJscz48ZWxlY3Ryb25pYy1yZXNvdXJjZS1udW0+MTAuMTA3MS9weTE5MDQ5PC9l
bGVjdHJvbmljLXJlc291cmNlLW51bT48cmVtb3RlLWRhdGFiYXNlLXByb3ZpZGVyPk5MTTwvcmVt
b3RlLWRhdGFiYXNlLXByb3ZpZGVyPjxsYW5ndWFnZT5lbmc8L2xhbmd1YWdlPjwvcmVjb3JkPjwv
Q2l0ZT48L0VuZE5vdGU+AG==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TYW5jaGV6PC9BdXRob3I+PFllYXI+MjAyMDwvWWVhcj48
UmVjTnVtPjM8L1JlY051bT48RGlzcGxheVRleHQ+PHN0eWxlIGZhY2U9InN1cGVyc2NyaXB0Ij42
PC9zdHlsZT48L0Rpc3BsYXlUZXh0PjxyZWNvcmQ+PHJlYy1udW1iZXI+MzwvcmVjLW51bWJlcj48
Zm9yZWlnbi1rZXlzPjxrZXkgYXBwPSJFTiIgZGItaWQ9IjVkc3Z4dHYydmE1MHh2ZXJzMDh2Znoy
eDl4ZnZmNWZyc3dlNSIgdGltZXN0YW1wPSIxNzQ0MDc5NjkwIj4zPC9rZXk+PC9mb3JlaWduLWtl
eXM+PHJlZi10eXBlIG5hbWU9IkpvdXJuYWwgQXJ0aWNsZSI+MTc8L3JlZi10eXBlPjxjb250cmli
dXRvcnM+PGF1dGhvcnM+PGF1dGhvcj5TYW5jaGV6LCBMLjwvYXV0aG9yPjxhdXRob3I+Sm9obnNv
biwgVC48L2F1dGhvcj48YXV0aG9yPldpbGxpYW1zLCBTLjwvYXV0aG9yPjxhdXRob3I+U3B1cmxp
bmcsIEcuPC9hdXRob3I+PGF1dGhvcj5EdXJoYW0sIEouPC9hdXRob3I+PC9hdXRob3JzPjwvY29u
dHJpYnV0b3JzPjxhdXRoLWFkZHJlc3M+VW5pdmVyc2l0eSBvZiBRdWVlbnNsYW5kLCBIZXJzdG9u
LCBCcmlzYmFuZSwgUWxkIDQwMDYsIEF1c3RyYWxpYS4mI3hEO0luYWxhIFByaW1hcnkgQ2FyZSwg
NjQgV2lycmF3YXkgUGFyYWRlLCBJbmFsYSwgQnJpc2JhbmUsIFFsZCA0MDc3LCBBdXN0cmFsaWEu
JiN4RDtVbml2ZXJzaXR5IG9mIFF1ZWVuc2xhbmQsIERpc2NpcGxpbmUgb2YgR2VuZXJhbCBQcmFj
dGljZSwgUm95YWwgQnJpc2JhbmUgYW5kIFdvbWVuJmFtcDsjMzk7cyBIb3NwaXRhbCwgTGV2ZWwg
OCwgSGVhbHRoIFNjaWVuY2VzIEJ1aWxkaW5nLCBIZXJzdG9uLCBCcmlzYmFuZSwgUWxkIDQwMjks
IEF1c3RyYWxpYS4mI3hEO1F1ZWVuc2xhbmQgVW5pdmVyc2l0eSBvZiBUZWNobm9sb2d5LCBGYWN1
bHR5IG9mIEhlYWx0aCwgVmljdG9yaWEgUGFyayBSb2FkLCBLZWx2aW4gR3JvdmUsIEJyaXNiYW5l
LCBRdWVlbnNsYW5kLCBRbGQgNDAwMSwgQXVzdHJhbGlhOyBhbmQgQ29ycmVzcG9uZGluZyBhdXRo
b3IuIEVtYWlsOiBqb2FubmUuZHVyaGFtQHF1dC5lZHUuYXUuPC9hdXRoLWFkZHJlc3M+PHRpdGxl
cz48dGl0bGU+SWRlbnRpZnlpbmcgaW5lcXVpdGllcyBpbiBhbiB1cmJhbiBMYXRpbiBBbWVyaWNh
biBwb3B1bGF0aW9uOiBhIGNyb3NzLXNlY3Rpb25hbCBzdHVkeSBpbiBBdXN0cmFsaWFuIHByaW1h
cnkgaGVhbHRoIGNhcmU8L3RpdGxlPjxzZWNvbmRhcnktdGl0bGU+QXVzdCBKIFByaW0gSGVhbHRo
PC9zZWNvbmRhcnktdGl0bGU+PC90aXRsZXM+PHBlcmlvZGljYWw+PGZ1bGwtdGl0bGU+QXVzdCBK
IFByaW0gSGVhbHRoPC9mdWxsLXRpdGxlPjwvcGVyaW9kaWNhbD48cGFnZXM+MTQwLTE0NjwvcGFn
ZXM+PHZvbHVtZT4yNjwvdm9sdW1lPjxudW1iZXI+MjwvbnVtYmVyPjxlZGl0aW9uPjIwMjAvMDMv
MDM8L2VkaXRpb24+PGtleXdvcmRzPjxrZXl3b3JkPkFkb2xlc2NlbnQ8L2tleXdvcmQ+PGtleXdv
cmQ+QWR1bHQ8L2tleXdvcmQ+PGtleXdvcmQ+QWdlZDwva2V5d29yZD48a2V5d29yZD5DaGlsZDwv
a2V5d29yZD48a2V5d29yZD5DaGlsZCwgUHJlc2Nob29sPC9rZXl3b3JkPjxrZXl3b3JkPkNocm9u
aWMgRGlzZWFzZS8qZXBpZGVtaW9sb2d5PC9rZXl3b3JkPjxrZXl3b3JkPkNyb3NzLVNlY3Rpb25h
bCBTdHVkaWVzPC9rZXl3b3JkPjxrZXl3b3JkPkZlbWFsZTwva2V5d29yZD48a2V5d29yZD5IZWFs
dGggRmFjaWxpdGllcy9zdGF0aXN0aWNzICZhbXA7IG51bWVyaWNhbCBkYXRhPC9rZXl3b3JkPjxr
ZXl3b3JkPipIZWFsdGggU3RhdHVzIERpc3Bhcml0aWVzPC9rZXl3b3JkPjxrZXl3b3JkPkh1bWFu
czwva2V5d29yZD48a2V5d29yZD5JbmZhbnQ8L2tleXdvcmQ+PGtleXdvcmQ+TGF0aW4gQW1lcmlj
YS9ldGhub2xvZ3k8L2tleXdvcmQ+PGtleXdvcmQ+TWFsZTwva2V5d29yZD48a2V5d29yZD5NaWRk
bGUgQWdlZDwva2V5d29yZD48a2V5d29yZD5QcmltYXJ5IEhlYWx0aCBDYXJlPC9rZXl3b3JkPjxr
ZXl3b3JkPlF1ZWVuc2xhbmQvZXBpZGVtaW9sb2d5PC9rZXl3b3JkPjxrZXl3b3JkPlJpc2sgRmFj
dG9yczwva2V5d29yZD48a2V5d29yZD5VcmJhbiBQb3B1bGF0aW9uPC9rZXl3b3JkPjxrZXl3b3Jk
PldoaXRlIFBlb3BsZS8qc3RhdGlzdGljcyAmYW1wOyBudW1lcmljYWwgZGF0YTwva2V5d29yZD48
a2V5d29yZD5Zb3VuZyBBZHVsdDwva2V5d29yZD48L2tleXdvcmRzPjxkYXRlcz48eWVhcj4yMDIw
PC95ZWFyPjxwdWItZGF0ZXM+PGRhdGU+QXByPC9kYXRlPjwvcHViLWRhdGVzPjwvZGF0ZXM+PGlz
Ym4+MTQ0OC03NTI3PC9pc2JuPjxhY2Nlc3Npb24tbnVtPjMyMTEzNDg3PC9hY2Nlc3Npb24tbnVt
Pjx1cmxzPjwvdXJscz48ZWxlY3Ryb25pYy1yZXNvdXJjZS1udW0+MTAuMTA3MS9weTE5MDQ5PC9l
bGVjdHJvbmljLXJlc291cmNlLW51bT48cmVtb3RlLWRhdGFiYXNlLXByb3ZpZGVyPk5MTTwvcmVt
b3RlLWRhdGFiYXNlLXByb3ZpZGVyPjxsYW5ndWFnZT5lbmc8L2xhbmd1YWdlPjwvcmVjb3JkPjwv
Q2l0ZT48L0VuZE5vdGU+AG==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6</w:t>
      </w:r>
      <w:r w:rsidR="003D2FA5">
        <w:rPr>
          <w:rFonts w:ascii="Arial" w:hAnsi="Arial" w:cs="Arial"/>
          <w:sz w:val="20"/>
          <w:szCs w:val="20"/>
        </w:rPr>
        <w:fldChar w:fldCharType="end"/>
      </w:r>
      <w:r w:rsidRPr="00C65D9C">
        <w:rPr>
          <w:rFonts w:ascii="Arial" w:hAnsi="Arial" w:cs="Arial"/>
          <w:sz w:val="20"/>
          <w:szCs w:val="20"/>
        </w:rPr>
        <w:t xml:space="preserve"> reported that in 382 Latin American Spanish-speaking patients from Brisbane’s south-west, the proportion of people with mental health disorders was high (30.2%) compared with a general Australian population aged 16–85 years (20%). Women were more likely to have a diagnosis of a mental health disorder. There was also a higher use of the 20–40 min general medicine consultation than in the general population.</w:t>
      </w:r>
    </w:p>
    <w:p w14:paraId="43BC9DEB" w14:textId="54F4AE88" w:rsidR="00696D41" w:rsidRPr="00C65D9C" w:rsidRDefault="00696D41" w:rsidP="00C65D9C">
      <w:pPr>
        <w:spacing w:line="360" w:lineRule="auto"/>
        <w:rPr>
          <w:rFonts w:ascii="Arial" w:hAnsi="Arial" w:cs="Arial"/>
          <w:sz w:val="20"/>
          <w:szCs w:val="20"/>
        </w:rPr>
      </w:pPr>
      <w:bookmarkStart w:id="11" w:name="_Hlk195012555"/>
      <w:r w:rsidRPr="00C65D9C">
        <w:rPr>
          <w:rFonts w:ascii="Arial" w:hAnsi="Arial" w:cs="Arial"/>
          <w:sz w:val="20"/>
          <w:szCs w:val="20"/>
        </w:rPr>
        <w:t>Nguyen et al 2016</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Nguyen&lt;/Author&gt;&lt;Year&gt;2016&lt;/Year&gt;&lt;RecNum&gt;4&lt;/RecNum&gt;&lt;DisplayText&gt;&lt;style face="superscript"&gt;7&lt;/style&gt;&lt;/DisplayText&gt;&lt;record&gt;&lt;rec-number&gt;4&lt;/rec-number&gt;&lt;foreign-keys&gt;&lt;key app="EN" db-id="5dsvxtv2va50xvers08vfz2x9xfvf5frswe5" timestamp="1744079840"&gt;4&lt;/key&gt;&lt;/foreign-keys&gt;&lt;ref-type name="Journal Article"&gt;17&lt;/ref-type&gt;&lt;contributors&gt;&lt;authors&gt;&lt;author&gt;Nguyen, T.&lt;/author&gt;&lt;author&gt;Dennis, S.&lt;/author&gt;&lt;author&gt;An, H.&lt;/author&gt;&lt;author&gt;Vagholkar, S.&lt;/author&gt;&lt;author&gt;Liaw, S. T.&lt;/author&gt;&lt;/authors&gt;&lt;/contributors&gt;&lt;auth-address&gt;General Practice Unit, Fairfield Hospital, Cnr Polding Street and Prairievale Road, Prairiewood, NSW 2176, Australia.&amp;#xD;Centre for Primary Health Care and Equity, UNSW Australia, Sydney, NSW 2052, Australia.&amp;#xD;School of Public Health and Community Medicine, UNSW Australia, Sydney, NSW 2052, Australia.&lt;/auth-address&gt;&lt;titles&gt;&lt;title&gt;Psychological distress among Vietnamese adults attending Vietnamese-speaking general practices in South Western Sydney: prevalence and associations&lt;/title&gt;&lt;secondary-title&gt;Aust J Prim Health&lt;/secondary-title&gt;&lt;/titles&gt;&lt;periodical&gt;&lt;full-title&gt;Aust J Prim Health&lt;/full-title&gt;&lt;/periodical&gt;&lt;pages&gt;354-359&lt;/pages&gt;&lt;volume&gt;22&lt;/volume&gt;&lt;number&gt;4&lt;/number&gt;&lt;edition&gt;2015/08/27&lt;/edition&gt;&lt;keywords&gt;&lt;keyword&gt;Adult&lt;/keyword&gt;&lt;keyword&gt;Australia/ethnology&lt;/keyword&gt;&lt;keyword&gt;Cross-Sectional Studies&lt;/keyword&gt;&lt;keyword&gt;*General Practice&lt;/keyword&gt;&lt;keyword&gt;Humans&lt;/keyword&gt;&lt;keyword&gt;Prevalence&lt;/keyword&gt;&lt;keyword&gt;Stress, Psychological/epidemiology/*psychology&lt;/keyword&gt;&lt;keyword&gt;Surveys and Questionnaires&lt;/keyword&gt;&lt;keyword&gt;Vietnam&lt;/keyword&gt;&lt;/keywords&gt;&lt;dates&gt;&lt;year&gt;2016&lt;/year&gt;&lt;/dates&gt;&lt;isbn&gt;1448-7527 (Print)&amp;#xD;1448-7527&lt;/isbn&gt;&lt;accession-num&gt;26307656&lt;/accession-num&gt;&lt;urls&gt;&lt;/urls&gt;&lt;electronic-resource-num&gt;10.1071/py14145&lt;/electronic-resource-num&gt;&lt;remote-database-provider&gt;NLM&lt;/remote-database-provider&gt;&lt;language&gt;eng&lt;/language&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7</w:t>
      </w:r>
      <w:r w:rsidR="003D2FA5">
        <w:rPr>
          <w:rFonts w:ascii="Arial" w:hAnsi="Arial" w:cs="Arial"/>
          <w:sz w:val="20"/>
          <w:szCs w:val="20"/>
        </w:rPr>
        <w:fldChar w:fldCharType="end"/>
      </w:r>
      <w:r w:rsidRPr="00C65D9C">
        <w:rPr>
          <w:rFonts w:ascii="Arial" w:hAnsi="Arial" w:cs="Arial"/>
          <w:sz w:val="20"/>
          <w:szCs w:val="20"/>
        </w:rPr>
        <w:t xml:space="preserve"> reported that in a survey of 247 Vietnamese adult patients at general practices with Vietnamese-speaking general practitioners (GPs) in south-western Sydney, </w:t>
      </w:r>
      <w:bookmarkEnd w:id="11"/>
      <w:r w:rsidRPr="00C65D9C">
        <w:rPr>
          <w:rFonts w:ascii="Arial" w:hAnsi="Arial" w:cs="Arial"/>
          <w:sz w:val="20"/>
          <w:szCs w:val="20"/>
        </w:rPr>
        <w:t>25% of participants had a very high K10 score [(score &gt;30)] for psychological distress, nearly twice that reported in the NSW Health Survey, and 18% had a high psychological distress score (score 22–29).</w:t>
      </w:r>
    </w:p>
    <w:p w14:paraId="360313C4" w14:textId="77777777" w:rsidR="00696D41" w:rsidRPr="000379FC" w:rsidRDefault="00696D41" w:rsidP="00785DDC">
      <w:pPr>
        <w:rPr>
          <w:rFonts w:ascii="Arial" w:hAnsi="Arial" w:cs="Arial"/>
          <w:sz w:val="21"/>
          <w:szCs w:val="21"/>
        </w:rPr>
      </w:pPr>
    </w:p>
    <w:p w14:paraId="749A6674" w14:textId="0ABAC32A" w:rsidR="00696D41" w:rsidRPr="000379FC" w:rsidRDefault="00696D41" w:rsidP="00785DDC">
      <w:pPr>
        <w:rPr>
          <w:rFonts w:ascii="Arial" w:hAnsi="Arial" w:cs="Arial"/>
          <w:sz w:val="21"/>
          <w:szCs w:val="21"/>
        </w:rPr>
      </w:pPr>
    </w:p>
    <w:p w14:paraId="5B9D4B25" w14:textId="77777777" w:rsidR="00D72757" w:rsidRPr="000379FC" w:rsidRDefault="00D72757" w:rsidP="00785DDC">
      <w:pPr>
        <w:rPr>
          <w:rFonts w:ascii="Arial" w:hAnsi="Arial" w:cs="Arial"/>
          <w:sz w:val="21"/>
          <w:szCs w:val="21"/>
        </w:rPr>
      </w:pPr>
      <w:bookmarkStart w:id="12" w:name="_Toc195022756"/>
      <w:r w:rsidRPr="000379FC">
        <w:rPr>
          <w:rFonts w:ascii="Arial" w:hAnsi="Arial" w:cs="Arial"/>
          <w:sz w:val="21"/>
          <w:szCs w:val="21"/>
        </w:rPr>
        <w:br w:type="page"/>
      </w:r>
    </w:p>
    <w:p w14:paraId="62596DDE" w14:textId="76454CB9" w:rsidR="00696D41" w:rsidRPr="00216238" w:rsidRDefault="00696D41" w:rsidP="000379FC">
      <w:pPr>
        <w:pStyle w:val="Heading1"/>
        <w:rPr>
          <w:rFonts w:ascii="Helvetica" w:eastAsiaTheme="minorHAnsi" w:hAnsi="Helvetica" w:cs="Arial"/>
          <w:color w:val="3A95AD"/>
          <w:u w:color="FDBE57"/>
        </w:rPr>
      </w:pPr>
      <w:bookmarkStart w:id="13" w:name="_Toc197515629"/>
      <w:r w:rsidRPr="00216238">
        <w:rPr>
          <w:rFonts w:ascii="Helvetica" w:eastAsiaTheme="minorHAnsi" w:hAnsi="Helvetica" w:cs="Arial"/>
          <w:color w:val="3A95AD"/>
          <w:u w:color="FDBE57"/>
        </w:rPr>
        <w:t>Information about the mental health assessment, treatment and planning for CALD populations</w:t>
      </w:r>
      <w:bookmarkEnd w:id="12"/>
      <w:bookmarkEnd w:id="13"/>
    </w:p>
    <w:p w14:paraId="6898D351" w14:textId="77777777" w:rsidR="00696D41" w:rsidRPr="00C65D9C" w:rsidRDefault="00696D41" w:rsidP="00C65D9C">
      <w:pPr>
        <w:pStyle w:val="Heading4"/>
        <w:spacing w:line="360" w:lineRule="auto"/>
        <w:rPr>
          <w:rFonts w:ascii="Arial" w:hAnsi="Arial" w:cs="Arial"/>
          <w:sz w:val="20"/>
          <w:szCs w:val="20"/>
        </w:rPr>
      </w:pPr>
      <w:r w:rsidRPr="00C65D9C">
        <w:rPr>
          <w:rFonts w:ascii="Arial" w:hAnsi="Arial" w:cs="Arial"/>
          <w:sz w:val="20"/>
          <w:szCs w:val="20"/>
        </w:rPr>
        <w:t>Psychological considerations</w:t>
      </w:r>
    </w:p>
    <w:p w14:paraId="49EFAA69" w14:textId="3192E26D" w:rsidR="00696D41" w:rsidRPr="00C65D9C" w:rsidRDefault="00696D41" w:rsidP="00C65D9C">
      <w:pPr>
        <w:spacing w:line="360" w:lineRule="auto"/>
        <w:rPr>
          <w:rFonts w:ascii="Arial" w:hAnsi="Arial" w:cs="Arial"/>
          <w:sz w:val="20"/>
          <w:szCs w:val="20"/>
        </w:rPr>
      </w:pPr>
      <w:bookmarkStart w:id="14" w:name="_Hlk196132568"/>
      <w:r w:rsidRPr="00C65D9C">
        <w:rPr>
          <w:rFonts w:ascii="Arial" w:hAnsi="Arial" w:cs="Arial"/>
          <w:sz w:val="20"/>
          <w:szCs w:val="20"/>
        </w:rPr>
        <w:t>Considerations for health professionals to be aware of that may impact mental health of CALD populations</w:t>
      </w:r>
      <w:bookmarkEnd w:id="14"/>
      <w:r w:rsidRPr="00C65D9C">
        <w:rPr>
          <w:rFonts w:ascii="Arial" w:hAnsi="Arial" w:cs="Arial"/>
          <w:sz w:val="20"/>
          <w:szCs w:val="20"/>
        </w:rPr>
        <w:t xml:space="preserve"> include</w:t>
      </w:r>
      <w:r w:rsidR="001331E6" w:rsidRPr="00C65D9C">
        <w:rPr>
          <w:rFonts w:ascii="Arial" w:hAnsi="Arial" w:cs="Arial"/>
          <w:sz w:val="20"/>
          <w:szCs w:val="20"/>
        </w:rPr>
        <w:t xml:space="preserve"> but are not limited to</w:t>
      </w:r>
      <w:r w:rsidRPr="00C65D9C">
        <w:rPr>
          <w:rFonts w:ascii="Arial" w:hAnsi="Arial" w:cs="Arial"/>
          <w:sz w:val="20"/>
          <w:szCs w:val="20"/>
        </w:rPr>
        <w:t xml:space="preserve">:  </w:t>
      </w:r>
    </w:p>
    <w:p w14:paraId="0A694BC6" w14:textId="77777777" w:rsidR="00696D41" w:rsidRPr="00C65D9C" w:rsidRDefault="00696D41" w:rsidP="00C65D9C">
      <w:pPr>
        <w:pStyle w:val="ListParagraph"/>
        <w:numPr>
          <w:ilvl w:val="0"/>
          <w:numId w:val="9"/>
        </w:numPr>
        <w:spacing w:line="360" w:lineRule="auto"/>
        <w:rPr>
          <w:rFonts w:ascii="Arial" w:hAnsi="Arial" w:cs="Arial"/>
          <w:sz w:val="20"/>
          <w:szCs w:val="20"/>
        </w:rPr>
      </w:pPr>
      <w:r w:rsidRPr="00C65D9C">
        <w:rPr>
          <w:rFonts w:ascii="Arial" w:hAnsi="Arial" w:cs="Arial"/>
          <w:sz w:val="20"/>
          <w:szCs w:val="20"/>
        </w:rPr>
        <w:t>presence/absence of family and/or community support</w:t>
      </w:r>
    </w:p>
    <w:p w14:paraId="048CA54E" w14:textId="77777777" w:rsidR="00696D41" w:rsidRPr="00C65D9C" w:rsidRDefault="00696D41" w:rsidP="00C65D9C">
      <w:pPr>
        <w:pStyle w:val="ListParagraph"/>
        <w:numPr>
          <w:ilvl w:val="0"/>
          <w:numId w:val="9"/>
        </w:numPr>
        <w:spacing w:line="360" w:lineRule="auto"/>
        <w:rPr>
          <w:rFonts w:ascii="Arial" w:hAnsi="Arial" w:cs="Arial"/>
          <w:sz w:val="20"/>
          <w:szCs w:val="20"/>
        </w:rPr>
      </w:pPr>
      <w:r w:rsidRPr="00C65D9C">
        <w:rPr>
          <w:rFonts w:ascii="Arial" w:hAnsi="Arial" w:cs="Arial"/>
          <w:sz w:val="20"/>
          <w:szCs w:val="20"/>
        </w:rPr>
        <w:t>exposure to trauma.</w:t>
      </w:r>
    </w:p>
    <w:p w14:paraId="22AE418F" w14:textId="0DAD850A"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A small Australian study (N=21) on perspectives of CALD community members regarding mental health services</w: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8L3N0eWxlPjwvRGlzcGxheVRleHQ+PHJlY29yZD48cmVjLW51bWJlcj42PC9yZWMtbnVtYmVy
Pjxmb3JlaWduLWtleXM+PGtleSBhcHA9IkVOIiBkYi1pZD0iNWRzdnh0djJ2YTUweHZlcnMwOHZm
ejJ4OXhmdmY1ZnJzd2U1IiB0aW1lc3RhbXA9IjE3NDQwODM3OTIiPjY8L2tleT48L2ZvcmVpZ24t
a2V5cz48cmVmLXR5cGUgbmFtZT0iSm91cm5hbCBBcnRpY2xlIj4xNzwvcmVmLXR5cGU+PGNvbnRy
aWJ1dG9ycz48YXV0aG9ycz48YXV0aG9yPlJhZGhhbW9ueSwgUi48L2F1dGhvcj48YXV0aG9yPkNy
b3NzLCBXLiBNLjwvYXV0aG9yPjxhdXRob3I+VG93bnNpbiwgTC48L2F1dGhvcj48YXV0aG9yPkJh
bmlrLCBCLjwvYXV0aG9yPjwvYXV0aG9ycz48L2NvbnRyaWJ1dG9ycz48YXV0aC1hZGRyZXNzPklu
c3RpdHV0ZSBvZiBIZWFsdGggYW5kIFdlbGxiZWluZywgRmVkZXJhdGlvbiBVbml2ZXJzaXR5LCBC
ZXJ3aWNrLCBBdXN0cmFsaWEuJiN4RDtGZWRlcmF0aW9uIFVuaXZlcnNpdHksIEJlcndpY2ssIEF1
c3RyYWxpYS4mI3hEO1RvcnJlbnMgVW5pdmVyc2l0eSwgQWRlbGFpZGUsIFNvdXRoIEF1c3RyYWxp
YS4mI3hEO01hbm5hIEluc3RpdHV0ZSwgUmVnaW9uYWwgQXVzdHJhbGlhIE1lbnRhbCBIZWFsdGgg
UmVzZWFyY2ggYW5kIFRyYWluaW5nIEluc3RpdHV0ZSwgQSBwcm9qZWN0IG9mIFJlZ2lvbmFsIFVu
aXZlcnNpdHkgTmV0d29yayAoUlVOKSwgbGVkIGJ5IHRoZSBVbml2ZXJzaXR5IG9mIE5ldyBFbmds
YW5kLCBBcm1pZGFsZSwgTlNXLCBBdXN0cmFsaWEuPC9hdXRoLWFkZHJlc3M+PHRpdGxlcz48dGl0
bGU+UGVyc3BlY3RpdmVzIG9mIGN1bHR1cmFsbHkgYW5kIGxpbmd1aXN0aWNhbGx5IGRpdmVyc2Ug
KENBTEQpIGNvbW11bml0eSBtZW1iZXJzIHJlZ2FyZGluZyBtZW50YWwgaGVhbHRoIHNlcnZpY2Vz
OiBBIHF1YWxpdGF0aXZlIGFuYWx5c2lzPC90aXRsZT48c2Vjb25kYXJ5LXRpdGxlPkogUHN5Y2hp
YXRyIE1lbnQgSGVhbHRoIE51cnM8L3NlY29uZGFyeS10aXRsZT48L3RpdGxlcz48cGVyaW9kaWNh
bD48ZnVsbC10aXRsZT5KIFBzeWNoaWF0ciBNZW50IEhlYWx0aCBOdXJzPC9mdWxsLXRpdGxlPjwv
cGVyaW9kaWNhbD48cGFnZXM+ODUwLTg2NDwvcGFnZXM+PHZvbHVtZT4zMDwvdm9sdW1lPjxudW1i
ZXI+NDwvbnVtYmVyPjxlZGl0aW9uPjIwMjMvMDMvMjM8L2VkaXRpb24+PGtleXdvcmRzPjxrZXl3
b3JkPkh1bWFuczwva2V5d29yZD48a2V5d29yZD5BdXN0cmFsaWE8L2tleXdvcmQ+PGtleXdvcmQ+
KkhlYWx0aCBTZXJ2aWNlcyBBY2Nlc3NpYmlsaXR5PC9rZXl3b3JkPjxrZXl3b3JkPkN1bHR1cmFs
IERpdmVyc2l0eTwva2V5d29yZD48a2V5d29yZD4qTWVudGFsIEhlYWx0aCBTZXJ2aWNlczwva2V5
d29yZD48a2V5d29yZD5IZWFsdGggUGVyc29ubmVsPC9rZXl3b3JkPjxrZXl3b3JkPkNBTEQgY29t
bXVuaXR5IGluIFZpY3RvcmlhPC9rZXl3b3JkPjxrZXl3b3JkPm1lbnRhbCBoZWFsdGggaXNzdWVz
PC9rZXl3b3JkPjxrZXl3b3JkPnVuZGVyc3RhbmRpbmcgYW5kIGV4cGVyaWVuY2VzIG9mIG1lbnRh
bCBoZWFsdGggc2VydmljZXM8L2tleXdvcmQ+PC9rZXl3b3Jkcz48ZGF0ZXM+PHllYXI+MjAyMzwv
eWVhcj48cHViLWRhdGVzPjxkYXRlPkF1ZzwvZGF0ZT48L3B1Yi1kYXRlcz48L2RhdGVzPjxpc2Ju
PjEzNjUtMjg1MCAoRWxlY3Ryb25pYykmI3hEOzEzNTEtMDEyNiAoTGlua2luZyk8L2lzYm4+PGFj
Y2Vzc2lvbi1udW0+MzY5NDcxMDA8L2FjY2Vzc2lvbi1udW0+PHVybHM+PHJlbGF0ZWQtdXJscz48
dXJsPmh0dHBzOi8vd3d3Lm5jYmkubmxtLm5paC5nb3YvcHVibWVkLzM2OTQ3MTAwPC91cmw+PC9y
ZWxhdGVkLXVybHM+PC91cmxzPjxlbGVjdHJvbmljLXJlc291cmNlLW51bT4xMC4xMTExL2pwbS4x
MjkxOTwvZWxlY3Ryb25pYy1yZXNvdXJjZS1udW0+PC9yZWNvcmQ+PC9DaXRlPjwvRW5kTm90ZT4A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8L3N0eWxlPjwvRGlzcGxheVRleHQ+PHJlY29yZD48cmVjLW51bWJlcj42PC9yZWMtbnVtYmVy
Pjxmb3JlaWduLWtleXM+PGtleSBhcHA9IkVOIiBkYi1pZD0iNWRzdnh0djJ2YTUweHZlcnMwOHZm
ejJ4OXhmdmY1ZnJzd2U1IiB0aW1lc3RhbXA9IjE3NDQwODM3OTIiPjY8L2tleT48L2ZvcmVpZ24t
a2V5cz48cmVmLXR5cGUgbmFtZT0iSm91cm5hbCBBcnRpY2xlIj4xNzwvcmVmLXR5cGU+PGNvbnRy
aWJ1dG9ycz48YXV0aG9ycz48YXV0aG9yPlJhZGhhbW9ueSwgUi48L2F1dGhvcj48YXV0aG9yPkNy
b3NzLCBXLiBNLjwvYXV0aG9yPjxhdXRob3I+VG93bnNpbiwgTC48L2F1dGhvcj48YXV0aG9yPkJh
bmlrLCBCLjwvYXV0aG9yPjwvYXV0aG9ycz48L2NvbnRyaWJ1dG9ycz48YXV0aC1hZGRyZXNzPklu
c3RpdHV0ZSBvZiBIZWFsdGggYW5kIFdlbGxiZWluZywgRmVkZXJhdGlvbiBVbml2ZXJzaXR5LCBC
ZXJ3aWNrLCBBdXN0cmFsaWEuJiN4RDtGZWRlcmF0aW9uIFVuaXZlcnNpdHksIEJlcndpY2ssIEF1
c3RyYWxpYS4mI3hEO1RvcnJlbnMgVW5pdmVyc2l0eSwgQWRlbGFpZGUsIFNvdXRoIEF1c3RyYWxp
YS4mI3hEO01hbm5hIEluc3RpdHV0ZSwgUmVnaW9uYWwgQXVzdHJhbGlhIE1lbnRhbCBIZWFsdGgg
UmVzZWFyY2ggYW5kIFRyYWluaW5nIEluc3RpdHV0ZSwgQSBwcm9qZWN0IG9mIFJlZ2lvbmFsIFVu
aXZlcnNpdHkgTmV0d29yayAoUlVOKSwgbGVkIGJ5IHRoZSBVbml2ZXJzaXR5IG9mIE5ldyBFbmds
YW5kLCBBcm1pZGFsZSwgTlNXLCBBdXN0cmFsaWEuPC9hdXRoLWFkZHJlc3M+PHRpdGxlcz48dGl0
bGU+UGVyc3BlY3RpdmVzIG9mIGN1bHR1cmFsbHkgYW5kIGxpbmd1aXN0aWNhbGx5IGRpdmVyc2Ug
KENBTEQpIGNvbW11bml0eSBtZW1iZXJzIHJlZ2FyZGluZyBtZW50YWwgaGVhbHRoIHNlcnZpY2Vz
OiBBIHF1YWxpdGF0aXZlIGFuYWx5c2lzPC90aXRsZT48c2Vjb25kYXJ5LXRpdGxlPkogUHN5Y2hp
YXRyIE1lbnQgSGVhbHRoIE51cnM8L3NlY29uZGFyeS10aXRsZT48L3RpdGxlcz48cGVyaW9kaWNh
bD48ZnVsbC10aXRsZT5KIFBzeWNoaWF0ciBNZW50IEhlYWx0aCBOdXJzPC9mdWxsLXRpdGxlPjwv
cGVyaW9kaWNhbD48cGFnZXM+ODUwLTg2NDwvcGFnZXM+PHZvbHVtZT4zMDwvdm9sdW1lPjxudW1i
ZXI+NDwvbnVtYmVyPjxlZGl0aW9uPjIwMjMvMDMvMjM8L2VkaXRpb24+PGtleXdvcmRzPjxrZXl3
b3JkPkh1bWFuczwva2V5d29yZD48a2V5d29yZD5BdXN0cmFsaWE8L2tleXdvcmQ+PGtleXdvcmQ+
KkhlYWx0aCBTZXJ2aWNlcyBBY2Nlc3NpYmlsaXR5PC9rZXl3b3JkPjxrZXl3b3JkPkN1bHR1cmFs
IERpdmVyc2l0eTwva2V5d29yZD48a2V5d29yZD4qTWVudGFsIEhlYWx0aCBTZXJ2aWNlczwva2V5
d29yZD48a2V5d29yZD5IZWFsdGggUGVyc29ubmVsPC9rZXl3b3JkPjxrZXl3b3JkPkNBTEQgY29t
bXVuaXR5IGluIFZpY3RvcmlhPC9rZXl3b3JkPjxrZXl3b3JkPm1lbnRhbCBoZWFsdGggaXNzdWVz
PC9rZXl3b3JkPjxrZXl3b3JkPnVuZGVyc3RhbmRpbmcgYW5kIGV4cGVyaWVuY2VzIG9mIG1lbnRh
bCBoZWFsdGggc2VydmljZXM8L2tleXdvcmQ+PC9rZXl3b3Jkcz48ZGF0ZXM+PHllYXI+MjAyMzwv
eWVhcj48cHViLWRhdGVzPjxkYXRlPkF1ZzwvZGF0ZT48L3B1Yi1kYXRlcz48L2RhdGVzPjxpc2Ju
PjEzNjUtMjg1MCAoRWxlY3Ryb25pYykmI3hEOzEzNTEtMDEyNiAoTGlua2luZyk8L2lzYm4+PGFj
Y2Vzc2lvbi1udW0+MzY5NDcxMDA8L2FjY2Vzc2lvbi1udW0+PHVybHM+PHJlbGF0ZWQtdXJscz48
dXJsPmh0dHBzOi8vd3d3Lm5jYmkubmxtLm5paC5nb3YvcHVibWVkLzM2OTQ3MTAwPC91cmw+PC9y
ZWxhdGVkLXVybHM+PC91cmxzPjxlbGVjdHJvbmljLXJlc291cmNlLW51bT4xMC4xMTExL2pwbS4x
MjkxOTwvZWxlY3Ryb25pYy1yZXNvdXJjZS1udW0+PC9yZWNvcmQ+PC9DaXRlPjwvRW5kTm90ZT4A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w:t>
      </w:r>
      <w:r w:rsidR="003D2FA5">
        <w:rPr>
          <w:rFonts w:ascii="Arial" w:hAnsi="Arial" w:cs="Arial"/>
          <w:sz w:val="20"/>
          <w:szCs w:val="20"/>
        </w:rPr>
        <w:fldChar w:fldCharType="end"/>
      </w:r>
      <w:r w:rsidRPr="00C65D9C">
        <w:rPr>
          <w:rFonts w:ascii="Arial" w:hAnsi="Arial" w:cs="Arial"/>
          <w:sz w:val="20"/>
          <w:szCs w:val="20"/>
        </w:rPr>
        <w:t xml:space="preserve"> reported that initial settling issues (such as finances and finding employment, speaking English, feeling detached from the rest of the community and adjusting to new social norms) had affected their mental health during the later stages of their life in Australia. </w:t>
      </w:r>
      <w:r w:rsidR="00D72757" w:rsidRPr="00C65D9C">
        <w:rPr>
          <w:rFonts w:ascii="Arial" w:hAnsi="Arial" w:cs="Arial"/>
          <w:sz w:val="20"/>
          <w:szCs w:val="20"/>
        </w:rPr>
        <w:t>A</w:t>
      </w:r>
      <w:r w:rsidRPr="00C65D9C">
        <w:rPr>
          <w:rFonts w:ascii="Arial" w:hAnsi="Arial" w:cs="Arial"/>
          <w:sz w:val="20"/>
          <w:szCs w:val="20"/>
        </w:rPr>
        <w:t>nxiety and stress for themselves or a family member during the initial settling phase were reported, particularly for refugees and those experiencing PTSD.</w:t>
      </w:r>
    </w:p>
    <w:p w14:paraId="1215C279" w14:textId="0A4F96EA"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Nguyen et al 2016</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Nguyen&lt;/Author&gt;&lt;Year&gt;2016&lt;/Year&gt;&lt;RecNum&gt;4&lt;/RecNum&gt;&lt;DisplayText&gt;&lt;style face="superscript"&gt;7&lt;/style&gt;&lt;/DisplayText&gt;&lt;record&gt;&lt;rec-number&gt;4&lt;/rec-number&gt;&lt;foreign-keys&gt;&lt;key app="EN" db-id="5dsvxtv2va50xvers08vfz2x9xfvf5frswe5" timestamp="1744079840"&gt;4&lt;/key&gt;&lt;/foreign-keys&gt;&lt;ref-type name="Journal Article"&gt;17&lt;/ref-type&gt;&lt;contributors&gt;&lt;authors&gt;&lt;author&gt;Nguyen, T.&lt;/author&gt;&lt;author&gt;Dennis, S.&lt;/author&gt;&lt;author&gt;An, H.&lt;/author&gt;&lt;author&gt;Vagholkar, S.&lt;/author&gt;&lt;author&gt;Liaw, S. T.&lt;/author&gt;&lt;/authors&gt;&lt;/contributors&gt;&lt;auth-address&gt;General Practice Unit, Fairfield Hospital, Cnr Polding Street and Prairievale Road, Prairiewood, NSW 2176, Australia.&amp;#xD;Centre for Primary Health Care and Equity, UNSW Australia, Sydney, NSW 2052, Australia.&amp;#xD;School of Public Health and Community Medicine, UNSW Australia, Sydney, NSW 2052, Australia.&lt;/auth-address&gt;&lt;titles&gt;&lt;title&gt;Psychological distress among Vietnamese adults attending Vietnamese-speaking general practices in South Western Sydney: prevalence and associations&lt;/title&gt;&lt;secondary-title&gt;Aust J Prim Health&lt;/secondary-title&gt;&lt;/titles&gt;&lt;periodical&gt;&lt;full-title&gt;Aust J Prim Health&lt;/full-title&gt;&lt;/periodical&gt;&lt;pages&gt;354-359&lt;/pages&gt;&lt;volume&gt;22&lt;/volume&gt;&lt;number&gt;4&lt;/number&gt;&lt;edition&gt;2015/08/27&lt;/edition&gt;&lt;keywords&gt;&lt;keyword&gt;Adult&lt;/keyword&gt;&lt;keyword&gt;Australia/ethnology&lt;/keyword&gt;&lt;keyword&gt;Cross-Sectional Studies&lt;/keyword&gt;&lt;keyword&gt;*General Practice&lt;/keyword&gt;&lt;keyword&gt;Humans&lt;/keyword&gt;&lt;keyword&gt;Prevalence&lt;/keyword&gt;&lt;keyword&gt;Stress, Psychological/epidemiology/*psychology&lt;/keyword&gt;&lt;keyword&gt;Surveys and Questionnaires&lt;/keyword&gt;&lt;keyword&gt;Vietnam&lt;/keyword&gt;&lt;/keywords&gt;&lt;dates&gt;&lt;year&gt;2016&lt;/year&gt;&lt;/dates&gt;&lt;isbn&gt;1448-7527 (Print)&amp;#xD;1448-7527&lt;/isbn&gt;&lt;accession-num&gt;26307656&lt;/accession-num&gt;&lt;urls&gt;&lt;/urls&gt;&lt;electronic-resource-num&gt;10.1071/py14145&lt;/electronic-resource-num&gt;&lt;remote-database-provider&gt;NLM&lt;/remote-database-provider&gt;&lt;language&gt;eng&lt;/language&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7</w:t>
      </w:r>
      <w:r w:rsidR="003D2FA5">
        <w:rPr>
          <w:rFonts w:ascii="Arial" w:hAnsi="Arial" w:cs="Arial"/>
          <w:sz w:val="20"/>
          <w:szCs w:val="20"/>
        </w:rPr>
        <w:fldChar w:fldCharType="end"/>
      </w:r>
      <w:r w:rsidRPr="00C65D9C">
        <w:rPr>
          <w:rFonts w:ascii="Arial" w:hAnsi="Arial" w:cs="Arial"/>
          <w:sz w:val="20"/>
          <w:szCs w:val="20"/>
        </w:rPr>
        <w:t xml:space="preserve"> reported that in a survey of 247 Vietnamese adult patients at general practices with Vietnamese-speaking general practitioners (GPs) in south-western Sydney, that predictors of high or very high level of psychological distress were poor support, a past history of mental illness and exposure to moderate or high levels of past trauma. Those with high exposure to trauma had a five-fold increased risk of mental health problems with no or mild exposure.</w:t>
      </w:r>
    </w:p>
    <w:p w14:paraId="6F4F06AD" w14:textId="77777777" w:rsidR="00696D41" w:rsidRPr="00C65D9C" w:rsidRDefault="00696D41" w:rsidP="00C65D9C">
      <w:pPr>
        <w:pStyle w:val="Heading4"/>
        <w:spacing w:line="360" w:lineRule="auto"/>
        <w:rPr>
          <w:rFonts w:ascii="Arial" w:hAnsi="Arial" w:cs="Arial"/>
          <w:sz w:val="20"/>
          <w:szCs w:val="20"/>
        </w:rPr>
      </w:pPr>
      <w:r w:rsidRPr="00C65D9C">
        <w:rPr>
          <w:rFonts w:ascii="Arial" w:hAnsi="Arial" w:cs="Arial"/>
          <w:sz w:val="20"/>
          <w:szCs w:val="20"/>
        </w:rPr>
        <w:t>Use of appropriate tools</w:t>
      </w:r>
      <w:r w:rsidRPr="00C65D9C">
        <w:rPr>
          <w:rFonts w:ascii="Arial" w:hAnsi="Arial" w:cs="Arial"/>
          <w:sz w:val="20"/>
          <w:szCs w:val="20"/>
        </w:rPr>
        <w:tab/>
      </w:r>
    </w:p>
    <w:p w14:paraId="45C00E9D" w14:textId="77777777"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 xml:space="preserve">Limited evidence was identified on use of different mental health assessment tools for Australian CALD populations. </w:t>
      </w:r>
    </w:p>
    <w:p w14:paraId="73FD68EF" w14:textId="358CD5A1" w:rsidR="00696D41" w:rsidRPr="00C65D9C" w:rsidRDefault="00D87557" w:rsidP="00C65D9C">
      <w:pPr>
        <w:spacing w:line="360" w:lineRule="auto"/>
        <w:rPr>
          <w:rFonts w:ascii="Arial" w:hAnsi="Arial" w:cs="Arial"/>
          <w:sz w:val="20"/>
          <w:szCs w:val="20"/>
        </w:rPr>
      </w:pPr>
      <w:r w:rsidRPr="00C65D9C">
        <w:rPr>
          <w:rFonts w:ascii="Arial" w:hAnsi="Arial" w:cs="Arial"/>
          <w:sz w:val="20"/>
          <w:szCs w:val="20"/>
        </w:rPr>
        <w:t>Screening t</w:t>
      </w:r>
      <w:r w:rsidR="00696D41" w:rsidRPr="00C65D9C">
        <w:rPr>
          <w:rFonts w:ascii="Arial" w:hAnsi="Arial" w:cs="Arial"/>
          <w:sz w:val="20"/>
          <w:szCs w:val="20"/>
        </w:rPr>
        <w:t xml:space="preserve">ools for depression, anxiety and/or psychological distress that were </w:t>
      </w:r>
      <w:r w:rsidRPr="00C65D9C">
        <w:rPr>
          <w:rFonts w:ascii="Arial" w:hAnsi="Arial" w:cs="Arial"/>
          <w:sz w:val="20"/>
          <w:szCs w:val="20"/>
        </w:rPr>
        <w:t xml:space="preserve">used </w:t>
      </w:r>
      <w:r w:rsidR="00696D41" w:rsidRPr="00C65D9C">
        <w:rPr>
          <w:rFonts w:ascii="Arial" w:hAnsi="Arial" w:cs="Arial"/>
          <w:sz w:val="20"/>
          <w:szCs w:val="20"/>
        </w:rPr>
        <w:t>in the CALD population literature included:</w:t>
      </w:r>
    </w:p>
    <w:p w14:paraId="5BAF991A" w14:textId="01A84274" w:rsidR="00696D41" w:rsidRPr="00C65D9C" w:rsidRDefault="00696D41" w:rsidP="00C65D9C">
      <w:pPr>
        <w:pStyle w:val="ListParagraph"/>
        <w:numPr>
          <w:ilvl w:val="0"/>
          <w:numId w:val="1"/>
        </w:numPr>
        <w:spacing w:line="360" w:lineRule="auto"/>
        <w:rPr>
          <w:rFonts w:ascii="Arial" w:hAnsi="Arial" w:cs="Arial"/>
          <w:sz w:val="20"/>
          <w:szCs w:val="20"/>
        </w:rPr>
      </w:pPr>
      <w:r w:rsidRPr="00C65D9C">
        <w:rPr>
          <w:rFonts w:ascii="Arial" w:hAnsi="Arial" w:cs="Arial"/>
          <w:sz w:val="20"/>
          <w:szCs w:val="20"/>
        </w:rPr>
        <w:t>Kessler Psychological Distress Scale (K10)</w: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csIDk8
L3N0eWxlPjwvRGlzcGxheVRleHQ+PHJlY29yZD48cmVjLW51bWJlcj43PC9yZWMtbnVtYmVyPjxm
b3JlaWduLWtleXM+PGtleSBhcHA9IkVOIiBkYi1pZD0iNWRzdnh0djJ2YTUweHZlcnMwOHZmejJ4
OXhmdmY1ZnJzd2U1IiB0aW1lc3RhbXA9IjE3NDQwODQ5OTciPjc8L2tleT48L2ZvcmVpZ24ta2V5
cz48cmVmLXR5cGUgbmFtZT0iSm91cm5hbCBBcnRpY2xlIj4xNzwvcmVmLXR5cGU+PGNvbnRyaWJ1
dG9ycz48YXV0aG9ycz48YXV0aG9yPkRvdywgQi48L2F1dGhvcj48YXV0aG9yPkxpbiwgWC48L2F1
dGhvcj48YXV0aG9yPlBhY2hhbmEsIE4uIEEuPC9hdXRob3I+PGF1dGhvcj5CcnlhbnQsIEMuPC9h
dXRob3I+PGF1dGhvcj5Mb0dpdWRpY2UsIEQuPC9hdXRob3I+PGF1dGhvcj5NLiBZLiBHb2ggQTwv
YXV0aG9yPjxhdXRob3I+SGFyYWxhbWJvdXMsIEIuPC9hdXRob3I+PC9hdXRob3JzPjwvY29udHJp
YnV0b3JzPjxhdXRoLWFkZHJlc3M+TmF0aW9uYWwgQWdlaW5nIFJlc2VhcmNoIEluc3RpdHV0ZSBM
dGQsUGFya3ZpbGxlLFZpY3RvcmlhLEF1c3RyYWxpYS4mI3hEO1NjaG9vbCBvZiBQc3ljaG9sb2d5
LFRoZSBVbml2ZXJzaXR5IG9mIFF1ZWVuc2xhbmQsQnJpc2JhbmUsUXVlZW5zbGFuZCxBdXN0cmFs
aWEuJiN4RDtDZW50cmUgZm9yIFdvbWVuJmFwb3M7cyBNZW50YWwgSGVhbHRoLFRoZSBSb3lhbCBX
b21lbiZhcG9zO3MgSG9zcGl0YWwsUGFya3ZpbGxlLFZpY3RvcmlhLEF1c3RyYWxpYS48L2F1dGgt
YWRkcmVzcz48dGl0bGVzPjx0aXRsZT5SZWxpYWJpbGl0eSwgY29uY3VycmVudCB2YWxpZGl0eSwg
YW5kIGN1bHR1cmFsIGFkYXB0YXRpb24gb2YgdGhlIEdlcmlhdHJpYyBEZXByZXNzaW9uIFNjYWxl
IGFuZCB0aGUgR2VyaWF0cmljIEFueGlldHkgSW52ZW50b3J5IGZvciBkZXRlY3RpbmcgZGVwcmVz
c2lvbiBhbmQgYW54aWV0eSBzeW1wdG9tcyBhbW9uZyBvbGRlciBDaGluZXNlIGltbWlncmFudHM6
IGFuIEF1c3RyYWxpYW4gc3R1ZHk8L3RpdGxlPjxzZWNvbmRhcnktdGl0bGU+SW50IFBzeWNob2dl
cmlhdHI8L3NlY29uZGFyeS10aXRsZT48L3RpdGxlcz48cGVyaW9kaWNhbD48ZnVsbC10aXRsZT5J
bnQgUHN5Y2hvZ2VyaWF0cjwvZnVsbC10aXRsZT48L3BlcmlvZGljYWw+PHBhZ2VzPjczNS03NDg8
L3BhZ2VzPjx2b2x1bWU+MzA8L3ZvbHVtZT48bnVtYmVyPjU8L251bWJlcj48ZWRpdGlvbj4yMDE3
LzExLzA5PC9lZGl0aW9uPjxrZXl3b3Jkcz48a2V5d29yZD5BZ2VkPC9rZXl3b3JkPjxrZXl3b3Jk
PkFnZWQsIDgwIGFuZCBvdmVyPC9rZXl3b3JkPjxrZXl3b3JkPkFnaW5nLypwc3ljaG9sb2d5PC9r
ZXl3b3JkPjxrZXl3b3JkPkFueGlldHkvKmRpYWdub3Npcy9ldGhub2xvZ3k8L2tleXdvcmQ+PGtl
eXdvcmQ+QXNpYW4gUGVvcGxlLypzdGF0aXN0aWNzICZhbXA7IG51bWVyaWNhbCBkYXRhPC9rZXl3
b3JkPjxrZXl3b3JkPkF1c3RyYWxpYS9lcGlkZW1pb2xvZ3k8L2tleXdvcmQ+PGtleXdvcmQ+Q2hp
bmEvZXRobm9sb2d5PC9rZXl3b3JkPjxrZXl3b3JkPkNyb3NzLUN1bHR1cmFsIENvbXBhcmlzb248
L2tleXdvcmQ+PGtleXdvcmQ+RGVwcmVzc2lvbi8qZGlhZ25vc2lzL2V0aG5vbG9neTwva2V5d29y
ZD48a2V5d29yZD5FbWlncmFudHMgYW5kIEltbWlncmFudHMvKnBzeWNob2xvZ3k8L2tleXdvcmQ+
PGtleXdvcmQ+RmVtYWxlPC9rZXl3b3JkPjxrZXl3b3JkPkdlcmlhdHJpYyBBc3Nlc3NtZW50PC9r
ZXl3b3JkPjxrZXl3b3JkPkh1bWFuczwva2V5d29yZD48a2V5d29yZD5NYWxlPC9rZXl3b3JkPjxr
ZXl3b3JkPlBzeWNoaWF0cmljIFN0YXR1cyBSYXRpbmcgU2NhbGVzPC9rZXl3b3JkPjxrZXl3b3Jk
PlJlcHJvZHVjaWJpbGl0eSBvZiBSZXN1bHRzPC9rZXl3b3JkPjxrZXl3b3JkPlNhbXBsaW5nIFN0
dWRpZXM8L2tleXdvcmQ+PGtleXdvcmQ+YWdlaW5nPC9rZXl3b3JkPjxrZXl3b3JkPmFueGlldHk8
L2tleXdvcmQ+PGtleXdvcmQ+Y3Jvc3MtY3VsdHVyYWw8L2tleXdvcmQ+PGtleXdvcmQ+ZGVwcmVz
c2lvbjwva2V5d29yZD48L2tleXdvcmRzPjxkYXRlcz48eWVhcj4yMDE4PC95ZWFyPjxwdWItZGF0
ZXM+PGRhdGU+TWF5PC9kYXRlPjwvcHViLWRhdGVzPjwvZGF0ZXM+PGlzYm4+MTA0MS02MTAyPC9p
c2JuPjxhY2Nlc3Npb24tbnVtPjI5MTE1MjAxPC9hY2Nlc3Npb24tbnVtPjx1cmxzPjwvdXJscz48
ZWxlY3Ryb25pYy1yZXNvdXJjZS1udW0+MTAuMTAxNy9zMTA0MTYxMDIxNzAwMjMzMjwvZWxlY3Ry
b25pYy1yZXNvdXJjZS1udW0+PHJlbW90ZS1kYXRhYmFzZS1wcm92aWRlcj5OTE08L3JlbW90ZS1k
YXRhYmFzZS1wcm92aWRlcj48bGFuZ3VhZ2U+ZW5nPC9sYW5ndWFnZT48L3JlY29yZD48L0NpdGU+
PENpdGU+PEF1dGhvcj5OZ3V5ZW48L0F1dGhvcj48WWVhcj4yMDE2PC9ZZWFyPjxSZWNOdW0+NDwv
UmVjTnVtPjxyZWNvcmQ+PHJlYy1udW1iZXI+NDwvcmVjLW51bWJlcj48Zm9yZWlnbi1rZXlzPjxr
ZXkgYXBwPSJFTiIgZGItaWQ9IjVkc3Z4dHYydmE1MHh2ZXJzMDh2ZnoyeDl4ZnZmNWZyc3dlNSIg
dGltZXN0YW1wPSIxNzQ0MDc5ODQwIj40PC9rZXk+PC9mb3JlaWduLWtleXM+PHJlZi10eXBlIG5h
bWU9IkpvdXJuYWwgQXJ0aWNsZSI+MTc8L3JlZi10eXBlPjxjb250cmlidXRvcnM+PGF1dGhvcnM+
PGF1dGhvcj5OZ3V5ZW4sIFQuPC9hdXRob3I+PGF1dGhvcj5EZW5uaXMsIFMuPC9hdXRob3I+PGF1
dGhvcj5BbiwgSC48L2F1dGhvcj48YXV0aG9yPlZhZ2hvbGthciwgUy48L2F1dGhvcj48YXV0aG9y
PkxpYXcsIFMuIFQuPC9hdXRob3I+PC9hdXRob3JzPjwvY29udHJpYnV0b3JzPjxhdXRoLWFkZHJl
c3M+R2VuZXJhbCBQcmFjdGljZSBVbml0LCBGYWlyZmllbGQgSG9zcGl0YWwsIENuciBQb2xkaW5n
IFN0cmVldCBhbmQgUHJhaXJpZXZhbGUgUm9hZCwgUHJhaXJpZXdvb2QsIE5TVyAyMTc2LCBBdXN0
cmFsaWEuJiN4RDtDZW50cmUgZm9yIFByaW1hcnkgSGVhbHRoIENhcmUgYW5kIEVxdWl0eSwgVU5T
VyBBdXN0cmFsaWEsIFN5ZG5leSwgTlNXIDIwNTIsIEF1c3RyYWxpYS4mI3hEO1NjaG9vbCBvZiBQ
dWJsaWMgSGVhbHRoIGFuZCBDb21tdW5pdHkgTWVkaWNpbmUsIFVOU1cgQXVzdHJhbGlhLCBTeWRu
ZXksIE5TVyAyMDUyLCBBdXN0cmFsaWEuPC9hdXRoLWFkZHJlc3M+PHRpdGxlcz48dGl0bGU+UHN5
Y2hvbG9naWNhbCBkaXN0cmVzcyBhbW9uZyBWaWV0bmFtZXNlIGFkdWx0cyBhdHRlbmRpbmcgVmll
dG5hbWVzZS1zcGVha2luZyBnZW5lcmFsIHByYWN0aWNlcyBpbiBTb3V0aCBXZXN0ZXJuIFN5ZG5l
eTogcHJldmFsZW5jZSBhbmQgYXNzb2NpYXRpb25zPC90aXRsZT48c2Vjb25kYXJ5LXRpdGxlPkF1
c3QgSiBQcmltIEhlYWx0aDwvc2Vjb25kYXJ5LXRpdGxlPjwvdGl0bGVzPjxwZXJpb2RpY2FsPjxm
dWxsLXRpdGxlPkF1c3QgSiBQcmltIEhlYWx0aDwvZnVsbC10aXRsZT48L3BlcmlvZGljYWw+PHBh
Z2VzPjM1NC0zNTk8L3BhZ2VzPjx2b2x1bWU+MjI8L3ZvbHVtZT48bnVtYmVyPjQ8L251bWJlcj48
ZWRpdGlvbj4yMDE1LzA4LzI3PC9lZGl0aW9uPjxrZXl3b3Jkcz48a2V5d29yZD5BZHVsdDwva2V5
d29yZD48a2V5d29yZD5BdXN0cmFsaWEvZXRobm9sb2d5PC9rZXl3b3JkPjxrZXl3b3JkPkNyb3Nz
LVNlY3Rpb25hbCBTdHVkaWVzPC9rZXl3b3JkPjxrZXl3b3JkPipHZW5lcmFsIFByYWN0aWNlPC9r
ZXl3b3JkPjxrZXl3b3JkPkh1bWFuczwva2V5d29yZD48a2V5d29yZD5QcmV2YWxlbmNlPC9rZXl3
b3JkPjxrZXl3b3JkPlN0cmVzcywgUHN5Y2hvbG9naWNhbC9lcGlkZW1pb2xvZ3kvKnBzeWNob2xv
Z3k8L2tleXdvcmQ+PGtleXdvcmQ+U3VydmV5cyBhbmQgUXVlc3Rpb25uYWlyZXM8L2tleXdvcmQ+
PGtleXdvcmQ+VmlldG5hbTwva2V5d29yZD48L2tleXdvcmRzPjxkYXRlcz48eWVhcj4yMDE2PC95
ZWFyPjwvZGF0ZXM+PGlzYm4+MTQ0OC03NTI3IChQcmludCkmI3hEOzE0NDgtNzUyNzwvaXNibj48
YWNjZXNzaW9uLW51bT4yNjMwNzY1NjwvYWNjZXNzaW9uLW51bT48dXJscz48L3VybHM+PGVsZWN0
cm9uaWMtcmVzb3VyY2UtbnVtPjEwLjEwNzEvcHkxNDE0NTwvZWxlY3Ryb25pYy1yZXNvdXJjZS1u
dW0+PHJlbW90ZS1kYXRhYmFzZS1wcm92aWRlcj5OTE08L3JlbW90ZS1kYXRhYmFzZS1wcm92aWRl
cj48bGFuZ3VhZ2U+ZW5nPC9sYW5ndWFnZT48L3JlY29yZD48L0NpdGU+PC9FbmROb3RlPn==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csIDk8
L3N0eWxlPjwvRGlzcGxheVRleHQ+PHJlY29yZD48cmVjLW51bWJlcj43PC9yZWMtbnVtYmVyPjxm
b3JlaWduLWtleXM+PGtleSBhcHA9IkVOIiBkYi1pZD0iNWRzdnh0djJ2YTUweHZlcnMwOHZmejJ4
OXhmdmY1ZnJzd2U1IiB0aW1lc3RhbXA9IjE3NDQwODQ5OTciPjc8L2tleT48L2ZvcmVpZ24ta2V5
cz48cmVmLXR5cGUgbmFtZT0iSm91cm5hbCBBcnRpY2xlIj4xNzwvcmVmLXR5cGU+PGNvbnRyaWJ1
dG9ycz48YXV0aG9ycz48YXV0aG9yPkRvdywgQi48L2F1dGhvcj48YXV0aG9yPkxpbiwgWC48L2F1
dGhvcj48YXV0aG9yPlBhY2hhbmEsIE4uIEEuPC9hdXRob3I+PGF1dGhvcj5CcnlhbnQsIEMuPC9h
dXRob3I+PGF1dGhvcj5Mb0dpdWRpY2UsIEQuPC9hdXRob3I+PGF1dGhvcj5NLiBZLiBHb2ggQTwv
YXV0aG9yPjxhdXRob3I+SGFyYWxhbWJvdXMsIEIuPC9hdXRob3I+PC9hdXRob3JzPjwvY29udHJp
YnV0b3JzPjxhdXRoLWFkZHJlc3M+TmF0aW9uYWwgQWdlaW5nIFJlc2VhcmNoIEluc3RpdHV0ZSBM
dGQsUGFya3ZpbGxlLFZpY3RvcmlhLEF1c3RyYWxpYS4mI3hEO1NjaG9vbCBvZiBQc3ljaG9sb2d5
LFRoZSBVbml2ZXJzaXR5IG9mIFF1ZWVuc2xhbmQsQnJpc2JhbmUsUXVlZW5zbGFuZCxBdXN0cmFs
aWEuJiN4RDtDZW50cmUgZm9yIFdvbWVuJmFwb3M7cyBNZW50YWwgSGVhbHRoLFRoZSBSb3lhbCBX
b21lbiZhcG9zO3MgSG9zcGl0YWwsUGFya3ZpbGxlLFZpY3RvcmlhLEF1c3RyYWxpYS48L2F1dGgt
YWRkcmVzcz48dGl0bGVzPjx0aXRsZT5SZWxpYWJpbGl0eSwgY29uY3VycmVudCB2YWxpZGl0eSwg
YW5kIGN1bHR1cmFsIGFkYXB0YXRpb24gb2YgdGhlIEdlcmlhdHJpYyBEZXByZXNzaW9uIFNjYWxl
IGFuZCB0aGUgR2VyaWF0cmljIEFueGlldHkgSW52ZW50b3J5IGZvciBkZXRlY3RpbmcgZGVwcmVz
c2lvbiBhbmQgYW54aWV0eSBzeW1wdG9tcyBhbW9uZyBvbGRlciBDaGluZXNlIGltbWlncmFudHM6
IGFuIEF1c3RyYWxpYW4gc3R1ZHk8L3RpdGxlPjxzZWNvbmRhcnktdGl0bGU+SW50IFBzeWNob2dl
cmlhdHI8L3NlY29uZGFyeS10aXRsZT48L3RpdGxlcz48cGVyaW9kaWNhbD48ZnVsbC10aXRsZT5J
bnQgUHN5Y2hvZ2VyaWF0cjwvZnVsbC10aXRsZT48L3BlcmlvZGljYWw+PHBhZ2VzPjczNS03NDg8
L3BhZ2VzPjx2b2x1bWU+MzA8L3ZvbHVtZT48bnVtYmVyPjU8L251bWJlcj48ZWRpdGlvbj4yMDE3
LzExLzA5PC9lZGl0aW9uPjxrZXl3b3Jkcz48a2V5d29yZD5BZ2VkPC9rZXl3b3JkPjxrZXl3b3Jk
PkFnZWQsIDgwIGFuZCBvdmVyPC9rZXl3b3JkPjxrZXl3b3JkPkFnaW5nLypwc3ljaG9sb2d5PC9r
ZXl3b3JkPjxrZXl3b3JkPkFueGlldHkvKmRpYWdub3Npcy9ldGhub2xvZ3k8L2tleXdvcmQ+PGtl
eXdvcmQ+QXNpYW4gUGVvcGxlLypzdGF0aXN0aWNzICZhbXA7IG51bWVyaWNhbCBkYXRhPC9rZXl3
b3JkPjxrZXl3b3JkPkF1c3RyYWxpYS9lcGlkZW1pb2xvZ3k8L2tleXdvcmQ+PGtleXdvcmQ+Q2hp
bmEvZXRobm9sb2d5PC9rZXl3b3JkPjxrZXl3b3JkPkNyb3NzLUN1bHR1cmFsIENvbXBhcmlzb248
L2tleXdvcmQ+PGtleXdvcmQ+RGVwcmVzc2lvbi8qZGlhZ25vc2lzL2V0aG5vbG9neTwva2V5d29y
ZD48a2V5d29yZD5FbWlncmFudHMgYW5kIEltbWlncmFudHMvKnBzeWNob2xvZ3k8L2tleXdvcmQ+
PGtleXdvcmQ+RmVtYWxlPC9rZXl3b3JkPjxrZXl3b3JkPkdlcmlhdHJpYyBBc3Nlc3NtZW50PC9r
ZXl3b3JkPjxrZXl3b3JkPkh1bWFuczwva2V5d29yZD48a2V5d29yZD5NYWxlPC9rZXl3b3JkPjxr
ZXl3b3JkPlBzeWNoaWF0cmljIFN0YXR1cyBSYXRpbmcgU2NhbGVzPC9rZXl3b3JkPjxrZXl3b3Jk
PlJlcHJvZHVjaWJpbGl0eSBvZiBSZXN1bHRzPC9rZXl3b3JkPjxrZXl3b3JkPlNhbXBsaW5nIFN0
dWRpZXM8L2tleXdvcmQ+PGtleXdvcmQ+YWdlaW5nPC9rZXl3b3JkPjxrZXl3b3JkPmFueGlldHk8
L2tleXdvcmQ+PGtleXdvcmQ+Y3Jvc3MtY3VsdHVyYWw8L2tleXdvcmQ+PGtleXdvcmQ+ZGVwcmVz
c2lvbjwva2V5d29yZD48L2tleXdvcmRzPjxkYXRlcz48eWVhcj4yMDE4PC95ZWFyPjxwdWItZGF0
ZXM+PGRhdGU+TWF5PC9kYXRlPjwvcHViLWRhdGVzPjwvZGF0ZXM+PGlzYm4+MTA0MS02MTAyPC9p
c2JuPjxhY2Nlc3Npb24tbnVtPjI5MTE1MjAxPC9hY2Nlc3Npb24tbnVtPjx1cmxzPjwvdXJscz48
ZWxlY3Ryb25pYy1yZXNvdXJjZS1udW0+MTAuMTAxNy9zMTA0MTYxMDIxNzAwMjMzMjwvZWxlY3Ry
b25pYy1yZXNvdXJjZS1udW0+PHJlbW90ZS1kYXRhYmFzZS1wcm92aWRlcj5OTE08L3JlbW90ZS1k
YXRhYmFzZS1wcm92aWRlcj48bGFuZ3VhZ2U+ZW5nPC9sYW5ndWFnZT48L3JlY29yZD48L0NpdGU+
PENpdGU+PEF1dGhvcj5OZ3V5ZW48L0F1dGhvcj48WWVhcj4yMDE2PC9ZZWFyPjxSZWNOdW0+NDwv
UmVjTnVtPjxyZWNvcmQ+PHJlYy1udW1iZXI+NDwvcmVjLW51bWJlcj48Zm9yZWlnbi1rZXlzPjxr
ZXkgYXBwPSJFTiIgZGItaWQ9IjVkc3Z4dHYydmE1MHh2ZXJzMDh2ZnoyeDl4ZnZmNWZyc3dlNSIg
dGltZXN0YW1wPSIxNzQ0MDc5ODQwIj40PC9rZXk+PC9mb3JlaWduLWtleXM+PHJlZi10eXBlIG5h
bWU9IkpvdXJuYWwgQXJ0aWNsZSI+MTc8L3JlZi10eXBlPjxjb250cmlidXRvcnM+PGF1dGhvcnM+
PGF1dGhvcj5OZ3V5ZW4sIFQuPC9hdXRob3I+PGF1dGhvcj5EZW5uaXMsIFMuPC9hdXRob3I+PGF1
dGhvcj5BbiwgSC48L2F1dGhvcj48YXV0aG9yPlZhZ2hvbGthciwgUy48L2F1dGhvcj48YXV0aG9y
PkxpYXcsIFMuIFQuPC9hdXRob3I+PC9hdXRob3JzPjwvY29udHJpYnV0b3JzPjxhdXRoLWFkZHJl
c3M+R2VuZXJhbCBQcmFjdGljZSBVbml0LCBGYWlyZmllbGQgSG9zcGl0YWwsIENuciBQb2xkaW5n
IFN0cmVldCBhbmQgUHJhaXJpZXZhbGUgUm9hZCwgUHJhaXJpZXdvb2QsIE5TVyAyMTc2LCBBdXN0
cmFsaWEuJiN4RDtDZW50cmUgZm9yIFByaW1hcnkgSGVhbHRoIENhcmUgYW5kIEVxdWl0eSwgVU5T
VyBBdXN0cmFsaWEsIFN5ZG5leSwgTlNXIDIwNTIsIEF1c3RyYWxpYS4mI3hEO1NjaG9vbCBvZiBQ
dWJsaWMgSGVhbHRoIGFuZCBDb21tdW5pdHkgTWVkaWNpbmUsIFVOU1cgQXVzdHJhbGlhLCBTeWRu
ZXksIE5TVyAyMDUyLCBBdXN0cmFsaWEuPC9hdXRoLWFkZHJlc3M+PHRpdGxlcz48dGl0bGU+UHN5
Y2hvbG9naWNhbCBkaXN0cmVzcyBhbW9uZyBWaWV0bmFtZXNlIGFkdWx0cyBhdHRlbmRpbmcgVmll
dG5hbWVzZS1zcGVha2luZyBnZW5lcmFsIHByYWN0aWNlcyBpbiBTb3V0aCBXZXN0ZXJuIFN5ZG5l
eTogcHJldmFsZW5jZSBhbmQgYXNzb2NpYXRpb25zPC90aXRsZT48c2Vjb25kYXJ5LXRpdGxlPkF1
c3QgSiBQcmltIEhlYWx0aDwvc2Vjb25kYXJ5LXRpdGxlPjwvdGl0bGVzPjxwZXJpb2RpY2FsPjxm
dWxsLXRpdGxlPkF1c3QgSiBQcmltIEhlYWx0aDwvZnVsbC10aXRsZT48L3BlcmlvZGljYWw+PHBh
Z2VzPjM1NC0zNTk8L3BhZ2VzPjx2b2x1bWU+MjI8L3ZvbHVtZT48bnVtYmVyPjQ8L251bWJlcj48
ZWRpdGlvbj4yMDE1LzA4LzI3PC9lZGl0aW9uPjxrZXl3b3Jkcz48a2V5d29yZD5BZHVsdDwva2V5
d29yZD48a2V5d29yZD5BdXN0cmFsaWEvZXRobm9sb2d5PC9rZXl3b3JkPjxrZXl3b3JkPkNyb3Nz
LVNlY3Rpb25hbCBTdHVkaWVzPC9rZXl3b3JkPjxrZXl3b3JkPipHZW5lcmFsIFByYWN0aWNlPC9r
ZXl3b3JkPjxrZXl3b3JkPkh1bWFuczwva2V5d29yZD48a2V5d29yZD5QcmV2YWxlbmNlPC9rZXl3
b3JkPjxrZXl3b3JkPlN0cmVzcywgUHN5Y2hvbG9naWNhbC9lcGlkZW1pb2xvZ3kvKnBzeWNob2xv
Z3k8L2tleXdvcmQ+PGtleXdvcmQ+U3VydmV5cyBhbmQgUXVlc3Rpb25uYWlyZXM8L2tleXdvcmQ+
PGtleXdvcmQ+VmlldG5hbTwva2V5d29yZD48L2tleXdvcmRzPjxkYXRlcz48eWVhcj4yMDE2PC95
ZWFyPjwvZGF0ZXM+PGlzYm4+MTQ0OC03NTI3IChQcmludCkmI3hEOzE0NDgtNzUyNzwvaXNibj48
YWNjZXNzaW9uLW51bT4yNjMwNzY1NjwvYWNjZXNzaW9uLW51bT48dXJscz48L3VybHM+PGVsZWN0
cm9uaWMtcmVzb3VyY2UtbnVtPjEwLjEwNzEvcHkxNDE0NTwvZWxlY3Ryb25pYy1yZXNvdXJjZS1u
dW0+PHJlbW90ZS1kYXRhYmFzZS1wcm92aWRlcj5OTE08L3JlbW90ZS1kYXRhYmFzZS1wcm92aWRl
cj48bGFuZ3VhZ2U+ZW5nPC9sYW5ndWFnZT48L3JlY29yZD48L0NpdGU+PC9FbmROb3RlPn==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7, 9</w:t>
      </w:r>
      <w:r w:rsidR="003D2FA5">
        <w:rPr>
          <w:rFonts w:ascii="Arial" w:hAnsi="Arial" w:cs="Arial"/>
          <w:sz w:val="20"/>
          <w:szCs w:val="20"/>
        </w:rPr>
        <w:fldChar w:fldCharType="end"/>
      </w:r>
    </w:p>
    <w:p w14:paraId="7A915315" w14:textId="7EDDAE1D" w:rsidR="00696D41" w:rsidRPr="00C65D9C" w:rsidRDefault="00696D41" w:rsidP="00C65D9C">
      <w:pPr>
        <w:pStyle w:val="ListParagraph"/>
        <w:numPr>
          <w:ilvl w:val="0"/>
          <w:numId w:val="1"/>
        </w:numPr>
        <w:spacing w:line="360" w:lineRule="auto"/>
        <w:rPr>
          <w:rFonts w:ascii="Arial" w:hAnsi="Arial" w:cs="Arial"/>
          <w:sz w:val="20"/>
          <w:szCs w:val="20"/>
        </w:rPr>
      </w:pPr>
      <w:r w:rsidRPr="00C65D9C">
        <w:rPr>
          <w:rFonts w:ascii="Arial" w:hAnsi="Arial" w:cs="Arial"/>
          <w:sz w:val="20"/>
          <w:szCs w:val="20"/>
        </w:rPr>
        <w:t>Patient Health Questionnaire (PHQ-9)</w: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ksIDEw
PC9zdHlsZT48L0Rpc3BsYXlUZXh0PjxyZWNvcmQ+PHJlYy1udW1iZXI+NzwvcmVjLW51bWJlcj48
Zm9yZWlnbi1rZXlzPjxrZXkgYXBwPSJFTiIgZGItaWQ9IjVkc3Z4dHYydmE1MHh2ZXJzMDh2Znoy
eDl4ZnZmNWZyc3dlNSIgdGltZXN0YW1wPSIxNzQ0MDg0OTk3Ij43PC9rZXk+PC9mb3JlaWduLWtl
eXM+PHJlZi10eXBlIG5hbWU9IkpvdXJuYWwgQXJ0aWNsZSI+MTc8L3JlZi10eXBlPjxjb250cmli
dXRvcnM+PGF1dGhvcnM+PGF1dGhvcj5Eb3csIEIuPC9hdXRob3I+PGF1dGhvcj5MaW4sIFguPC9h
dXRob3I+PGF1dGhvcj5QYWNoYW5hLCBOLiBBLjwvYXV0aG9yPjxhdXRob3I+QnJ5YW50LCBDLjwv
YXV0aG9yPjxhdXRob3I+TG9HaXVkaWNlLCBELjwvYXV0aG9yPjxhdXRob3I+TS4gWS4gR29oIEE8
L2F1dGhvcj48YXV0aG9yPkhhcmFsYW1ib3VzLCBCLjwvYXV0aG9yPjwvYXV0aG9ycz48L2NvbnRy
aWJ1dG9ycz48YXV0aC1hZGRyZXNzPk5hdGlvbmFsIEFnZWluZyBSZXNlYXJjaCBJbnN0aXR1dGUg
THRkLFBhcmt2aWxsZSxWaWN0b3JpYSxBdXN0cmFsaWEuJiN4RDtTY2hvb2wgb2YgUHN5Y2hvbG9n
eSxUaGUgVW5pdmVyc2l0eSBvZiBRdWVlbnNsYW5kLEJyaXNiYW5lLFF1ZWVuc2xhbmQsQXVzdHJh
bGlhLiYjeEQ7Q2VudHJlIGZvciBXb21lbiZhcG9zO3MgTWVudGFsIEhlYWx0aCxUaGUgUm95YWwg
V29tZW4mYXBvcztzIEhvc3BpdGFsLFBhcmt2aWxsZSxWaWN0b3JpYSxBdXN0cmFsaWEuPC9hdXRo
LWFkZHJlc3M+PHRpdGxlcz48dGl0bGU+UmVsaWFiaWxpdHksIGNvbmN1cnJlbnQgdmFsaWRpdHks
IGFuZCBjdWx0dXJhbCBhZGFwdGF0aW9uIG9mIHRoZSBHZXJpYXRyaWMgRGVwcmVzc2lvbiBTY2Fs
ZSBhbmQgdGhlIEdlcmlhdHJpYyBBbnhpZXR5IEludmVudG9yeSBmb3IgZGV0ZWN0aW5nIGRlcHJl
c3Npb24gYW5kIGFueGlldHkgc3ltcHRvbXMgYW1vbmcgb2xkZXIgQ2hpbmVzZSBpbW1pZ3JhbnRz
OiBhbiBBdXN0cmFsaWFuIHN0dWR5PC90aXRsZT48c2Vjb25kYXJ5LXRpdGxlPkludCBQc3ljaG9n
ZXJpYXRyPC9zZWNvbmRhcnktdGl0bGU+PC90aXRsZXM+PHBlcmlvZGljYWw+PGZ1bGwtdGl0bGU+
SW50IFBzeWNob2dlcmlhdHI8L2Z1bGwtdGl0bGU+PC9wZXJpb2RpY2FsPjxwYWdlcz43MzUtNzQ4
PC9wYWdlcz48dm9sdW1lPjMwPC92b2x1bWU+PG51bWJlcj41PC9udW1iZXI+PGVkaXRpb24+MjAx
Ny8xMS8wOTwvZWRpdGlvbj48a2V5d29yZHM+PGtleXdvcmQ+QWdlZDwva2V5d29yZD48a2V5d29y
ZD5BZ2VkLCA4MCBhbmQgb3Zlcjwva2V5d29yZD48a2V5d29yZD5BZ2luZy8qcHN5Y2hvbG9neTwv
a2V5d29yZD48a2V5d29yZD5BbnhpZXR5LypkaWFnbm9zaXMvZXRobm9sb2d5PC9rZXl3b3JkPjxr
ZXl3b3JkPkFzaWFuIFBlb3BsZS8qc3RhdGlzdGljcyAmYW1wOyBudW1lcmljYWwgZGF0YTwva2V5
d29yZD48a2V5d29yZD5BdXN0cmFsaWEvZXBpZGVtaW9sb2d5PC9rZXl3b3JkPjxrZXl3b3JkPkNo
aW5hL2V0aG5vbG9neTwva2V5d29yZD48a2V5d29yZD5Dcm9zcy1DdWx0dXJhbCBDb21wYXJpc29u
PC9rZXl3b3JkPjxrZXl3b3JkPkRlcHJlc3Npb24vKmRpYWdub3Npcy9ldGhub2xvZ3k8L2tleXdv
cmQ+PGtleXdvcmQ+RW1pZ3JhbnRzIGFuZCBJbW1pZ3JhbnRzLypwc3ljaG9sb2d5PC9rZXl3b3Jk
PjxrZXl3b3JkPkZlbWFsZTwva2V5d29yZD48a2V5d29yZD5HZXJpYXRyaWMgQXNzZXNzbWVudDwv
a2V5d29yZD48a2V5d29yZD5IdW1hbnM8L2tleXdvcmQ+PGtleXdvcmQ+TWFsZTwva2V5d29yZD48
a2V5d29yZD5Qc3ljaGlhdHJpYyBTdGF0dXMgUmF0aW5nIFNjYWxlczwva2V5d29yZD48a2V5d29y
ZD5SZXByb2R1Y2liaWxpdHkgb2YgUmVzdWx0czwva2V5d29yZD48a2V5d29yZD5TYW1wbGluZyBT
dHVkaWVzPC9rZXl3b3JkPjxrZXl3b3JkPmFnZWluZzwva2V5d29yZD48a2V5d29yZD5hbnhpZXR5
PC9rZXl3b3JkPjxrZXl3b3JkPmNyb3NzLWN1bHR1cmFsPC9rZXl3b3JkPjxrZXl3b3JkPmRlcHJl
c3Npb248L2tleXdvcmQ+PC9rZXl3b3Jkcz48ZGF0ZXM+PHllYXI+MjAxODwveWVhcj48cHViLWRh
dGVzPjxkYXRlPk1heTwvZGF0ZT48L3B1Yi1kYXRlcz48L2RhdGVzPjxpc2JuPjEwNDEtNjEwMjwv
aXNibj48YWNjZXNzaW9uLW51bT4yOTExNTIwMTwvYWNjZXNzaW9uLW51bT48dXJscz48L3VybHM+
PGVsZWN0cm9uaWMtcmVzb3VyY2UtbnVtPjEwLjEwMTcvczEwNDE2MTAyMTcwMDIzMzI8L2VsZWN0
cm9uaWMtcmVzb3VyY2UtbnVtPjxyZW1vdGUtZGF0YWJhc2UtcHJvdmlkZXI+TkxNPC9yZW1vdGUt
ZGF0YWJhc2UtcHJvdmlkZXI+PGxhbmd1YWdlPmVuZzwvbGFuZ3VhZ2U+PC9yZWNvcmQ+PC9DaXRl
PjxDaXRlPjxBdXRob3I+TcO8bGxlcjwvQXV0aG9yPjxZZWFyPjIwMjQ8L1llYXI+PFJlY051bT44
PC9SZWNOdW0+PHJlY29yZD48cmVjLW51bWJlcj44PC9yZWMtbnVtYmVyPjxmb3JlaWduLWtleXM+
PGtleSBhcHA9IkVOIiBkYi1pZD0iNWRzdnh0djJ2YTUweHZlcnMwOHZmejJ4OXhmdmY1ZnJzd2U1
IiB0aW1lc3RhbXA9IjE3NDQwOTY0MjYiPjg8L2tleT48L2ZvcmVpZ24ta2V5cz48cmVmLXR5cGUg
bmFtZT0iSm91cm5hbCBBcnRpY2xlIj4xNzwvcmVmLXR5cGU+PGNvbnRyaWJ1dG9ycz48YXV0aG9y
cz48YXV0aG9yPk3DvGxsZXIsIEYuPC9hdXRob3I+PGF1dGhvcj5IYW5zZW4sIEEuPC9hdXRob3I+
PGF1dGhvcj5LdWJlLCBNLjwvYXV0aG9yPjxhdXRob3I+QXJuZXR6LCBKLiBFLjwvYXV0aG9yPjxh
dXRob3I+QWxzaGFhcmF3eSwgTy48L2F1dGhvcj48YXV0aG9yPkFjaHR5ZXMsIEUuIEQuPC9hdXRo
b3I+PGF1dGhvcj5Ib2xtYW4sIEguIFQuPC9hdXRob3I+PC9hdXRob3JzPjwvY29udHJpYnV0b3Jz
PjxhdXRoLWFkZHJlc3M+RGVwYXJ0bWVudCBvZiBGYW1pbHkgTWVkaWNpbmUsIENvbGxlZ2Ugb2Yg
SHVtYW4gTWVkaWNpbmUsIE1pY2hpZ2FuIFN0YXRlIFVuaXZlcnNpdHksIEdyYW5kIFJhcGlkcywg
TWljaGlnYW4sIFVuaXRlZCBTdGF0ZXMgb2YgQW1lcmljYS4mI3hEO0NvcmV3ZWxsIEhlYWx0aCBG
YW1pbHkgTWVkaWNpbmUgUmVzaWRlbmN5IENsaW5pYywgR3JhbmQgUmFwaWRzLCBNaWNoaWdhbiwg
VW5pdGVkIFN0YXRlcyBvZiBBbWVyaWNhLiYjeEQ7RGVwYXJ0bWVudCBvZiBHZW5lcmFsIFByYWN0
aWNlLCBVbml2ZXJzaXR5IE1lZGljYWwgQ2VudGVyIEfDtnR0aW5nZW4sIEfDtnR0aW5nZW4sIEdl
cm1hbnkuJiN4RDtHcmFkdWF0ZSBNZWRpY2FsIEVkdWNhdGlvbiBpbiBQc3ljaGlhdHJ5LCBUcmlu
aXR5IEhlYWx0aCBMaXZvbmlhIEhvc3BpdGFsLCBMaXZvbmlhLCBNaWNoaWdhbiwgVW5pdGVkIFN0
YXRlcyBvZiBBbWVyaWNhLiYjeEQ7RGVwYXJ0bWVudCBvZiBGYW1pbHkgTWVkaWNpbmUsIENvbGxl
Z2Ugb2YgSHVtYW4gTWVkaWNpbmUsIE1pY2hpZ2FuIFN0YXRlIFVuaXZlcnNpdHksIEVhc3QgTGFu
c2luZywgTWljaGlnYW4sIFVuaXRlZCBTdGF0ZXMgb2YgQW1lcmljYS4mI3hEO0RlcGFydG1lbnQg
b2YgUHN5Y2hpYXRyeSwgV2VzdGVybiBNaWNoaWdhbiBVbml2ZXJzaXR5IEhvbWVyIFN0cnlrZXIg
TS5ELiBTY2hvb2wgb2YgTWVkaWNpbmUsIEthbGFtYXpvbywgTWljaGlnYW4sIFVuaXRlZCBTdGF0
ZXMgb2YgQW1lcmljYS48L2F1dGgtYWRkcmVzcz48dGl0bGVzPjx0aXRsZT5UcmFuc2xhdGlvbiwg
Y3VsdHVyYWwgYWRhcHRhdGlvbiwgYW5kIHZhbGlkYXRpb24gb2YgdGhlIFBIUS05IGFuZCBHQUQt
NyBpbiBLaW55YXJ3YW5kYSBmb3IgcHJpbWFyeSBjYXJlIGluIHRoZSBVbml0ZWQgU3RhdGVzPC90
aXRsZT48c2Vjb25kYXJ5LXRpdGxlPlBMb1MgT25lPC9zZWNvbmRhcnktdGl0bGU+PC90aXRsZXM+
PHBlcmlvZGljYWw+PGZ1bGwtdGl0bGU+UExvUyBPbmU8L2Z1bGwtdGl0bGU+PC9wZXJpb2RpY2Fs
PjxwYWdlcz5lMDMwMjk1MzwvcGFnZXM+PHZvbHVtZT4xOTwvdm9sdW1lPjxudW1iZXI+MTA8L251
bWJlcj48ZWRpdGlvbj4yMDI0LzEwLzE4PC9lZGl0aW9uPjxrZXl3b3Jkcz48a2V5d29yZD5BZHVs
dDwva2V5d29yZD48a2V5d29yZD5GZW1hbGU8L2tleXdvcmQ+PGtleXdvcmQ+SHVtYW5zPC9rZXl3
b3JkPjxrZXl3b3JkPk1hbGU8L2tleXdvcmQ+PGtleXdvcmQ+TWlkZGxlIEFnZWQ8L2tleXdvcmQ+
PGtleXdvcmQ+QW54aWV0eS9kaWFnbm9zaXM8L2tleXdvcmQ+PGtleXdvcmQ+QW54aWV0eSBEaXNv
cmRlcnMvZGlhZ25vc2lzPC9rZXl3b3JkPjxrZXl3b3JkPkNyb3NzLVNlY3Rpb25hbCBTdHVkaWVz
PC9rZXl3b3JkPjxrZXl3b3JkPkRlcHJlc3Npb24vZGlhZ25vc2lzPC9rZXl3b3JkPjxrZXl3b3Jk
PlBhdGllbnQgSGVhbHRoIFF1ZXN0aW9ubmFpcmU8L2tleXdvcmQ+PGtleXdvcmQ+KlByaW1hcnkg
SGVhbHRoIENhcmU8L2tleXdvcmQ+PGtleXdvcmQ+KlBzeWNob21ldHJpY3MvbWV0aG9kczwva2V5
d29yZD48a2V5d29yZD5RdWFsaXR5IG9mIExpZmU8L2tleXdvcmQ+PGtleXdvcmQ+UmVwcm9kdWNp
YmlsaXR5IG9mIFJlc3VsdHM8L2tleXdvcmQ+PGtleXdvcmQ+KlN1cnZleXMgYW5kIFF1ZXN0aW9u
bmFpcmVzPC9rZXl3b3JkPjxrZXl3b3JkPlRyYW5zbGF0aW9uczwva2V5d29yZD48a2V5d29yZD5V
bml0ZWQgU3RhdGVzPC9rZXl3b3JkPjwva2V5d29yZHM+PGRhdGVzPjx5ZWFyPjIwMjQ8L3llYXI+
PC9kYXRlcz48aXNibj4xOTMyLTYyMDM8L2lzYm4+PGFjY2Vzc2lvbi1udW0+Mzk0MTgyNjc8L2Fj
Y2Vzc2lvbi1udW0+PHVybHM+PC91cmxzPjxjdXN0b20yPlBNQzExNDg2NDEwPC9jdXN0b20yPjxl
bGVjdHJvbmljLXJlc291cmNlLW51bT4xMC4xMzcxL2pvdXJuYWwucG9uZS4wMzAyOTUzPC9lbGVj
dHJvbmljLXJlc291cmNlLW51bT48cmVtb3RlLWRhdGFiYXNlLXByb3ZpZGVyPk5MTTwvcmVtb3Rl
LWRhdGFiYXNlLXByb3ZpZGVyPjxsYW5ndWFnZT5lbmc8L2xhbmd1YWdlPjwvcmVjb3JkPjwvQ2l0
ZT48L0VuZE5vdGU+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ksIDEw
PC9zdHlsZT48L0Rpc3BsYXlUZXh0PjxyZWNvcmQ+PHJlYy1udW1iZXI+NzwvcmVjLW51bWJlcj48
Zm9yZWlnbi1rZXlzPjxrZXkgYXBwPSJFTiIgZGItaWQ9IjVkc3Z4dHYydmE1MHh2ZXJzMDh2Znoy
eDl4ZnZmNWZyc3dlNSIgdGltZXN0YW1wPSIxNzQ0MDg0OTk3Ij43PC9rZXk+PC9mb3JlaWduLWtl
eXM+PHJlZi10eXBlIG5hbWU9IkpvdXJuYWwgQXJ0aWNsZSI+MTc8L3JlZi10eXBlPjxjb250cmli
dXRvcnM+PGF1dGhvcnM+PGF1dGhvcj5Eb3csIEIuPC9hdXRob3I+PGF1dGhvcj5MaW4sIFguPC9h
dXRob3I+PGF1dGhvcj5QYWNoYW5hLCBOLiBBLjwvYXV0aG9yPjxhdXRob3I+QnJ5YW50LCBDLjwv
YXV0aG9yPjxhdXRob3I+TG9HaXVkaWNlLCBELjwvYXV0aG9yPjxhdXRob3I+TS4gWS4gR29oIEE8
L2F1dGhvcj48YXV0aG9yPkhhcmFsYW1ib3VzLCBCLjwvYXV0aG9yPjwvYXV0aG9ycz48L2NvbnRy
aWJ1dG9ycz48YXV0aC1hZGRyZXNzPk5hdGlvbmFsIEFnZWluZyBSZXNlYXJjaCBJbnN0aXR1dGUg
THRkLFBhcmt2aWxsZSxWaWN0b3JpYSxBdXN0cmFsaWEuJiN4RDtTY2hvb2wgb2YgUHN5Y2hvbG9n
eSxUaGUgVW5pdmVyc2l0eSBvZiBRdWVlbnNsYW5kLEJyaXNiYW5lLFF1ZWVuc2xhbmQsQXVzdHJh
bGlhLiYjeEQ7Q2VudHJlIGZvciBXb21lbiZhcG9zO3MgTWVudGFsIEhlYWx0aCxUaGUgUm95YWwg
V29tZW4mYXBvcztzIEhvc3BpdGFsLFBhcmt2aWxsZSxWaWN0b3JpYSxBdXN0cmFsaWEuPC9hdXRo
LWFkZHJlc3M+PHRpdGxlcz48dGl0bGU+UmVsaWFiaWxpdHksIGNvbmN1cnJlbnQgdmFsaWRpdHks
IGFuZCBjdWx0dXJhbCBhZGFwdGF0aW9uIG9mIHRoZSBHZXJpYXRyaWMgRGVwcmVzc2lvbiBTY2Fs
ZSBhbmQgdGhlIEdlcmlhdHJpYyBBbnhpZXR5IEludmVudG9yeSBmb3IgZGV0ZWN0aW5nIGRlcHJl
c3Npb24gYW5kIGFueGlldHkgc3ltcHRvbXMgYW1vbmcgb2xkZXIgQ2hpbmVzZSBpbW1pZ3JhbnRz
OiBhbiBBdXN0cmFsaWFuIHN0dWR5PC90aXRsZT48c2Vjb25kYXJ5LXRpdGxlPkludCBQc3ljaG9n
ZXJpYXRyPC9zZWNvbmRhcnktdGl0bGU+PC90aXRsZXM+PHBlcmlvZGljYWw+PGZ1bGwtdGl0bGU+
SW50IFBzeWNob2dlcmlhdHI8L2Z1bGwtdGl0bGU+PC9wZXJpb2RpY2FsPjxwYWdlcz43MzUtNzQ4
PC9wYWdlcz48dm9sdW1lPjMwPC92b2x1bWU+PG51bWJlcj41PC9udW1iZXI+PGVkaXRpb24+MjAx
Ny8xMS8wOTwvZWRpdGlvbj48a2V5d29yZHM+PGtleXdvcmQ+QWdlZDwva2V5d29yZD48a2V5d29y
ZD5BZ2VkLCA4MCBhbmQgb3Zlcjwva2V5d29yZD48a2V5d29yZD5BZ2luZy8qcHN5Y2hvbG9neTwv
a2V5d29yZD48a2V5d29yZD5BbnhpZXR5LypkaWFnbm9zaXMvZXRobm9sb2d5PC9rZXl3b3JkPjxr
ZXl3b3JkPkFzaWFuIFBlb3BsZS8qc3RhdGlzdGljcyAmYW1wOyBudW1lcmljYWwgZGF0YTwva2V5
d29yZD48a2V5d29yZD5BdXN0cmFsaWEvZXBpZGVtaW9sb2d5PC9rZXl3b3JkPjxrZXl3b3JkPkNo
aW5hL2V0aG5vbG9neTwva2V5d29yZD48a2V5d29yZD5Dcm9zcy1DdWx0dXJhbCBDb21wYXJpc29u
PC9rZXl3b3JkPjxrZXl3b3JkPkRlcHJlc3Npb24vKmRpYWdub3Npcy9ldGhub2xvZ3k8L2tleXdv
cmQ+PGtleXdvcmQ+RW1pZ3JhbnRzIGFuZCBJbW1pZ3JhbnRzLypwc3ljaG9sb2d5PC9rZXl3b3Jk
PjxrZXl3b3JkPkZlbWFsZTwva2V5d29yZD48a2V5d29yZD5HZXJpYXRyaWMgQXNzZXNzbWVudDwv
a2V5d29yZD48a2V5d29yZD5IdW1hbnM8L2tleXdvcmQ+PGtleXdvcmQ+TWFsZTwva2V5d29yZD48
a2V5d29yZD5Qc3ljaGlhdHJpYyBTdGF0dXMgUmF0aW5nIFNjYWxlczwva2V5d29yZD48a2V5d29y
ZD5SZXByb2R1Y2liaWxpdHkgb2YgUmVzdWx0czwva2V5d29yZD48a2V5d29yZD5TYW1wbGluZyBT
dHVkaWVzPC9rZXl3b3JkPjxrZXl3b3JkPmFnZWluZzwva2V5d29yZD48a2V5d29yZD5hbnhpZXR5
PC9rZXl3b3JkPjxrZXl3b3JkPmNyb3NzLWN1bHR1cmFsPC9rZXl3b3JkPjxrZXl3b3JkPmRlcHJl
c3Npb248L2tleXdvcmQ+PC9rZXl3b3Jkcz48ZGF0ZXM+PHllYXI+MjAxODwveWVhcj48cHViLWRh
dGVzPjxkYXRlPk1heTwvZGF0ZT48L3B1Yi1kYXRlcz48L2RhdGVzPjxpc2JuPjEwNDEtNjEwMjwv
aXNibj48YWNjZXNzaW9uLW51bT4yOTExNTIwMTwvYWNjZXNzaW9uLW51bT48dXJscz48L3VybHM+
PGVsZWN0cm9uaWMtcmVzb3VyY2UtbnVtPjEwLjEwMTcvczEwNDE2MTAyMTcwMDIzMzI8L2VsZWN0
cm9uaWMtcmVzb3VyY2UtbnVtPjxyZW1vdGUtZGF0YWJhc2UtcHJvdmlkZXI+TkxNPC9yZW1vdGUt
ZGF0YWJhc2UtcHJvdmlkZXI+PGxhbmd1YWdlPmVuZzwvbGFuZ3VhZ2U+PC9yZWNvcmQ+PC9DaXRl
PjxDaXRlPjxBdXRob3I+TcO8bGxlcjwvQXV0aG9yPjxZZWFyPjIwMjQ8L1llYXI+PFJlY051bT44
PC9SZWNOdW0+PHJlY29yZD48cmVjLW51bWJlcj44PC9yZWMtbnVtYmVyPjxmb3JlaWduLWtleXM+
PGtleSBhcHA9IkVOIiBkYi1pZD0iNWRzdnh0djJ2YTUweHZlcnMwOHZmejJ4OXhmdmY1ZnJzd2U1
IiB0aW1lc3RhbXA9IjE3NDQwOTY0MjYiPjg8L2tleT48L2ZvcmVpZ24ta2V5cz48cmVmLXR5cGUg
bmFtZT0iSm91cm5hbCBBcnRpY2xlIj4xNzwvcmVmLXR5cGU+PGNvbnRyaWJ1dG9ycz48YXV0aG9y
cz48YXV0aG9yPk3DvGxsZXIsIEYuPC9hdXRob3I+PGF1dGhvcj5IYW5zZW4sIEEuPC9hdXRob3I+
PGF1dGhvcj5LdWJlLCBNLjwvYXV0aG9yPjxhdXRob3I+QXJuZXR6LCBKLiBFLjwvYXV0aG9yPjxh
dXRob3I+QWxzaGFhcmF3eSwgTy48L2F1dGhvcj48YXV0aG9yPkFjaHR5ZXMsIEUuIEQuPC9hdXRo
b3I+PGF1dGhvcj5Ib2xtYW4sIEguIFQuPC9hdXRob3I+PC9hdXRob3JzPjwvY29udHJpYnV0b3Jz
PjxhdXRoLWFkZHJlc3M+RGVwYXJ0bWVudCBvZiBGYW1pbHkgTWVkaWNpbmUsIENvbGxlZ2Ugb2Yg
SHVtYW4gTWVkaWNpbmUsIE1pY2hpZ2FuIFN0YXRlIFVuaXZlcnNpdHksIEdyYW5kIFJhcGlkcywg
TWljaGlnYW4sIFVuaXRlZCBTdGF0ZXMgb2YgQW1lcmljYS4mI3hEO0NvcmV3ZWxsIEhlYWx0aCBG
YW1pbHkgTWVkaWNpbmUgUmVzaWRlbmN5IENsaW5pYywgR3JhbmQgUmFwaWRzLCBNaWNoaWdhbiwg
VW5pdGVkIFN0YXRlcyBvZiBBbWVyaWNhLiYjeEQ7RGVwYXJ0bWVudCBvZiBHZW5lcmFsIFByYWN0
aWNlLCBVbml2ZXJzaXR5IE1lZGljYWwgQ2VudGVyIEfDtnR0aW5nZW4sIEfDtnR0aW5nZW4sIEdl
cm1hbnkuJiN4RDtHcmFkdWF0ZSBNZWRpY2FsIEVkdWNhdGlvbiBpbiBQc3ljaGlhdHJ5LCBUcmlu
aXR5IEhlYWx0aCBMaXZvbmlhIEhvc3BpdGFsLCBMaXZvbmlhLCBNaWNoaWdhbiwgVW5pdGVkIFN0
YXRlcyBvZiBBbWVyaWNhLiYjeEQ7RGVwYXJ0bWVudCBvZiBGYW1pbHkgTWVkaWNpbmUsIENvbGxl
Z2Ugb2YgSHVtYW4gTWVkaWNpbmUsIE1pY2hpZ2FuIFN0YXRlIFVuaXZlcnNpdHksIEVhc3QgTGFu
c2luZywgTWljaGlnYW4sIFVuaXRlZCBTdGF0ZXMgb2YgQW1lcmljYS4mI3hEO0RlcGFydG1lbnQg
b2YgUHN5Y2hpYXRyeSwgV2VzdGVybiBNaWNoaWdhbiBVbml2ZXJzaXR5IEhvbWVyIFN0cnlrZXIg
TS5ELiBTY2hvb2wgb2YgTWVkaWNpbmUsIEthbGFtYXpvbywgTWljaGlnYW4sIFVuaXRlZCBTdGF0
ZXMgb2YgQW1lcmljYS48L2F1dGgtYWRkcmVzcz48dGl0bGVzPjx0aXRsZT5UcmFuc2xhdGlvbiwg
Y3VsdHVyYWwgYWRhcHRhdGlvbiwgYW5kIHZhbGlkYXRpb24gb2YgdGhlIFBIUS05IGFuZCBHQUQt
NyBpbiBLaW55YXJ3YW5kYSBmb3IgcHJpbWFyeSBjYXJlIGluIHRoZSBVbml0ZWQgU3RhdGVzPC90
aXRsZT48c2Vjb25kYXJ5LXRpdGxlPlBMb1MgT25lPC9zZWNvbmRhcnktdGl0bGU+PC90aXRsZXM+
PHBlcmlvZGljYWw+PGZ1bGwtdGl0bGU+UExvUyBPbmU8L2Z1bGwtdGl0bGU+PC9wZXJpb2RpY2Fs
PjxwYWdlcz5lMDMwMjk1MzwvcGFnZXM+PHZvbHVtZT4xOTwvdm9sdW1lPjxudW1iZXI+MTA8L251
bWJlcj48ZWRpdGlvbj4yMDI0LzEwLzE4PC9lZGl0aW9uPjxrZXl3b3Jkcz48a2V5d29yZD5BZHVs
dDwva2V5d29yZD48a2V5d29yZD5GZW1hbGU8L2tleXdvcmQ+PGtleXdvcmQ+SHVtYW5zPC9rZXl3
b3JkPjxrZXl3b3JkPk1hbGU8L2tleXdvcmQ+PGtleXdvcmQ+TWlkZGxlIEFnZWQ8L2tleXdvcmQ+
PGtleXdvcmQ+QW54aWV0eS9kaWFnbm9zaXM8L2tleXdvcmQ+PGtleXdvcmQ+QW54aWV0eSBEaXNv
cmRlcnMvZGlhZ25vc2lzPC9rZXl3b3JkPjxrZXl3b3JkPkNyb3NzLVNlY3Rpb25hbCBTdHVkaWVz
PC9rZXl3b3JkPjxrZXl3b3JkPkRlcHJlc3Npb24vZGlhZ25vc2lzPC9rZXl3b3JkPjxrZXl3b3Jk
PlBhdGllbnQgSGVhbHRoIFF1ZXN0aW9ubmFpcmU8L2tleXdvcmQ+PGtleXdvcmQ+KlByaW1hcnkg
SGVhbHRoIENhcmU8L2tleXdvcmQ+PGtleXdvcmQ+KlBzeWNob21ldHJpY3MvbWV0aG9kczwva2V5
d29yZD48a2V5d29yZD5RdWFsaXR5IG9mIExpZmU8L2tleXdvcmQ+PGtleXdvcmQ+UmVwcm9kdWNp
YmlsaXR5IG9mIFJlc3VsdHM8L2tleXdvcmQ+PGtleXdvcmQ+KlN1cnZleXMgYW5kIFF1ZXN0aW9u
bmFpcmVzPC9rZXl3b3JkPjxrZXl3b3JkPlRyYW5zbGF0aW9uczwva2V5d29yZD48a2V5d29yZD5V
bml0ZWQgU3RhdGVzPC9rZXl3b3JkPjwva2V5d29yZHM+PGRhdGVzPjx5ZWFyPjIwMjQ8L3llYXI+
PC9kYXRlcz48aXNibj4xOTMyLTYyMDM8L2lzYm4+PGFjY2Vzc2lvbi1udW0+Mzk0MTgyNjc8L2Fj
Y2Vzc2lvbi1udW0+PHVybHM+PC91cmxzPjxjdXN0b20yPlBNQzExNDg2NDEwPC9jdXN0b20yPjxl
bGVjdHJvbmljLXJlc291cmNlLW51bT4xMC4xMzcxL2pvdXJuYWwucG9uZS4wMzAyOTUzPC9lbGVj
dHJvbmljLXJlc291cmNlLW51bT48cmVtb3RlLWRhdGFiYXNlLXByb3ZpZGVyPk5MTTwvcmVtb3Rl
LWRhdGFiYXNlLXByb3ZpZGVyPjxsYW5ndWFnZT5lbmc8L2xhbmd1YWdlPjwvcmVjb3JkPjwvQ2l0
ZT48L0VuZE5vdGU+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9, 10</w:t>
      </w:r>
      <w:r w:rsidR="003D2FA5">
        <w:rPr>
          <w:rFonts w:ascii="Arial" w:hAnsi="Arial" w:cs="Arial"/>
          <w:sz w:val="20"/>
          <w:szCs w:val="20"/>
        </w:rPr>
        <w:fldChar w:fldCharType="end"/>
      </w:r>
    </w:p>
    <w:p w14:paraId="342D4843" w14:textId="1B36E7C4" w:rsidR="00696D41" w:rsidRPr="00C65D9C" w:rsidRDefault="00696D41" w:rsidP="00C65D9C">
      <w:pPr>
        <w:pStyle w:val="ListParagraph"/>
        <w:numPr>
          <w:ilvl w:val="0"/>
          <w:numId w:val="1"/>
        </w:numPr>
        <w:spacing w:line="360" w:lineRule="auto"/>
        <w:rPr>
          <w:rFonts w:ascii="Arial" w:hAnsi="Arial" w:cs="Arial"/>
          <w:sz w:val="20"/>
          <w:szCs w:val="20"/>
        </w:rPr>
      </w:pPr>
      <w:r w:rsidRPr="00C65D9C">
        <w:rPr>
          <w:rFonts w:ascii="Arial" w:hAnsi="Arial" w:cs="Arial"/>
          <w:sz w:val="20"/>
          <w:szCs w:val="20"/>
        </w:rPr>
        <w:t>Hospital Anxiety and Depression Scale (HADS)</w: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k8L3N0
eWxlPjwvRGlzcGxheVRleHQ+PHJlY29yZD48cmVjLW51bWJlcj43PC9yZWMtbnVtYmVyPjxmb3Jl
aWduLWtleXM+PGtleSBhcHA9IkVOIiBkYi1pZD0iNWRzdnh0djJ2YTUweHZlcnMwOHZmejJ4OXhm
dmY1ZnJzd2U1IiB0aW1lc3RhbXA9IjE3NDQwODQ5OTciPjc8L2tleT48L2ZvcmVpZ24ta2V5cz48
cmVmLXR5cGUgbmFtZT0iSm91cm5hbCBBcnRpY2xlIj4xNzwvcmVmLXR5cGU+PGNvbnRyaWJ1dG9y
cz48YXV0aG9ycz48YXV0aG9yPkRvdywgQi48L2F1dGhvcj48YXV0aG9yPkxpbiwgWC48L2F1dGhv
cj48YXV0aG9yPlBhY2hhbmEsIE4uIEEuPC9hdXRob3I+PGF1dGhvcj5CcnlhbnQsIEMuPC9hdXRo
b3I+PGF1dGhvcj5Mb0dpdWRpY2UsIEQuPC9hdXRob3I+PGF1dGhvcj5NLiBZLiBHb2ggQTwvYXV0
aG9yPjxhdXRob3I+SGFyYWxhbWJvdXMsIEIuPC9hdXRob3I+PC9hdXRob3JzPjwvY29udHJpYnV0
b3JzPjxhdXRoLWFkZHJlc3M+TmF0aW9uYWwgQWdlaW5nIFJlc2VhcmNoIEluc3RpdHV0ZSBMdGQs
UGFya3ZpbGxlLFZpY3RvcmlhLEF1c3RyYWxpYS4mI3hEO1NjaG9vbCBvZiBQc3ljaG9sb2d5LFRo
ZSBVbml2ZXJzaXR5IG9mIFF1ZWVuc2xhbmQsQnJpc2JhbmUsUXVlZW5zbGFuZCxBdXN0cmFsaWEu
JiN4RDtDZW50cmUgZm9yIFdvbWVuJmFwb3M7cyBNZW50YWwgSGVhbHRoLFRoZSBSb3lhbCBXb21l
biZhcG9zO3MgSG9zcGl0YWwsUGFya3ZpbGxlLFZpY3RvcmlhLEF1c3RyYWxpYS48L2F1dGgtYWRk
cmVzcz48dGl0bGVzPjx0aXRsZT5SZWxpYWJpbGl0eSwgY29uY3VycmVudCB2YWxpZGl0eSwgYW5k
IGN1bHR1cmFsIGFkYXB0YXRpb24gb2YgdGhlIEdlcmlhdHJpYyBEZXByZXNzaW9uIFNjYWxlIGFu
ZCB0aGUgR2VyaWF0cmljIEFueGlldHkgSW52ZW50b3J5IGZvciBkZXRlY3RpbmcgZGVwcmVzc2lv
biBhbmQgYW54aWV0eSBzeW1wdG9tcyBhbW9uZyBvbGRlciBDaGluZXNlIGltbWlncmFudHM6IGFu
IEF1c3RyYWxpYW4gc3R1ZHk8L3RpdGxlPjxzZWNvbmRhcnktdGl0bGU+SW50IFBzeWNob2dlcmlh
dHI8L3NlY29uZGFyeS10aXRsZT48L3RpdGxlcz48cGVyaW9kaWNhbD48ZnVsbC10aXRsZT5JbnQg
UHN5Y2hvZ2VyaWF0cjwvZnVsbC10aXRsZT48L3BlcmlvZGljYWw+PHBhZ2VzPjczNS03NDg8L3Bh
Z2VzPjx2b2x1bWU+MzA8L3ZvbHVtZT48bnVtYmVyPjU8L251bWJlcj48ZWRpdGlvbj4yMDE3LzEx
LzA5PC9lZGl0aW9uPjxrZXl3b3Jkcz48a2V5d29yZD5BZ2VkPC9rZXl3b3JkPjxrZXl3b3JkPkFn
ZWQsIDgwIGFuZCBvdmVyPC9rZXl3b3JkPjxrZXl3b3JkPkFnaW5nLypwc3ljaG9sb2d5PC9rZXl3
b3JkPjxrZXl3b3JkPkFueGlldHkvKmRpYWdub3Npcy9ldGhub2xvZ3k8L2tleXdvcmQ+PGtleXdv
cmQ+QXNpYW4gUGVvcGxlLypzdGF0aXN0aWNzICZhbXA7IG51bWVyaWNhbCBkYXRhPC9rZXl3b3Jk
PjxrZXl3b3JkPkF1c3RyYWxpYS9lcGlkZW1pb2xvZ3k8L2tleXdvcmQ+PGtleXdvcmQ+Q2hpbmEv
ZXRobm9sb2d5PC9rZXl3b3JkPjxrZXl3b3JkPkNyb3NzLUN1bHR1cmFsIENvbXBhcmlzb248L2tl
eXdvcmQ+PGtleXdvcmQ+RGVwcmVzc2lvbi8qZGlhZ25vc2lzL2V0aG5vbG9neTwva2V5d29yZD48
a2V5d29yZD5FbWlncmFudHMgYW5kIEltbWlncmFudHMvKnBzeWNob2xvZ3k8L2tleXdvcmQ+PGtl
eXdvcmQ+RmVtYWxlPC9rZXl3b3JkPjxrZXl3b3JkPkdlcmlhdHJpYyBBc3Nlc3NtZW50PC9rZXl3
b3JkPjxrZXl3b3JkPkh1bWFuczwva2V5d29yZD48a2V5d29yZD5NYWxlPC9rZXl3b3JkPjxrZXl3
b3JkPlBzeWNoaWF0cmljIFN0YXR1cyBSYXRpbmcgU2NhbGVzPC9rZXl3b3JkPjxrZXl3b3JkPlJl
cHJvZHVjaWJpbGl0eSBvZiBSZXN1bHRzPC9rZXl3b3JkPjxrZXl3b3JkPlNhbXBsaW5nIFN0dWRp
ZXM8L2tleXdvcmQ+PGtleXdvcmQ+YWdlaW5nPC9rZXl3b3JkPjxrZXl3b3JkPmFueGlldHk8L2tl
eXdvcmQ+PGtleXdvcmQ+Y3Jvc3MtY3VsdHVyYWw8L2tleXdvcmQ+PGtleXdvcmQ+ZGVwcmVzc2lv
bjwva2V5d29yZD48L2tleXdvcmRzPjxkYXRlcz48eWVhcj4yMDE4PC95ZWFyPjxwdWItZGF0ZXM+
PGRhdGU+TWF5PC9kYXRlPjwvcHViLWRhdGVzPjwvZGF0ZXM+PGlzYm4+MTA0MS02MTAyPC9pc2Ju
PjxhY2Nlc3Npb24tbnVtPjI5MTE1MjAxPC9hY2Nlc3Npb24tbnVtPjx1cmxzPjwvdXJscz48ZWxl
Y3Ryb25pYy1yZXNvdXJjZS1udW0+MTAuMTAxNy9zMTA0MTYxMDIxNzAwMjMzMjwvZWxlY3Ryb25p
Yy1yZXNvdXJjZS1udW0+PHJlbW90ZS1kYXRhYmFzZS1wcm92aWRlcj5OTE08L3JlbW90ZS1kYXRh
YmFzZS1wcm92aWRlcj48bGFuZ3VhZ2U+ZW5nPC9sYW5ndWFnZT48L3JlY29yZD48L0NpdGU+PC9F
bmROb3RlPn==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k8L3N0
eWxlPjwvRGlzcGxheVRleHQ+PHJlY29yZD48cmVjLW51bWJlcj43PC9yZWMtbnVtYmVyPjxmb3Jl
aWduLWtleXM+PGtleSBhcHA9IkVOIiBkYi1pZD0iNWRzdnh0djJ2YTUweHZlcnMwOHZmejJ4OXhm
dmY1ZnJzd2U1IiB0aW1lc3RhbXA9IjE3NDQwODQ5OTciPjc8L2tleT48L2ZvcmVpZ24ta2V5cz48
cmVmLXR5cGUgbmFtZT0iSm91cm5hbCBBcnRpY2xlIj4xNzwvcmVmLXR5cGU+PGNvbnRyaWJ1dG9y
cz48YXV0aG9ycz48YXV0aG9yPkRvdywgQi48L2F1dGhvcj48YXV0aG9yPkxpbiwgWC48L2F1dGhv
cj48YXV0aG9yPlBhY2hhbmEsIE4uIEEuPC9hdXRob3I+PGF1dGhvcj5CcnlhbnQsIEMuPC9hdXRo
b3I+PGF1dGhvcj5Mb0dpdWRpY2UsIEQuPC9hdXRob3I+PGF1dGhvcj5NLiBZLiBHb2ggQTwvYXV0
aG9yPjxhdXRob3I+SGFyYWxhbWJvdXMsIEIuPC9hdXRob3I+PC9hdXRob3JzPjwvY29udHJpYnV0
b3JzPjxhdXRoLWFkZHJlc3M+TmF0aW9uYWwgQWdlaW5nIFJlc2VhcmNoIEluc3RpdHV0ZSBMdGQs
UGFya3ZpbGxlLFZpY3RvcmlhLEF1c3RyYWxpYS4mI3hEO1NjaG9vbCBvZiBQc3ljaG9sb2d5LFRo
ZSBVbml2ZXJzaXR5IG9mIFF1ZWVuc2xhbmQsQnJpc2JhbmUsUXVlZW5zbGFuZCxBdXN0cmFsaWEu
JiN4RDtDZW50cmUgZm9yIFdvbWVuJmFwb3M7cyBNZW50YWwgSGVhbHRoLFRoZSBSb3lhbCBXb21l
biZhcG9zO3MgSG9zcGl0YWwsUGFya3ZpbGxlLFZpY3RvcmlhLEF1c3RyYWxpYS48L2F1dGgtYWRk
cmVzcz48dGl0bGVzPjx0aXRsZT5SZWxpYWJpbGl0eSwgY29uY3VycmVudCB2YWxpZGl0eSwgYW5k
IGN1bHR1cmFsIGFkYXB0YXRpb24gb2YgdGhlIEdlcmlhdHJpYyBEZXByZXNzaW9uIFNjYWxlIGFu
ZCB0aGUgR2VyaWF0cmljIEFueGlldHkgSW52ZW50b3J5IGZvciBkZXRlY3RpbmcgZGVwcmVzc2lv
biBhbmQgYW54aWV0eSBzeW1wdG9tcyBhbW9uZyBvbGRlciBDaGluZXNlIGltbWlncmFudHM6IGFu
IEF1c3RyYWxpYW4gc3R1ZHk8L3RpdGxlPjxzZWNvbmRhcnktdGl0bGU+SW50IFBzeWNob2dlcmlh
dHI8L3NlY29uZGFyeS10aXRsZT48L3RpdGxlcz48cGVyaW9kaWNhbD48ZnVsbC10aXRsZT5JbnQg
UHN5Y2hvZ2VyaWF0cjwvZnVsbC10aXRsZT48L3BlcmlvZGljYWw+PHBhZ2VzPjczNS03NDg8L3Bh
Z2VzPjx2b2x1bWU+MzA8L3ZvbHVtZT48bnVtYmVyPjU8L251bWJlcj48ZWRpdGlvbj4yMDE3LzEx
LzA5PC9lZGl0aW9uPjxrZXl3b3Jkcz48a2V5d29yZD5BZ2VkPC9rZXl3b3JkPjxrZXl3b3JkPkFn
ZWQsIDgwIGFuZCBvdmVyPC9rZXl3b3JkPjxrZXl3b3JkPkFnaW5nLypwc3ljaG9sb2d5PC9rZXl3
b3JkPjxrZXl3b3JkPkFueGlldHkvKmRpYWdub3Npcy9ldGhub2xvZ3k8L2tleXdvcmQ+PGtleXdv
cmQ+QXNpYW4gUGVvcGxlLypzdGF0aXN0aWNzICZhbXA7IG51bWVyaWNhbCBkYXRhPC9rZXl3b3Jk
PjxrZXl3b3JkPkF1c3RyYWxpYS9lcGlkZW1pb2xvZ3k8L2tleXdvcmQ+PGtleXdvcmQ+Q2hpbmEv
ZXRobm9sb2d5PC9rZXl3b3JkPjxrZXl3b3JkPkNyb3NzLUN1bHR1cmFsIENvbXBhcmlzb248L2tl
eXdvcmQ+PGtleXdvcmQ+RGVwcmVzc2lvbi8qZGlhZ25vc2lzL2V0aG5vbG9neTwva2V5d29yZD48
a2V5d29yZD5FbWlncmFudHMgYW5kIEltbWlncmFudHMvKnBzeWNob2xvZ3k8L2tleXdvcmQ+PGtl
eXdvcmQ+RmVtYWxlPC9rZXl3b3JkPjxrZXl3b3JkPkdlcmlhdHJpYyBBc3Nlc3NtZW50PC9rZXl3
b3JkPjxrZXl3b3JkPkh1bWFuczwva2V5d29yZD48a2V5d29yZD5NYWxlPC9rZXl3b3JkPjxrZXl3
b3JkPlBzeWNoaWF0cmljIFN0YXR1cyBSYXRpbmcgU2NhbGVzPC9rZXl3b3JkPjxrZXl3b3JkPlJl
cHJvZHVjaWJpbGl0eSBvZiBSZXN1bHRzPC9rZXl3b3JkPjxrZXl3b3JkPlNhbXBsaW5nIFN0dWRp
ZXM8L2tleXdvcmQ+PGtleXdvcmQ+YWdlaW5nPC9rZXl3b3JkPjxrZXl3b3JkPmFueGlldHk8L2tl
eXdvcmQ+PGtleXdvcmQ+Y3Jvc3MtY3VsdHVyYWw8L2tleXdvcmQ+PGtleXdvcmQ+ZGVwcmVzc2lv
bjwva2V5d29yZD48L2tleXdvcmRzPjxkYXRlcz48eWVhcj4yMDE4PC95ZWFyPjxwdWItZGF0ZXM+
PGRhdGU+TWF5PC9kYXRlPjwvcHViLWRhdGVzPjwvZGF0ZXM+PGlzYm4+MTA0MS02MTAyPC9pc2Ju
PjxhY2Nlc3Npb24tbnVtPjI5MTE1MjAxPC9hY2Nlc3Npb24tbnVtPjx1cmxzPjwvdXJscz48ZWxl
Y3Ryb25pYy1yZXNvdXJjZS1udW0+MTAuMTAxNy9zMTA0MTYxMDIxNzAwMjMzMjwvZWxlY3Ryb25p
Yy1yZXNvdXJjZS1udW0+PHJlbW90ZS1kYXRhYmFzZS1wcm92aWRlcj5OTE08L3JlbW90ZS1kYXRh
YmFzZS1wcm92aWRlcj48bGFuZ3VhZ2U+ZW5nPC9sYW5ndWFnZT48L3JlY29yZD48L0NpdGU+PC9F
bmROb3RlPn==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9</w:t>
      </w:r>
      <w:r w:rsidR="003D2FA5">
        <w:rPr>
          <w:rFonts w:ascii="Arial" w:hAnsi="Arial" w:cs="Arial"/>
          <w:sz w:val="20"/>
          <w:szCs w:val="20"/>
        </w:rPr>
        <w:fldChar w:fldCharType="end"/>
      </w:r>
    </w:p>
    <w:p w14:paraId="483A0117" w14:textId="59BD97A7" w:rsidR="00696D41" w:rsidRPr="00C65D9C" w:rsidRDefault="00696D41" w:rsidP="00C65D9C">
      <w:pPr>
        <w:pStyle w:val="ListParagraph"/>
        <w:numPr>
          <w:ilvl w:val="0"/>
          <w:numId w:val="1"/>
        </w:numPr>
        <w:spacing w:line="360" w:lineRule="auto"/>
        <w:rPr>
          <w:rFonts w:ascii="Arial" w:hAnsi="Arial" w:cs="Arial"/>
          <w:sz w:val="20"/>
          <w:szCs w:val="20"/>
        </w:rPr>
      </w:pPr>
      <w:r w:rsidRPr="00C65D9C">
        <w:rPr>
          <w:rFonts w:ascii="Arial" w:hAnsi="Arial" w:cs="Arial"/>
          <w:sz w:val="20"/>
          <w:szCs w:val="20"/>
        </w:rPr>
        <w:t>Geriatric Depression Scale (GDS)</w: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k8L3N0
eWxlPjwvRGlzcGxheVRleHQ+PHJlY29yZD48cmVjLW51bWJlcj43PC9yZWMtbnVtYmVyPjxmb3Jl
aWduLWtleXM+PGtleSBhcHA9IkVOIiBkYi1pZD0iNWRzdnh0djJ2YTUweHZlcnMwOHZmejJ4OXhm
dmY1ZnJzd2U1IiB0aW1lc3RhbXA9IjE3NDQwODQ5OTciPjc8L2tleT48L2ZvcmVpZ24ta2V5cz48
cmVmLXR5cGUgbmFtZT0iSm91cm5hbCBBcnRpY2xlIj4xNzwvcmVmLXR5cGU+PGNvbnRyaWJ1dG9y
cz48YXV0aG9ycz48YXV0aG9yPkRvdywgQi48L2F1dGhvcj48YXV0aG9yPkxpbiwgWC48L2F1dGhv
cj48YXV0aG9yPlBhY2hhbmEsIE4uIEEuPC9hdXRob3I+PGF1dGhvcj5CcnlhbnQsIEMuPC9hdXRo
b3I+PGF1dGhvcj5Mb0dpdWRpY2UsIEQuPC9hdXRob3I+PGF1dGhvcj5NLiBZLiBHb2ggQTwvYXV0
aG9yPjxhdXRob3I+SGFyYWxhbWJvdXMsIEIuPC9hdXRob3I+PC9hdXRob3JzPjwvY29udHJpYnV0
b3JzPjxhdXRoLWFkZHJlc3M+TmF0aW9uYWwgQWdlaW5nIFJlc2VhcmNoIEluc3RpdHV0ZSBMdGQs
UGFya3ZpbGxlLFZpY3RvcmlhLEF1c3RyYWxpYS4mI3hEO1NjaG9vbCBvZiBQc3ljaG9sb2d5LFRo
ZSBVbml2ZXJzaXR5IG9mIFF1ZWVuc2xhbmQsQnJpc2JhbmUsUXVlZW5zbGFuZCxBdXN0cmFsaWEu
JiN4RDtDZW50cmUgZm9yIFdvbWVuJmFwb3M7cyBNZW50YWwgSGVhbHRoLFRoZSBSb3lhbCBXb21l
biZhcG9zO3MgSG9zcGl0YWwsUGFya3ZpbGxlLFZpY3RvcmlhLEF1c3RyYWxpYS48L2F1dGgtYWRk
cmVzcz48dGl0bGVzPjx0aXRsZT5SZWxpYWJpbGl0eSwgY29uY3VycmVudCB2YWxpZGl0eSwgYW5k
IGN1bHR1cmFsIGFkYXB0YXRpb24gb2YgdGhlIEdlcmlhdHJpYyBEZXByZXNzaW9uIFNjYWxlIGFu
ZCB0aGUgR2VyaWF0cmljIEFueGlldHkgSW52ZW50b3J5IGZvciBkZXRlY3RpbmcgZGVwcmVzc2lv
biBhbmQgYW54aWV0eSBzeW1wdG9tcyBhbW9uZyBvbGRlciBDaGluZXNlIGltbWlncmFudHM6IGFu
IEF1c3RyYWxpYW4gc3R1ZHk8L3RpdGxlPjxzZWNvbmRhcnktdGl0bGU+SW50IFBzeWNob2dlcmlh
dHI8L3NlY29uZGFyeS10aXRsZT48L3RpdGxlcz48cGVyaW9kaWNhbD48ZnVsbC10aXRsZT5JbnQg
UHN5Y2hvZ2VyaWF0cjwvZnVsbC10aXRsZT48L3BlcmlvZGljYWw+PHBhZ2VzPjczNS03NDg8L3Bh
Z2VzPjx2b2x1bWU+MzA8L3ZvbHVtZT48bnVtYmVyPjU8L251bWJlcj48ZWRpdGlvbj4yMDE3LzEx
LzA5PC9lZGl0aW9uPjxrZXl3b3Jkcz48a2V5d29yZD5BZ2VkPC9rZXl3b3JkPjxrZXl3b3JkPkFn
ZWQsIDgwIGFuZCBvdmVyPC9rZXl3b3JkPjxrZXl3b3JkPkFnaW5nLypwc3ljaG9sb2d5PC9rZXl3
b3JkPjxrZXl3b3JkPkFueGlldHkvKmRpYWdub3Npcy9ldGhub2xvZ3k8L2tleXdvcmQ+PGtleXdv
cmQ+QXNpYW4gUGVvcGxlLypzdGF0aXN0aWNzICZhbXA7IG51bWVyaWNhbCBkYXRhPC9rZXl3b3Jk
PjxrZXl3b3JkPkF1c3RyYWxpYS9lcGlkZW1pb2xvZ3k8L2tleXdvcmQ+PGtleXdvcmQ+Q2hpbmEv
ZXRobm9sb2d5PC9rZXl3b3JkPjxrZXl3b3JkPkNyb3NzLUN1bHR1cmFsIENvbXBhcmlzb248L2tl
eXdvcmQ+PGtleXdvcmQ+RGVwcmVzc2lvbi8qZGlhZ25vc2lzL2V0aG5vbG9neTwva2V5d29yZD48
a2V5d29yZD5FbWlncmFudHMgYW5kIEltbWlncmFudHMvKnBzeWNob2xvZ3k8L2tleXdvcmQ+PGtl
eXdvcmQ+RmVtYWxlPC9rZXl3b3JkPjxrZXl3b3JkPkdlcmlhdHJpYyBBc3Nlc3NtZW50PC9rZXl3
b3JkPjxrZXl3b3JkPkh1bWFuczwva2V5d29yZD48a2V5d29yZD5NYWxlPC9rZXl3b3JkPjxrZXl3
b3JkPlBzeWNoaWF0cmljIFN0YXR1cyBSYXRpbmcgU2NhbGVzPC9rZXl3b3JkPjxrZXl3b3JkPlJl
cHJvZHVjaWJpbGl0eSBvZiBSZXN1bHRzPC9rZXl3b3JkPjxrZXl3b3JkPlNhbXBsaW5nIFN0dWRp
ZXM8L2tleXdvcmQ+PGtleXdvcmQ+YWdlaW5nPC9rZXl3b3JkPjxrZXl3b3JkPmFueGlldHk8L2tl
eXdvcmQ+PGtleXdvcmQ+Y3Jvc3MtY3VsdHVyYWw8L2tleXdvcmQ+PGtleXdvcmQ+ZGVwcmVzc2lv
bjwva2V5d29yZD48L2tleXdvcmRzPjxkYXRlcz48eWVhcj4yMDE4PC95ZWFyPjxwdWItZGF0ZXM+
PGRhdGU+TWF5PC9kYXRlPjwvcHViLWRhdGVzPjwvZGF0ZXM+PGlzYm4+MTA0MS02MTAyPC9pc2Ju
PjxhY2Nlc3Npb24tbnVtPjI5MTE1MjAxPC9hY2Nlc3Npb24tbnVtPjx1cmxzPjwvdXJscz48ZWxl
Y3Ryb25pYy1yZXNvdXJjZS1udW0+MTAuMTAxNy9zMTA0MTYxMDIxNzAwMjMzMjwvZWxlY3Ryb25p
Yy1yZXNvdXJjZS1udW0+PHJlbW90ZS1kYXRhYmFzZS1wcm92aWRlcj5OTE08L3JlbW90ZS1kYXRh
YmFzZS1wcm92aWRlcj48bGFuZ3VhZ2U+ZW5nPC9sYW5ndWFnZT48L3JlY29yZD48L0NpdGU+PC9F
bmROb3RlPn==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k8L3N0
eWxlPjwvRGlzcGxheVRleHQ+PHJlY29yZD48cmVjLW51bWJlcj43PC9yZWMtbnVtYmVyPjxmb3Jl
aWduLWtleXM+PGtleSBhcHA9IkVOIiBkYi1pZD0iNWRzdnh0djJ2YTUweHZlcnMwOHZmejJ4OXhm
dmY1ZnJzd2U1IiB0aW1lc3RhbXA9IjE3NDQwODQ5OTciPjc8L2tleT48L2ZvcmVpZ24ta2V5cz48
cmVmLXR5cGUgbmFtZT0iSm91cm5hbCBBcnRpY2xlIj4xNzwvcmVmLXR5cGU+PGNvbnRyaWJ1dG9y
cz48YXV0aG9ycz48YXV0aG9yPkRvdywgQi48L2F1dGhvcj48YXV0aG9yPkxpbiwgWC48L2F1dGhv
cj48YXV0aG9yPlBhY2hhbmEsIE4uIEEuPC9hdXRob3I+PGF1dGhvcj5CcnlhbnQsIEMuPC9hdXRo
b3I+PGF1dGhvcj5Mb0dpdWRpY2UsIEQuPC9hdXRob3I+PGF1dGhvcj5NLiBZLiBHb2ggQTwvYXV0
aG9yPjxhdXRob3I+SGFyYWxhbWJvdXMsIEIuPC9hdXRob3I+PC9hdXRob3JzPjwvY29udHJpYnV0
b3JzPjxhdXRoLWFkZHJlc3M+TmF0aW9uYWwgQWdlaW5nIFJlc2VhcmNoIEluc3RpdHV0ZSBMdGQs
UGFya3ZpbGxlLFZpY3RvcmlhLEF1c3RyYWxpYS4mI3hEO1NjaG9vbCBvZiBQc3ljaG9sb2d5LFRo
ZSBVbml2ZXJzaXR5IG9mIFF1ZWVuc2xhbmQsQnJpc2JhbmUsUXVlZW5zbGFuZCxBdXN0cmFsaWEu
JiN4RDtDZW50cmUgZm9yIFdvbWVuJmFwb3M7cyBNZW50YWwgSGVhbHRoLFRoZSBSb3lhbCBXb21l
biZhcG9zO3MgSG9zcGl0YWwsUGFya3ZpbGxlLFZpY3RvcmlhLEF1c3RyYWxpYS48L2F1dGgtYWRk
cmVzcz48dGl0bGVzPjx0aXRsZT5SZWxpYWJpbGl0eSwgY29uY3VycmVudCB2YWxpZGl0eSwgYW5k
IGN1bHR1cmFsIGFkYXB0YXRpb24gb2YgdGhlIEdlcmlhdHJpYyBEZXByZXNzaW9uIFNjYWxlIGFu
ZCB0aGUgR2VyaWF0cmljIEFueGlldHkgSW52ZW50b3J5IGZvciBkZXRlY3RpbmcgZGVwcmVzc2lv
biBhbmQgYW54aWV0eSBzeW1wdG9tcyBhbW9uZyBvbGRlciBDaGluZXNlIGltbWlncmFudHM6IGFu
IEF1c3RyYWxpYW4gc3R1ZHk8L3RpdGxlPjxzZWNvbmRhcnktdGl0bGU+SW50IFBzeWNob2dlcmlh
dHI8L3NlY29uZGFyeS10aXRsZT48L3RpdGxlcz48cGVyaW9kaWNhbD48ZnVsbC10aXRsZT5JbnQg
UHN5Y2hvZ2VyaWF0cjwvZnVsbC10aXRsZT48L3BlcmlvZGljYWw+PHBhZ2VzPjczNS03NDg8L3Bh
Z2VzPjx2b2x1bWU+MzA8L3ZvbHVtZT48bnVtYmVyPjU8L251bWJlcj48ZWRpdGlvbj4yMDE3LzEx
LzA5PC9lZGl0aW9uPjxrZXl3b3Jkcz48a2V5d29yZD5BZ2VkPC9rZXl3b3JkPjxrZXl3b3JkPkFn
ZWQsIDgwIGFuZCBvdmVyPC9rZXl3b3JkPjxrZXl3b3JkPkFnaW5nLypwc3ljaG9sb2d5PC9rZXl3
b3JkPjxrZXl3b3JkPkFueGlldHkvKmRpYWdub3Npcy9ldGhub2xvZ3k8L2tleXdvcmQ+PGtleXdv
cmQ+QXNpYW4gUGVvcGxlLypzdGF0aXN0aWNzICZhbXA7IG51bWVyaWNhbCBkYXRhPC9rZXl3b3Jk
PjxrZXl3b3JkPkF1c3RyYWxpYS9lcGlkZW1pb2xvZ3k8L2tleXdvcmQ+PGtleXdvcmQ+Q2hpbmEv
ZXRobm9sb2d5PC9rZXl3b3JkPjxrZXl3b3JkPkNyb3NzLUN1bHR1cmFsIENvbXBhcmlzb248L2tl
eXdvcmQ+PGtleXdvcmQ+RGVwcmVzc2lvbi8qZGlhZ25vc2lzL2V0aG5vbG9neTwva2V5d29yZD48
a2V5d29yZD5FbWlncmFudHMgYW5kIEltbWlncmFudHMvKnBzeWNob2xvZ3k8L2tleXdvcmQ+PGtl
eXdvcmQ+RmVtYWxlPC9rZXl3b3JkPjxrZXl3b3JkPkdlcmlhdHJpYyBBc3Nlc3NtZW50PC9rZXl3
b3JkPjxrZXl3b3JkPkh1bWFuczwva2V5d29yZD48a2V5d29yZD5NYWxlPC9rZXl3b3JkPjxrZXl3
b3JkPlBzeWNoaWF0cmljIFN0YXR1cyBSYXRpbmcgU2NhbGVzPC9rZXl3b3JkPjxrZXl3b3JkPlJl
cHJvZHVjaWJpbGl0eSBvZiBSZXN1bHRzPC9rZXl3b3JkPjxrZXl3b3JkPlNhbXBsaW5nIFN0dWRp
ZXM8L2tleXdvcmQ+PGtleXdvcmQ+YWdlaW5nPC9rZXl3b3JkPjxrZXl3b3JkPmFueGlldHk8L2tl
eXdvcmQ+PGtleXdvcmQ+Y3Jvc3MtY3VsdHVyYWw8L2tleXdvcmQ+PGtleXdvcmQ+ZGVwcmVzc2lv
bjwva2V5d29yZD48L2tleXdvcmRzPjxkYXRlcz48eWVhcj4yMDE4PC95ZWFyPjxwdWItZGF0ZXM+
PGRhdGU+TWF5PC9kYXRlPjwvcHViLWRhdGVzPjwvZGF0ZXM+PGlzYm4+MTA0MS02MTAyPC9pc2Ju
PjxhY2Nlc3Npb24tbnVtPjI5MTE1MjAxPC9hY2Nlc3Npb24tbnVtPjx1cmxzPjwvdXJscz48ZWxl
Y3Ryb25pYy1yZXNvdXJjZS1udW0+MTAuMTAxNy9zMTA0MTYxMDIxNzAwMjMzMjwvZWxlY3Ryb25p
Yy1yZXNvdXJjZS1udW0+PHJlbW90ZS1kYXRhYmFzZS1wcm92aWRlcj5OTE08L3JlbW90ZS1kYXRh
YmFzZS1wcm92aWRlcj48bGFuZ3VhZ2U+ZW5nPC9sYW5ndWFnZT48L3JlY29yZD48L0NpdGU+PC9F
bmROb3RlPn==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9</w:t>
      </w:r>
      <w:r w:rsidR="003D2FA5">
        <w:rPr>
          <w:rFonts w:ascii="Arial" w:hAnsi="Arial" w:cs="Arial"/>
          <w:sz w:val="20"/>
          <w:szCs w:val="20"/>
        </w:rPr>
        <w:fldChar w:fldCharType="end"/>
      </w:r>
    </w:p>
    <w:p w14:paraId="7448A585" w14:textId="6CB8C029" w:rsidR="00696D41" w:rsidRPr="00C65D9C" w:rsidRDefault="00696D41" w:rsidP="00C65D9C">
      <w:pPr>
        <w:pStyle w:val="ListParagraph"/>
        <w:numPr>
          <w:ilvl w:val="0"/>
          <w:numId w:val="1"/>
        </w:numPr>
        <w:spacing w:line="360" w:lineRule="auto"/>
        <w:rPr>
          <w:rFonts w:ascii="Arial" w:hAnsi="Arial" w:cs="Arial"/>
          <w:sz w:val="20"/>
          <w:szCs w:val="20"/>
        </w:rPr>
      </w:pPr>
      <w:r w:rsidRPr="00C65D9C">
        <w:rPr>
          <w:rFonts w:ascii="Arial" w:hAnsi="Arial" w:cs="Arial"/>
          <w:sz w:val="20"/>
          <w:szCs w:val="20"/>
        </w:rPr>
        <w:t>Geriatric Anxiety Inventory (GAI)</w: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k8L3N0
eWxlPjwvRGlzcGxheVRleHQ+PHJlY29yZD48cmVjLW51bWJlcj43PC9yZWMtbnVtYmVyPjxmb3Jl
aWduLWtleXM+PGtleSBhcHA9IkVOIiBkYi1pZD0iNWRzdnh0djJ2YTUweHZlcnMwOHZmejJ4OXhm
dmY1ZnJzd2U1IiB0aW1lc3RhbXA9IjE3NDQwODQ5OTciPjc8L2tleT48L2ZvcmVpZ24ta2V5cz48
cmVmLXR5cGUgbmFtZT0iSm91cm5hbCBBcnRpY2xlIj4xNzwvcmVmLXR5cGU+PGNvbnRyaWJ1dG9y
cz48YXV0aG9ycz48YXV0aG9yPkRvdywgQi48L2F1dGhvcj48YXV0aG9yPkxpbiwgWC48L2F1dGhv
cj48YXV0aG9yPlBhY2hhbmEsIE4uIEEuPC9hdXRob3I+PGF1dGhvcj5CcnlhbnQsIEMuPC9hdXRo
b3I+PGF1dGhvcj5Mb0dpdWRpY2UsIEQuPC9hdXRob3I+PGF1dGhvcj5NLiBZLiBHb2ggQTwvYXV0
aG9yPjxhdXRob3I+SGFyYWxhbWJvdXMsIEIuPC9hdXRob3I+PC9hdXRob3JzPjwvY29udHJpYnV0
b3JzPjxhdXRoLWFkZHJlc3M+TmF0aW9uYWwgQWdlaW5nIFJlc2VhcmNoIEluc3RpdHV0ZSBMdGQs
UGFya3ZpbGxlLFZpY3RvcmlhLEF1c3RyYWxpYS4mI3hEO1NjaG9vbCBvZiBQc3ljaG9sb2d5LFRo
ZSBVbml2ZXJzaXR5IG9mIFF1ZWVuc2xhbmQsQnJpc2JhbmUsUXVlZW5zbGFuZCxBdXN0cmFsaWEu
JiN4RDtDZW50cmUgZm9yIFdvbWVuJmFwb3M7cyBNZW50YWwgSGVhbHRoLFRoZSBSb3lhbCBXb21l
biZhcG9zO3MgSG9zcGl0YWwsUGFya3ZpbGxlLFZpY3RvcmlhLEF1c3RyYWxpYS48L2F1dGgtYWRk
cmVzcz48dGl0bGVzPjx0aXRsZT5SZWxpYWJpbGl0eSwgY29uY3VycmVudCB2YWxpZGl0eSwgYW5k
IGN1bHR1cmFsIGFkYXB0YXRpb24gb2YgdGhlIEdlcmlhdHJpYyBEZXByZXNzaW9uIFNjYWxlIGFu
ZCB0aGUgR2VyaWF0cmljIEFueGlldHkgSW52ZW50b3J5IGZvciBkZXRlY3RpbmcgZGVwcmVzc2lv
biBhbmQgYW54aWV0eSBzeW1wdG9tcyBhbW9uZyBvbGRlciBDaGluZXNlIGltbWlncmFudHM6IGFu
IEF1c3RyYWxpYW4gc3R1ZHk8L3RpdGxlPjxzZWNvbmRhcnktdGl0bGU+SW50IFBzeWNob2dlcmlh
dHI8L3NlY29uZGFyeS10aXRsZT48L3RpdGxlcz48cGVyaW9kaWNhbD48ZnVsbC10aXRsZT5JbnQg
UHN5Y2hvZ2VyaWF0cjwvZnVsbC10aXRsZT48L3BlcmlvZGljYWw+PHBhZ2VzPjczNS03NDg8L3Bh
Z2VzPjx2b2x1bWU+MzA8L3ZvbHVtZT48bnVtYmVyPjU8L251bWJlcj48ZWRpdGlvbj4yMDE3LzEx
LzA5PC9lZGl0aW9uPjxrZXl3b3Jkcz48a2V5d29yZD5BZ2VkPC9rZXl3b3JkPjxrZXl3b3JkPkFn
ZWQsIDgwIGFuZCBvdmVyPC9rZXl3b3JkPjxrZXl3b3JkPkFnaW5nLypwc3ljaG9sb2d5PC9rZXl3
b3JkPjxrZXl3b3JkPkFueGlldHkvKmRpYWdub3Npcy9ldGhub2xvZ3k8L2tleXdvcmQ+PGtleXdv
cmQ+QXNpYW4gUGVvcGxlLypzdGF0aXN0aWNzICZhbXA7IG51bWVyaWNhbCBkYXRhPC9rZXl3b3Jk
PjxrZXl3b3JkPkF1c3RyYWxpYS9lcGlkZW1pb2xvZ3k8L2tleXdvcmQ+PGtleXdvcmQ+Q2hpbmEv
ZXRobm9sb2d5PC9rZXl3b3JkPjxrZXl3b3JkPkNyb3NzLUN1bHR1cmFsIENvbXBhcmlzb248L2tl
eXdvcmQ+PGtleXdvcmQ+RGVwcmVzc2lvbi8qZGlhZ25vc2lzL2V0aG5vbG9neTwva2V5d29yZD48
a2V5d29yZD5FbWlncmFudHMgYW5kIEltbWlncmFudHMvKnBzeWNob2xvZ3k8L2tleXdvcmQ+PGtl
eXdvcmQ+RmVtYWxlPC9rZXl3b3JkPjxrZXl3b3JkPkdlcmlhdHJpYyBBc3Nlc3NtZW50PC9rZXl3
b3JkPjxrZXl3b3JkPkh1bWFuczwva2V5d29yZD48a2V5d29yZD5NYWxlPC9rZXl3b3JkPjxrZXl3
b3JkPlBzeWNoaWF0cmljIFN0YXR1cyBSYXRpbmcgU2NhbGVzPC9rZXl3b3JkPjxrZXl3b3JkPlJl
cHJvZHVjaWJpbGl0eSBvZiBSZXN1bHRzPC9rZXl3b3JkPjxrZXl3b3JkPlNhbXBsaW5nIFN0dWRp
ZXM8L2tleXdvcmQ+PGtleXdvcmQ+YWdlaW5nPC9rZXl3b3JkPjxrZXl3b3JkPmFueGlldHk8L2tl
eXdvcmQ+PGtleXdvcmQ+Y3Jvc3MtY3VsdHVyYWw8L2tleXdvcmQ+PGtleXdvcmQ+ZGVwcmVzc2lv
bjwva2V5d29yZD48L2tleXdvcmRzPjxkYXRlcz48eWVhcj4yMDE4PC95ZWFyPjxwdWItZGF0ZXM+
PGRhdGU+TWF5PC9kYXRlPjwvcHViLWRhdGVzPjwvZGF0ZXM+PGlzYm4+MTA0MS02MTAyPC9pc2Ju
PjxhY2Nlc3Npb24tbnVtPjI5MTE1MjAxPC9hY2Nlc3Npb24tbnVtPjx1cmxzPjwvdXJscz48ZWxl
Y3Ryb25pYy1yZXNvdXJjZS1udW0+MTAuMTAxNy9zMTA0MTYxMDIxNzAwMjMzMjwvZWxlY3Ryb25p
Yy1yZXNvdXJjZS1udW0+PHJlbW90ZS1kYXRhYmFzZS1wcm92aWRlcj5OTE08L3JlbW90ZS1kYXRh
YmFzZS1wcm92aWRlcj48bGFuZ3VhZ2U+ZW5nPC9sYW5ndWFnZT48L3JlY29yZD48L0NpdGU+PC9F
bmROb3RlPn==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k8L3N0
eWxlPjwvRGlzcGxheVRleHQ+PHJlY29yZD48cmVjLW51bWJlcj43PC9yZWMtbnVtYmVyPjxmb3Jl
aWduLWtleXM+PGtleSBhcHA9IkVOIiBkYi1pZD0iNWRzdnh0djJ2YTUweHZlcnMwOHZmejJ4OXhm
dmY1ZnJzd2U1IiB0aW1lc3RhbXA9IjE3NDQwODQ5OTciPjc8L2tleT48L2ZvcmVpZ24ta2V5cz48
cmVmLXR5cGUgbmFtZT0iSm91cm5hbCBBcnRpY2xlIj4xNzwvcmVmLXR5cGU+PGNvbnRyaWJ1dG9y
cz48YXV0aG9ycz48YXV0aG9yPkRvdywgQi48L2F1dGhvcj48YXV0aG9yPkxpbiwgWC48L2F1dGhv
cj48YXV0aG9yPlBhY2hhbmEsIE4uIEEuPC9hdXRob3I+PGF1dGhvcj5CcnlhbnQsIEMuPC9hdXRo
b3I+PGF1dGhvcj5Mb0dpdWRpY2UsIEQuPC9hdXRob3I+PGF1dGhvcj5NLiBZLiBHb2ggQTwvYXV0
aG9yPjxhdXRob3I+SGFyYWxhbWJvdXMsIEIuPC9hdXRob3I+PC9hdXRob3JzPjwvY29udHJpYnV0
b3JzPjxhdXRoLWFkZHJlc3M+TmF0aW9uYWwgQWdlaW5nIFJlc2VhcmNoIEluc3RpdHV0ZSBMdGQs
UGFya3ZpbGxlLFZpY3RvcmlhLEF1c3RyYWxpYS4mI3hEO1NjaG9vbCBvZiBQc3ljaG9sb2d5LFRo
ZSBVbml2ZXJzaXR5IG9mIFF1ZWVuc2xhbmQsQnJpc2JhbmUsUXVlZW5zbGFuZCxBdXN0cmFsaWEu
JiN4RDtDZW50cmUgZm9yIFdvbWVuJmFwb3M7cyBNZW50YWwgSGVhbHRoLFRoZSBSb3lhbCBXb21l
biZhcG9zO3MgSG9zcGl0YWwsUGFya3ZpbGxlLFZpY3RvcmlhLEF1c3RyYWxpYS48L2F1dGgtYWRk
cmVzcz48dGl0bGVzPjx0aXRsZT5SZWxpYWJpbGl0eSwgY29uY3VycmVudCB2YWxpZGl0eSwgYW5k
IGN1bHR1cmFsIGFkYXB0YXRpb24gb2YgdGhlIEdlcmlhdHJpYyBEZXByZXNzaW9uIFNjYWxlIGFu
ZCB0aGUgR2VyaWF0cmljIEFueGlldHkgSW52ZW50b3J5IGZvciBkZXRlY3RpbmcgZGVwcmVzc2lv
biBhbmQgYW54aWV0eSBzeW1wdG9tcyBhbW9uZyBvbGRlciBDaGluZXNlIGltbWlncmFudHM6IGFu
IEF1c3RyYWxpYW4gc3R1ZHk8L3RpdGxlPjxzZWNvbmRhcnktdGl0bGU+SW50IFBzeWNob2dlcmlh
dHI8L3NlY29uZGFyeS10aXRsZT48L3RpdGxlcz48cGVyaW9kaWNhbD48ZnVsbC10aXRsZT5JbnQg
UHN5Y2hvZ2VyaWF0cjwvZnVsbC10aXRsZT48L3BlcmlvZGljYWw+PHBhZ2VzPjczNS03NDg8L3Bh
Z2VzPjx2b2x1bWU+MzA8L3ZvbHVtZT48bnVtYmVyPjU8L251bWJlcj48ZWRpdGlvbj4yMDE3LzEx
LzA5PC9lZGl0aW9uPjxrZXl3b3Jkcz48a2V5d29yZD5BZ2VkPC9rZXl3b3JkPjxrZXl3b3JkPkFn
ZWQsIDgwIGFuZCBvdmVyPC9rZXl3b3JkPjxrZXl3b3JkPkFnaW5nLypwc3ljaG9sb2d5PC9rZXl3
b3JkPjxrZXl3b3JkPkFueGlldHkvKmRpYWdub3Npcy9ldGhub2xvZ3k8L2tleXdvcmQ+PGtleXdv
cmQ+QXNpYW4gUGVvcGxlLypzdGF0aXN0aWNzICZhbXA7IG51bWVyaWNhbCBkYXRhPC9rZXl3b3Jk
PjxrZXl3b3JkPkF1c3RyYWxpYS9lcGlkZW1pb2xvZ3k8L2tleXdvcmQ+PGtleXdvcmQ+Q2hpbmEv
ZXRobm9sb2d5PC9rZXl3b3JkPjxrZXl3b3JkPkNyb3NzLUN1bHR1cmFsIENvbXBhcmlzb248L2tl
eXdvcmQ+PGtleXdvcmQ+RGVwcmVzc2lvbi8qZGlhZ25vc2lzL2V0aG5vbG9neTwva2V5d29yZD48
a2V5d29yZD5FbWlncmFudHMgYW5kIEltbWlncmFudHMvKnBzeWNob2xvZ3k8L2tleXdvcmQ+PGtl
eXdvcmQ+RmVtYWxlPC9rZXl3b3JkPjxrZXl3b3JkPkdlcmlhdHJpYyBBc3Nlc3NtZW50PC9rZXl3
b3JkPjxrZXl3b3JkPkh1bWFuczwva2V5d29yZD48a2V5d29yZD5NYWxlPC9rZXl3b3JkPjxrZXl3
b3JkPlBzeWNoaWF0cmljIFN0YXR1cyBSYXRpbmcgU2NhbGVzPC9rZXl3b3JkPjxrZXl3b3JkPlJl
cHJvZHVjaWJpbGl0eSBvZiBSZXN1bHRzPC9rZXl3b3JkPjxrZXl3b3JkPlNhbXBsaW5nIFN0dWRp
ZXM8L2tleXdvcmQ+PGtleXdvcmQ+YWdlaW5nPC9rZXl3b3JkPjxrZXl3b3JkPmFueGlldHk8L2tl
eXdvcmQ+PGtleXdvcmQ+Y3Jvc3MtY3VsdHVyYWw8L2tleXdvcmQ+PGtleXdvcmQ+ZGVwcmVzc2lv
bjwva2V5d29yZD48L2tleXdvcmRzPjxkYXRlcz48eWVhcj4yMDE4PC95ZWFyPjxwdWItZGF0ZXM+
PGRhdGU+TWF5PC9kYXRlPjwvcHViLWRhdGVzPjwvZGF0ZXM+PGlzYm4+MTA0MS02MTAyPC9pc2Ju
PjxhY2Nlc3Npb24tbnVtPjI5MTE1MjAxPC9hY2Nlc3Npb24tbnVtPjx1cmxzPjwvdXJscz48ZWxl
Y3Ryb25pYy1yZXNvdXJjZS1udW0+MTAuMTAxNy9zMTA0MTYxMDIxNzAwMjMzMjwvZWxlY3Ryb25p
Yy1yZXNvdXJjZS1udW0+PHJlbW90ZS1kYXRhYmFzZS1wcm92aWRlcj5OTE08L3JlbW90ZS1kYXRh
YmFzZS1wcm92aWRlcj48bGFuZ3VhZ2U+ZW5nPC9sYW5ndWFnZT48L3JlY29yZD48L0NpdGU+PC9F
bmROb3RlPn==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9</w:t>
      </w:r>
      <w:r w:rsidR="003D2FA5">
        <w:rPr>
          <w:rFonts w:ascii="Arial" w:hAnsi="Arial" w:cs="Arial"/>
          <w:sz w:val="20"/>
          <w:szCs w:val="20"/>
        </w:rPr>
        <w:fldChar w:fldCharType="end"/>
      </w:r>
    </w:p>
    <w:p w14:paraId="2202DB2D" w14:textId="11F27F21" w:rsidR="00696D41" w:rsidRPr="00C65D9C" w:rsidRDefault="00696D41" w:rsidP="00C65D9C">
      <w:pPr>
        <w:pStyle w:val="ListParagraph"/>
        <w:numPr>
          <w:ilvl w:val="0"/>
          <w:numId w:val="1"/>
        </w:numPr>
        <w:spacing w:line="360" w:lineRule="auto"/>
        <w:rPr>
          <w:rFonts w:ascii="Arial" w:hAnsi="Arial" w:cs="Arial"/>
          <w:sz w:val="20"/>
          <w:szCs w:val="20"/>
        </w:rPr>
      </w:pPr>
      <w:r w:rsidRPr="00C65D9C">
        <w:rPr>
          <w:rFonts w:ascii="Arial" w:hAnsi="Arial" w:cs="Arial"/>
          <w:sz w:val="20"/>
          <w:szCs w:val="20"/>
        </w:rPr>
        <w:t>Generalized Anxiety Disorder Screener (GAD-7)</w:t>
      </w:r>
      <w:r w:rsidR="003D2FA5">
        <w:rPr>
          <w:rFonts w:ascii="Arial" w:hAnsi="Arial" w:cs="Arial"/>
          <w:sz w:val="20"/>
          <w:szCs w:val="20"/>
        </w:rPr>
        <w:fldChar w:fldCharType="begin">
          <w:fldData xml:space="preserve">PEVuZE5vdGU+PENpdGU+PEF1dGhvcj5Nw7xsbGVyPC9BdXRob3I+PFllYXI+MjAyNDwvWWVhcj48
UmVjTnVtPjg8L1JlY051bT48RGlzcGxheVRleHQ+PHN0eWxlIGZhY2U9InN1cGVyc2NyaXB0Ij4x
MDwvc3R5bGU+PC9EaXNwbGF5VGV4dD48cmVjb3JkPjxyZWMtbnVtYmVyPjg8L3JlYy1udW1iZXI+
PGZvcmVpZ24ta2V5cz48a2V5IGFwcD0iRU4iIGRiLWlkPSI1ZHN2eHR2MnZhNTB4dmVyczA4dmZ6
Mng5eGZ2ZjVmcnN3ZTUiIHRpbWVzdGFtcD0iMTc0NDA5NjQyNiI+ODwva2V5PjwvZm9yZWlnbi1r
ZXlzPjxyZWYtdHlwZSBuYW1lPSJKb3VybmFsIEFydGljbGUiPjE3PC9yZWYtdHlwZT48Y29udHJp
YnV0b3JzPjxhdXRob3JzPjxhdXRob3I+TcO8bGxlciwgRi48L2F1dGhvcj48YXV0aG9yPkhhbnNl
biwgQS48L2F1dGhvcj48YXV0aG9yPkt1YmUsIE0uPC9hdXRob3I+PGF1dGhvcj5Bcm5ldHosIEou
IEUuPC9hdXRob3I+PGF1dGhvcj5BbHNoYWFyYXd5LCBPLjwvYXV0aG9yPjxhdXRob3I+QWNodHll
cywgRS4gRC48L2F1dGhvcj48YXV0aG9yPkhvbG1hbiwgSC4gVC48L2F1dGhvcj48L2F1dGhvcnM+
PC9jb250cmlidXRvcnM+PGF1dGgtYWRkcmVzcz5EZXBhcnRtZW50IG9mIEZhbWlseSBNZWRpY2lu
ZSwgQ29sbGVnZSBvZiBIdW1hbiBNZWRpY2luZSwgTWljaGlnYW4gU3RhdGUgVW5pdmVyc2l0eSwg
R3JhbmQgUmFwaWRzLCBNaWNoaWdhbiwgVW5pdGVkIFN0YXRlcyBvZiBBbWVyaWNhLiYjeEQ7Q29y
ZXdlbGwgSGVhbHRoIEZhbWlseSBNZWRpY2luZSBSZXNpZGVuY3kgQ2xpbmljLCBHcmFuZCBSYXBp
ZHMsIE1pY2hpZ2FuLCBVbml0ZWQgU3RhdGVzIG9mIEFtZXJpY2EuJiN4RDtEZXBhcnRtZW50IG9m
IEdlbmVyYWwgUHJhY3RpY2UsIFVuaXZlcnNpdHkgTWVkaWNhbCBDZW50ZXIgR8O2dHRpbmdlbiwg
R8O2dHRpbmdlbiwgR2VybWFueS4mI3hEO0dyYWR1YXRlIE1lZGljYWwgRWR1Y2F0aW9uIGluIFBz
eWNoaWF0cnksIFRyaW5pdHkgSGVhbHRoIExpdm9uaWEgSG9zcGl0YWwsIExpdm9uaWEsIE1pY2hp
Z2FuLCBVbml0ZWQgU3RhdGVzIG9mIEFtZXJpY2EuJiN4RDtEZXBhcnRtZW50IG9mIEZhbWlseSBN
ZWRpY2luZSwgQ29sbGVnZSBvZiBIdW1hbiBNZWRpY2luZSwgTWljaGlnYW4gU3RhdGUgVW5pdmVy
c2l0eSwgRWFzdCBMYW5zaW5nLCBNaWNoaWdhbiwgVW5pdGVkIFN0YXRlcyBvZiBBbWVyaWNhLiYj
eEQ7RGVwYXJ0bWVudCBvZiBQc3ljaGlhdHJ5LCBXZXN0ZXJuIE1pY2hpZ2FuIFVuaXZlcnNpdHkg
SG9tZXIgU3RyeWtlciBNLkQuIFNjaG9vbCBvZiBNZWRpY2luZSwgS2FsYW1hem9vLCBNaWNoaWdh
biwgVW5pdGVkIFN0YXRlcyBvZiBBbWVyaWNhLjwvYXV0aC1hZGRyZXNzPjx0aXRsZXM+PHRpdGxl
PlRyYW5zbGF0aW9uLCBjdWx0dXJhbCBhZGFwdGF0aW9uLCBhbmQgdmFsaWRhdGlvbiBvZiB0aGUg
UEhRLTkgYW5kIEdBRC03IGluIEtpbnlhcndhbmRhIGZvciBwcmltYXJ5IGNhcmUgaW4gdGhlIFVu
aXRlZCBTdGF0ZXM8L3RpdGxlPjxzZWNvbmRhcnktdGl0bGU+UExvUyBPbmU8L3NlY29uZGFyeS10
aXRsZT48L3RpdGxlcz48cGVyaW9kaWNhbD48ZnVsbC10aXRsZT5QTG9TIE9uZTwvZnVsbC10aXRs
ZT48L3BlcmlvZGljYWw+PHBhZ2VzPmUwMzAyOTUzPC9wYWdlcz48dm9sdW1lPjE5PC92b2x1bWU+
PG51bWJlcj4xMDwvbnVtYmVyPjxlZGl0aW9uPjIwMjQvMTAvMTg8L2VkaXRpb24+PGtleXdvcmRz
PjxrZXl3b3JkPkFkdWx0PC9rZXl3b3JkPjxrZXl3b3JkPkZlbWFsZTwva2V5d29yZD48a2V5d29y
ZD5IdW1hbnM8L2tleXdvcmQ+PGtleXdvcmQ+TWFsZTwva2V5d29yZD48a2V5d29yZD5NaWRkbGUg
QWdlZDwva2V5d29yZD48a2V5d29yZD5BbnhpZXR5L2RpYWdub3Npczwva2V5d29yZD48a2V5d29y
ZD5BbnhpZXR5IERpc29yZGVycy9kaWFnbm9zaXM8L2tleXdvcmQ+PGtleXdvcmQ+Q3Jvc3MtU2Vj
dGlvbmFsIFN0dWRpZXM8L2tleXdvcmQ+PGtleXdvcmQ+RGVwcmVzc2lvbi9kaWFnbm9zaXM8L2tl
eXdvcmQ+PGtleXdvcmQ+UGF0aWVudCBIZWFsdGggUXVlc3Rpb25uYWlyZTwva2V5d29yZD48a2V5
d29yZD4qUHJpbWFyeSBIZWFsdGggQ2FyZTwva2V5d29yZD48a2V5d29yZD4qUHN5Y2hvbWV0cmlj
cy9tZXRob2RzPC9rZXl3b3JkPjxrZXl3b3JkPlF1YWxpdHkgb2YgTGlmZTwva2V5d29yZD48a2V5
d29yZD5SZXByb2R1Y2liaWxpdHkgb2YgUmVzdWx0czwva2V5d29yZD48a2V5d29yZD4qU3VydmV5
cyBhbmQgUXVlc3Rpb25uYWlyZXM8L2tleXdvcmQ+PGtleXdvcmQ+VHJhbnNsYXRpb25zPC9rZXl3
b3JkPjxrZXl3b3JkPlVuaXRlZCBTdGF0ZXM8L2tleXdvcmQ+PC9rZXl3b3Jkcz48ZGF0ZXM+PHll
YXI+MjAyNDwveWVhcj48L2RhdGVzPjxpc2JuPjE5MzItNjIwMzwvaXNibj48YWNjZXNzaW9uLW51
bT4zOTQxODI2NzwvYWNjZXNzaW9uLW51bT48dXJscz48L3VybHM+PGN1c3RvbTI+UE1DMTE0ODY0
MTA8L2N1c3RvbTI+PGVsZWN0cm9uaWMtcmVzb3VyY2UtbnVtPjEwLjEzNzEvam91cm5hbC5wb25l
LjAzMDI5NTM8L2VsZWN0cm9uaWMtcmVzb3VyY2UtbnVtPjxyZW1vdGUtZGF0YWJhc2UtcHJvdmlk
ZXI+TkxNPC9yZW1vdGUtZGF0YWJhc2UtcHJvdmlkZXI+PGxhbmd1YWdlPmVuZzwvbGFuZ3VhZ2U+
PC9yZWNvcmQ+PC9DaXRlPjwvRW5kTm90ZT5=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Nw7xsbGVyPC9BdXRob3I+PFllYXI+MjAyNDwvWWVhcj48
UmVjTnVtPjg8L1JlY051bT48RGlzcGxheVRleHQ+PHN0eWxlIGZhY2U9InN1cGVyc2NyaXB0Ij4x
MDwvc3R5bGU+PC9EaXNwbGF5VGV4dD48cmVjb3JkPjxyZWMtbnVtYmVyPjg8L3JlYy1udW1iZXI+
PGZvcmVpZ24ta2V5cz48a2V5IGFwcD0iRU4iIGRiLWlkPSI1ZHN2eHR2MnZhNTB4dmVyczA4dmZ6
Mng5eGZ2ZjVmcnN3ZTUiIHRpbWVzdGFtcD0iMTc0NDA5NjQyNiI+ODwva2V5PjwvZm9yZWlnbi1r
ZXlzPjxyZWYtdHlwZSBuYW1lPSJKb3VybmFsIEFydGljbGUiPjE3PC9yZWYtdHlwZT48Y29udHJp
YnV0b3JzPjxhdXRob3JzPjxhdXRob3I+TcO8bGxlciwgRi48L2F1dGhvcj48YXV0aG9yPkhhbnNl
biwgQS48L2F1dGhvcj48YXV0aG9yPkt1YmUsIE0uPC9hdXRob3I+PGF1dGhvcj5Bcm5ldHosIEou
IEUuPC9hdXRob3I+PGF1dGhvcj5BbHNoYWFyYXd5LCBPLjwvYXV0aG9yPjxhdXRob3I+QWNodHll
cywgRS4gRC48L2F1dGhvcj48YXV0aG9yPkhvbG1hbiwgSC4gVC48L2F1dGhvcj48L2F1dGhvcnM+
PC9jb250cmlidXRvcnM+PGF1dGgtYWRkcmVzcz5EZXBhcnRtZW50IG9mIEZhbWlseSBNZWRpY2lu
ZSwgQ29sbGVnZSBvZiBIdW1hbiBNZWRpY2luZSwgTWljaGlnYW4gU3RhdGUgVW5pdmVyc2l0eSwg
R3JhbmQgUmFwaWRzLCBNaWNoaWdhbiwgVW5pdGVkIFN0YXRlcyBvZiBBbWVyaWNhLiYjeEQ7Q29y
ZXdlbGwgSGVhbHRoIEZhbWlseSBNZWRpY2luZSBSZXNpZGVuY3kgQ2xpbmljLCBHcmFuZCBSYXBp
ZHMsIE1pY2hpZ2FuLCBVbml0ZWQgU3RhdGVzIG9mIEFtZXJpY2EuJiN4RDtEZXBhcnRtZW50IG9m
IEdlbmVyYWwgUHJhY3RpY2UsIFVuaXZlcnNpdHkgTWVkaWNhbCBDZW50ZXIgR8O2dHRpbmdlbiwg
R8O2dHRpbmdlbiwgR2VybWFueS4mI3hEO0dyYWR1YXRlIE1lZGljYWwgRWR1Y2F0aW9uIGluIFBz
eWNoaWF0cnksIFRyaW5pdHkgSGVhbHRoIExpdm9uaWEgSG9zcGl0YWwsIExpdm9uaWEsIE1pY2hp
Z2FuLCBVbml0ZWQgU3RhdGVzIG9mIEFtZXJpY2EuJiN4RDtEZXBhcnRtZW50IG9mIEZhbWlseSBN
ZWRpY2luZSwgQ29sbGVnZSBvZiBIdW1hbiBNZWRpY2luZSwgTWljaGlnYW4gU3RhdGUgVW5pdmVy
c2l0eSwgRWFzdCBMYW5zaW5nLCBNaWNoaWdhbiwgVW5pdGVkIFN0YXRlcyBvZiBBbWVyaWNhLiYj
eEQ7RGVwYXJ0bWVudCBvZiBQc3ljaGlhdHJ5LCBXZXN0ZXJuIE1pY2hpZ2FuIFVuaXZlcnNpdHkg
SG9tZXIgU3RyeWtlciBNLkQuIFNjaG9vbCBvZiBNZWRpY2luZSwgS2FsYW1hem9vLCBNaWNoaWdh
biwgVW5pdGVkIFN0YXRlcyBvZiBBbWVyaWNhLjwvYXV0aC1hZGRyZXNzPjx0aXRsZXM+PHRpdGxl
PlRyYW5zbGF0aW9uLCBjdWx0dXJhbCBhZGFwdGF0aW9uLCBhbmQgdmFsaWRhdGlvbiBvZiB0aGUg
UEhRLTkgYW5kIEdBRC03IGluIEtpbnlhcndhbmRhIGZvciBwcmltYXJ5IGNhcmUgaW4gdGhlIFVu
aXRlZCBTdGF0ZXM8L3RpdGxlPjxzZWNvbmRhcnktdGl0bGU+UExvUyBPbmU8L3NlY29uZGFyeS10
aXRsZT48L3RpdGxlcz48cGVyaW9kaWNhbD48ZnVsbC10aXRsZT5QTG9TIE9uZTwvZnVsbC10aXRs
ZT48L3BlcmlvZGljYWw+PHBhZ2VzPmUwMzAyOTUzPC9wYWdlcz48dm9sdW1lPjE5PC92b2x1bWU+
PG51bWJlcj4xMDwvbnVtYmVyPjxlZGl0aW9uPjIwMjQvMTAvMTg8L2VkaXRpb24+PGtleXdvcmRz
PjxrZXl3b3JkPkFkdWx0PC9rZXl3b3JkPjxrZXl3b3JkPkZlbWFsZTwva2V5d29yZD48a2V5d29y
ZD5IdW1hbnM8L2tleXdvcmQ+PGtleXdvcmQ+TWFsZTwva2V5d29yZD48a2V5d29yZD5NaWRkbGUg
QWdlZDwva2V5d29yZD48a2V5d29yZD5BbnhpZXR5L2RpYWdub3Npczwva2V5d29yZD48a2V5d29y
ZD5BbnhpZXR5IERpc29yZGVycy9kaWFnbm9zaXM8L2tleXdvcmQ+PGtleXdvcmQ+Q3Jvc3MtU2Vj
dGlvbmFsIFN0dWRpZXM8L2tleXdvcmQ+PGtleXdvcmQ+RGVwcmVzc2lvbi9kaWFnbm9zaXM8L2tl
eXdvcmQ+PGtleXdvcmQ+UGF0aWVudCBIZWFsdGggUXVlc3Rpb25uYWlyZTwva2V5d29yZD48a2V5
d29yZD4qUHJpbWFyeSBIZWFsdGggQ2FyZTwva2V5d29yZD48a2V5d29yZD4qUHN5Y2hvbWV0cmlj
cy9tZXRob2RzPC9rZXl3b3JkPjxrZXl3b3JkPlF1YWxpdHkgb2YgTGlmZTwva2V5d29yZD48a2V5
d29yZD5SZXByb2R1Y2liaWxpdHkgb2YgUmVzdWx0czwva2V5d29yZD48a2V5d29yZD4qU3VydmV5
cyBhbmQgUXVlc3Rpb25uYWlyZXM8L2tleXdvcmQ+PGtleXdvcmQ+VHJhbnNsYXRpb25zPC9rZXl3
b3JkPjxrZXl3b3JkPlVuaXRlZCBTdGF0ZXM8L2tleXdvcmQ+PC9rZXl3b3Jkcz48ZGF0ZXM+PHll
YXI+MjAyNDwveWVhcj48L2RhdGVzPjxpc2JuPjE5MzItNjIwMzwvaXNibj48YWNjZXNzaW9uLW51
bT4zOTQxODI2NzwvYWNjZXNzaW9uLW51bT48dXJscz48L3VybHM+PGN1c3RvbTI+UE1DMTE0ODY0
MTA8L2N1c3RvbTI+PGVsZWN0cm9uaWMtcmVzb3VyY2UtbnVtPjEwLjEzNzEvam91cm5hbC5wb25l
LjAzMDI5NTM8L2VsZWN0cm9uaWMtcmVzb3VyY2UtbnVtPjxyZW1vdGUtZGF0YWJhc2UtcHJvdmlk
ZXI+TkxNPC9yZW1vdGUtZGF0YWJhc2UtcHJvdmlkZXI+PGxhbmd1YWdlPmVuZzwvbGFuZ3VhZ2U+
PC9yZWNvcmQ+PC9DaXRlPjwvRW5kTm90ZT5=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0</w:t>
      </w:r>
      <w:r w:rsidR="003D2FA5">
        <w:rPr>
          <w:rFonts w:ascii="Arial" w:hAnsi="Arial" w:cs="Arial"/>
          <w:sz w:val="20"/>
          <w:szCs w:val="20"/>
        </w:rPr>
        <w:fldChar w:fldCharType="end"/>
      </w:r>
    </w:p>
    <w:p w14:paraId="629F0A90" w14:textId="7D773949"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An Australian study on a cultural adaptation of depression and anxiety screening tools for 89 older Chinese immigrants compared a range of tools that had been translated</w:t>
      </w:r>
      <w:r w:rsidR="00D87557" w:rsidRPr="00C65D9C">
        <w:rPr>
          <w:rFonts w:ascii="Arial" w:hAnsi="Arial" w:cs="Arial"/>
          <w:sz w:val="20"/>
          <w:szCs w:val="20"/>
        </w:rPr>
        <w:t xml:space="preserve"> (K10, PHQ-9, HADS, GDS, GAI)</w:t>
      </w:r>
      <w:r w:rsidRPr="00C65D9C">
        <w:rPr>
          <w:rFonts w:ascii="Arial" w:hAnsi="Arial" w:cs="Arial"/>
          <w:sz w:val="20"/>
          <w:szCs w:val="20"/>
        </w:rPr>
        <w:t>.</w: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k8L3N0
eWxlPjwvRGlzcGxheVRleHQ+PHJlY29yZD48cmVjLW51bWJlcj43PC9yZWMtbnVtYmVyPjxmb3Jl
aWduLWtleXM+PGtleSBhcHA9IkVOIiBkYi1pZD0iNWRzdnh0djJ2YTUweHZlcnMwOHZmejJ4OXhm
dmY1ZnJzd2U1IiB0aW1lc3RhbXA9IjE3NDQwODQ5OTciPjc8L2tleT48L2ZvcmVpZ24ta2V5cz48
cmVmLXR5cGUgbmFtZT0iSm91cm5hbCBBcnRpY2xlIj4xNzwvcmVmLXR5cGU+PGNvbnRyaWJ1dG9y
cz48YXV0aG9ycz48YXV0aG9yPkRvdywgQi48L2F1dGhvcj48YXV0aG9yPkxpbiwgWC48L2F1dGhv
cj48YXV0aG9yPlBhY2hhbmEsIE4uIEEuPC9hdXRob3I+PGF1dGhvcj5CcnlhbnQsIEMuPC9hdXRo
b3I+PGF1dGhvcj5Mb0dpdWRpY2UsIEQuPC9hdXRob3I+PGF1dGhvcj5NLiBZLiBHb2ggQTwvYXV0
aG9yPjxhdXRob3I+SGFyYWxhbWJvdXMsIEIuPC9hdXRob3I+PC9hdXRob3JzPjwvY29udHJpYnV0
b3JzPjxhdXRoLWFkZHJlc3M+TmF0aW9uYWwgQWdlaW5nIFJlc2VhcmNoIEluc3RpdHV0ZSBMdGQs
UGFya3ZpbGxlLFZpY3RvcmlhLEF1c3RyYWxpYS4mI3hEO1NjaG9vbCBvZiBQc3ljaG9sb2d5LFRo
ZSBVbml2ZXJzaXR5IG9mIFF1ZWVuc2xhbmQsQnJpc2JhbmUsUXVlZW5zbGFuZCxBdXN0cmFsaWEu
JiN4RDtDZW50cmUgZm9yIFdvbWVuJmFwb3M7cyBNZW50YWwgSGVhbHRoLFRoZSBSb3lhbCBXb21l
biZhcG9zO3MgSG9zcGl0YWwsUGFya3ZpbGxlLFZpY3RvcmlhLEF1c3RyYWxpYS48L2F1dGgtYWRk
cmVzcz48dGl0bGVzPjx0aXRsZT5SZWxpYWJpbGl0eSwgY29uY3VycmVudCB2YWxpZGl0eSwgYW5k
IGN1bHR1cmFsIGFkYXB0YXRpb24gb2YgdGhlIEdlcmlhdHJpYyBEZXByZXNzaW9uIFNjYWxlIGFu
ZCB0aGUgR2VyaWF0cmljIEFueGlldHkgSW52ZW50b3J5IGZvciBkZXRlY3RpbmcgZGVwcmVzc2lv
biBhbmQgYW54aWV0eSBzeW1wdG9tcyBhbW9uZyBvbGRlciBDaGluZXNlIGltbWlncmFudHM6IGFu
IEF1c3RyYWxpYW4gc3R1ZHk8L3RpdGxlPjxzZWNvbmRhcnktdGl0bGU+SW50IFBzeWNob2dlcmlh
dHI8L3NlY29uZGFyeS10aXRsZT48L3RpdGxlcz48cGVyaW9kaWNhbD48ZnVsbC10aXRsZT5JbnQg
UHN5Y2hvZ2VyaWF0cjwvZnVsbC10aXRsZT48L3BlcmlvZGljYWw+PHBhZ2VzPjczNS03NDg8L3Bh
Z2VzPjx2b2x1bWU+MzA8L3ZvbHVtZT48bnVtYmVyPjU8L251bWJlcj48ZWRpdGlvbj4yMDE3LzEx
LzA5PC9lZGl0aW9uPjxrZXl3b3Jkcz48a2V5d29yZD5BZ2VkPC9rZXl3b3JkPjxrZXl3b3JkPkFn
ZWQsIDgwIGFuZCBvdmVyPC9rZXl3b3JkPjxrZXl3b3JkPkFnaW5nLypwc3ljaG9sb2d5PC9rZXl3
b3JkPjxrZXl3b3JkPkFueGlldHkvKmRpYWdub3Npcy9ldGhub2xvZ3k8L2tleXdvcmQ+PGtleXdv
cmQ+QXNpYW4gUGVvcGxlLypzdGF0aXN0aWNzICZhbXA7IG51bWVyaWNhbCBkYXRhPC9rZXl3b3Jk
PjxrZXl3b3JkPkF1c3RyYWxpYS9lcGlkZW1pb2xvZ3k8L2tleXdvcmQ+PGtleXdvcmQ+Q2hpbmEv
ZXRobm9sb2d5PC9rZXl3b3JkPjxrZXl3b3JkPkNyb3NzLUN1bHR1cmFsIENvbXBhcmlzb248L2tl
eXdvcmQ+PGtleXdvcmQ+RGVwcmVzc2lvbi8qZGlhZ25vc2lzL2V0aG5vbG9neTwva2V5d29yZD48
a2V5d29yZD5FbWlncmFudHMgYW5kIEltbWlncmFudHMvKnBzeWNob2xvZ3k8L2tleXdvcmQ+PGtl
eXdvcmQ+RmVtYWxlPC9rZXl3b3JkPjxrZXl3b3JkPkdlcmlhdHJpYyBBc3Nlc3NtZW50PC9rZXl3
b3JkPjxrZXl3b3JkPkh1bWFuczwva2V5d29yZD48a2V5d29yZD5NYWxlPC9rZXl3b3JkPjxrZXl3
b3JkPlBzeWNoaWF0cmljIFN0YXR1cyBSYXRpbmcgU2NhbGVzPC9rZXl3b3JkPjxrZXl3b3JkPlJl
cHJvZHVjaWJpbGl0eSBvZiBSZXN1bHRzPC9rZXl3b3JkPjxrZXl3b3JkPlNhbXBsaW5nIFN0dWRp
ZXM8L2tleXdvcmQ+PGtleXdvcmQ+YWdlaW5nPC9rZXl3b3JkPjxrZXl3b3JkPmFueGlldHk8L2tl
eXdvcmQ+PGtleXdvcmQ+Y3Jvc3MtY3VsdHVyYWw8L2tleXdvcmQ+PGtleXdvcmQ+ZGVwcmVzc2lv
bjwva2V5d29yZD48L2tleXdvcmRzPjxkYXRlcz48eWVhcj4yMDE4PC95ZWFyPjxwdWItZGF0ZXM+
PGRhdGU+TWF5PC9kYXRlPjwvcHViLWRhdGVzPjwvZGF0ZXM+PGlzYm4+MTA0MS02MTAyPC9pc2Ju
PjxhY2Nlc3Npb24tbnVtPjI5MTE1MjAxPC9hY2Nlc3Npb24tbnVtPjx1cmxzPjwvdXJscz48ZWxl
Y3Ryb25pYy1yZXNvdXJjZS1udW0+MTAuMTAxNy9zMTA0MTYxMDIxNzAwMjMzMjwvZWxlY3Ryb25p
Yy1yZXNvdXJjZS1udW0+PHJlbW90ZS1kYXRhYmFzZS1wcm92aWRlcj5OTE08L3JlbW90ZS1kYXRh
YmFzZS1wcm92aWRlcj48bGFuZ3VhZ2U+ZW5nPC9sYW5ndWFnZT48L3JlY29yZD48L0NpdGU+PC9F
bmROb3RlPn==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Eb3c8L0F1dGhvcj48WWVhcj4yMDE4PC9ZZWFyPjxSZWNO
dW0+NzwvUmVjTnVtPjxEaXNwbGF5VGV4dD48c3R5bGUgZmFjZT0ic3VwZXJzY3JpcHQiPjk8L3N0
eWxlPjwvRGlzcGxheVRleHQ+PHJlY29yZD48cmVjLW51bWJlcj43PC9yZWMtbnVtYmVyPjxmb3Jl
aWduLWtleXM+PGtleSBhcHA9IkVOIiBkYi1pZD0iNWRzdnh0djJ2YTUweHZlcnMwOHZmejJ4OXhm
dmY1ZnJzd2U1IiB0aW1lc3RhbXA9IjE3NDQwODQ5OTciPjc8L2tleT48L2ZvcmVpZ24ta2V5cz48
cmVmLXR5cGUgbmFtZT0iSm91cm5hbCBBcnRpY2xlIj4xNzwvcmVmLXR5cGU+PGNvbnRyaWJ1dG9y
cz48YXV0aG9ycz48YXV0aG9yPkRvdywgQi48L2F1dGhvcj48YXV0aG9yPkxpbiwgWC48L2F1dGhv
cj48YXV0aG9yPlBhY2hhbmEsIE4uIEEuPC9hdXRob3I+PGF1dGhvcj5CcnlhbnQsIEMuPC9hdXRo
b3I+PGF1dGhvcj5Mb0dpdWRpY2UsIEQuPC9hdXRob3I+PGF1dGhvcj5NLiBZLiBHb2ggQTwvYXV0
aG9yPjxhdXRob3I+SGFyYWxhbWJvdXMsIEIuPC9hdXRob3I+PC9hdXRob3JzPjwvY29udHJpYnV0
b3JzPjxhdXRoLWFkZHJlc3M+TmF0aW9uYWwgQWdlaW5nIFJlc2VhcmNoIEluc3RpdHV0ZSBMdGQs
UGFya3ZpbGxlLFZpY3RvcmlhLEF1c3RyYWxpYS4mI3hEO1NjaG9vbCBvZiBQc3ljaG9sb2d5LFRo
ZSBVbml2ZXJzaXR5IG9mIFF1ZWVuc2xhbmQsQnJpc2JhbmUsUXVlZW5zbGFuZCxBdXN0cmFsaWEu
JiN4RDtDZW50cmUgZm9yIFdvbWVuJmFwb3M7cyBNZW50YWwgSGVhbHRoLFRoZSBSb3lhbCBXb21l
biZhcG9zO3MgSG9zcGl0YWwsUGFya3ZpbGxlLFZpY3RvcmlhLEF1c3RyYWxpYS48L2F1dGgtYWRk
cmVzcz48dGl0bGVzPjx0aXRsZT5SZWxpYWJpbGl0eSwgY29uY3VycmVudCB2YWxpZGl0eSwgYW5k
IGN1bHR1cmFsIGFkYXB0YXRpb24gb2YgdGhlIEdlcmlhdHJpYyBEZXByZXNzaW9uIFNjYWxlIGFu
ZCB0aGUgR2VyaWF0cmljIEFueGlldHkgSW52ZW50b3J5IGZvciBkZXRlY3RpbmcgZGVwcmVzc2lv
biBhbmQgYW54aWV0eSBzeW1wdG9tcyBhbW9uZyBvbGRlciBDaGluZXNlIGltbWlncmFudHM6IGFu
IEF1c3RyYWxpYW4gc3R1ZHk8L3RpdGxlPjxzZWNvbmRhcnktdGl0bGU+SW50IFBzeWNob2dlcmlh
dHI8L3NlY29uZGFyeS10aXRsZT48L3RpdGxlcz48cGVyaW9kaWNhbD48ZnVsbC10aXRsZT5JbnQg
UHN5Y2hvZ2VyaWF0cjwvZnVsbC10aXRsZT48L3BlcmlvZGljYWw+PHBhZ2VzPjczNS03NDg8L3Bh
Z2VzPjx2b2x1bWU+MzA8L3ZvbHVtZT48bnVtYmVyPjU8L251bWJlcj48ZWRpdGlvbj4yMDE3LzEx
LzA5PC9lZGl0aW9uPjxrZXl3b3Jkcz48a2V5d29yZD5BZ2VkPC9rZXl3b3JkPjxrZXl3b3JkPkFn
ZWQsIDgwIGFuZCBvdmVyPC9rZXl3b3JkPjxrZXl3b3JkPkFnaW5nLypwc3ljaG9sb2d5PC9rZXl3
b3JkPjxrZXl3b3JkPkFueGlldHkvKmRpYWdub3Npcy9ldGhub2xvZ3k8L2tleXdvcmQ+PGtleXdv
cmQ+QXNpYW4gUGVvcGxlLypzdGF0aXN0aWNzICZhbXA7IG51bWVyaWNhbCBkYXRhPC9rZXl3b3Jk
PjxrZXl3b3JkPkF1c3RyYWxpYS9lcGlkZW1pb2xvZ3k8L2tleXdvcmQ+PGtleXdvcmQ+Q2hpbmEv
ZXRobm9sb2d5PC9rZXl3b3JkPjxrZXl3b3JkPkNyb3NzLUN1bHR1cmFsIENvbXBhcmlzb248L2tl
eXdvcmQ+PGtleXdvcmQ+RGVwcmVzc2lvbi8qZGlhZ25vc2lzL2V0aG5vbG9neTwva2V5d29yZD48
a2V5d29yZD5FbWlncmFudHMgYW5kIEltbWlncmFudHMvKnBzeWNob2xvZ3k8L2tleXdvcmQ+PGtl
eXdvcmQ+RmVtYWxlPC9rZXl3b3JkPjxrZXl3b3JkPkdlcmlhdHJpYyBBc3Nlc3NtZW50PC9rZXl3
b3JkPjxrZXl3b3JkPkh1bWFuczwva2V5d29yZD48a2V5d29yZD5NYWxlPC9rZXl3b3JkPjxrZXl3
b3JkPlBzeWNoaWF0cmljIFN0YXR1cyBSYXRpbmcgU2NhbGVzPC9rZXl3b3JkPjxrZXl3b3JkPlJl
cHJvZHVjaWJpbGl0eSBvZiBSZXN1bHRzPC9rZXl3b3JkPjxrZXl3b3JkPlNhbXBsaW5nIFN0dWRp
ZXM8L2tleXdvcmQ+PGtleXdvcmQ+YWdlaW5nPC9rZXl3b3JkPjxrZXl3b3JkPmFueGlldHk8L2tl
eXdvcmQ+PGtleXdvcmQ+Y3Jvc3MtY3VsdHVyYWw8L2tleXdvcmQ+PGtleXdvcmQ+ZGVwcmVzc2lv
bjwva2V5d29yZD48L2tleXdvcmRzPjxkYXRlcz48eWVhcj4yMDE4PC95ZWFyPjxwdWItZGF0ZXM+
PGRhdGU+TWF5PC9kYXRlPjwvcHViLWRhdGVzPjwvZGF0ZXM+PGlzYm4+MTA0MS02MTAyPC9pc2Ju
PjxhY2Nlc3Npb24tbnVtPjI5MTE1MjAxPC9hY2Nlc3Npb24tbnVtPjx1cmxzPjwvdXJscz48ZWxl
Y3Ryb25pYy1yZXNvdXJjZS1udW0+MTAuMTAxNy9zMTA0MTYxMDIxNzAwMjMzMjwvZWxlY3Ryb25p
Yy1yZXNvdXJjZS1udW0+PHJlbW90ZS1kYXRhYmFzZS1wcm92aWRlcj5OTE08L3JlbW90ZS1kYXRh
YmFzZS1wcm92aWRlcj48bGFuZ3VhZ2U+ZW5nPC9sYW5ndWFnZT48L3JlY29yZD48L0NpdGU+PC9F
bmROb3RlPn==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9</w:t>
      </w:r>
      <w:r w:rsidR="003D2FA5">
        <w:rPr>
          <w:rFonts w:ascii="Arial" w:hAnsi="Arial" w:cs="Arial"/>
          <w:sz w:val="20"/>
          <w:szCs w:val="20"/>
        </w:rPr>
        <w:fldChar w:fldCharType="end"/>
      </w:r>
      <w:r w:rsidRPr="00C65D9C">
        <w:rPr>
          <w:rFonts w:ascii="Arial" w:hAnsi="Arial" w:cs="Arial"/>
          <w:sz w:val="20"/>
          <w:szCs w:val="20"/>
        </w:rPr>
        <w:t xml:space="preserve"> Prevalence of depression ranged from 8% to 28% </w:t>
      </w:r>
      <w:r w:rsidR="00D87557" w:rsidRPr="00C65D9C">
        <w:rPr>
          <w:rFonts w:ascii="Arial" w:hAnsi="Arial" w:cs="Arial"/>
          <w:sz w:val="20"/>
          <w:szCs w:val="20"/>
        </w:rPr>
        <w:t>across</w:t>
      </w:r>
      <w:r w:rsidRPr="00C65D9C">
        <w:rPr>
          <w:rFonts w:ascii="Arial" w:hAnsi="Arial" w:cs="Arial"/>
          <w:sz w:val="20"/>
          <w:szCs w:val="20"/>
        </w:rPr>
        <w:t xml:space="preserve"> 5 different tools, anxiety was 8–9% across 2 tools. Some additional feedback on the screening tools included that some participants found it hard to answer yes or no to some of the questions, either due to ambiguous responses or difficulty in responding to items indicating strong emotions. Based on participants feedback, revisions were made to 5 items of one of the depression screening tools for future studies to use more moderate terms to describe emotions. Examples include: rather than ‘Do you feel happy most of the time?’ modifying to ‘Do you have ok mood most of the time?’ and for ‘Do you feel plenty of energy?’ adding ‘Is your energy enough to deal with daily life?’. </w:t>
      </w:r>
    </w:p>
    <w:p w14:paraId="0A651F84" w14:textId="6C1C0DA7"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A US study translated and cultural</w:t>
      </w:r>
      <w:r w:rsidR="00C43B66" w:rsidRPr="00C65D9C">
        <w:rPr>
          <w:rFonts w:ascii="Arial" w:hAnsi="Arial" w:cs="Arial"/>
          <w:sz w:val="20"/>
          <w:szCs w:val="20"/>
        </w:rPr>
        <w:t>ly</w:t>
      </w:r>
      <w:r w:rsidRPr="00C65D9C">
        <w:rPr>
          <w:rFonts w:ascii="Arial" w:hAnsi="Arial" w:cs="Arial"/>
          <w:sz w:val="20"/>
          <w:szCs w:val="20"/>
        </w:rPr>
        <w:t xml:space="preserve"> adapted the PHQ-9 and GAD-7 in Kinyarwanda (spoken in Rwanda and also in parts of Burundi, the Democratic Republic of the Congo, Uganda, and Tanzania) for primary care.</w:t>
      </w:r>
      <w:r w:rsidR="003D2FA5">
        <w:rPr>
          <w:rFonts w:ascii="Arial" w:hAnsi="Arial" w:cs="Arial"/>
          <w:sz w:val="20"/>
          <w:szCs w:val="20"/>
        </w:rPr>
        <w:fldChar w:fldCharType="begin">
          <w:fldData xml:space="preserve">PEVuZE5vdGU+PENpdGU+PEF1dGhvcj5Nw7xsbGVyPC9BdXRob3I+PFllYXI+MjAyNDwvWWVhcj48
UmVjTnVtPjg8L1JlY051bT48RGlzcGxheVRleHQ+PHN0eWxlIGZhY2U9InN1cGVyc2NyaXB0Ij4x
MDwvc3R5bGU+PC9EaXNwbGF5VGV4dD48cmVjb3JkPjxyZWMtbnVtYmVyPjg8L3JlYy1udW1iZXI+
PGZvcmVpZ24ta2V5cz48a2V5IGFwcD0iRU4iIGRiLWlkPSI1ZHN2eHR2MnZhNTB4dmVyczA4dmZ6
Mng5eGZ2ZjVmcnN3ZTUiIHRpbWVzdGFtcD0iMTc0NDA5NjQyNiI+ODwva2V5PjwvZm9yZWlnbi1r
ZXlzPjxyZWYtdHlwZSBuYW1lPSJKb3VybmFsIEFydGljbGUiPjE3PC9yZWYtdHlwZT48Y29udHJp
YnV0b3JzPjxhdXRob3JzPjxhdXRob3I+TcO8bGxlciwgRi48L2F1dGhvcj48YXV0aG9yPkhhbnNl
biwgQS48L2F1dGhvcj48YXV0aG9yPkt1YmUsIE0uPC9hdXRob3I+PGF1dGhvcj5Bcm5ldHosIEou
IEUuPC9hdXRob3I+PGF1dGhvcj5BbHNoYWFyYXd5LCBPLjwvYXV0aG9yPjxhdXRob3I+QWNodHll
cywgRS4gRC48L2F1dGhvcj48YXV0aG9yPkhvbG1hbiwgSC4gVC48L2F1dGhvcj48L2F1dGhvcnM+
PC9jb250cmlidXRvcnM+PGF1dGgtYWRkcmVzcz5EZXBhcnRtZW50IG9mIEZhbWlseSBNZWRpY2lu
ZSwgQ29sbGVnZSBvZiBIdW1hbiBNZWRpY2luZSwgTWljaGlnYW4gU3RhdGUgVW5pdmVyc2l0eSwg
R3JhbmQgUmFwaWRzLCBNaWNoaWdhbiwgVW5pdGVkIFN0YXRlcyBvZiBBbWVyaWNhLiYjeEQ7Q29y
ZXdlbGwgSGVhbHRoIEZhbWlseSBNZWRpY2luZSBSZXNpZGVuY3kgQ2xpbmljLCBHcmFuZCBSYXBp
ZHMsIE1pY2hpZ2FuLCBVbml0ZWQgU3RhdGVzIG9mIEFtZXJpY2EuJiN4RDtEZXBhcnRtZW50IG9m
IEdlbmVyYWwgUHJhY3RpY2UsIFVuaXZlcnNpdHkgTWVkaWNhbCBDZW50ZXIgR8O2dHRpbmdlbiwg
R8O2dHRpbmdlbiwgR2VybWFueS4mI3hEO0dyYWR1YXRlIE1lZGljYWwgRWR1Y2F0aW9uIGluIFBz
eWNoaWF0cnksIFRyaW5pdHkgSGVhbHRoIExpdm9uaWEgSG9zcGl0YWwsIExpdm9uaWEsIE1pY2hp
Z2FuLCBVbml0ZWQgU3RhdGVzIG9mIEFtZXJpY2EuJiN4RDtEZXBhcnRtZW50IG9mIEZhbWlseSBN
ZWRpY2luZSwgQ29sbGVnZSBvZiBIdW1hbiBNZWRpY2luZSwgTWljaGlnYW4gU3RhdGUgVW5pdmVy
c2l0eSwgRWFzdCBMYW5zaW5nLCBNaWNoaWdhbiwgVW5pdGVkIFN0YXRlcyBvZiBBbWVyaWNhLiYj
eEQ7RGVwYXJ0bWVudCBvZiBQc3ljaGlhdHJ5LCBXZXN0ZXJuIE1pY2hpZ2FuIFVuaXZlcnNpdHkg
SG9tZXIgU3RyeWtlciBNLkQuIFNjaG9vbCBvZiBNZWRpY2luZSwgS2FsYW1hem9vLCBNaWNoaWdh
biwgVW5pdGVkIFN0YXRlcyBvZiBBbWVyaWNhLjwvYXV0aC1hZGRyZXNzPjx0aXRsZXM+PHRpdGxl
PlRyYW5zbGF0aW9uLCBjdWx0dXJhbCBhZGFwdGF0aW9uLCBhbmQgdmFsaWRhdGlvbiBvZiB0aGUg
UEhRLTkgYW5kIEdBRC03IGluIEtpbnlhcndhbmRhIGZvciBwcmltYXJ5IGNhcmUgaW4gdGhlIFVu
aXRlZCBTdGF0ZXM8L3RpdGxlPjxzZWNvbmRhcnktdGl0bGU+UExvUyBPbmU8L3NlY29uZGFyeS10
aXRsZT48L3RpdGxlcz48cGVyaW9kaWNhbD48ZnVsbC10aXRsZT5QTG9TIE9uZTwvZnVsbC10aXRs
ZT48L3BlcmlvZGljYWw+PHBhZ2VzPmUwMzAyOTUzPC9wYWdlcz48dm9sdW1lPjE5PC92b2x1bWU+
PG51bWJlcj4xMDwvbnVtYmVyPjxlZGl0aW9uPjIwMjQvMTAvMTg8L2VkaXRpb24+PGtleXdvcmRz
PjxrZXl3b3JkPkFkdWx0PC9rZXl3b3JkPjxrZXl3b3JkPkZlbWFsZTwva2V5d29yZD48a2V5d29y
ZD5IdW1hbnM8L2tleXdvcmQ+PGtleXdvcmQ+TWFsZTwva2V5d29yZD48a2V5d29yZD5NaWRkbGUg
QWdlZDwva2V5d29yZD48a2V5d29yZD5BbnhpZXR5L2RpYWdub3Npczwva2V5d29yZD48a2V5d29y
ZD5BbnhpZXR5IERpc29yZGVycy9kaWFnbm9zaXM8L2tleXdvcmQ+PGtleXdvcmQ+Q3Jvc3MtU2Vj
dGlvbmFsIFN0dWRpZXM8L2tleXdvcmQ+PGtleXdvcmQ+RGVwcmVzc2lvbi9kaWFnbm9zaXM8L2tl
eXdvcmQ+PGtleXdvcmQ+UGF0aWVudCBIZWFsdGggUXVlc3Rpb25uYWlyZTwva2V5d29yZD48a2V5
d29yZD4qUHJpbWFyeSBIZWFsdGggQ2FyZTwva2V5d29yZD48a2V5d29yZD4qUHN5Y2hvbWV0cmlj
cy9tZXRob2RzPC9rZXl3b3JkPjxrZXl3b3JkPlF1YWxpdHkgb2YgTGlmZTwva2V5d29yZD48a2V5
d29yZD5SZXByb2R1Y2liaWxpdHkgb2YgUmVzdWx0czwva2V5d29yZD48a2V5d29yZD4qU3VydmV5
cyBhbmQgUXVlc3Rpb25uYWlyZXM8L2tleXdvcmQ+PGtleXdvcmQ+VHJhbnNsYXRpb25zPC9rZXl3
b3JkPjxrZXl3b3JkPlVuaXRlZCBTdGF0ZXM8L2tleXdvcmQ+PC9rZXl3b3Jkcz48ZGF0ZXM+PHll
YXI+MjAyNDwveWVhcj48L2RhdGVzPjxpc2JuPjE5MzItNjIwMzwvaXNibj48YWNjZXNzaW9uLW51
bT4zOTQxODI2NzwvYWNjZXNzaW9uLW51bT48dXJscz48L3VybHM+PGN1c3RvbTI+UE1DMTE0ODY0
MTA8L2N1c3RvbTI+PGVsZWN0cm9uaWMtcmVzb3VyY2UtbnVtPjEwLjEzNzEvam91cm5hbC5wb25l
LjAzMDI5NTM8L2VsZWN0cm9uaWMtcmVzb3VyY2UtbnVtPjxyZW1vdGUtZGF0YWJhc2UtcHJvdmlk
ZXI+TkxNPC9yZW1vdGUtZGF0YWJhc2UtcHJvdmlkZXI+PGxhbmd1YWdlPmVuZzwvbGFuZ3VhZ2U+
PC9yZWNvcmQ+PC9DaXRlPjwvRW5kTm90ZT5=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Nw7xsbGVyPC9BdXRob3I+PFllYXI+MjAyNDwvWWVhcj48
UmVjTnVtPjg8L1JlY051bT48RGlzcGxheVRleHQ+PHN0eWxlIGZhY2U9InN1cGVyc2NyaXB0Ij4x
MDwvc3R5bGU+PC9EaXNwbGF5VGV4dD48cmVjb3JkPjxyZWMtbnVtYmVyPjg8L3JlYy1udW1iZXI+
PGZvcmVpZ24ta2V5cz48a2V5IGFwcD0iRU4iIGRiLWlkPSI1ZHN2eHR2MnZhNTB4dmVyczA4dmZ6
Mng5eGZ2ZjVmcnN3ZTUiIHRpbWVzdGFtcD0iMTc0NDA5NjQyNiI+ODwva2V5PjwvZm9yZWlnbi1r
ZXlzPjxyZWYtdHlwZSBuYW1lPSJKb3VybmFsIEFydGljbGUiPjE3PC9yZWYtdHlwZT48Y29udHJp
YnV0b3JzPjxhdXRob3JzPjxhdXRob3I+TcO8bGxlciwgRi48L2F1dGhvcj48YXV0aG9yPkhhbnNl
biwgQS48L2F1dGhvcj48YXV0aG9yPkt1YmUsIE0uPC9hdXRob3I+PGF1dGhvcj5Bcm5ldHosIEou
IEUuPC9hdXRob3I+PGF1dGhvcj5BbHNoYWFyYXd5LCBPLjwvYXV0aG9yPjxhdXRob3I+QWNodHll
cywgRS4gRC48L2F1dGhvcj48YXV0aG9yPkhvbG1hbiwgSC4gVC48L2F1dGhvcj48L2F1dGhvcnM+
PC9jb250cmlidXRvcnM+PGF1dGgtYWRkcmVzcz5EZXBhcnRtZW50IG9mIEZhbWlseSBNZWRpY2lu
ZSwgQ29sbGVnZSBvZiBIdW1hbiBNZWRpY2luZSwgTWljaGlnYW4gU3RhdGUgVW5pdmVyc2l0eSwg
R3JhbmQgUmFwaWRzLCBNaWNoaWdhbiwgVW5pdGVkIFN0YXRlcyBvZiBBbWVyaWNhLiYjeEQ7Q29y
ZXdlbGwgSGVhbHRoIEZhbWlseSBNZWRpY2luZSBSZXNpZGVuY3kgQ2xpbmljLCBHcmFuZCBSYXBp
ZHMsIE1pY2hpZ2FuLCBVbml0ZWQgU3RhdGVzIG9mIEFtZXJpY2EuJiN4RDtEZXBhcnRtZW50IG9m
IEdlbmVyYWwgUHJhY3RpY2UsIFVuaXZlcnNpdHkgTWVkaWNhbCBDZW50ZXIgR8O2dHRpbmdlbiwg
R8O2dHRpbmdlbiwgR2VybWFueS4mI3hEO0dyYWR1YXRlIE1lZGljYWwgRWR1Y2F0aW9uIGluIFBz
eWNoaWF0cnksIFRyaW5pdHkgSGVhbHRoIExpdm9uaWEgSG9zcGl0YWwsIExpdm9uaWEsIE1pY2hp
Z2FuLCBVbml0ZWQgU3RhdGVzIG9mIEFtZXJpY2EuJiN4RDtEZXBhcnRtZW50IG9mIEZhbWlseSBN
ZWRpY2luZSwgQ29sbGVnZSBvZiBIdW1hbiBNZWRpY2luZSwgTWljaGlnYW4gU3RhdGUgVW5pdmVy
c2l0eSwgRWFzdCBMYW5zaW5nLCBNaWNoaWdhbiwgVW5pdGVkIFN0YXRlcyBvZiBBbWVyaWNhLiYj
eEQ7RGVwYXJ0bWVudCBvZiBQc3ljaGlhdHJ5LCBXZXN0ZXJuIE1pY2hpZ2FuIFVuaXZlcnNpdHkg
SG9tZXIgU3RyeWtlciBNLkQuIFNjaG9vbCBvZiBNZWRpY2luZSwgS2FsYW1hem9vLCBNaWNoaWdh
biwgVW5pdGVkIFN0YXRlcyBvZiBBbWVyaWNhLjwvYXV0aC1hZGRyZXNzPjx0aXRsZXM+PHRpdGxl
PlRyYW5zbGF0aW9uLCBjdWx0dXJhbCBhZGFwdGF0aW9uLCBhbmQgdmFsaWRhdGlvbiBvZiB0aGUg
UEhRLTkgYW5kIEdBRC03IGluIEtpbnlhcndhbmRhIGZvciBwcmltYXJ5IGNhcmUgaW4gdGhlIFVu
aXRlZCBTdGF0ZXM8L3RpdGxlPjxzZWNvbmRhcnktdGl0bGU+UExvUyBPbmU8L3NlY29uZGFyeS10
aXRsZT48L3RpdGxlcz48cGVyaW9kaWNhbD48ZnVsbC10aXRsZT5QTG9TIE9uZTwvZnVsbC10aXRs
ZT48L3BlcmlvZGljYWw+PHBhZ2VzPmUwMzAyOTUzPC9wYWdlcz48dm9sdW1lPjE5PC92b2x1bWU+
PG51bWJlcj4xMDwvbnVtYmVyPjxlZGl0aW9uPjIwMjQvMTAvMTg8L2VkaXRpb24+PGtleXdvcmRz
PjxrZXl3b3JkPkFkdWx0PC9rZXl3b3JkPjxrZXl3b3JkPkZlbWFsZTwva2V5d29yZD48a2V5d29y
ZD5IdW1hbnM8L2tleXdvcmQ+PGtleXdvcmQ+TWFsZTwva2V5d29yZD48a2V5d29yZD5NaWRkbGUg
QWdlZDwva2V5d29yZD48a2V5d29yZD5BbnhpZXR5L2RpYWdub3Npczwva2V5d29yZD48a2V5d29y
ZD5BbnhpZXR5IERpc29yZGVycy9kaWFnbm9zaXM8L2tleXdvcmQ+PGtleXdvcmQ+Q3Jvc3MtU2Vj
dGlvbmFsIFN0dWRpZXM8L2tleXdvcmQ+PGtleXdvcmQ+RGVwcmVzc2lvbi9kaWFnbm9zaXM8L2tl
eXdvcmQ+PGtleXdvcmQ+UGF0aWVudCBIZWFsdGggUXVlc3Rpb25uYWlyZTwva2V5d29yZD48a2V5
d29yZD4qUHJpbWFyeSBIZWFsdGggQ2FyZTwva2V5d29yZD48a2V5d29yZD4qUHN5Y2hvbWV0cmlj
cy9tZXRob2RzPC9rZXl3b3JkPjxrZXl3b3JkPlF1YWxpdHkgb2YgTGlmZTwva2V5d29yZD48a2V5
d29yZD5SZXByb2R1Y2liaWxpdHkgb2YgUmVzdWx0czwva2V5d29yZD48a2V5d29yZD4qU3VydmV5
cyBhbmQgUXVlc3Rpb25uYWlyZXM8L2tleXdvcmQ+PGtleXdvcmQ+VHJhbnNsYXRpb25zPC9rZXl3
b3JkPjxrZXl3b3JkPlVuaXRlZCBTdGF0ZXM8L2tleXdvcmQ+PC9rZXl3b3Jkcz48ZGF0ZXM+PHll
YXI+MjAyNDwveWVhcj48L2RhdGVzPjxpc2JuPjE5MzItNjIwMzwvaXNibj48YWNjZXNzaW9uLW51
bT4zOTQxODI2NzwvYWNjZXNzaW9uLW51bT48dXJscz48L3VybHM+PGN1c3RvbTI+UE1DMTE0ODY0
MTA8L2N1c3RvbTI+PGVsZWN0cm9uaWMtcmVzb3VyY2UtbnVtPjEwLjEzNzEvam91cm5hbC5wb25l
LjAzMDI5NTM8L2VsZWN0cm9uaWMtcmVzb3VyY2UtbnVtPjxyZW1vdGUtZGF0YWJhc2UtcHJvdmlk
ZXI+TkxNPC9yZW1vdGUtZGF0YWJhc2UtcHJvdmlkZXI+PGxhbmd1YWdlPmVuZzwvbGFuZ3VhZ2U+
PC9yZWNvcmQ+PC9DaXRlPjwvRW5kTm90ZT5=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0</w:t>
      </w:r>
      <w:r w:rsidR="003D2FA5">
        <w:rPr>
          <w:rFonts w:ascii="Arial" w:hAnsi="Arial" w:cs="Arial"/>
          <w:sz w:val="20"/>
          <w:szCs w:val="20"/>
        </w:rPr>
        <w:fldChar w:fldCharType="end"/>
      </w:r>
      <w:r w:rsidRPr="00C65D9C">
        <w:rPr>
          <w:rFonts w:ascii="Arial" w:hAnsi="Arial" w:cs="Arial"/>
          <w:sz w:val="20"/>
          <w:szCs w:val="20"/>
        </w:rPr>
        <w:t xml:space="preserve"> The authors note the need to involve a team of language, culture, and subject matter experts to inform the adaptation beyond mere translation.</w:t>
      </w:r>
      <w:r w:rsidR="00C43B66" w:rsidRPr="00C65D9C">
        <w:rPr>
          <w:rFonts w:ascii="Arial" w:hAnsi="Arial" w:cs="Arial"/>
          <w:sz w:val="20"/>
          <w:szCs w:val="20"/>
        </w:rPr>
        <w:t xml:space="preserve"> Phrases and concepts needed to be matched with culturally appropriate language as some direct translations such as ‘mental health’ could imply ‘madness’ or ‘craziness’.</w:t>
      </w:r>
    </w:p>
    <w:p w14:paraId="3A96D215" w14:textId="77777777" w:rsidR="00696D41" w:rsidRPr="00C65D9C" w:rsidRDefault="00696D41" w:rsidP="00C65D9C">
      <w:pPr>
        <w:pStyle w:val="Heading4"/>
        <w:spacing w:line="360" w:lineRule="auto"/>
        <w:rPr>
          <w:rFonts w:ascii="Arial" w:hAnsi="Arial" w:cs="Arial"/>
          <w:sz w:val="20"/>
          <w:szCs w:val="20"/>
        </w:rPr>
      </w:pPr>
      <w:r w:rsidRPr="00C65D9C">
        <w:rPr>
          <w:rFonts w:ascii="Arial" w:hAnsi="Arial" w:cs="Arial"/>
          <w:sz w:val="20"/>
          <w:szCs w:val="20"/>
        </w:rPr>
        <w:t>Patient-provider relationships/rapport</w:t>
      </w:r>
    </w:p>
    <w:p w14:paraId="51800337" w14:textId="1DCC7B8C" w:rsidR="009728D9" w:rsidRPr="00C65D9C" w:rsidRDefault="009728D9" w:rsidP="00C65D9C">
      <w:pPr>
        <w:spacing w:line="360" w:lineRule="auto"/>
        <w:rPr>
          <w:rFonts w:ascii="Arial" w:hAnsi="Arial" w:cs="Arial"/>
          <w:sz w:val="20"/>
          <w:szCs w:val="20"/>
        </w:rPr>
      </w:pPr>
      <w:r w:rsidRPr="00C65D9C">
        <w:rPr>
          <w:rFonts w:ascii="Arial" w:hAnsi="Arial" w:cs="Arial"/>
          <w:sz w:val="20"/>
          <w:szCs w:val="20"/>
        </w:rPr>
        <w:t>Time is needed to build relationships and trust with patients. In addition, longer appointments may be needed to allow extra time for interpreters, to ask about cultural needs or to discuss mental health issues so that the patient does not feel rushed.</w: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ExLCAxMjwvc3R5bGU+PC9EaXNwbGF5VGV4dD48cmVjb3JkPjxyZWMtbnVtYmVyPjM2PC9yZWMt
bnVtYmVyPjxmb3JlaWduLWtleXM+PGtleSBhcHA9IkVOIiBkYi1pZD0iNWRzdnh0djJ2YTUweHZl
cnMwOHZmejJ4OXhmdmY1ZnJzd2U1IiB0aW1lc3RhbXA9IjE3NDUxMTU2MDUiPjM2PC9rZXk+PC9m
b3JlaWduLWtleXM+PHJlZi10eXBlIG5hbWU9IkpvdXJuYWwgQXJ0aWNsZSI+MTc8L3JlZi10eXBl
Pjxjb250cmlidXRvcnM+PGF1dGhvcnM+PGF1dGhvcj5TdHJhaXRvbiwgTS4gTC48L2F1dGhvcj48
YXV0aG9yPkxlZGVzbWEsIEguIE0uIEwuPC9hdXRob3I+PGF1dGhvcj5Eb25uZWxseSwgVC4gVC48
L2F1dGhvcj48L2F1dGhvcnM+PC9jb250cmlidXRvcnM+PGF1dGgtYWRkcmVzcz5EZXBhcnRtZW50
IG9mIE1lbnRhbCBIZWFsdGggYW5kIFN1aWNpZGUsIE5vcndlZ2lhbiBJbnN0aXR1dGUgb2YgUHVi
bGljIEhlYWx0aCwgUC5PLiBib3ggNDQwNCwgMDQwMywgT3NsbywgTm9yd2F5LiBNZWxhbmllLlN0
cmFpdG9uQGZoaS5uby4mI3hEO0RlcGFydG1lbnQgb2YgQ2hpbGQgYW5kIEFkb2xlc2NlbnQgUHN5
Y2hpYXRyeSwgT3NsbyBVbml2ZXJzaXR5IEhvc3BpdGFsLCBQLk8uIEJveCA0OTU2LCBOeWRhbGVu
LCAwNDI0LCBPc2xvLCBOb3J3YXkuJiN4RDtGYWN1bHR5IG9mIE51cnNpbmcsIEN1bW1pbmcgU2No
b29sIG9mIE1lZGljaW5lLCBDb21tdW5pdHkgSGVhbHRoIFNjaWVuY2VzLCBVbml2ZXJzaXR5IG9m
IENhbGdhcnksIDI1MDAgVW5pdmVyc2l0eSBEcml2ZSBOVywgQ2FsZ2FyeSwgQUIsIFQyTiAxTjQs
IENhbmFkYS48L2F1dGgtYWRkcmVzcz48dGl0bGVzPjx0aXRsZT4mcXVvdDtJdCBoYXMgbm90IG9j
Y3VycmVkIHRvIG1lIHRvIHNlZSBhIGRvY3RvciBmb3IgdGhhdCBraW5kIG9mIGZlZWxpbmcmcXVv
dDs6IGEgcXVhbGl0YXRpdmUgc3R1ZHkgb2YgRmlsaXBpbmEgaW1taWdyYW50cyZhcG9zOyBwZXJj
ZXB0aW9ucyBvZiBoZWxwIHNlZWtpbmcgZm9yIG1lbnRhbCBoZWFsdGggcHJvYmxlbXM8L3RpdGxl
PjxzZWNvbmRhcnktdGl0bGU+Qk1DIFdvbWVucyBIZWFsdGg8L3NlY29uZGFyeS10aXRsZT48L3Rp
dGxlcz48cGVyaW9kaWNhbD48ZnVsbC10aXRsZT5CTUMgV29tZW5zIEhlYWx0aDwvZnVsbC10aXRs
ZT48L3BlcmlvZGljYWw+PHBhZ2VzPjczPC9wYWdlcz48dm9sdW1lPjE4PC92b2x1bWU+PG51bWJl
cj4xPC9udW1iZXI+PGVkaXRpb24+MjAxOC8wNS8yOTwvZWRpdGlvbj48a2V5d29yZHM+PGtleXdv
cmQ+QWR1bHQ8L2tleXdvcmQ+PGtleXdvcmQ+QXR0aXR1ZGUgdG8gSGVhbHRoLypldGhub2xvZ3k8
L2tleXdvcmQ+PGtleXdvcmQ+RW1pZ3JhbnRzIGFuZCBJbW1pZ3JhbnRzLypwc3ljaG9sb2d5Lypz
dGF0aXN0aWNzICZhbXA7IG51bWVyaWNhbCBkYXRhPC9rZXl3b3JkPjxrZXl3b3JkPkZlbWFsZTwv
a2V5d29yZD48a2V5d29yZD5IdW1hbnM8L2tleXdvcmQ+PGtleXdvcmQ+TWVudGFsIERpc29yZGVy
cy8qZXRobm9sb2d5Lypwc3ljaG9sb2d5PC9rZXl3b3JkPjxrZXl3b3JkPk1pZGRsZSBBZ2VkPC9r
ZXl3b3JkPjxrZXl3b3JkPk5vcndheS9ldGhub2xvZ3k8L2tleXdvcmQ+PGtleXdvcmQ+UGF0aWVu
dCBBY2NlcHRhbmNlIG9mIEhlYWx0aCBDYXJlL2V0aG5vbG9neS8qcHN5Y2hvbG9neS8qc3RhdGlz
dGljcyAmYW1wOyBudW1lcmljYWw8L2tleXdvcmQ+PGtleXdvcmQ+ZGF0YTwva2V5d29yZD48a2V5
d29yZD5QaGlsaXBwaW5lczwva2V5d29yZD48a2V5d29yZD5RdWFsaXRhdGl2ZSBSZXNlYXJjaDwv
a2V5d29yZD48a2V5d29yZD5Zb3VuZyBBZHVsdDwva2V5d29yZD48a2V5d29yZD5BY2Nlc3MgdG8g
Y2FyZTwva2V5d29yZD48a2V5d29yZD5CYXJyaWVyczwva2V5d29yZD48a2V5d29yZD5JbW1pZ3Jh
bnRzPC9rZXl3b3JkPjxrZXl3b3JkPk1lbnRhbCBoZWFsdGg8L2tleXdvcmQ+PGtleXdvcmQ+V29t
ZW4mYXBvcztzIGhlYWx0aDwva2V5d29yZD48a2V5d29yZD5IZWFsdGguIFNoZSBoYXMgYSBQaEQg
aW4gcHN5Y2hvbG9neSBhbmQgYW4gaW50ZXJlc3QgaW4gaW1taWdyYW50IG1lbnRhbCBoZWFsdGg8
L2tleXdvcmQ+PGtleXdvcmQ+YW5kIHVzZSBvZiBoZWFsdGggY2FyZSBzZXJ2aWNlcy4gSE1MIGlz
IGEgY2xpbmljYWwgcHN5Y2hvbG9naXN0IGF0IE9zbG88L2tleXdvcmQ+PGtleXdvcmQ+VW5pdmVy
c2l0eSBIb3NwaXRhbCwgRGVwYXJ0bWVudCBvZiBDaGlsZCBhbmQgQWRvbGVzY2VudCBQc3ljaGlh
dHJ5LiBTaGUgaGFzIGEgUEhEPC9rZXl3b3JkPjxrZXl3b3JkPmluIGNsaW5pY2FsIG5ldXJvcHN5
Y2hvbG9neSBhbmQgYW4gaW50ZXJlc3QgaW4gYmlsaW5ndWFsaXNtIGFuZCBtZW50YWwgaGVhbHRo
LiBURDwva2V5d29yZD48a2V5d29yZD5pcyBhIEZ1bGwgUHJvZmVzc29yIGF0IHRoZSBVbml2ZXJz
aXR5IG9mIENhbGdhcnksIEZhY3VsdHkgb2YgTnVyc2luZyBhbmQgTWVkaWNpbmU8L2tleXdvcmQ+
PGtleXdvcmQ+YW5kIGZvcm1lciBBc3NvY2lhdGUgRGVhbiBmb3IgUmVzZWFyY2ggYXQgdGhlIFVu
aXZlcnNpdHkgb2YgQ2FsZ2FyeSAtIFFhdGFyLiBURCZhcG9zO3M8L2tleXdvcmQ+PGtleXdvcmQ+
cmVzZWFyY2ggZm9jdXNlcyBvbiB0aGUgSGVhbHRoIGFuZCBXZWxsbmVzcyBvZiBwb3B1bGF0aW9u
cyB3aXRoIGRpdmVyc2U8L2tleXdvcmQ+PGtleXdvcmQ+YmFja2dyb3VuZHMsIGluY2x1ZGluZyBt
ZW50YWwgaGVhbHRoY2FyZSwgb25jb2xvZ3ksIGxpZmVzdHlsZSByaXNrIGZhY3RvcnMgdGhhdDwv
a2V5d29yZD48a2V5d29yZD5jb250cmlidXRlIHRvIGNocm9uaWMgZGlzZWFzZXMsIGFuZCBwcm9t
b3Rpb24gb2YgaGVhbHRoeSBsaWZlc3R5bGUuIEVUSElDUzwva2V5d29yZD48a2V5d29yZD5BUFBS
T1ZBTCBBTkQgQ09OU0VOVCBUTyBQQVJUSUNJUEFURTogRXRoaWNhbCBhcHByb3ZhbCB3YXMgb2J0
YWluZWQgZnJvbSB0aGU8L2tleXdvcmQ+PGtleXdvcmQ+UmVnaW9uYWwgQ29tbWl0dGVlIGZvciBN
ZWRpY2FsIGFuZCBIZWFsdGggUmVzZWFyY2ggRXRoaWNzLCBXZXN0IE5vcndheTwva2V5d29yZD48
a2V5d29yZD4oMjAxMy81NDIvUkVLIFZlc3QpLiBBbGwgaW5mb3JtYW50cyBnYXZlIHdyaXR0ZW4g
Y29uc2VudCB0byBwYXJ0aWNpcGF0ZS48L2tleXdvcmQ+PGtleXdvcmQ+Q09NUEVUSU5HIElOVEVS
RVNUUzogVGhlIGF1dGhvcnMgZGVjbGFyZSB0aGF0IHRoZXkgaGF2ZSBubyBjb21wZXRpbmcgaW50
ZXJlc3RzLjwva2V5d29yZD48a2V5d29yZD5QVUJMSVNIRVImYXBvcztTIE5PVEU6IFNwcmluZ2Vy
IE5hdHVyZSByZW1haW5zIG5ldXRyYWwgd2l0aCByZWdhcmQgdG8ganVyaXNkaWN0aW9uYWw8L2tl
eXdvcmQ+PGtleXdvcmQ+Y2xhaW1zIGluIHB1Ymxpc2hlZCBtYXBzIGFuZCBpbnN0aXR1dGlvbmFs
IGFmZmlsaWF0aW9ucy48L2tleXdvcmQ+PC9rZXl3b3Jkcz48ZGF0ZXM+PHllYXI+MjAxODwveWVh
cj48cHViLWRhdGVzPjxkYXRlPk1heSAyNTwvZGF0ZT48L3B1Yi1kYXRlcz48L2RhdGVzPjxpc2Ju
PjE0NzItNjg3NCAoRWxlY3Ryb25pYykmI3hEOzE0NzItNjg3NCAoTGlua2luZyk8L2lzYm4+PGFj
Y2Vzc2lvbi1udW0+Mjk4MDE0NDc8L2FjY2Vzc2lvbi1udW0+PHVybHM+PHJlbGF0ZWQtdXJscz48
dXJsPmh0dHBzOi8vd3d3Lm5jYmkubmxtLm5paC5nb3YvcHVibWVkLzI5ODAxNDQ3PC91cmw+PC9y
ZWxhdGVkLXVybHM+PC91cmxzPjxjdXN0b20yPlBNQzU5NzA0OTc8L2N1c3RvbTI+PGVsZWN0cm9u
aWMtcmVzb3VyY2UtbnVtPjEwLjExODYvczEyOTA1LTAxOC0wNTYxLTk8L2VsZWN0cm9uaWMtcmVz
b3VyY2UtbnVtPjwvcmVjb3JkPjwvQ2l0ZT48Q2l0ZT48QXV0aG9yPkJhbnNhbDwvQXV0aG9yPjxZ
ZWFyPjIwMjI8L1llYXI+PFJlY051bT4xNTwvUmVjTnVtPjxyZWNvcmQ+PHJlYy1udW1iZXI+MTU8
L3JlYy1udW1iZXI+PGZvcmVpZ24ta2V5cz48a2V5IGFwcD0iRU4iIGRiLWlkPSI1ZHN2eHR2MnZh
NTB4dmVyczA4dmZ6Mng5eGZ2ZjVmcnN3ZTUiIHRpbWVzdGFtcD0iMTc0NDE2ODI5NiI+MTU8L2tl
eT48L2ZvcmVpZ24ta2V5cz48cmVmLXR5cGUgbmFtZT0iSm91cm5hbCBBcnRpY2xlIj4xNzwvcmVm
LXR5cGU+PGNvbnRyaWJ1dG9ycz48YXV0aG9ycz48YXV0aG9yPkJhbnNhbCwgTi48L2F1dGhvcj48
YXV0aG9yPkthcmxzZW4sIFMuPC9hdXRob3I+PGF1dGhvcj5TYXNoaWRoYXJhbiwgUy4gUC48L2F1
dGhvcj48YXV0aG9yPkNvaGVuLCBSLjwvYXV0aG9yPjxhdXRob3I+Q2hldy1HcmFoYW0sIEMuIEEu
PC9hdXRob3I+PGF1dGhvcj5NYWxwYXNzLCBBLjwvYXV0aG9yPjwvYXV0aG9ycz48L2NvbnRyaWJ1
dG9ycz48YXV0aC1hZGRyZXNzPlBvcHVsYXRpb24gSGVhbHRoIFNjaWVuY2VzLCBCcmlzdG9sIE1l
ZGljYWwgU2Nob29sLCBVbml2ZXJzaXR5IG9mIEJyaXN0b2wsIEJyaXN0b2wsIFVuaXRlZCBLaW5n
ZG9tLiYjeEQ7Q2VudHJlIGZvciB0aGUgU3R1ZHkgb2YgRXRobmljaXR5IGFuZCBDaXRpemVuc2hp
cCwgU2Nob29sIG9mIFNvY2lvbG9neSwgUG9saXRpY3MgYW5kIEludGVybmF0aW9uYWwgU3R1ZGll
cywgVW5pdmVyc2l0eSBvZiBCcmlzdG9sLCBCcmlzdG9sLCBVbml0ZWQgS2luZ2RvbS4mI3hEO0lu
c3RpdHV0ZSBvZiBIZWFsdGggYW5kIFdlbGxiZWluZywgVW5pdmVyc2l0eSBvZiBHbGFzZ293LCBH
bGFzZ293LCBVbml0ZWQgS2luZ2RvbS4mI3hEO1NjaG9vbCBvZiBNZWRpY2luZSwgS2VlbGUgVW5p
dmVyc2l0eSwgS2VlbGUsIFVuaXRlZCBLaW5nZG9tLjwvYXV0aC1hZGRyZXNzPjx0aXRsZXM+PHRp
dGxlPlVuZGVyc3RhbmRpbmcgZXRobmljIGluZXF1YWxpdGllcyBpbiBtZW50YWwgaGVhbHRoY2Fy
ZSBpbiB0aGUgVUs6IEEgbWV0YS1ldGhub2dyYXBoeTwvdGl0bGU+PHNlY29uZGFyeS10aXRsZT5Q
TG9TIE1lZDwvc2Vjb25kYXJ5LXRpdGxlPjwvdGl0bGVzPjxwZXJpb2RpY2FsPjxmdWxsLXRpdGxl
PlBMb1MgTWVkPC9mdWxsLXRpdGxlPjwvcGVyaW9kaWNhbD48cGFnZXM+ZTEwMDQxMzk8L3BhZ2Vz
Pjx2b2x1bWU+MTk8L3ZvbHVtZT48bnVtYmVyPjEyPC9udW1iZXI+PGVkaXRpb24+MjAyMi8xMi8x
NDwvZWRpdGlvbj48a2V5d29yZHM+PGtleXdvcmQ+SHVtYW5zPC9rZXl3b3JkPjxrZXl3b3JkPipF
dGhuaWNpdHk8L2tleXdvcmQ+PGtleXdvcmQ+TWlub3JpdHkgR3JvdXBzPC9rZXl3b3JkPjxrZXl3
b3JkPkRlbGl2ZXJ5IG9mIEhlYWx0aCBDYXJlPC9rZXl3b3JkPjxrZXl3b3JkPkFudGhyb3BvbG9n
eSwgQ3VsdHVyYWw8L2tleXdvcmQ+PGtleXdvcmQ+Kk1lbnRhbCBIZWFsdGggU2VydmljZXM8L2tl
eXdvcmQ+PGtleXdvcmQ+VW5pdGVkIEtpbmdkb208L2tleXdvcmQ+PC9rZXl3b3Jkcz48ZGF0ZXM+
PHllYXI+MjAyMjwveWVhcj48cHViLWRhdGVzPjxkYXRlPkRlYzwvZGF0ZT48L3B1Yi1kYXRlcz48
L2RhdGVzPjxpc2JuPjE1NDktMTI3NyAoUHJpbnQpJiN4RDsxNTQ5LTEyNzc8L2lzYm4+PGFjY2Vz
c2lvbi1udW0+MzY1MTI1MjM8L2FjY2Vzc2lvbi1udW0+PHVybHM+PC91cmxzPjxjdXN0b20yPlBN
Qzk3NDY5OTE8L2N1c3RvbTI+PGVsZWN0cm9uaWMtcmVzb3VyY2UtbnVtPjEwLjEzNzEvam91cm5h
bC5wbWVkLjEwMDQxMzk8L2VsZWN0cm9uaWMtcmVzb3VyY2UtbnVtPjxyZW1vdGUtZGF0YWJhc2Ut
cHJvdmlkZXI+TkxNPC9yZW1vdGUtZGF0YWJhc2UtcHJvdmlkZXI+PGxhbmd1YWdlPmVuZzwvbGFu
Z3VhZ2U+PC9yZWNvcmQ+PC9DaXRlPjwvRW5kTm90ZT4A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ExLCAxMjwvc3R5bGU+PC9EaXNwbGF5VGV4dD48cmVjb3JkPjxyZWMtbnVtYmVyPjM2PC9yZWMt
bnVtYmVyPjxmb3JlaWduLWtleXM+PGtleSBhcHA9IkVOIiBkYi1pZD0iNWRzdnh0djJ2YTUweHZl
cnMwOHZmejJ4OXhmdmY1ZnJzd2U1IiB0aW1lc3RhbXA9IjE3NDUxMTU2MDUiPjM2PC9rZXk+PC9m
b3JlaWduLWtleXM+PHJlZi10eXBlIG5hbWU9IkpvdXJuYWwgQXJ0aWNsZSI+MTc8L3JlZi10eXBl
Pjxjb250cmlidXRvcnM+PGF1dGhvcnM+PGF1dGhvcj5TdHJhaXRvbiwgTS4gTC48L2F1dGhvcj48
YXV0aG9yPkxlZGVzbWEsIEguIE0uIEwuPC9hdXRob3I+PGF1dGhvcj5Eb25uZWxseSwgVC4gVC48
L2F1dGhvcj48L2F1dGhvcnM+PC9jb250cmlidXRvcnM+PGF1dGgtYWRkcmVzcz5EZXBhcnRtZW50
IG9mIE1lbnRhbCBIZWFsdGggYW5kIFN1aWNpZGUsIE5vcndlZ2lhbiBJbnN0aXR1dGUgb2YgUHVi
bGljIEhlYWx0aCwgUC5PLiBib3ggNDQwNCwgMDQwMywgT3NsbywgTm9yd2F5LiBNZWxhbmllLlN0
cmFpdG9uQGZoaS5uby4mI3hEO0RlcGFydG1lbnQgb2YgQ2hpbGQgYW5kIEFkb2xlc2NlbnQgUHN5
Y2hpYXRyeSwgT3NsbyBVbml2ZXJzaXR5IEhvc3BpdGFsLCBQLk8uIEJveCA0OTU2LCBOeWRhbGVu
LCAwNDI0LCBPc2xvLCBOb3J3YXkuJiN4RDtGYWN1bHR5IG9mIE51cnNpbmcsIEN1bW1pbmcgU2No
b29sIG9mIE1lZGljaW5lLCBDb21tdW5pdHkgSGVhbHRoIFNjaWVuY2VzLCBVbml2ZXJzaXR5IG9m
IENhbGdhcnksIDI1MDAgVW5pdmVyc2l0eSBEcml2ZSBOVywgQ2FsZ2FyeSwgQUIsIFQyTiAxTjQs
IENhbmFkYS48L2F1dGgtYWRkcmVzcz48dGl0bGVzPjx0aXRsZT4mcXVvdDtJdCBoYXMgbm90IG9j
Y3VycmVkIHRvIG1lIHRvIHNlZSBhIGRvY3RvciBmb3IgdGhhdCBraW5kIG9mIGZlZWxpbmcmcXVv
dDs6IGEgcXVhbGl0YXRpdmUgc3R1ZHkgb2YgRmlsaXBpbmEgaW1taWdyYW50cyZhcG9zOyBwZXJj
ZXB0aW9ucyBvZiBoZWxwIHNlZWtpbmcgZm9yIG1lbnRhbCBoZWFsdGggcHJvYmxlbXM8L3RpdGxl
PjxzZWNvbmRhcnktdGl0bGU+Qk1DIFdvbWVucyBIZWFsdGg8L3NlY29uZGFyeS10aXRsZT48L3Rp
dGxlcz48cGVyaW9kaWNhbD48ZnVsbC10aXRsZT5CTUMgV29tZW5zIEhlYWx0aDwvZnVsbC10aXRs
ZT48L3BlcmlvZGljYWw+PHBhZ2VzPjczPC9wYWdlcz48dm9sdW1lPjE4PC92b2x1bWU+PG51bWJl
cj4xPC9udW1iZXI+PGVkaXRpb24+MjAxOC8wNS8yOTwvZWRpdGlvbj48a2V5d29yZHM+PGtleXdv
cmQ+QWR1bHQ8L2tleXdvcmQ+PGtleXdvcmQ+QXR0aXR1ZGUgdG8gSGVhbHRoLypldGhub2xvZ3k8
L2tleXdvcmQ+PGtleXdvcmQ+RW1pZ3JhbnRzIGFuZCBJbW1pZ3JhbnRzLypwc3ljaG9sb2d5Lypz
dGF0aXN0aWNzICZhbXA7IG51bWVyaWNhbCBkYXRhPC9rZXl3b3JkPjxrZXl3b3JkPkZlbWFsZTwv
a2V5d29yZD48a2V5d29yZD5IdW1hbnM8L2tleXdvcmQ+PGtleXdvcmQ+TWVudGFsIERpc29yZGVy
cy8qZXRobm9sb2d5Lypwc3ljaG9sb2d5PC9rZXl3b3JkPjxrZXl3b3JkPk1pZGRsZSBBZ2VkPC9r
ZXl3b3JkPjxrZXl3b3JkPk5vcndheS9ldGhub2xvZ3k8L2tleXdvcmQ+PGtleXdvcmQ+UGF0aWVu
dCBBY2NlcHRhbmNlIG9mIEhlYWx0aCBDYXJlL2V0aG5vbG9neS8qcHN5Y2hvbG9neS8qc3RhdGlz
dGljcyAmYW1wOyBudW1lcmljYWw8L2tleXdvcmQ+PGtleXdvcmQ+ZGF0YTwva2V5d29yZD48a2V5
d29yZD5QaGlsaXBwaW5lczwva2V5d29yZD48a2V5d29yZD5RdWFsaXRhdGl2ZSBSZXNlYXJjaDwv
a2V5d29yZD48a2V5d29yZD5Zb3VuZyBBZHVsdDwva2V5d29yZD48a2V5d29yZD5BY2Nlc3MgdG8g
Y2FyZTwva2V5d29yZD48a2V5d29yZD5CYXJyaWVyczwva2V5d29yZD48a2V5d29yZD5JbW1pZ3Jh
bnRzPC9rZXl3b3JkPjxrZXl3b3JkPk1lbnRhbCBoZWFsdGg8L2tleXdvcmQ+PGtleXdvcmQ+V29t
ZW4mYXBvcztzIGhlYWx0aDwva2V5d29yZD48a2V5d29yZD5IZWFsdGguIFNoZSBoYXMgYSBQaEQg
aW4gcHN5Y2hvbG9neSBhbmQgYW4gaW50ZXJlc3QgaW4gaW1taWdyYW50IG1lbnRhbCBoZWFsdGg8
L2tleXdvcmQ+PGtleXdvcmQ+YW5kIHVzZSBvZiBoZWFsdGggY2FyZSBzZXJ2aWNlcy4gSE1MIGlz
IGEgY2xpbmljYWwgcHN5Y2hvbG9naXN0IGF0IE9zbG88L2tleXdvcmQ+PGtleXdvcmQ+VW5pdmVy
c2l0eSBIb3NwaXRhbCwgRGVwYXJ0bWVudCBvZiBDaGlsZCBhbmQgQWRvbGVzY2VudCBQc3ljaGlh
dHJ5LiBTaGUgaGFzIGEgUEhEPC9rZXl3b3JkPjxrZXl3b3JkPmluIGNsaW5pY2FsIG5ldXJvcHN5
Y2hvbG9neSBhbmQgYW4gaW50ZXJlc3QgaW4gYmlsaW5ndWFsaXNtIGFuZCBtZW50YWwgaGVhbHRo
LiBURDwva2V5d29yZD48a2V5d29yZD5pcyBhIEZ1bGwgUHJvZmVzc29yIGF0IHRoZSBVbml2ZXJz
aXR5IG9mIENhbGdhcnksIEZhY3VsdHkgb2YgTnVyc2luZyBhbmQgTWVkaWNpbmU8L2tleXdvcmQ+
PGtleXdvcmQ+YW5kIGZvcm1lciBBc3NvY2lhdGUgRGVhbiBmb3IgUmVzZWFyY2ggYXQgdGhlIFVu
aXZlcnNpdHkgb2YgQ2FsZ2FyeSAtIFFhdGFyLiBURCZhcG9zO3M8L2tleXdvcmQ+PGtleXdvcmQ+
cmVzZWFyY2ggZm9jdXNlcyBvbiB0aGUgSGVhbHRoIGFuZCBXZWxsbmVzcyBvZiBwb3B1bGF0aW9u
cyB3aXRoIGRpdmVyc2U8L2tleXdvcmQ+PGtleXdvcmQ+YmFja2dyb3VuZHMsIGluY2x1ZGluZyBt
ZW50YWwgaGVhbHRoY2FyZSwgb25jb2xvZ3ksIGxpZmVzdHlsZSByaXNrIGZhY3RvcnMgdGhhdDwv
a2V5d29yZD48a2V5d29yZD5jb250cmlidXRlIHRvIGNocm9uaWMgZGlzZWFzZXMsIGFuZCBwcm9t
b3Rpb24gb2YgaGVhbHRoeSBsaWZlc3R5bGUuIEVUSElDUzwva2V5d29yZD48a2V5d29yZD5BUFBS
T1ZBTCBBTkQgQ09OU0VOVCBUTyBQQVJUSUNJUEFURTogRXRoaWNhbCBhcHByb3ZhbCB3YXMgb2J0
YWluZWQgZnJvbSB0aGU8L2tleXdvcmQ+PGtleXdvcmQ+UmVnaW9uYWwgQ29tbWl0dGVlIGZvciBN
ZWRpY2FsIGFuZCBIZWFsdGggUmVzZWFyY2ggRXRoaWNzLCBXZXN0IE5vcndheTwva2V5d29yZD48
a2V5d29yZD4oMjAxMy81NDIvUkVLIFZlc3QpLiBBbGwgaW5mb3JtYW50cyBnYXZlIHdyaXR0ZW4g
Y29uc2VudCB0byBwYXJ0aWNpcGF0ZS48L2tleXdvcmQ+PGtleXdvcmQ+Q09NUEVUSU5HIElOVEVS
RVNUUzogVGhlIGF1dGhvcnMgZGVjbGFyZSB0aGF0IHRoZXkgaGF2ZSBubyBjb21wZXRpbmcgaW50
ZXJlc3RzLjwva2V5d29yZD48a2V5d29yZD5QVUJMSVNIRVImYXBvcztTIE5PVEU6IFNwcmluZ2Vy
IE5hdHVyZSByZW1haW5zIG5ldXRyYWwgd2l0aCByZWdhcmQgdG8ganVyaXNkaWN0aW9uYWw8L2tl
eXdvcmQ+PGtleXdvcmQ+Y2xhaW1zIGluIHB1Ymxpc2hlZCBtYXBzIGFuZCBpbnN0aXR1dGlvbmFs
IGFmZmlsaWF0aW9ucy48L2tleXdvcmQ+PC9rZXl3b3Jkcz48ZGF0ZXM+PHllYXI+MjAxODwveWVh
cj48cHViLWRhdGVzPjxkYXRlPk1heSAyNTwvZGF0ZT48L3B1Yi1kYXRlcz48L2RhdGVzPjxpc2Ju
PjE0NzItNjg3NCAoRWxlY3Ryb25pYykmI3hEOzE0NzItNjg3NCAoTGlua2luZyk8L2lzYm4+PGFj
Y2Vzc2lvbi1udW0+Mjk4MDE0NDc8L2FjY2Vzc2lvbi1udW0+PHVybHM+PHJlbGF0ZWQtdXJscz48
dXJsPmh0dHBzOi8vd3d3Lm5jYmkubmxtLm5paC5nb3YvcHVibWVkLzI5ODAxNDQ3PC91cmw+PC9y
ZWxhdGVkLXVybHM+PC91cmxzPjxjdXN0b20yPlBNQzU5NzA0OTc8L2N1c3RvbTI+PGVsZWN0cm9u
aWMtcmVzb3VyY2UtbnVtPjEwLjExODYvczEyOTA1LTAxOC0wNTYxLTk8L2VsZWN0cm9uaWMtcmVz
b3VyY2UtbnVtPjwvcmVjb3JkPjwvQ2l0ZT48Q2l0ZT48QXV0aG9yPkJhbnNhbDwvQXV0aG9yPjxZ
ZWFyPjIwMjI8L1llYXI+PFJlY051bT4xNTwvUmVjTnVtPjxyZWNvcmQ+PHJlYy1udW1iZXI+MTU8
L3JlYy1udW1iZXI+PGZvcmVpZ24ta2V5cz48a2V5IGFwcD0iRU4iIGRiLWlkPSI1ZHN2eHR2MnZh
NTB4dmVyczA4dmZ6Mng5eGZ2ZjVmcnN3ZTUiIHRpbWVzdGFtcD0iMTc0NDE2ODI5NiI+MTU8L2tl
eT48L2ZvcmVpZ24ta2V5cz48cmVmLXR5cGUgbmFtZT0iSm91cm5hbCBBcnRpY2xlIj4xNzwvcmVm
LXR5cGU+PGNvbnRyaWJ1dG9ycz48YXV0aG9ycz48YXV0aG9yPkJhbnNhbCwgTi48L2F1dGhvcj48
YXV0aG9yPkthcmxzZW4sIFMuPC9hdXRob3I+PGF1dGhvcj5TYXNoaWRoYXJhbiwgUy4gUC48L2F1
dGhvcj48YXV0aG9yPkNvaGVuLCBSLjwvYXV0aG9yPjxhdXRob3I+Q2hldy1HcmFoYW0sIEMuIEEu
PC9hdXRob3I+PGF1dGhvcj5NYWxwYXNzLCBBLjwvYXV0aG9yPjwvYXV0aG9ycz48L2NvbnRyaWJ1
dG9ycz48YXV0aC1hZGRyZXNzPlBvcHVsYXRpb24gSGVhbHRoIFNjaWVuY2VzLCBCcmlzdG9sIE1l
ZGljYWwgU2Nob29sLCBVbml2ZXJzaXR5IG9mIEJyaXN0b2wsIEJyaXN0b2wsIFVuaXRlZCBLaW5n
ZG9tLiYjeEQ7Q2VudHJlIGZvciB0aGUgU3R1ZHkgb2YgRXRobmljaXR5IGFuZCBDaXRpemVuc2hp
cCwgU2Nob29sIG9mIFNvY2lvbG9neSwgUG9saXRpY3MgYW5kIEludGVybmF0aW9uYWwgU3R1ZGll
cywgVW5pdmVyc2l0eSBvZiBCcmlzdG9sLCBCcmlzdG9sLCBVbml0ZWQgS2luZ2RvbS4mI3hEO0lu
c3RpdHV0ZSBvZiBIZWFsdGggYW5kIFdlbGxiZWluZywgVW5pdmVyc2l0eSBvZiBHbGFzZ293LCBH
bGFzZ293LCBVbml0ZWQgS2luZ2RvbS4mI3hEO1NjaG9vbCBvZiBNZWRpY2luZSwgS2VlbGUgVW5p
dmVyc2l0eSwgS2VlbGUsIFVuaXRlZCBLaW5nZG9tLjwvYXV0aC1hZGRyZXNzPjx0aXRsZXM+PHRp
dGxlPlVuZGVyc3RhbmRpbmcgZXRobmljIGluZXF1YWxpdGllcyBpbiBtZW50YWwgaGVhbHRoY2Fy
ZSBpbiB0aGUgVUs6IEEgbWV0YS1ldGhub2dyYXBoeTwvdGl0bGU+PHNlY29uZGFyeS10aXRsZT5Q
TG9TIE1lZDwvc2Vjb25kYXJ5LXRpdGxlPjwvdGl0bGVzPjxwZXJpb2RpY2FsPjxmdWxsLXRpdGxl
PlBMb1MgTWVkPC9mdWxsLXRpdGxlPjwvcGVyaW9kaWNhbD48cGFnZXM+ZTEwMDQxMzk8L3BhZ2Vz
Pjx2b2x1bWU+MTk8L3ZvbHVtZT48bnVtYmVyPjEyPC9udW1iZXI+PGVkaXRpb24+MjAyMi8xMi8x
NDwvZWRpdGlvbj48a2V5d29yZHM+PGtleXdvcmQ+SHVtYW5zPC9rZXl3b3JkPjxrZXl3b3JkPipF
dGhuaWNpdHk8L2tleXdvcmQ+PGtleXdvcmQ+TWlub3JpdHkgR3JvdXBzPC9rZXl3b3JkPjxrZXl3
b3JkPkRlbGl2ZXJ5IG9mIEhlYWx0aCBDYXJlPC9rZXl3b3JkPjxrZXl3b3JkPkFudGhyb3BvbG9n
eSwgQ3VsdHVyYWw8L2tleXdvcmQ+PGtleXdvcmQ+Kk1lbnRhbCBIZWFsdGggU2VydmljZXM8L2tl
eXdvcmQ+PGtleXdvcmQ+VW5pdGVkIEtpbmdkb208L2tleXdvcmQ+PC9rZXl3b3Jkcz48ZGF0ZXM+
PHllYXI+MjAyMjwveWVhcj48cHViLWRhdGVzPjxkYXRlPkRlYzwvZGF0ZT48L3B1Yi1kYXRlcz48
L2RhdGVzPjxpc2JuPjE1NDktMTI3NyAoUHJpbnQpJiN4RDsxNTQ5LTEyNzc8L2lzYm4+PGFjY2Vz
c2lvbi1udW0+MzY1MTI1MjM8L2FjY2Vzc2lvbi1udW0+PHVybHM+PC91cmxzPjxjdXN0b20yPlBN
Qzk3NDY5OTE8L2N1c3RvbTI+PGVsZWN0cm9uaWMtcmVzb3VyY2UtbnVtPjEwLjEzNzEvam91cm5h
bC5wbWVkLjEwMDQxMzk8L2VsZWN0cm9uaWMtcmVzb3VyY2UtbnVtPjxyZW1vdGUtZGF0YWJhc2Ut
cHJvdmlkZXI+TkxNPC9yZW1vdGUtZGF0YWJhc2UtcHJvdmlkZXI+PGxhbmd1YWdlPmVuZzwvbGFu
Z3VhZ2U+PC9yZWNvcmQ+PC9DaXRlPjwvRW5kTm90ZT4A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1, 12</w:t>
      </w:r>
      <w:r w:rsidR="003D2FA5">
        <w:rPr>
          <w:rFonts w:ascii="Arial" w:hAnsi="Arial" w:cs="Arial"/>
          <w:sz w:val="20"/>
          <w:szCs w:val="20"/>
        </w:rPr>
        <w:fldChar w:fldCharType="end"/>
      </w:r>
    </w:p>
    <w:p w14:paraId="47063DEE" w14:textId="77777777"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Two issues that were reported in the literature regarding patient-provider relationships in CALD populations were:</w:t>
      </w:r>
    </w:p>
    <w:p w14:paraId="5582A62E" w14:textId="01A6AD8C" w:rsidR="00696D41" w:rsidRPr="00C65D9C" w:rsidRDefault="00696D41" w:rsidP="00C65D9C">
      <w:pPr>
        <w:pStyle w:val="ListParagraph"/>
        <w:numPr>
          <w:ilvl w:val="0"/>
          <w:numId w:val="10"/>
        </w:numPr>
        <w:spacing w:line="360" w:lineRule="auto"/>
        <w:rPr>
          <w:rFonts w:ascii="Arial" w:hAnsi="Arial" w:cs="Arial"/>
          <w:sz w:val="20"/>
          <w:szCs w:val="20"/>
        </w:rPr>
      </w:pPr>
      <w:r w:rsidRPr="00C65D9C">
        <w:rPr>
          <w:rFonts w:ascii="Arial" w:hAnsi="Arial" w:cs="Arial"/>
          <w:sz w:val="20"/>
          <w:szCs w:val="20"/>
        </w:rPr>
        <w:t>Ethnic minorities more often did not want to discuss mental health with clinicians as they didn’t know them well enough</w:t>
      </w:r>
      <w:r w:rsidR="00D72757" w:rsidRPr="00C65D9C">
        <w:rPr>
          <w:rFonts w:ascii="Arial" w:hAnsi="Arial" w:cs="Arial"/>
          <w:sz w:val="20"/>
          <w:szCs w:val="20"/>
        </w:rPr>
        <w:t>.</w:t>
      </w:r>
      <w:r w:rsidR="003D2FA5">
        <w:rPr>
          <w:rFonts w:ascii="Arial" w:hAnsi="Arial" w:cs="Arial"/>
          <w:sz w:val="20"/>
          <w:szCs w:val="20"/>
        </w:rPr>
        <w:fldChar w:fldCharType="begin">
          <w:fldData xml:space="preserve">PEVuZE5vdGU+PENpdGU+PEF1dGhvcj5BZ2dhcndhbDwvQXV0aG9yPjxZZWFyPjIwMTY8L1llYXI+
PFJlY051bT45PC9SZWNOdW0+PERpc3BsYXlUZXh0PjxzdHlsZSBmYWNlPSJzdXBlcnNjcmlwdCI+
MTMsIDE0PC9zdHlsZT48L0Rpc3BsYXlUZXh0PjxyZWNvcmQ+PHJlYy1udW1iZXI+OTwvcmVjLW51
bWJlcj48Zm9yZWlnbi1rZXlzPjxrZXkgYXBwPSJFTiIgZGItaWQ9IjVkc3Z4dHYydmE1MHh2ZXJz
MDh2ZnoyeDl4ZnZmNWZyc3dlNSIgdGltZXN0YW1wPSIxNzQ0MTU5MjA1Ij45PC9rZXk+PC9mb3Jl
aWduLWtleXM+PHJlZi10eXBlIG5hbWU9IkpvdXJuYWwgQXJ0aWNsZSI+MTc8L3JlZi10eXBlPjxj
b250cmlidXRvcnM+PGF1dGhvcnM+PGF1dGhvcj5BZ2dhcndhbCwgTi4gSy48L2F1dGhvcj48YXV0
aG9yPlBpZWgsIE0uIEMuPC9hdXRob3I+PGF1dGhvcj5EaXhvbiwgTC48L2F1dGhvcj48YXV0aG9y
Pkd1YXJuYWNjaWEsIFAuPC9hdXRob3I+PGF1dGhvcj5BbGVncsOtYSwgTS48L2F1dGhvcj48YXV0
aG9yPkxld2lzLUZlcm7DoW5kZXosIFIuPC9hdXRob3I+PC9hdXRob3JzPjwvY29udHJpYnV0b3Jz
PjxhdXRoLWFkZHJlc3M+Q29sdW1iaWEgVW5pdmVyc2l0eSBEZXBhcnRtZW50IG9mIFBzeWNoaWF0
cnkgYW5kIFRoZSBDZW50ZXIgb2YgRXhjZWxsZW5jZSBmb3IgQ3VsdHVyYWwgQ29tcGV0ZW5jZSBh
dCBUaGUgTmV3IFlvcmsgU3RhdGUgUHN5Y2hpYXRyaWMgSW5zdGl0dXRlLCBOZXcgWW9yaywgVVNB
LiBFbGVjdHJvbmljIGFkZHJlc3M6IGFnZ2Fyd2FAbnlzcGkuY29sdW1iaWEuZWR1LiYjeEQ7Q29s
dW1iaWEgVW5pdmVyc2l0eSBDb2xsZWdlIG9mIFBoeXNpY2lhbnMgYW5kIFN1cmdlb25zLCBOZXcg
WW9yaywgVVNBLiYjeEQ7Q29sdW1iaWEgVW5pdmVyc2l0eSBEZXBhcnRtZW50IG9mIFBzeWNoaWF0
cnkgYW5kIFRoZSBOZXcgWW9yayBTdGF0ZSBQc3ljaGlhdHJpYyBJbnN0aXR1dGUsIE5ldyBZb3Jr
LCBVU0EuJiN4RDtJbnN0aXR1dGUgZm9yIEhlYWx0aC4gSGVhbHRoIENhcmUgUG9saWN5ICZhbXA7
IEFnaW5nIFJlc2VhcmNoLiBSdXRnZXJzLFRoZSBTdGF0ZSBVbml2ZXJzaXR5IG9mIE5ldyBKZXJz
ZXksIE5ldyBCcnVuc3dpY2ssIFVTQS4mI3hEO0NlbnRlciBmb3IgTXVsdGljdWx0dXJhbCBNZW50
YWwgSGVhbHRoIFJlc2VhcmNoIGFuZCBIYXJ2YXJkIE1lZGljYWwgU2Nob29sLCBTb21lcnZpbGxl
LCBVU0EuJiN4RDtDb2x1bWJpYSBVbml2ZXJzaXR5IERlcGFydG1lbnQgb2YgUHN5Y2hpYXRyeSBh
bmQgVGhlIENlbnRlciBvZiBFeGNlbGxlbmNlIGZvciBDdWx0dXJhbCBDb21wZXRlbmNlIGF0IFRo
ZSBOZXcgWW9yayBTdGF0ZSBQc3ljaGlhdHJpYyBJbnN0aXR1dGUsIE5ldyBZb3JrLCBVU0EuPC9h
dXRoLWFkZHJlc3M+PHRpdGxlcz48dGl0bGU+Q2xpbmljaWFuIGRlc2NyaXB0aW9ucyBvZiBjb21t
dW5pY2F0aW9uIHN0cmF0ZWdpZXMgdG8gaW1wcm92ZSB0cmVhdG1lbnQgZW5nYWdlbWVudCBieSBy
YWNpYWwvZXRobmljIG1pbm9yaXRpZXMgaW4gbWVudGFsIGhlYWx0aCBzZXJ2aWNlczogQSBzeXN0
ZW1hdGljIHJldmlldzwvdGl0bGU+PHNlY29uZGFyeS10aXRsZT5QYXRpZW50IEVkdWMgQ291bnM8
L3NlY29uZGFyeS10aXRsZT48L3RpdGxlcz48cGVyaW9kaWNhbD48ZnVsbC10aXRsZT5QYXRpZW50
IEVkdWMgQ291bnM8L2Z1bGwtdGl0bGU+PC9wZXJpb2RpY2FsPjxwYWdlcz4xOTgtMjA5PC9wYWdl
cz48dm9sdW1lPjk5PC92b2x1bWU+PG51bWJlcj4yPC9udW1iZXI+PGVkaXRpb24+MjAxNS8wOS8x
NTwvZWRpdGlvbj48a2V5d29yZHM+PGtleXdvcmQ+QWRvbGVzY2VudDwva2V5d29yZD48a2V5d29y
ZD5BZHVsdDwva2V5d29yZD48a2V5d29yZD5BZ2VkPC9rZXl3b3JkPjxrZXl3b3JkPipDb21tdW5p
Y2F0aW9uPC9rZXl3b3JkPjxrZXl3b3JkPipDb250aW51aXR5IG9mIFBhdGllbnQgQ2FyZTwva2V5
d29yZD48a2V5d29yZD5DdWx0dXJhbCBDb21wZXRlbmN5PC9rZXl3b3JkPjxrZXl3b3JkPkN1bHR1
cmFsIERpdmVyc2l0eTwva2V5d29yZD48a2V5d29yZD4qRXRobmljaXR5L3BzeWNob2xvZ3k8L2tl
eXdvcmQ+PGtleXdvcmQ+RmVtYWxlPC9rZXl3b3JkPjxrZXl3b3JkPkh1bWFuczwva2V5d29yZD48
a2V5d29yZD5NYWxlPC9rZXl3b3JkPjxrZXl3b3JkPk1lbnRhbCBEaXNvcmRlcnMvKmV0aG5vbG9n
eS8qdGhlcmFweTwva2V5d29yZD48a2V5d29yZD5QYXRpZW50IEFjY2VwdGFuY2Ugb2YgSGVhbHRo
IENhcmUvKmV0aG5vbG9neTwva2V5d29yZD48a2V5d29yZD5Qcm9mZXNzaW9uYWwtUGF0aWVudCBS
ZWxhdGlvbnM8L2tleXdvcmQ+PGtleXdvcmQ+KlJhY2lhbCBHcm91cHMvcHN5Y2hvbG9neTwva2V5
d29yZD48a2V5d29yZD5Dcm9zcy1jdWx0dXJhbCBjb21tdW5pY2F0aW9uPC9rZXl3b3JkPjxrZXl3
b3JkPkN1bHR1cmFsIHBzeWNoaWF0cnk8L2tleXdvcmQ+PGtleXdvcmQ+TWVkaWNhbCBjb21tdW5p
Y2F0aW9uPC9rZXl3b3JkPjxrZXl3b3JkPlN5c3RlbWF0aWMgcmV2aWV3PC9rZXl3b3JkPjxrZXl3
b3JkPlRyZWF0bWVudCBlbmdhZ2VtZW50PC9rZXl3b3JkPjwva2V5d29yZHM+PGRhdGVzPjx5ZWFy
PjIwMTY8L3llYXI+PHB1Yi1kYXRlcz48ZGF0ZT5GZWI8L2RhdGU+PC9wdWItZGF0ZXM+PC9kYXRl
cz48aXNibj4wNzM4LTM5OTEgKFByaW50KSYjeEQ7MDczOC0zOTkxPC9pc2JuPjxhY2Nlc3Npb24t
bnVtPjI2MzY1NDM2PC9hY2Nlc3Npb24tbnVtPjx1cmxzPjwvdXJscz48Y3VzdG9tMj5QTUM0NzMz
NDE2PC9jdXN0b20yPjxjdXN0b202Pk5JSE1TNzIyNTg1PC9jdXN0b202PjxlbGVjdHJvbmljLXJl
c291cmNlLW51bT4xMC4xMDE2L2oucGVjLjIwMTUuMDkuMDAyPC9lbGVjdHJvbmljLXJlc291cmNl
LW51bT48cmVtb3RlLWRhdGFiYXNlLXByb3ZpZGVyPk5MTTwvcmVtb3RlLWRhdGFiYXNlLXByb3Zp
ZGVyPjxsYW5ndWFnZT5lbmc8L2xhbmd1YWdlPjwvcmVjb3JkPjwvQ2l0ZT48Q2l0ZT48QXV0aG9y
PlJvbmRldDwvQXV0aG9yPjxZZWFyPjIwMTU8L1llYXI+PFJlY051bT4xMTwvUmVjTnVtPjxyZWNv
cmQ+PHJlYy1udW1iZXI+MTE8L3JlYy1udW1iZXI+PGZvcmVpZ24ta2V5cz48a2V5IGFwcD0iRU4i
IGRiLWlkPSI1ZHN2eHR2MnZhNTB4dmVyczA4dmZ6Mng5eGZ2ZjVmcnN3ZTUiIHRpbWVzdGFtcD0i
MTc0NDE1OTI1NCI+MTE8L2tleT48L2ZvcmVpZ24ta2V5cz48cmVmLXR5cGUgbmFtZT0iSm91cm5h
bCBBcnRpY2xlIj4xNzwvcmVmLXR5cGU+PGNvbnRyaWJ1dG9ycz48YXV0aG9ycz48YXV0aG9yPlJv
bmRldCwgQy48L2F1dGhvcj48YXV0aG9yPlBhcml6b3QsIEkuPC9hdXRob3I+PGF1dGhvcj5DYWR3
YWxsYWRlciwgSi4gUy48L2F1dGhvcj48YXV0aG9yPkxlYmFzLCBKLjwvYXV0aG9yPjxhdXRob3I+
Q2hhdXZpbiwgUC48L2F1dGhvcj48L2F1dGhvcnM+PC9jb250cmlidXRvcnM+PGF1dGgtYWRkcmVz
cz5JTlNFUk0sIFVNUl9TIDExMzYsIFBpZXJyZSBMb3VpcyBJbnN0aXR1dGUgb2YgRXBpZGVtaW9s
b2d5IGFuZCBQdWJsaWMgSGVhbHRoLCBEZXBhcnRtZW50IG9mIFNvY2lhbCBFcGlkZW1pb2xvZ3ks
IEYtNzUwMTMsIFBhcmlzLCBGcmFuY2UuIGNsYWlyZS5yb25kZXRAaW5zZXJtLmZyLiYjeEQ7U29y
Ym9ubmUgVW5pdmVyc2l0w6lzLCBVUE1DIFVuaXYgUGFyaXMgMDYsIFVNUl9TIDExMzYsIEYtNzUw
MTMsIFBhcmlzLCBGcmFuY2UuIGNsYWlyZS5yb25kZXRAaW5zZXJtLmZyLiYjeEQ7U29yYm9ubmUg
VW5pdmVyc2l0w6lzLCBVUE1DIFVuaXYgUGFyaXMgMDYsIFNjaG9vbCBvZiBNZWRpY2luZSwgRGVw
YXJ0bWVudCBvZiBHZW5lcmFsIFByYWN0aWNlLCBGLTc1MDEyLCBQYXJpcywgRnJhbmNlLiBjbGFp
cmUucm9uZGV0QGluc2VybS5mci4mI3hEO0NOUlMsIFVNUiA4MDk3LCBDZW50cmUgTWF1cmljZSBI
YWxid2FjaHMsIFJlc2VhcmNoIFRlYW0gb24gU29jaWFsIEluZXF1YWxpdGllcywgRi03NTAxNCwg
UGFyaXMsIEZyYW5jZS4gaXNhYmVsbGUucGFyaXpvdEBlbnMuZnIuJiN4RDtTb3Jib25uZSBVbml2
ZXJzaXTDqXMsIFVQTUMgVW5pdiBQYXJpcyAwNiwgVU1SX1MgMTEzNiwgRi03NTAxMywgUGFyaXMs
IEZyYW5jZS4ganMuY2Fkd2FsbGFkZXJAZXhlcmNlci5mci4mI3hEO1NvcmJvbm5lIFVuaXZlcnNp
dMOpcywgVVBNQyBVbml2IFBhcmlzIDA2LCBTY2hvb2wgb2YgTWVkaWNpbmUsIERlcGFydG1lbnQg
b2YgR2VuZXJhbCBQcmFjdGljZSwgRi03NTAxMiwgUGFyaXMsIEZyYW5jZS4ganMuY2Fkd2FsbGFk
ZXJAZXhlcmNlci5mci4mI3hEO0lOU0VSTSwgVTY2OSwgUGFyaXMgU3VkIElubm92YXRpb24gR3Jv
dXAgSW4gQWRvbGVzY2VudCBNZW50YWwgSGVhbHRoLCBDb2NoaW4gSG9zcGl0YWwsIFBhcmlzLCBG
cmFuY2UuIGpzLmNhZHdhbGxhZGVyQGV4ZXJjZXIuZnIuJiN4RDtBUC1IUCwgSMO0cGl0YWwgU2Fp
bnQtQW50b2luZSwgUG9saWNsaW5pcXVlIEJhdWRlbGFpcmUsIFBhcmlzLCBGLTc1MDEyLCBGcmFu
Y2UuIGphY3F1ZXMubGViYXNAc2F0LmFwaHAuZnIuJiN4RDtJTlNFUk0sIFVNUl9TIDExMzYsIFBp
ZXJyZSBMb3VpcyBJbnN0aXR1dGUgb2YgRXBpZGVtaW9sb2d5IGFuZCBQdWJsaWMgSGVhbHRoLCBE
ZXBhcnRtZW50IG9mIFNvY2lhbCBFcGlkZW1pb2xvZ3ksIEYtNzUwMTMsIFBhcmlzLCBGcmFuY2Uu
IHBpZXJyZS5jaGF1dmluQGluc2VybS5mci4mI3hEO1NvcmJvbm5lIFVuaXZlcnNpdMOpcywgVVBN
QyBVbml2IFBhcmlzIDA2LCBVTVJfUyAxMTM2LCBGLTc1MDEzLCBQYXJpcywgRnJhbmNlLiBwaWVy
cmUuY2hhdXZpbkBpbnNlcm0uZnIuPC9hdXRoLWFkZHJlc3M+PHRpdGxlcz48dGl0bGU+V2h5IHVu
ZGVyc2VydmVkIHBhdGllbnRzIGRvIG5vdCBjb25zdWx0IHRoZWlyIGdlbmVyYWwgcHJhY3RpdGlv
bmVyIGZvciBkZXByZXNzaW9uOiByZXN1bHRzIG9mIGEgcXVhbGl0YXRpdmUgYW5kIGEgcXVhbnRp
dGF0aXZlIHN1cnZleSBhdCBhIGZyZWUgb3V0cGF0aWVudCBjbGluaWMgaW4gUGFyaXMsIEZyYW5j
ZTwvdGl0bGU+PHNlY29uZGFyeS10aXRsZT5CTUMgRmFtIFByYWN0PC9zZWNvbmRhcnktdGl0bGU+
PC90aXRsZXM+PHBlcmlvZGljYWw+PGZ1bGwtdGl0bGU+Qk1DIEZhbSBQcmFjdDwvZnVsbC10aXRs
ZT48L3BlcmlvZGljYWw+PHBhZ2VzPjU3PC9wYWdlcz48dm9sdW1lPjE2PC92b2x1bWU+PGVkaXRp
b24+MjAxNS8wNS8wOTwvZWRpdGlvbj48a2V5d29yZHM+PGtleXdvcmQ+QWR1bHQ8L2tleXdvcmQ+
PGtleXdvcmQ+QXR0aXR1ZGUgdG8gSGVhbHRoPC9rZXl3b3JkPjxrZXl3b3JkPkNyb3NzLVNlY3Rp
b25hbCBTdHVkaWVzPC9rZXl3b3JkPjxrZXl3b3JkPipEZXByZXNzaXZlIERpc29yZGVyL2RpYWdu
b3Npcy9lcGlkZW1pb2xvZ3kvcHN5Y2hvbG9neS90aGVyYXB5PC9rZXl3b3JkPjxrZXl3b3JkPkVt
aWdyYW50cyBhbmQgSW1taWdyYW50cy9wc3ljaG9sb2d5PC9rZXl3b3JkPjxrZXl3b3JkPkZlbWFs
ZTwva2V5d29yZD48a2V5d29yZD5GcmFuY2UvZXBpZGVtaW9sb2d5PC9rZXl3b3JkPjxrZXl3b3Jk
PipHZW5lcmFsIFByYWN0aXRpb25lcnM8L2tleXdvcmQ+PGtleXdvcmQ+KkhlYWx0aCBTZXJ2aWNl
cyBBY2Nlc3NpYmlsaXR5L3N0YW5kYXJkcy9zdGF0aXN0aWNzICZhbXA7IG51bWVyaWNhbCBkYXRh
PC9rZXl3b3JkPjxrZXl3b3JkPkh1bWFuczwva2V5d29yZD48a2V5d29yZD5NYWxlPC9rZXl3b3Jk
PjxrZXl3b3JkPk1lbnRhbCBIZWFsdGgvc3RhdGlzdGljcyAmYW1wOyBudW1lcmljYWwgZGF0YTwv
a2V5d29yZD48a2V5d29yZD5NaWRkbGUgQWdlZDwva2V5d29yZD48a2V5d29yZD5OZWVkcyBBc3Nl
c3NtZW50PC9rZXl3b3JkPjxrZXl3b3JkPlBhdGllbnQgQWNjZXB0YW5jZSBvZiBIZWFsdGggQ2Fy
ZS8qcHN5Y2hvbG9neTwva2V5d29yZD48a2V5d29yZD4qUGh5c2ljaWFuLVBhdGllbnQgUmVsYXRp
b25zPC9rZXl3b3JkPjxrZXl3b3JkPlByZXZhbGVuY2U8L2tleXdvcmQ+PGtleXdvcmQ+UmlzayBB
c3Nlc3NtZW50L21ldGhvZHM8L2tleXdvcmQ+PGtleXdvcmQ+U2V4IEZhY3RvcnM8L2tleXdvcmQ+
PGtleXdvcmQ+U29jaWFsIFBlcmNlcHRpb248L2tleXdvcmQ+PC9rZXl3b3Jkcz48ZGF0ZXM+PHll
YXI+MjAxNTwveWVhcj48cHViLWRhdGVzPjxkYXRlPk1heSA4PC9kYXRlPjwvcHViLWRhdGVzPjwv
ZGF0ZXM+PGlzYm4+MTQ3MS0yMjk2PC9pc2JuPjxhY2Nlc3Npb24tbnVtPjI1OTUxODk4PC9hY2Nl
c3Npb24tbnVtPjx1cmxzPjwvdXJscz48Y3VzdG9tMj5QTUM0NDM4MzM2PC9jdXN0b20yPjxlbGVj
dHJvbmljLXJlc291cmNlLW51bT4xMC4xMTg2L3MxMjg3NS0wMTUtMDI3My0yPC9lbGVjdHJvbmlj
LXJlc291cmNlLW51bT48cmVtb3RlLWRhdGFiYXNlLXByb3ZpZGVyPk5MTTwvcmVtb3RlLWRhdGFi
YXNlLXByb3ZpZGVyPjxsYW5ndWFnZT5lbmc8L2xhbmd1YWdlPjwvcmVjb3JkPjwvQ2l0ZT48L0Vu
ZE5vdGU+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BZ2dhcndhbDwvQXV0aG9yPjxZZWFyPjIwMTY8L1llYXI+
PFJlY051bT45PC9SZWNOdW0+PERpc3BsYXlUZXh0PjxzdHlsZSBmYWNlPSJzdXBlcnNjcmlwdCI+
MTMsIDE0PC9zdHlsZT48L0Rpc3BsYXlUZXh0PjxyZWNvcmQ+PHJlYy1udW1iZXI+OTwvcmVjLW51
bWJlcj48Zm9yZWlnbi1rZXlzPjxrZXkgYXBwPSJFTiIgZGItaWQ9IjVkc3Z4dHYydmE1MHh2ZXJz
MDh2ZnoyeDl4ZnZmNWZyc3dlNSIgdGltZXN0YW1wPSIxNzQ0MTU5MjA1Ij45PC9rZXk+PC9mb3Jl
aWduLWtleXM+PHJlZi10eXBlIG5hbWU9IkpvdXJuYWwgQXJ0aWNsZSI+MTc8L3JlZi10eXBlPjxj
b250cmlidXRvcnM+PGF1dGhvcnM+PGF1dGhvcj5BZ2dhcndhbCwgTi4gSy48L2F1dGhvcj48YXV0
aG9yPlBpZWgsIE0uIEMuPC9hdXRob3I+PGF1dGhvcj5EaXhvbiwgTC48L2F1dGhvcj48YXV0aG9y
Pkd1YXJuYWNjaWEsIFAuPC9hdXRob3I+PGF1dGhvcj5BbGVncsOtYSwgTS48L2F1dGhvcj48YXV0
aG9yPkxld2lzLUZlcm7DoW5kZXosIFIuPC9hdXRob3I+PC9hdXRob3JzPjwvY29udHJpYnV0b3Jz
PjxhdXRoLWFkZHJlc3M+Q29sdW1iaWEgVW5pdmVyc2l0eSBEZXBhcnRtZW50IG9mIFBzeWNoaWF0
cnkgYW5kIFRoZSBDZW50ZXIgb2YgRXhjZWxsZW5jZSBmb3IgQ3VsdHVyYWwgQ29tcGV0ZW5jZSBh
dCBUaGUgTmV3IFlvcmsgU3RhdGUgUHN5Y2hpYXRyaWMgSW5zdGl0dXRlLCBOZXcgWW9yaywgVVNB
LiBFbGVjdHJvbmljIGFkZHJlc3M6IGFnZ2Fyd2FAbnlzcGkuY29sdW1iaWEuZWR1LiYjeEQ7Q29s
dW1iaWEgVW5pdmVyc2l0eSBDb2xsZWdlIG9mIFBoeXNpY2lhbnMgYW5kIFN1cmdlb25zLCBOZXcg
WW9yaywgVVNBLiYjeEQ7Q29sdW1iaWEgVW5pdmVyc2l0eSBEZXBhcnRtZW50IG9mIFBzeWNoaWF0
cnkgYW5kIFRoZSBOZXcgWW9yayBTdGF0ZSBQc3ljaGlhdHJpYyBJbnN0aXR1dGUsIE5ldyBZb3Jr
LCBVU0EuJiN4RDtJbnN0aXR1dGUgZm9yIEhlYWx0aC4gSGVhbHRoIENhcmUgUG9saWN5ICZhbXA7
IEFnaW5nIFJlc2VhcmNoLiBSdXRnZXJzLFRoZSBTdGF0ZSBVbml2ZXJzaXR5IG9mIE5ldyBKZXJz
ZXksIE5ldyBCcnVuc3dpY2ssIFVTQS4mI3hEO0NlbnRlciBmb3IgTXVsdGljdWx0dXJhbCBNZW50
YWwgSGVhbHRoIFJlc2VhcmNoIGFuZCBIYXJ2YXJkIE1lZGljYWwgU2Nob29sLCBTb21lcnZpbGxl
LCBVU0EuJiN4RDtDb2x1bWJpYSBVbml2ZXJzaXR5IERlcGFydG1lbnQgb2YgUHN5Y2hpYXRyeSBh
bmQgVGhlIENlbnRlciBvZiBFeGNlbGxlbmNlIGZvciBDdWx0dXJhbCBDb21wZXRlbmNlIGF0IFRo
ZSBOZXcgWW9yayBTdGF0ZSBQc3ljaGlhdHJpYyBJbnN0aXR1dGUsIE5ldyBZb3JrLCBVU0EuPC9h
dXRoLWFkZHJlc3M+PHRpdGxlcz48dGl0bGU+Q2xpbmljaWFuIGRlc2NyaXB0aW9ucyBvZiBjb21t
dW5pY2F0aW9uIHN0cmF0ZWdpZXMgdG8gaW1wcm92ZSB0cmVhdG1lbnQgZW5nYWdlbWVudCBieSBy
YWNpYWwvZXRobmljIG1pbm9yaXRpZXMgaW4gbWVudGFsIGhlYWx0aCBzZXJ2aWNlczogQSBzeXN0
ZW1hdGljIHJldmlldzwvdGl0bGU+PHNlY29uZGFyeS10aXRsZT5QYXRpZW50IEVkdWMgQ291bnM8
L3NlY29uZGFyeS10aXRsZT48L3RpdGxlcz48cGVyaW9kaWNhbD48ZnVsbC10aXRsZT5QYXRpZW50
IEVkdWMgQ291bnM8L2Z1bGwtdGl0bGU+PC9wZXJpb2RpY2FsPjxwYWdlcz4xOTgtMjA5PC9wYWdl
cz48dm9sdW1lPjk5PC92b2x1bWU+PG51bWJlcj4yPC9udW1iZXI+PGVkaXRpb24+MjAxNS8wOS8x
NTwvZWRpdGlvbj48a2V5d29yZHM+PGtleXdvcmQ+QWRvbGVzY2VudDwva2V5d29yZD48a2V5d29y
ZD5BZHVsdDwva2V5d29yZD48a2V5d29yZD5BZ2VkPC9rZXl3b3JkPjxrZXl3b3JkPipDb21tdW5p
Y2F0aW9uPC9rZXl3b3JkPjxrZXl3b3JkPipDb250aW51aXR5IG9mIFBhdGllbnQgQ2FyZTwva2V5
d29yZD48a2V5d29yZD5DdWx0dXJhbCBDb21wZXRlbmN5PC9rZXl3b3JkPjxrZXl3b3JkPkN1bHR1
cmFsIERpdmVyc2l0eTwva2V5d29yZD48a2V5d29yZD4qRXRobmljaXR5L3BzeWNob2xvZ3k8L2tl
eXdvcmQ+PGtleXdvcmQ+RmVtYWxlPC9rZXl3b3JkPjxrZXl3b3JkPkh1bWFuczwva2V5d29yZD48
a2V5d29yZD5NYWxlPC9rZXl3b3JkPjxrZXl3b3JkPk1lbnRhbCBEaXNvcmRlcnMvKmV0aG5vbG9n
eS8qdGhlcmFweTwva2V5d29yZD48a2V5d29yZD5QYXRpZW50IEFjY2VwdGFuY2Ugb2YgSGVhbHRo
IENhcmUvKmV0aG5vbG9neTwva2V5d29yZD48a2V5d29yZD5Qcm9mZXNzaW9uYWwtUGF0aWVudCBS
ZWxhdGlvbnM8L2tleXdvcmQ+PGtleXdvcmQ+KlJhY2lhbCBHcm91cHMvcHN5Y2hvbG9neTwva2V5
d29yZD48a2V5d29yZD5Dcm9zcy1jdWx0dXJhbCBjb21tdW5pY2F0aW9uPC9rZXl3b3JkPjxrZXl3
b3JkPkN1bHR1cmFsIHBzeWNoaWF0cnk8L2tleXdvcmQ+PGtleXdvcmQ+TWVkaWNhbCBjb21tdW5p
Y2F0aW9uPC9rZXl3b3JkPjxrZXl3b3JkPlN5c3RlbWF0aWMgcmV2aWV3PC9rZXl3b3JkPjxrZXl3
b3JkPlRyZWF0bWVudCBlbmdhZ2VtZW50PC9rZXl3b3JkPjwva2V5d29yZHM+PGRhdGVzPjx5ZWFy
PjIwMTY8L3llYXI+PHB1Yi1kYXRlcz48ZGF0ZT5GZWI8L2RhdGU+PC9wdWItZGF0ZXM+PC9kYXRl
cz48aXNibj4wNzM4LTM5OTEgKFByaW50KSYjeEQ7MDczOC0zOTkxPC9pc2JuPjxhY2Nlc3Npb24t
bnVtPjI2MzY1NDM2PC9hY2Nlc3Npb24tbnVtPjx1cmxzPjwvdXJscz48Y3VzdG9tMj5QTUM0NzMz
NDE2PC9jdXN0b20yPjxjdXN0b202Pk5JSE1TNzIyNTg1PC9jdXN0b202PjxlbGVjdHJvbmljLXJl
c291cmNlLW51bT4xMC4xMDE2L2oucGVjLjIwMTUuMDkuMDAyPC9lbGVjdHJvbmljLXJlc291cmNl
LW51bT48cmVtb3RlLWRhdGFiYXNlLXByb3ZpZGVyPk5MTTwvcmVtb3RlLWRhdGFiYXNlLXByb3Zp
ZGVyPjxsYW5ndWFnZT5lbmc8L2xhbmd1YWdlPjwvcmVjb3JkPjwvQ2l0ZT48Q2l0ZT48QXV0aG9y
PlJvbmRldDwvQXV0aG9yPjxZZWFyPjIwMTU8L1llYXI+PFJlY051bT4xMTwvUmVjTnVtPjxyZWNv
cmQ+PHJlYy1udW1iZXI+MTE8L3JlYy1udW1iZXI+PGZvcmVpZ24ta2V5cz48a2V5IGFwcD0iRU4i
IGRiLWlkPSI1ZHN2eHR2MnZhNTB4dmVyczA4dmZ6Mng5eGZ2ZjVmcnN3ZTUiIHRpbWVzdGFtcD0i
MTc0NDE1OTI1NCI+MTE8L2tleT48L2ZvcmVpZ24ta2V5cz48cmVmLXR5cGUgbmFtZT0iSm91cm5h
bCBBcnRpY2xlIj4xNzwvcmVmLXR5cGU+PGNvbnRyaWJ1dG9ycz48YXV0aG9ycz48YXV0aG9yPlJv
bmRldCwgQy48L2F1dGhvcj48YXV0aG9yPlBhcml6b3QsIEkuPC9hdXRob3I+PGF1dGhvcj5DYWR3
YWxsYWRlciwgSi4gUy48L2F1dGhvcj48YXV0aG9yPkxlYmFzLCBKLjwvYXV0aG9yPjxhdXRob3I+
Q2hhdXZpbiwgUC48L2F1dGhvcj48L2F1dGhvcnM+PC9jb250cmlidXRvcnM+PGF1dGgtYWRkcmVz
cz5JTlNFUk0sIFVNUl9TIDExMzYsIFBpZXJyZSBMb3VpcyBJbnN0aXR1dGUgb2YgRXBpZGVtaW9s
b2d5IGFuZCBQdWJsaWMgSGVhbHRoLCBEZXBhcnRtZW50IG9mIFNvY2lhbCBFcGlkZW1pb2xvZ3ks
IEYtNzUwMTMsIFBhcmlzLCBGcmFuY2UuIGNsYWlyZS5yb25kZXRAaW5zZXJtLmZyLiYjeEQ7U29y
Ym9ubmUgVW5pdmVyc2l0w6lzLCBVUE1DIFVuaXYgUGFyaXMgMDYsIFVNUl9TIDExMzYsIEYtNzUw
MTMsIFBhcmlzLCBGcmFuY2UuIGNsYWlyZS5yb25kZXRAaW5zZXJtLmZyLiYjeEQ7U29yYm9ubmUg
VW5pdmVyc2l0w6lzLCBVUE1DIFVuaXYgUGFyaXMgMDYsIFNjaG9vbCBvZiBNZWRpY2luZSwgRGVw
YXJ0bWVudCBvZiBHZW5lcmFsIFByYWN0aWNlLCBGLTc1MDEyLCBQYXJpcywgRnJhbmNlLiBjbGFp
cmUucm9uZGV0QGluc2VybS5mci4mI3hEO0NOUlMsIFVNUiA4MDk3LCBDZW50cmUgTWF1cmljZSBI
YWxid2FjaHMsIFJlc2VhcmNoIFRlYW0gb24gU29jaWFsIEluZXF1YWxpdGllcywgRi03NTAxNCwg
UGFyaXMsIEZyYW5jZS4gaXNhYmVsbGUucGFyaXpvdEBlbnMuZnIuJiN4RDtTb3Jib25uZSBVbml2
ZXJzaXTDqXMsIFVQTUMgVW5pdiBQYXJpcyAwNiwgVU1SX1MgMTEzNiwgRi03NTAxMywgUGFyaXMs
IEZyYW5jZS4ganMuY2Fkd2FsbGFkZXJAZXhlcmNlci5mci4mI3hEO1NvcmJvbm5lIFVuaXZlcnNp
dMOpcywgVVBNQyBVbml2IFBhcmlzIDA2LCBTY2hvb2wgb2YgTWVkaWNpbmUsIERlcGFydG1lbnQg
b2YgR2VuZXJhbCBQcmFjdGljZSwgRi03NTAxMiwgUGFyaXMsIEZyYW5jZS4ganMuY2Fkd2FsbGFk
ZXJAZXhlcmNlci5mci4mI3hEO0lOU0VSTSwgVTY2OSwgUGFyaXMgU3VkIElubm92YXRpb24gR3Jv
dXAgSW4gQWRvbGVzY2VudCBNZW50YWwgSGVhbHRoLCBDb2NoaW4gSG9zcGl0YWwsIFBhcmlzLCBG
cmFuY2UuIGpzLmNhZHdhbGxhZGVyQGV4ZXJjZXIuZnIuJiN4RDtBUC1IUCwgSMO0cGl0YWwgU2Fp
bnQtQW50b2luZSwgUG9saWNsaW5pcXVlIEJhdWRlbGFpcmUsIFBhcmlzLCBGLTc1MDEyLCBGcmFu
Y2UuIGphY3F1ZXMubGViYXNAc2F0LmFwaHAuZnIuJiN4RDtJTlNFUk0sIFVNUl9TIDExMzYsIFBp
ZXJyZSBMb3VpcyBJbnN0aXR1dGUgb2YgRXBpZGVtaW9sb2d5IGFuZCBQdWJsaWMgSGVhbHRoLCBE
ZXBhcnRtZW50IG9mIFNvY2lhbCBFcGlkZW1pb2xvZ3ksIEYtNzUwMTMsIFBhcmlzLCBGcmFuY2Uu
IHBpZXJyZS5jaGF1dmluQGluc2VybS5mci4mI3hEO1NvcmJvbm5lIFVuaXZlcnNpdMOpcywgVVBN
QyBVbml2IFBhcmlzIDA2LCBVTVJfUyAxMTM2LCBGLTc1MDEzLCBQYXJpcywgRnJhbmNlLiBwaWVy
cmUuY2hhdXZpbkBpbnNlcm0uZnIuPC9hdXRoLWFkZHJlc3M+PHRpdGxlcz48dGl0bGU+V2h5IHVu
ZGVyc2VydmVkIHBhdGllbnRzIGRvIG5vdCBjb25zdWx0IHRoZWlyIGdlbmVyYWwgcHJhY3RpdGlv
bmVyIGZvciBkZXByZXNzaW9uOiByZXN1bHRzIG9mIGEgcXVhbGl0YXRpdmUgYW5kIGEgcXVhbnRp
dGF0aXZlIHN1cnZleSBhdCBhIGZyZWUgb3V0cGF0aWVudCBjbGluaWMgaW4gUGFyaXMsIEZyYW5j
ZTwvdGl0bGU+PHNlY29uZGFyeS10aXRsZT5CTUMgRmFtIFByYWN0PC9zZWNvbmRhcnktdGl0bGU+
PC90aXRsZXM+PHBlcmlvZGljYWw+PGZ1bGwtdGl0bGU+Qk1DIEZhbSBQcmFjdDwvZnVsbC10aXRs
ZT48L3BlcmlvZGljYWw+PHBhZ2VzPjU3PC9wYWdlcz48dm9sdW1lPjE2PC92b2x1bWU+PGVkaXRp
b24+MjAxNS8wNS8wOTwvZWRpdGlvbj48a2V5d29yZHM+PGtleXdvcmQ+QWR1bHQ8L2tleXdvcmQ+
PGtleXdvcmQ+QXR0aXR1ZGUgdG8gSGVhbHRoPC9rZXl3b3JkPjxrZXl3b3JkPkNyb3NzLVNlY3Rp
b25hbCBTdHVkaWVzPC9rZXl3b3JkPjxrZXl3b3JkPipEZXByZXNzaXZlIERpc29yZGVyL2RpYWdu
b3Npcy9lcGlkZW1pb2xvZ3kvcHN5Y2hvbG9neS90aGVyYXB5PC9rZXl3b3JkPjxrZXl3b3JkPkVt
aWdyYW50cyBhbmQgSW1taWdyYW50cy9wc3ljaG9sb2d5PC9rZXl3b3JkPjxrZXl3b3JkPkZlbWFs
ZTwva2V5d29yZD48a2V5d29yZD5GcmFuY2UvZXBpZGVtaW9sb2d5PC9rZXl3b3JkPjxrZXl3b3Jk
PipHZW5lcmFsIFByYWN0aXRpb25lcnM8L2tleXdvcmQ+PGtleXdvcmQ+KkhlYWx0aCBTZXJ2aWNl
cyBBY2Nlc3NpYmlsaXR5L3N0YW5kYXJkcy9zdGF0aXN0aWNzICZhbXA7IG51bWVyaWNhbCBkYXRh
PC9rZXl3b3JkPjxrZXl3b3JkPkh1bWFuczwva2V5d29yZD48a2V5d29yZD5NYWxlPC9rZXl3b3Jk
PjxrZXl3b3JkPk1lbnRhbCBIZWFsdGgvc3RhdGlzdGljcyAmYW1wOyBudW1lcmljYWwgZGF0YTwv
a2V5d29yZD48a2V5d29yZD5NaWRkbGUgQWdlZDwva2V5d29yZD48a2V5d29yZD5OZWVkcyBBc3Nl
c3NtZW50PC9rZXl3b3JkPjxrZXl3b3JkPlBhdGllbnQgQWNjZXB0YW5jZSBvZiBIZWFsdGggQ2Fy
ZS8qcHN5Y2hvbG9neTwva2V5d29yZD48a2V5d29yZD4qUGh5c2ljaWFuLVBhdGllbnQgUmVsYXRp
b25zPC9rZXl3b3JkPjxrZXl3b3JkPlByZXZhbGVuY2U8L2tleXdvcmQ+PGtleXdvcmQ+UmlzayBB
c3Nlc3NtZW50L21ldGhvZHM8L2tleXdvcmQ+PGtleXdvcmQ+U2V4IEZhY3RvcnM8L2tleXdvcmQ+
PGtleXdvcmQ+U29jaWFsIFBlcmNlcHRpb248L2tleXdvcmQ+PC9rZXl3b3Jkcz48ZGF0ZXM+PHll
YXI+MjAxNTwveWVhcj48cHViLWRhdGVzPjxkYXRlPk1heSA4PC9kYXRlPjwvcHViLWRhdGVzPjwv
ZGF0ZXM+PGlzYm4+MTQ3MS0yMjk2PC9pc2JuPjxhY2Nlc3Npb24tbnVtPjI1OTUxODk4PC9hY2Nl
c3Npb24tbnVtPjx1cmxzPjwvdXJscz48Y3VzdG9tMj5QTUM0NDM4MzM2PC9jdXN0b20yPjxlbGVj
dHJvbmljLXJlc291cmNlLW51bT4xMC4xMTg2L3MxMjg3NS0wMTUtMDI3My0yPC9lbGVjdHJvbmlj
LXJlc291cmNlLW51bT48cmVtb3RlLWRhdGFiYXNlLXByb3ZpZGVyPk5MTTwvcmVtb3RlLWRhdGFi
YXNlLXByb3ZpZGVyPjxsYW5ndWFnZT5lbmc8L2xhbmd1YWdlPjwvcmVjb3JkPjwvQ2l0ZT48L0Vu
ZE5vdGU+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3, 14</w:t>
      </w:r>
      <w:r w:rsidR="003D2FA5">
        <w:rPr>
          <w:rFonts w:ascii="Arial" w:hAnsi="Arial" w:cs="Arial"/>
          <w:sz w:val="20"/>
          <w:szCs w:val="20"/>
        </w:rPr>
        <w:fldChar w:fldCharType="end"/>
      </w:r>
    </w:p>
    <w:p w14:paraId="0CAACF98" w14:textId="60B00338" w:rsidR="00D72757" w:rsidRPr="00C65D9C" w:rsidRDefault="00696D41" w:rsidP="00C65D9C">
      <w:pPr>
        <w:pStyle w:val="ListParagraph"/>
        <w:numPr>
          <w:ilvl w:val="0"/>
          <w:numId w:val="10"/>
        </w:numPr>
        <w:spacing w:line="360" w:lineRule="auto"/>
        <w:rPr>
          <w:rFonts w:ascii="Arial" w:hAnsi="Arial" w:cs="Arial"/>
          <w:sz w:val="20"/>
          <w:szCs w:val="20"/>
        </w:rPr>
      </w:pPr>
      <w:r w:rsidRPr="00C65D9C">
        <w:rPr>
          <w:rFonts w:ascii="Arial" w:hAnsi="Arial" w:cs="Arial"/>
          <w:sz w:val="20"/>
          <w:szCs w:val="20"/>
        </w:rPr>
        <w:t>Fear of confidentiality if clinicians were from the same cultural group</w:t>
      </w:r>
      <w:r w:rsidR="00D72757" w:rsidRPr="00C65D9C">
        <w:rPr>
          <w:rFonts w:ascii="Arial" w:hAnsi="Arial" w:cs="Arial"/>
          <w:sz w:val="20"/>
          <w:szCs w:val="20"/>
        </w:rPr>
        <w:t>.</w:t>
      </w:r>
      <w:r w:rsidR="003D2FA5">
        <w:rPr>
          <w:rFonts w:ascii="Arial" w:hAnsi="Arial" w:cs="Arial"/>
          <w:sz w:val="20"/>
          <w:szCs w:val="20"/>
        </w:rPr>
        <w:fldChar w:fldCharType="begin">
          <w:fldData xml:space="preserve">PEVuZE5vdGU+PENpdGU+PEF1dGhvcj5BZ2dhcndhbDwvQXV0aG9yPjxZZWFyPjIwMTY8L1llYXI+
PFJlY051bT45PC9SZWNOdW0+PERpc3BsYXlUZXh0PjxzdHlsZSBmYWNlPSJzdXBlcnNjcmlwdCI+
OCwgMTMsIDE1PC9zdHlsZT48L0Rpc3BsYXlUZXh0PjxyZWNvcmQ+PHJlYy1udW1iZXI+OTwvcmVj
LW51bWJlcj48Zm9yZWlnbi1rZXlzPjxrZXkgYXBwPSJFTiIgZGItaWQ9IjVkc3Z4dHYydmE1MHh2
ZXJzMDh2ZnoyeDl4ZnZmNWZyc3dlNSIgdGltZXN0YW1wPSIxNzQ0MTU5MjA1Ij45PC9rZXk+PC9m
b3JlaWduLWtleXM+PHJlZi10eXBlIG5hbWU9IkpvdXJuYWwgQXJ0aWNsZSI+MTc8L3JlZi10eXBl
Pjxjb250cmlidXRvcnM+PGF1dGhvcnM+PGF1dGhvcj5BZ2dhcndhbCwgTi4gSy48L2F1dGhvcj48
YXV0aG9yPlBpZWgsIE0uIEMuPC9hdXRob3I+PGF1dGhvcj5EaXhvbiwgTC48L2F1dGhvcj48YXV0
aG9yPkd1YXJuYWNjaWEsIFAuPC9hdXRob3I+PGF1dGhvcj5BbGVncsOtYSwgTS48L2F1dGhvcj48
YXV0aG9yPkxld2lzLUZlcm7DoW5kZXosIFIuPC9hdXRob3I+PC9hdXRob3JzPjwvY29udHJpYnV0
b3JzPjxhdXRoLWFkZHJlc3M+Q29sdW1iaWEgVW5pdmVyc2l0eSBEZXBhcnRtZW50IG9mIFBzeWNo
aWF0cnkgYW5kIFRoZSBDZW50ZXIgb2YgRXhjZWxsZW5jZSBmb3IgQ3VsdHVyYWwgQ29tcGV0ZW5j
ZSBhdCBUaGUgTmV3IFlvcmsgU3RhdGUgUHN5Y2hpYXRyaWMgSW5zdGl0dXRlLCBOZXcgWW9yaywg
VVNBLiBFbGVjdHJvbmljIGFkZHJlc3M6IGFnZ2Fyd2FAbnlzcGkuY29sdW1iaWEuZWR1LiYjeEQ7
Q29sdW1iaWEgVW5pdmVyc2l0eSBDb2xsZWdlIG9mIFBoeXNpY2lhbnMgYW5kIFN1cmdlb25zLCBO
ZXcgWW9yaywgVVNBLiYjeEQ7Q29sdW1iaWEgVW5pdmVyc2l0eSBEZXBhcnRtZW50IG9mIFBzeWNo
aWF0cnkgYW5kIFRoZSBOZXcgWW9yayBTdGF0ZSBQc3ljaGlhdHJpYyBJbnN0aXR1dGUsIE5ldyBZ
b3JrLCBVU0EuJiN4RDtJbnN0aXR1dGUgZm9yIEhlYWx0aC4gSGVhbHRoIENhcmUgUG9saWN5ICZh
bXA7IEFnaW5nIFJlc2VhcmNoLiBSdXRnZXJzLFRoZSBTdGF0ZSBVbml2ZXJzaXR5IG9mIE5ldyBK
ZXJzZXksIE5ldyBCcnVuc3dpY2ssIFVTQS4mI3hEO0NlbnRlciBmb3IgTXVsdGljdWx0dXJhbCBN
ZW50YWwgSGVhbHRoIFJlc2VhcmNoIGFuZCBIYXJ2YXJkIE1lZGljYWwgU2Nob29sLCBTb21lcnZp
bGxlLCBVU0EuJiN4RDtDb2x1bWJpYSBVbml2ZXJzaXR5IERlcGFydG1lbnQgb2YgUHN5Y2hpYXRy
eSBhbmQgVGhlIENlbnRlciBvZiBFeGNlbGxlbmNlIGZvciBDdWx0dXJhbCBDb21wZXRlbmNlIGF0
IFRoZSBOZXcgWW9yayBTdGF0ZSBQc3ljaGlhdHJpYyBJbnN0aXR1dGUsIE5ldyBZb3JrLCBVU0Eu
PC9hdXRoLWFkZHJlc3M+PHRpdGxlcz48dGl0bGU+Q2xpbmljaWFuIGRlc2NyaXB0aW9ucyBvZiBj
b21tdW5pY2F0aW9uIHN0cmF0ZWdpZXMgdG8gaW1wcm92ZSB0cmVhdG1lbnQgZW5nYWdlbWVudCBi
eSByYWNpYWwvZXRobmljIG1pbm9yaXRpZXMgaW4gbWVudGFsIGhlYWx0aCBzZXJ2aWNlczogQSBz
eXN0ZW1hdGljIHJldmlldzwvdGl0bGU+PHNlY29uZGFyeS10aXRsZT5QYXRpZW50IEVkdWMgQ291
bnM8L3NlY29uZGFyeS10aXRsZT48L3RpdGxlcz48cGVyaW9kaWNhbD48ZnVsbC10aXRsZT5QYXRp
ZW50IEVkdWMgQ291bnM8L2Z1bGwtdGl0bGU+PC9wZXJpb2RpY2FsPjxwYWdlcz4xOTgtMjA5PC9w
YWdlcz48dm9sdW1lPjk5PC92b2x1bWU+PG51bWJlcj4yPC9udW1iZXI+PGVkaXRpb24+MjAxNS8w
OS8xNTwvZWRpdGlvbj48a2V5d29yZHM+PGtleXdvcmQ+QWRvbGVzY2VudDwva2V5d29yZD48a2V5
d29yZD5BZHVsdDwva2V5d29yZD48a2V5d29yZD5BZ2VkPC9rZXl3b3JkPjxrZXl3b3JkPipDb21t
dW5pY2F0aW9uPC9rZXl3b3JkPjxrZXl3b3JkPipDb250aW51aXR5IG9mIFBhdGllbnQgQ2FyZTwv
a2V5d29yZD48a2V5d29yZD5DdWx0dXJhbCBDb21wZXRlbmN5PC9rZXl3b3JkPjxrZXl3b3JkPkN1
bHR1cmFsIERpdmVyc2l0eTwva2V5d29yZD48a2V5d29yZD4qRXRobmljaXR5L3BzeWNob2xvZ3k8
L2tleXdvcmQ+PGtleXdvcmQ+RmVtYWxlPC9rZXl3b3JkPjxrZXl3b3JkPkh1bWFuczwva2V5d29y
ZD48a2V5d29yZD5NYWxlPC9rZXl3b3JkPjxrZXl3b3JkPk1lbnRhbCBEaXNvcmRlcnMvKmV0aG5v
bG9neS8qdGhlcmFweTwva2V5d29yZD48a2V5d29yZD5QYXRpZW50IEFjY2VwdGFuY2Ugb2YgSGVh
bHRoIENhcmUvKmV0aG5vbG9neTwva2V5d29yZD48a2V5d29yZD5Qcm9mZXNzaW9uYWwtUGF0aWVu
dCBSZWxhdGlvbnM8L2tleXdvcmQ+PGtleXdvcmQ+KlJhY2lhbCBHcm91cHMvcHN5Y2hvbG9neTwv
a2V5d29yZD48a2V5d29yZD5Dcm9zcy1jdWx0dXJhbCBjb21tdW5pY2F0aW9uPC9rZXl3b3JkPjxr
ZXl3b3JkPkN1bHR1cmFsIHBzeWNoaWF0cnk8L2tleXdvcmQ+PGtleXdvcmQ+TWVkaWNhbCBjb21t
dW5pY2F0aW9uPC9rZXl3b3JkPjxrZXl3b3JkPlN5c3RlbWF0aWMgcmV2aWV3PC9rZXl3b3JkPjxr
ZXl3b3JkPlRyZWF0bWVudCBlbmdhZ2VtZW50PC9rZXl3b3JkPjwva2V5d29yZHM+PGRhdGVzPjx5
ZWFyPjIwMTY8L3llYXI+PHB1Yi1kYXRlcz48ZGF0ZT5GZWI8L2RhdGU+PC9wdWItZGF0ZXM+PC9k
YXRlcz48aXNibj4wNzM4LTM5OTEgKFByaW50KSYjeEQ7MDczOC0zOTkxPC9pc2JuPjxhY2Nlc3Np
b24tbnVtPjI2MzY1NDM2PC9hY2Nlc3Npb24tbnVtPjx1cmxzPjwvdXJscz48Y3VzdG9tMj5QTUM0
NzMzNDE2PC9jdXN0b20yPjxjdXN0b202Pk5JSE1TNzIyNTg1PC9jdXN0b202PjxlbGVjdHJvbmlj
LXJlc291cmNlLW51bT4xMC4xMDE2L2oucGVjLjIwMTUuMDkuMDAyPC9lbGVjdHJvbmljLXJlc291
cmNlLW51bT48cmVtb3RlLWRhdGFiYXNlLXByb3ZpZGVyPk5MTTwvcmVtb3RlLWRhdGFiYXNlLXBy
b3ZpZGVyPjxsYW5ndWFnZT5lbmc8L2xhbmd1YWdlPjwvcmVjb3JkPjwvQ2l0ZT48Q2l0ZT48QXV0
aG9yPkthcGFkaWE8L0F1dGhvcj48WWVhcj4yMDE3PC9ZZWFyPjxSZWNOdW0+MTA8L1JlY051bT48
cmVjb3JkPjxyZWMtbnVtYmVyPjEwPC9yZWMtbnVtYmVyPjxmb3JlaWduLWtleXM+PGtleSBhcHA9
IkVOIiBkYi1pZD0iNWRzdnh0djJ2YTUweHZlcnMwOHZmejJ4OXhmdmY1ZnJzd2U1IiB0aW1lc3Rh
bXA9IjE3NDQxNTkyMjkiPjEwPC9rZXk+PC9mb3JlaWduLWtleXM+PHJlZi10eXBlIG5hbWU9Ikpv
dXJuYWwgQXJ0aWNsZSI+MTc8L3JlZi10eXBlPjxjb250cmlidXRvcnM+PGF1dGhvcnM+PGF1dGhv
cj5LYXBhZGlhLCBELjwvYXV0aG9yPjxhdXRob3I+QnJvb2tzLCBILiBMLjwvYXV0aG9yPjxhdXRo
b3I+TmF6cm9vLCBKLjwvYXV0aG9yPjxhdXRob3I+VHJhbm1lciwgTS48L2F1dGhvcj48L2F1dGhv
cnM+PC9jb250cmlidXRvcnM+PGF1dGgtYWRkcmVzcz5UaGUgQ2F0aGllIE1hcnNoIEluc3RpdHV0
ZSBmb3IgU29jaWFsIFJlc2VhcmNoIChDTUlTVCksIFRoZSBVbml2ZXJzaXR5IG9mIE1hbmNoZXN0
ZXIsIE1hbmNoZXN0ZXIsIFVLLiYjeEQ7U2Nob29sIG9mIE51cnNpbmcsIE1pZHdpZmVyeSBhbmQg
U29jaWFsIFdvcmssIFRoZSBVbml2ZXJzaXR5IG9mIE1hbmNoZXN0ZXIsIE1hbmNoZXN0ZXIsIFVL
LjwvYXV0aC1hZGRyZXNzPjx0aXRsZXM+PHRpdGxlPlBha2lzdGFuaSB3b21lbiZhcG9zO3MgdXNl
IG9mIG1lbnRhbCBoZWFsdGggc2VydmljZXMgYW5kIHRoZSByb2xlIG9mIHNvY2lhbCBuZXR3b3Jr
czogYSBzeXN0ZW1hdGljIHJldmlldyBvZiBxdWFudGl0YXRpdmUgYW5kIHF1YWxpdGF0aXZlIHJl
c2VhcmNoPC90aXRsZT48c2Vjb25kYXJ5LXRpdGxlPkhlYWx0aCBTb2MgQ2FyZSBDb21tdW5pdHk8
L3NlY29uZGFyeS10aXRsZT48L3RpdGxlcz48cGVyaW9kaWNhbD48ZnVsbC10aXRsZT5IZWFsdGgg
U29jIENhcmUgQ29tbXVuaXR5PC9mdWxsLXRpdGxlPjwvcGVyaW9kaWNhbD48cGFnZXM+MTMwNC0x
MzE3PC9wYWdlcz48dm9sdW1lPjI1PC92b2x1bWU+PG51bWJlcj40PC9udW1iZXI+PGVkaXRpb24+
MjAxNS8xMS8yNjwvZWRpdGlvbj48a2V5d29yZHM+PGtleXdvcmQ+QWRhcHRhdGlvbiwgUHN5Y2hv
bG9naWNhbDwva2V5d29yZD48a2V5d29yZD5GZW1hbGU8L2tleXdvcmQ+PGtleXdvcmQ+R2VuZXJh
bCBQcmFjdGljZS9zdGF0aXN0aWNzICZhbXA7IG51bWVyaWNhbCBkYXRhPC9rZXl3b3JkPjxrZXl3
b3JkPkh1bWFuczwva2V5d29yZD48a2V5d29yZD5MYW5ndWFnZTwva2V5d29yZD48a2V5d29yZD5N
ZW50YWwgSGVhbHRoIFNlcnZpY2VzLypzdGF0aXN0aWNzICZhbXA7IG51bWVyaWNhbCBkYXRhPC9r
ZXl3b3JkPjxrZXl3b3JkPlBha2lzdGFuL2V0aG5vbG9neTwva2V5d29yZD48a2V5d29yZD5Tb2Np
YWwgU3RpZ21hPC9rZXl3b3JkPjxrZXl3b3JkPipTb2NpYWwgU3VwcG9ydDwva2V5d29yZD48a2V5
d29yZD5TcGVjaWFsaXphdGlvbi9zdGF0aXN0aWNzICZhbXA7IG51bWVyaWNhbCBkYXRhPC9rZXl3
b3JkPjxrZXl3b3JkPlVuaXRlZCBLaW5nZG9tL2VwaWRlbWlvbG9neTwva2V5d29yZD48a2V5d29y
ZD5Xb21lbiZhcG9zO3MgSGVhbHRoPC9rZXl3b3JkPjxrZXl3b3JkPlBha2lzdGFuaTwva2V5d29y
ZD48a2V5d29yZD5ldGhuaWMgbWlub3JpdGllczwva2V5d29yZD48a2V5d29yZD5tZW50YWwgaGVh
bHRoIHNlcnZpY2VzPC9rZXl3b3JkPjxrZXl3b3JkPnNvY2lhbCBzdXBwb3J0PC9rZXl3b3JkPjxr
ZXl3b3JkPnN0aWdtYTwva2V5d29yZD48L2tleXdvcmRzPjxkYXRlcz48eWVhcj4yMDE3PC95ZWFy
PjxwdWItZGF0ZXM+PGRhdGU+SnVsPC9kYXRlPjwvcHViLWRhdGVzPjwvZGF0ZXM+PGlzYm4+MDk2
Ni0wNDEwIChQcmludCkmI3hEOzA5NjYtMDQxMDwvaXNibj48YWNjZXNzaW9uLW51bT4yNjU5MjQ4
NzwvYWNjZXNzaW9uLW51bT48dXJscz48L3VybHM+PGN1c3RvbTI+UE1DNjg0OTUzNjwvY3VzdG9t
Mj48ZWxlY3Ryb25pYy1yZXNvdXJjZS1udW0+MTAuMTExMS9oc2MuMTIzMDU8L2VsZWN0cm9uaWMt
cmVzb3VyY2UtbnVtPjxyZW1vdGUtZGF0YWJhc2UtcHJvdmlkZXI+TkxNPC9yZW1vdGUtZGF0YWJh
c2UtcHJvdmlkZXI+PGxhbmd1YWdlPmVuZzwvbGFuZ3VhZ2U+PC9yZWNvcmQ+PC9DaXRlPjxDaXRl
PjxBdXRob3I+UmFkaGFtb255PC9BdXRob3I+PFllYXI+MjAyMzwvWWVhcj48UmVjTnVtPjY8L1Jl
Y051bT48cmVjb3JkPjxyZWMtbnVtYmVyPjY8L3JlYy1udW1iZXI+PGZvcmVpZ24ta2V5cz48a2V5
IGFwcD0iRU4iIGRiLWlkPSI1ZHN2eHR2MnZhNTB4dmVyczA4dmZ6Mng5eGZ2ZjVmcnN3ZTUiIHRp
bWVzdGFtcD0iMTc0NDA4Mzc5MiI+Njwva2V5PjwvZm9yZWlnbi1rZXlzPjxyZWYtdHlwZSBuYW1l
PSJKb3VybmFsIEFydGljbGUiPjE3PC9yZWYtdHlwZT48Y29udHJpYnV0b3JzPjxhdXRob3JzPjxh
dXRob3I+UmFkaGFtb255LCBSLjwvYXV0aG9yPjxhdXRob3I+Q3Jvc3MsIFcuIE0uPC9hdXRob3I+
PGF1dGhvcj5Ub3duc2luLCBMLjwvYXV0aG9yPjxhdXRob3I+QmFuaWssIEIuPC9hdXRob3I+PC9h
dXRob3JzPjwvY29udHJpYnV0b3JzPjxhdXRoLWFkZHJlc3M+SW5zdGl0dXRlIG9mIEhlYWx0aCBh
bmQgV2VsbGJlaW5nLCBGZWRlcmF0aW9uIFVuaXZlcnNpdHksIEJlcndpY2ssIEF1c3RyYWxpYS4m
I3hEO0ZlZGVyYXRpb24gVW5pdmVyc2l0eSwgQmVyd2ljaywgQXVzdHJhbGlhLiYjeEQ7VG9ycmVu
cyBVbml2ZXJzaXR5LCBBZGVsYWlkZSwgU291dGggQXVzdHJhbGlhLiYjeEQ7TWFubmEgSW5zdGl0
dXRlLCBSZWdpb25hbCBBdXN0cmFsaWEgTWVudGFsIEhlYWx0aCBSZXNlYXJjaCBhbmQgVHJhaW5p
bmcgSW5zdGl0dXRlLCBBIHByb2plY3Qgb2YgUmVnaW9uYWwgVW5pdmVyc2l0eSBOZXR3b3JrIChS
VU4pLCBsZWQgYnkgdGhlIFVuaXZlcnNpdHkgb2YgTmV3IEVuZ2xhbmQsIEFybWlkYWxlLCBOU1cs
IEF1c3RyYWxpYS48L2F1dGgtYWRkcmVzcz48dGl0bGVzPjx0aXRsZT5QZXJzcGVjdGl2ZXMgb2Yg
Y3VsdHVyYWxseSBhbmQgbGluZ3Vpc3RpY2FsbHkgZGl2ZXJzZSAoQ0FMRCkgY29tbXVuaXR5IG1l
bWJlcnMgcmVnYXJkaW5nIG1lbnRhbCBoZWFsdGggc2VydmljZXM6IEEgcXVhbGl0YXRpdmUgYW5h
bHlzaXM8L3RpdGxlPjxzZWNvbmRhcnktdGl0bGU+SiBQc3ljaGlhdHIgTWVudCBIZWFsdGggTnVy
czwvc2Vjb25kYXJ5LXRpdGxlPjwvdGl0bGVzPjxwZXJpb2RpY2FsPjxmdWxsLXRpdGxlPkogUHN5
Y2hpYXRyIE1lbnQgSGVhbHRoIE51cnM8L2Z1bGwtdGl0bGU+PC9wZXJpb2RpY2FsPjxwYWdlcz44
NTAtODY0PC9wYWdlcz48dm9sdW1lPjMwPC92b2x1bWU+PG51bWJlcj40PC9udW1iZXI+PGVkaXRp
b24+MjAyMy8wMy8yMzwvZWRpdGlvbj48a2V5d29yZHM+PGtleXdvcmQ+SHVtYW5zPC9rZXl3b3Jk
PjxrZXl3b3JkPkF1c3RyYWxpYTwva2V5d29yZD48a2V5d29yZD4qSGVhbHRoIFNlcnZpY2VzIEFj
Y2Vzc2liaWxpdHk8L2tleXdvcmQ+PGtleXdvcmQ+Q3VsdHVyYWwgRGl2ZXJzaXR5PC9rZXl3b3Jk
PjxrZXl3b3JkPipNZW50YWwgSGVhbHRoIFNlcnZpY2VzPC9rZXl3b3JkPjxrZXl3b3JkPkhlYWx0
aCBQZXJzb25uZWw8L2tleXdvcmQ+PGtleXdvcmQ+Q0FMRCBjb21tdW5pdHkgaW4gVmljdG9yaWE8
L2tleXdvcmQ+PGtleXdvcmQ+bWVudGFsIGhlYWx0aCBpc3N1ZXM8L2tleXdvcmQ+PGtleXdvcmQ+
dW5kZXJzdGFuZGluZyBhbmQgZXhwZXJpZW5jZXMgb2YgbWVudGFsIGhlYWx0aCBzZXJ2aWNlczwv
a2V5d29yZD48L2tleXdvcmRzPjxkYXRlcz48eWVhcj4yMDIzPC95ZWFyPjxwdWItZGF0ZXM+PGRh
dGU+QXVnPC9kYXRlPjwvcHViLWRhdGVzPjwvZGF0ZXM+PGlzYm4+MTM2NS0yODUwIChFbGVjdHJv
bmljKSYjeEQ7MTM1MS0wMTI2IChMaW5raW5nKTwvaXNibj48YWNjZXNzaW9uLW51bT4zNjk0NzEw
MDwvYWNjZXNzaW9uLW51bT48dXJscz48cmVsYXRlZC11cmxzPjx1cmw+aHR0cHM6Ly93d3cubmNi
aS5ubG0ubmloLmdvdi9wdWJtZWQvMzY5NDcxMDA8L3VybD48L3JlbGF0ZWQtdXJscz48L3VybHM+
PGVsZWN0cm9uaWMtcmVzb3VyY2UtbnVtPjEwLjExMTEvanBtLjEyOTE5PC9lbGVjdHJvbmljLXJl
c291cmNlLW51bT48L3JlY29yZD48L0NpdGU+PC9FbmROb3RlPn==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BZ2dhcndhbDwvQXV0aG9yPjxZZWFyPjIwMTY8L1llYXI+
PFJlY051bT45PC9SZWNOdW0+PERpc3BsYXlUZXh0PjxzdHlsZSBmYWNlPSJzdXBlcnNjcmlwdCI+
OCwgMTMsIDE1PC9zdHlsZT48L0Rpc3BsYXlUZXh0PjxyZWNvcmQ+PHJlYy1udW1iZXI+OTwvcmVj
LW51bWJlcj48Zm9yZWlnbi1rZXlzPjxrZXkgYXBwPSJFTiIgZGItaWQ9IjVkc3Z4dHYydmE1MHh2
ZXJzMDh2ZnoyeDl4ZnZmNWZyc3dlNSIgdGltZXN0YW1wPSIxNzQ0MTU5MjA1Ij45PC9rZXk+PC9m
b3JlaWduLWtleXM+PHJlZi10eXBlIG5hbWU9IkpvdXJuYWwgQXJ0aWNsZSI+MTc8L3JlZi10eXBl
Pjxjb250cmlidXRvcnM+PGF1dGhvcnM+PGF1dGhvcj5BZ2dhcndhbCwgTi4gSy48L2F1dGhvcj48
YXV0aG9yPlBpZWgsIE0uIEMuPC9hdXRob3I+PGF1dGhvcj5EaXhvbiwgTC48L2F1dGhvcj48YXV0
aG9yPkd1YXJuYWNjaWEsIFAuPC9hdXRob3I+PGF1dGhvcj5BbGVncsOtYSwgTS48L2F1dGhvcj48
YXV0aG9yPkxld2lzLUZlcm7DoW5kZXosIFIuPC9hdXRob3I+PC9hdXRob3JzPjwvY29udHJpYnV0
b3JzPjxhdXRoLWFkZHJlc3M+Q29sdW1iaWEgVW5pdmVyc2l0eSBEZXBhcnRtZW50IG9mIFBzeWNo
aWF0cnkgYW5kIFRoZSBDZW50ZXIgb2YgRXhjZWxsZW5jZSBmb3IgQ3VsdHVyYWwgQ29tcGV0ZW5j
ZSBhdCBUaGUgTmV3IFlvcmsgU3RhdGUgUHN5Y2hpYXRyaWMgSW5zdGl0dXRlLCBOZXcgWW9yaywg
VVNBLiBFbGVjdHJvbmljIGFkZHJlc3M6IGFnZ2Fyd2FAbnlzcGkuY29sdW1iaWEuZWR1LiYjeEQ7
Q29sdW1iaWEgVW5pdmVyc2l0eSBDb2xsZWdlIG9mIFBoeXNpY2lhbnMgYW5kIFN1cmdlb25zLCBO
ZXcgWW9yaywgVVNBLiYjeEQ7Q29sdW1iaWEgVW5pdmVyc2l0eSBEZXBhcnRtZW50IG9mIFBzeWNo
aWF0cnkgYW5kIFRoZSBOZXcgWW9yayBTdGF0ZSBQc3ljaGlhdHJpYyBJbnN0aXR1dGUsIE5ldyBZ
b3JrLCBVU0EuJiN4RDtJbnN0aXR1dGUgZm9yIEhlYWx0aC4gSGVhbHRoIENhcmUgUG9saWN5ICZh
bXA7IEFnaW5nIFJlc2VhcmNoLiBSdXRnZXJzLFRoZSBTdGF0ZSBVbml2ZXJzaXR5IG9mIE5ldyBK
ZXJzZXksIE5ldyBCcnVuc3dpY2ssIFVTQS4mI3hEO0NlbnRlciBmb3IgTXVsdGljdWx0dXJhbCBN
ZW50YWwgSGVhbHRoIFJlc2VhcmNoIGFuZCBIYXJ2YXJkIE1lZGljYWwgU2Nob29sLCBTb21lcnZp
bGxlLCBVU0EuJiN4RDtDb2x1bWJpYSBVbml2ZXJzaXR5IERlcGFydG1lbnQgb2YgUHN5Y2hpYXRy
eSBhbmQgVGhlIENlbnRlciBvZiBFeGNlbGxlbmNlIGZvciBDdWx0dXJhbCBDb21wZXRlbmNlIGF0
IFRoZSBOZXcgWW9yayBTdGF0ZSBQc3ljaGlhdHJpYyBJbnN0aXR1dGUsIE5ldyBZb3JrLCBVU0Eu
PC9hdXRoLWFkZHJlc3M+PHRpdGxlcz48dGl0bGU+Q2xpbmljaWFuIGRlc2NyaXB0aW9ucyBvZiBj
b21tdW5pY2F0aW9uIHN0cmF0ZWdpZXMgdG8gaW1wcm92ZSB0cmVhdG1lbnQgZW5nYWdlbWVudCBi
eSByYWNpYWwvZXRobmljIG1pbm9yaXRpZXMgaW4gbWVudGFsIGhlYWx0aCBzZXJ2aWNlczogQSBz
eXN0ZW1hdGljIHJldmlldzwvdGl0bGU+PHNlY29uZGFyeS10aXRsZT5QYXRpZW50IEVkdWMgQ291
bnM8L3NlY29uZGFyeS10aXRsZT48L3RpdGxlcz48cGVyaW9kaWNhbD48ZnVsbC10aXRsZT5QYXRp
ZW50IEVkdWMgQ291bnM8L2Z1bGwtdGl0bGU+PC9wZXJpb2RpY2FsPjxwYWdlcz4xOTgtMjA5PC9w
YWdlcz48dm9sdW1lPjk5PC92b2x1bWU+PG51bWJlcj4yPC9udW1iZXI+PGVkaXRpb24+MjAxNS8w
OS8xNTwvZWRpdGlvbj48a2V5d29yZHM+PGtleXdvcmQ+QWRvbGVzY2VudDwva2V5d29yZD48a2V5
d29yZD5BZHVsdDwva2V5d29yZD48a2V5d29yZD5BZ2VkPC9rZXl3b3JkPjxrZXl3b3JkPipDb21t
dW5pY2F0aW9uPC9rZXl3b3JkPjxrZXl3b3JkPipDb250aW51aXR5IG9mIFBhdGllbnQgQ2FyZTwv
a2V5d29yZD48a2V5d29yZD5DdWx0dXJhbCBDb21wZXRlbmN5PC9rZXl3b3JkPjxrZXl3b3JkPkN1
bHR1cmFsIERpdmVyc2l0eTwva2V5d29yZD48a2V5d29yZD4qRXRobmljaXR5L3BzeWNob2xvZ3k8
L2tleXdvcmQ+PGtleXdvcmQ+RmVtYWxlPC9rZXl3b3JkPjxrZXl3b3JkPkh1bWFuczwva2V5d29y
ZD48a2V5d29yZD5NYWxlPC9rZXl3b3JkPjxrZXl3b3JkPk1lbnRhbCBEaXNvcmRlcnMvKmV0aG5v
bG9neS8qdGhlcmFweTwva2V5d29yZD48a2V5d29yZD5QYXRpZW50IEFjY2VwdGFuY2Ugb2YgSGVh
bHRoIENhcmUvKmV0aG5vbG9neTwva2V5d29yZD48a2V5d29yZD5Qcm9mZXNzaW9uYWwtUGF0aWVu
dCBSZWxhdGlvbnM8L2tleXdvcmQ+PGtleXdvcmQ+KlJhY2lhbCBHcm91cHMvcHN5Y2hvbG9neTwv
a2V5d29yZD48a2V5d29yZD5Dcm9zcy1jdWx0dXJhbCBjb21tdW5pY2F0aW9uPC9rZXl3b3JkPjxr
ZXl3b3JkPkN1bHR1cmFsIHBzeWNoaWF0cnk8L2tleXdvcmQ+PGtleXdvcmQ+TWVkaWNhbCBjb21t
dW5pY2F0aW9uPC9rZXl3b3JkPjxrZXl3b3JkPlN5c3RlbWF0aWMgcmV2aWV3PC9rZXl3b3JkPjxr
ZXl3b3JkPlRyZWF0bWVudCBlbmdhZ2VtZW50PC9rZXl3b3JkPjwva2V5d29yZHM+PGRhdGVzPjx5
ZWFyPjIwMTY8L3llYXI+PHB1Yi1kYXRlcz48ZGF0ZT5GZWI8L2RhdGU+PC9wdWItZGF0ZXM+PC9k
YXRlcz48aXNibj4wNzM4LTM5OTEgKFByaW50KSYjeEQ7MDczOC0zOTkxPC9pc2JuPjxhY2Nlc3Np
b24tbnVtPjI2MzY1NDM2PC9hY2Nlc3Npb24tbnVtPjx1cmxzPjwvdXJscz48Y3VzdG9tMj5QTUM0
NzMzNDE2PC9jdXN0b20yPjxjdXN0b202Pk5JSE1TNzIyNTg1PC9jdXN0b202PjxlbGVjdHJvbmlj
LXJlc291cmNlLW51bT4xMC4xMDE2L2oucGVjLjIwMTUuMDkuMDAyPC9lbGVjdHJvbmljLXJlc291
cmNlLW51bT48cmVtb3RlLWRhdGFiYXNlLXByb3ZpZGVyPk5MTTwvcmVtb3RlLWRhdGFiYXNlLXBy
b3ZpZGVyPjxsYW5ndWFnZT5lbmc8L2xhbmd1YWdlPjwvcmVjb3JkPjwvQ2l0ZT48Q2l0ZT48QXV0
aG9yPkthcGFkaWE8L0F1dGhvcj48WWVhcj4yMDE3PC9ZZWFyPjxSZWNOdW0+MTA8L1JlY051bT48
cmVjb3JkPjxyZWMtbnVtYmVyPjEwPC9yZWMtbnVtYmVyPjxmb3JlaWduLWtleXM+PGtleSBhcHA9
IkVOIiBkYi1pZD0iNWRzdnh0djJ2YTUweHZlcnMwOHZmejJ4OXhmdmY1ZnJzd2U1IiB0aW1lc3Rh
bXA9IjE3NDQxNTkyMjkiPjEwPC9rZXk+PC9mb3JlaWduLWtleXM+PHJlZi10eXBlIG5hbWU9Ikpv
dXJuYWwgQXJ0aWNsZSI+MTc8L3JlZi10eXBlPjxjb250cmlidXRvcnM+PGF1dGhvcnM+PGF1dGhv
cj5LYXBhZGlhLCBELjwvYXV0aG9yPjxhdXRob3I+QnJvb2tzLCBILiBMLjwvYXV0aG9yPjxhdXRo
b3I+TmF6cm9vLCBKLjwvYXV0aG9yPjxhdXRob3I+VHJhbm1lciwgTS48L2F1dGhvcj48L2F1dGhv
cnM+PC9jb250cmlidXRvcnM+PGF1dGgtYWRkcmVzcz5UaGUgQ2F0aGllIE1hcnNoIEluc3RpdHV0
ZSBmb3IgU29jaWFsIFJlc2VhcmNoIChDTUlTVCksIFRoZSBVbml2ZXJzaXR5IG9mIE1hbmNoZXN0
ZXIsIE1hbmNoZXN0ZXIsIFVLLiYjeEQ7U2Nob29sIG9mIE51cnNpbmcsIE1pZHdpZmVyeSBhbmQg
U29jaWFsIFdvcmssIFRoZSBVbml2ZXJzaXR5IG9mIE1hbmNoZXN0ZXIsIE1hbmNoZXN0ZXIsIFVL
LjwvYXV0aC1hZGRyZXNzPjx0aXRsZXM+PHRpdGxlPlBha2lzdGFuaSB3b21lbiZhcG9zO3MgdXNl
IG9mIG1lbnRhbCBoZWFsdGggc2VydmljZXMgYW5kIHRoZSByb2xlIG9mIHNvY2lhbCBuZXR3b3Jr
czogYSBzeXN0ZW1hdGljIHJldmlldyBvZiBxdWFudGl0YXRpdmUgYW5kIHF1YWxpdGF0aXZlIHJl
c2VhcmNoPC90aXRsZT48c2Vjb25kYXJ5LXRpdGxlPkhlYWx0aCBTb2MgQ2FyZSBDb21tdW5pdHk8
L3NlY29uZGFyeS10aXRsZT48L3RpdGxlcz48cGVyaW9kaWNhbD48ZnVsbC10aXRsZT5IZWFsdGgg
U29jIENhcmUgQ29tbXVuaXR5PC9mdWxsLXRpdGxlPjwvcGVyaW9kaWNhbD48cGFnZXM+MTMwNC0x
MzE3PC9wYWdlcz48dm9sdW1lPjI1PC92b2x1bWU+PG51bWJlcj40PC9udW1iZXI+PGVkaXRpb24+
MjAxNS8xMS8yNjwvZWRpdGlvbj48a2V5d29yZHM+PGtleXdvcmQ+QWRhcHRhdGlvbiwgUHN5Y2hv
bG9naWNhbDwva2V5d29yZD48a2V5d29yZD5GZW1hbGU8L2tleXdvcmQ+PGtleXdvcmQ+R2VuZXJh
bCBQcmFjdGljZS9zdGF0aXN0aWNzICZhbXA7IG51bWVyaWNhbCBkYXRhPC9rZXl3b3JkPjxrZXl3
b3JkPkh1bWFuczwva2V5d29yZD48a2V5d29yZD5MYW5ndWFnZTwva2V5d29yZD48a2V5d29yZD5N
ZW50YWwgSGVhbHRoIFNlcnZpY2VzLypzdGF0aXN0aWNzICZhbXA7IG51bWVyaWNhbCBkYXRhPC9r
ZXl3b3JkPjxrZXl3b3JkPlBha2lzdGFuL2V0aG5vbG9neTwva2V5d29yZD48a2V5d29yZD5Tb2Np
YWwgU3RpZ21hPC9rZXl3b3JkPjxrZXl3b3JkPipTb2NpYWwgU3VwcG9ydDwva2V5d29yZD48a2V5
d29yZD5TcGVjaWFsaXphdGlvbi9zdGF0aXN0aWNzICZhbXA7IG51bWVyaWNhbCBkYXRhPC9rZXl3
b3JkPjxrZXl3b3JkPlVuaXRlZCBLaW5nZG9tL2VwaWRlbWlvbG9neTwva2V5d29yZD48a2V5d29y
ZD5Xb21lbiZhcG9zO3MgSGVhbHRoPC9rZXl3b3JkPjxrZXl3b3JkPlBha2lzdGFuaTwva2V5d29y
ZD48a2V5d29yZD5ldGhuaWMgbWlub3JpdGllczwva2V5d29yZD48a2V5d29yZD5tZW50YWwgaGVh
bHRoIHNlcnZpY2VzPC9rZXl3b3JkPjxrZXl3b3JkPnNvY2lhbCBzdXBwb3J0PC9rZXl3b3JkPjxr
ZXl3b3JkPnN0aWdtYTwva2V5d29yZD48L2tleXdvcmRzPjxkYXRlcz48eWVhcj4yMDE3PC95ZWFy
PjxwdWItZGF0ZXM+PGRhdGU+SnVsPC9kYXRlPjwvcHViLWRhdGVzPjwvZGF0ZXM+PGlzYm4+MDk2
Ni0wNDEwIChQcmludCkmI3hEOzA5NjYtMDQxMDwvaXNibj48YWNjZXNzaW9uLW51bT4yNjU5MjQ4
NzwvYWNjZXNzaW9uLW51bT48dXJscz48L3VybHM+PGN1c3RvbTI+UE1DNjg0OTUzNjwvY3VzdG9t
Mj48ZWxlY3Ryb25pYy1yZXNvdXJjZS1udW0+MTAuMTExMS9oc2MuMTIzMDU8L2VsZWN0cm9uaWMt
cmVzb3VyY2UtbnVtPjxyZW1vdGUtZGF0YWJhc2UtcHJvdmlkZXI+TkxNPC9yZW1vdGUtZGF0YWJh
c2UtcHJvdmlkZXI+PGxhbmd1YWdlPmVuZzwvbGFuZ3VhZ2U+PC9yZWNvcmQ+PC9DaXRlPjxDaXRl
PjxBdXRob3I+UmFkaGFtb255PC9BdXRob3I+PFllYXI+MjAyMzwvWWVhcj48UmVjTnVtPjY8L1Jl
Y051bT48cmVjb3JkPjxyZWMtbnVtYmVyPjY8L3JlYy1udW1iZXI+PGZvcmVpZ24ta2V5cz48a2V5
IGFwcD0iRU4iIGRiLWlkPSI1ZHN2eHR2MnZhNTB4dmVyczA4dmZ6Mng5eGZ2ZjVmcnN3ZTUiIHRp
bWVzdGFtcD0iMTc0NDA4Mzc5MiI+Njwva2V5PjwvZm9yZWlnbi1rZXlzPjxyZWYtdHlwZSBuYW1l
PSJKb3VybmFsIEFydGljbGUiPjE3PC9yZWYtdHlwZT48Y29udHJpYnV0b3JzPjxhdXRob3JzPjxh
dXRob3I+UmFkaGFtb255LCBSLjwvYXV0aG9yPjxhdXRob3I+Q3Jvc3MsIFcuIE0uPC9hdXRob3I+
PGF1dGhvcj5Ub3duc2luLCBMLjwvYXV0aG9yPjxhdXRob3I+QmFuaWssIEIuPC9hdXRob3I+PC9h
dXRob3JzPjwvY29udHJpYnV0b3JzPjxhdXRoLWFkZHJlc3M+SW5zdGl0dXRlIG9mIEhlYWx0aCBh
bmQgV2VsbGJlaW5nLCBGZWRlcmF0aW9uIFVuaXZlcnNpdHksIEJlcndpY2ssIEF1c3RyYWxpYS4m
I3hEO0ZlZGVyYXRpb24gVW5pdmVyc2l0eSwgQmVyd2ljaywgQXVzdHJhbGlhLiYjeEQ7VG9ycmVu
cyBVbml2ZXJzaXR5LCBBZGVsYWlkZSwgU291dGggQXVzdHJhbGlhLiYjeEQ7TWFubmEgSW5zdGl0
dXRlLCBSZWdpb25hbCBBdXN0cmFsaWEgTWVudGFsIEhlYWx0aCBSZXNlYXJjaCBhbmQgVHJhaW5p
bmcgSW5zdGl0dXRlLCBBIHByb2plY3Qgb2YgUmVnaW9uYWwgVW5pdmVyc2l0eSBOZXR3b3JrIChS
VU4pLCBsZWQgYnkgdGhlIFVuaXZlcnNpdHkgb2YgTmV3IEVuZ2xhbmQsIEFybWlkYWxlLCBOU1cs
IEF1c3RyYWxpYS48L2F1dGgtYWRkcmVzcz48dGl0bGVzPjx0aXRsZT5QZXJzcGVjdGl2ZXMgb2Yg
Y3VsdHVyYWxseSBhbmQgbGluZ3Vpc3RpY2FsbHkgZGl2ZXJzZSAoQ0FMRCkgY29tbXVuaXR5IG1l
bWJlcnMgcmVnYXJkaW5nIG1lbnRhbCBoZWFsdGggc2VydmljZXM6IEEgcXVhbGl0YXRpdmUgYW5h
bHlzaXM8L3RpdGxlPjxzZWNvbmRhcnktdGl0bGU+SiBQc3ljaGlhdHIgTWVudCBIZWFsdGggTnVy
czwvc2Vjb25kYXJ5LXRpdGxlPjwvdGl0bGVzPjxwZXJpb2RpY2FsPjxmdWxsLXRpdGxlPkogUHN5
Y2hpYXRyIE1lbnQgSGVhbHRoIE51cnM8L2Z1bGwtdGl0bGU+PC9wZXJpb2RpY2FsPjxwYWdlcz44
NTAtODY0PC9wYWdlcz48dm9sdW1lPjMwPC92b2x1bWU+PG51bWJlcj40PC9udW1iZXI+PGVkaXRp
b24+MjAyMy8wMy8yMzwvZWRpdGlvbj48a2V5d29yZHM+PGtleXdvcmQ+SHVtYW5zPC9rZXl3b3Jk
PjxrZXl3b3JkPkF1c3RyYWxpYTwva2V5d29yZD48a2V5d29yZD4qSGVhbHRoIFNlcnZpY2VzIEFj
Y2Vzc2liaWxpdHk8L2tleXdvcmQ+PGtleXdvcmQ+Q3VsdHVyYWwgRGl2ZXJzaXR5PC9rZXl3b3Jk
PjxrZXl3b3JkPipNZW50YWwgSGVhbHRoIFNlcnZpY2VzPC9rZXl3b3JkPjxrZXl3b3JkPkhlYWx0
aCBQZXJzb25uZWw8L2tleXdvcmQ+PGtleXdvcmQ+Q0FMRCBjb21tdW5pdHkgaW4gVmljdG9yaWE8
L2tleXdvcmQ+PGtleXdvcmQ+bWVudGFsIGhlYWx0aCBpc3N1ZXM8L2tleXdvcmQ+PGtleXdvcmQ+
dW5kZXJzdGFuZGluZyBhbmQgZXhwZXJpZW5jZXMgb2YgbWVudGFsIGhlYWx0aCBzZXJ2aWNlczwv
a2V5d29yZD48L2tleXdvcmRzPjxkYXRlcz48eWVhcj4yMDIzPC95ZWFyPjxwdWItZGF0ZXM+PGRh
dGU+QXVnPC9kYXRlPjwvcHViLWRhdGVzPjwvZGF0ZXM+PGlzYm4+MTM2NS0yODUwIChFbGVjdHJv
bmljKSYjeEQ7MTM1MS0wMTI2IChMaW5raW5nKTwvaXNibj48YWNjZXNzaW9uLW51bT4zNjk0NzEw
MDwvYWNjZXNzaW9uLW51bT48dXJscz48cmVsYXRlZC11cmxzPjx1cmw+aHR0cHM6Ly93d3cubmNi
aS5ubG0ubmloLmdvdi9wdWJtZWQvMzY5NDcxMDA8L3VybD48L3JlbGF0ZWQtdXJscz48L3VybHM+
PGVsZWN0cm9uaWMtcmVzb3VyY2UtbnVtPjEwLjExMTEvanBtLjEyOTE5PC9lbGVjdHJvbmljLXJl
c291cmNlLW51bT48L3JlY29yZD48L0NpdGU+PC9FbmROb3RlPn==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 13, 15</w:t>
      </w:r>
      <w:r w:rsidR="003D2FA5">
        <w:rPr>
          <w:rFonts w:ascii="Arial" w:hAnsi="Arial" w:cs="Arial"/>
          <w:sz w:val="20"/>
          <w:szCs w:val="20"/>
        </w:rPr>
        <w:fldChar w:fldCharType="end"/>
      </w:r>
    </w:p>
    <w:p w14:paraId="524402D7" w14:textId="66C15635" w:rsidR="00696D41" w:rsidRDefault="00696D41" w:rsidP="00C65D9C">
      <w:pPr>
        <w:spacing w:line="360" w:lineRule="auto"/>
        <w:rPr>
          <w:rFonts w:ascii="Arial" w:hAnsi="Arial" w:cs="Arial"/>
          <w:sz w:val="20"/>
          <w:szCs w:val="20"/>
        </w:rPr>
      </w:pPr>
    </w:p>
    <w:p w14:paraId="6713D8C5" w14:textId="77777777" w:rsidR="00A30CB0" w:rsidRDefault="00A30CB0" w:rsidP="00C65D9C">
      <w:pPr>
        <w:spacing w:line="360" w:lineRule="auto"/>
        <w:rPr>
          <w:rFonts w:ascii="Arial" w:hAnsi="Arial" w:cs="Arial"/>
          <w:sz w:val="20"/>
          <w:szCs w:val="20"/>
        </w:rPr>
      </w:pPr>
    </w:p>
    <w:p w14:paraId="05089005" w14:textId="77777777" w:rsidR="00A30CB0" w:rsidRDefault="00A30CB0" w:rsidP="00C65D9C">
      <w:pPr>
        <w:spacing w:line="360" w:lineRule="auto"/>
        <w:rPr>
          <w:rFonts w:ascii="Arial" w:hAnsi="Arial" w:cs="Arial"/>
          <w:sz w:val="20"/>
          <w:szCs w:val="20"/>
        </w:rPr>
      </w:pPr>
    </w:p>
    <w:p w14:paraId="47684DA4" w14:textId="77777777" w:rsidR="00A30CB0" w:rsidRPr="00C65D9C" w:rsidRDefault="00A30CB0" w:rsidP="00C65D9C">
      <w:pPr>
        <w:spacing w:line="360" w:lineRule="auto"/>
        <w:rPr>
          <w:rFonts w:ascii="Arial" w:hAnsi="Arial" w:cs="Arial"/>
          <w:sz w:val="20"/>
          <w:szCs w:val="20"/>
        </w:rPr>
      </w:pPr>
    </w:p>
    <w:p w14:paraId="6AB23617" w14:textId="3C58A0AF" w:rsidR="00696D41" w:rsidRPr="00216238" w:rsidRDefault="00696D41" w:rsidP="000379FC">
      <w:pPr>
        <w:pStyle w:val="Heading1"/>
        <w:rPr>
          <w:rFonts w:ascii="Helvetica" w:eastAsiaTheme="minorHAnsi" w:hAnsi="Helvetica" w:cs="Arial"/>
          <w:color w:val="3A95AD"/>
          <w:u w:color="FDBE57"/>
        </w:rPr>
      </w:pPr>
      <w:bookmarkStart w:id="15" w:name="_Toc195022757"/>
      <w:bookmarkStart w:id="16" w:name="_Toc197515630"/>
      <w:r w:rsidRPr="00216238">
        <w:rPr>
          <w:rFonts w:ascii="Helvetica" w:eastAsiaTheme="minorHAnsi" w:hAnsi="Helvetica" w:cs="Arial"/>
          <w:color w:val="3A95AD"/>
          <w:u w:color="FDBE57"/>
        </w:rPr>
        <w:t>Trauma informed care in primary care for CALD populations</w:t>
      </w:r>
      <w:bookmarkEnd w:id="15"/>
      <w:bookmarkEnd w:id="16"/>
    </w:p>
    <w:p w14:paraId="7FC432CB" w14:textId="77777777"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t xml:space="preserve">As noted in the section on </w:t>
      </w:r>
      <w:r w:rsidRPr="00C65D9C">
        <w:rPr>
          <w:rFonts w:ascii="Arial" w:hAnsi="Arial" w:cs="Arial"/>
          <w:i/>
          <w:iCs/>
          <w:sz w:val="20"/>
          <w:szCs w:val="20"/>
        </w:rPr>
        <w:t>Psychological considerations</w:t>
      </w:r>
      <w:r w:rsidRPr="00C65D9C">
        <w:rPr>
          <w:rFonts w:ascii="Arial" w:hAnsi="Arial" w:cs="Arial"/>
          <w:sz w:val="20"/>
          <w:szCs w:val="20"/>
        </w:rPr>
        <w:t>, exposure to trauma is associated with increased mental health conditions in CALD populations.</w:t>
      </w:r>
    </w:p>
    <w:p w14:paraId="24DD9DE5" w14:textId="210DDE34" w:rsidR="00696D41" w:rsidRDefault="00696D41" w:rsidP="00C65D9C">
      <w:pPr>
        <w:spacing w:line="360" w:lineRule="auto"/>
        <w:rPr>
          <w:rFonts w:ascii="Arial" w:hAnsi="Arial" w:cs="Arial"/>
          <w:sz w:val="20"/>
          <w:szCs w:val="20"/>
        </w:rPr>
      </w:pPr>
      <w:commentRangeStart w:id="17"/>
      <w:r w:rsidRPr="00C65D9C">
        <w:rPr>
          <w:rFonts w:ascii="Arial" w:hAnsi="Arial" w:cs="Arial"/>
          <w:sz w:val="20"/>
          <w:szCs w:val="20"/>
        </w:rPr>
        <w:t>Limited evidence was identified specifically on trauma informed care in primary care for CALD populations in the targeted literature search.</w:t>
      </w:r>
      <w:commentRangeEnd w:id="17"/>
      <w:r w:rsidR="000E45B7">
        <w:rPr>
          <w:rStyle w:val="CommentReference"/>
        </w:rPr>
        <w:commentReference w:id="17"/>
      </w:r>
      <w:r w:rsidR="00272387">
        <w:rPr>
          <w:rFonts w:ascii="Arial" w:hAnsi="Arial" w:cs="Arial"/>
          <w:sz w:val="20"/>
          <w:szCs w:val="20"/>
        </w:rPr>
        <w:t xml:space="preserve"> </w:t>
      </w:r>
      <w:commentRangeStart w:id="18"/>
      <w:r w:rsidR="00272387">
        <w:rPr>
          <w:rFonts w:ascii="Arial" w:hAnsi="Arial" w:cs="Arial"/>
          <w:sz w:val="20"/>
          <w:szCs w:val="20"/>
        </w:rPr>
        <w:t>However, trauma informed care is supported as good practice when working with any population</w:t>
      </w:r>
      <w:r w:rsidR="00720954">
        <w:rPr>
          <w:rFonts w:ascii="Arial" w:hAnsi="Arial" w:cs="Arial"/>
          <w:sz w:val="20"/>
          <w:szCs w:val="20"/>
        </w:rPr>
        <w:t xml:space="preserve"> potentially exposed to trauma. The following resources provide relevant information regarding trauma informed care</w:t>
      </w:r>
      <w:r w:rsidR="00272387">
        <w:rPr>
          <w:rFonts w:ascii="Arial" w:hAnsi="Arial" w:cs="Arial"/>
          <w:sz w:val="20"/>
          <w:szCs w:val="20"/>
        </w:rPr>
        <w:t>:</w:t>
      </w:r>
    </w:p>
    <w:p w14:paraId="042705A3" w14:textId="71192BED" w:rsidR="00272387" w:rsidRDefault="00272387" w:rsidP="00721D4F">
      <w:pPr>
        <w:pStyle w:val="ListParagraph"/>
        <w:numPr>
          <w:ilvl w:val="0"/>
          <w:numId w:val="10"/>
        </w:numPr>
        <w:spacing w:line="360" w:lineRule="auto"/>
        <w:rPr>
          <w:rFonts w:ascii="Arial" w:hAnsi="Arial" w:cs="Arial"/>
          <w:sz w:val="20"/>
          <w:szCs w:val="20"/>
        </w:rPr>
      </w:pPr>
      <w:r w:rsidRPr="00272387">
        <w:rPr>
          <w:rFonts w:ascii="Arial" w:hAnsi="Arial" w:cs="Arial"/>
          <w:sz w:val="20"/>
          <w:szCs w:val="20"/>
        </w:rPr>
        <w:t xml:space="preserve">Royal Australian College of General Practitioners </w:t>
      </w:r>
      <w:r>
        <w:rPr>
          <w:rFonts w:ascii="Arial" w:hAnsi="Arial" w:cs="Arial"/>
          <w:sz w:val="20"/>
          <w:szCs w:val="20"/>
        </w:rPr>
        <w:t xml:space="preserve">– </w:t>
      </w:r>
      <w:r w:rsidRPr="00272387">
        <w:rPr>
          <w:rFonts w:ascii="Arial" w:hAnsi="Arial" w:cs="Arial"/>
          <w:sz w:val="20"/>
          <w:szCs w:val="20"/>
        </w:rPr>
        <w:t>Abuse and violence: working with our patients in general practice, 5th edition (the White Book)</w:t>
      </w:r>
      <w:r>
        <w:rPr>
          <w:rFonts w:ascii="Arial" w:hAnsi="Arial" w:cs="Arial"/>
          <w:sz w:val="20"/>
          <w:szCs w:val="20"/>
        </w:rPr>
        <w:t xml:space="preserve"> </w:t>
      </w:r>
      <w:r w:rsidRPr="00272387">
        <w:rPr>
          <w:rFonts w:ascii="Arial" w:hAnsi="Arial" w:cs="Arial"/>
          <w:sz w:val="20"/>
          <w:szCs w:val="20"/>
        </w:rPr>
        <w:t>(2021)</w:t>
      </w:r>
    </w:p>
    <w:p w14:paraId="39C2F1A7" w14:textId="77777777" w:rsidR="00272387" w:rsidRPr="00366D48" w:rsidRDefault="00272387" w:rsidP="00721D4F">
      <w:pPr>
        <w:pStyle w:val="ListParagraph"/>
        <w:numPr>
          <w:ilvl w:val="0"/>
          <w:numId w:val="10"/>
        </w:numPr>
        <w:spacing w:line="360" w:lineRule="auto"/>
        <w:rPr>
          <w:rFonts w:ascii="Arial" w:hAnsi="Arial" w:cs="Arial"/>
          <w:sz w:val="20"/>
          <w:szCs w:val="20"/>
        </w:rPr>
      </w:pPr>
      <w:r w:rsidRPr="00366D48">
        <w:rPr>
          <w:rFonts w:ascii="Arial" w:hAnsi="Arial" w:cs="Arial"/>
          <w:sz w:val="20"/>
          <w:szCs w:val="20"/>
        </w:rPr>
        <w:t>Phoenix Australia – Australian Guidelines for the Prevention and Treatment of Acute Stress Disorder, Posttraumatic Stress Disorder and Complex PTSD (2021)</w:t>
      </w:r>
    </w:p>
    <w:p w14:paraId="28928EC4" w14:textId="77777777" w:rsidR="00272387" w:rsidRPr="00366D48" w:rsidRDefault="00272387" w:rsidP="00721D4F">
      <w:pPr>
        <w:pStyle w:val="ListParagraph"/>
        <w:numPr>
          <w:ilvl w:val="0"/>
          <w:numId w:val="10"/>
        </w:numPr>
        <w:spacing w:line="360" w:lineRule="auto"/>
        <w:rPr>
          <w:rFonts w:ascii="Arial" w:hAnsi="Arial" w:cs="Arial"/>
          <w:sz w:val="20"/>
          <w:szCs w:val="20"/>
        </w:rPr>
      </w:pPr>
      <w:proofErr w:type="spellStart"/>
      <w:r w:rsidRPr="00366D48">
        <w:rPr>
          <w:rFonts w:ascii="Arial" w:hAnsi="Arial" w:cs="Arial"/>
          <w:sz w:val="20"/>
          <w:szCs w:val="20"/>
        </w:rPr>
        <w:t>Blueknot</w:t>
      </w:r>
      <w:proofErr w:type="spellEnd"/>
      <w:r w:rsidRPr="00366D48">
        <w:rPr>
          <w:rFonts w:ascii="Arial" w:hAnsi="Arial" w:cs="Arial"/>
          <w:sz w:val="20"/>
          <w:szCs w:val="20"/>
        </w:rPr>
        <w:t xml:space="preserve"> Foundation – Practice Guidelines for Clinical Treatment of Complex Trauma (2019)</w:t>
      </w:r>
    </w:p>
    <w:p w14:paraId="05B988D4" w14:textId="060F9092" w:rsidR="00272387" w:rsidRPr="00272387" w:rsidRDefault="00272387" w:rsidP="00721D4F">
      <w:pPr>
        <w:pStyle w:val="ListParagraph"/>
        <w:numPr>
          <w:ilvl w:val="0"/>
          <w:numId w:val="10"/>
        </w:numPr>
        <w:spacing w:line="360" w:lineRule="auto"/>
        <w:rPr>
          <w:rFonts w:ascii="Arial" w:hAnsi="Arial" w:cs="Arial"/>
          <w:sz w:val="20"/>
          <w:szCs w:val="20"/>
        </w:rPr>
      </w:pPr>
      <w:r w:rsidRPr="00366D48">
        <w:rPr>
          <w:rFonts w:ascii="Arial" w:hAnsi="Arial" w:cs="Arial"/>
          <w:sz w:val="20"/>
          <w:szCs w:val="20"/>
        </w:rPr>
        <w:t xml:space="preserve">RANZCP Position Statement – </w:t>
      </w:r>
      <w:r w:rsidRPr="00272387">
        <w:rPr>
          <w:rFonts w:ascii="Arial" w:hAnsi="Arial" w:cs="Arial"/>
          <w:sz w:val="20"/>
          <w:szCs w:val="20"/>
        </w:rPr>
        <w:t>Trauma-informed practice</w:t>
      </w:r>
      <w:r>
        <w:rPr>
          <w:rFonts w:ascii="Arial" w:hAnsi="Arial" w:cs="Arial"/>
          <w:sz w:val="20"/>
          <w:szCs w:val="20"/>
        </w:rPr>
        <w:t xml:space="preserve"> (2020)</w:t>
      </w:r>
      <w:commentRangeEnd w:id="18"/>
      <w:r w:rsidR="00721D4F">
        <w:rPr>
          <w:rStyle w:val="CommentReference"/>
        </w:rPr>
        <w:commentReference w:id="18"/>
      </w:r>
    </w:p>
    <w:p w14:paraId="64FF0F50" w14:textId="60973614" w:rsidR="00696D41" w:rsidRPr="00C65D9C" w:rsidRDefault="00C55BC4" w:rsidP="00C65D9C">
      <w:pPr>
        <w:spacing w:line="360" w:lineRule="auto"/>
        <w:rPr>
          <w:rFonts w:ascii="Arial" w:hAnsi="Arial" w:cs="Arial"/>
          <w:sz w:val="20"/>
          <w:szCs w:val="20"/>
        </w:rPr>
      </w:pPr>
      <w:bookmarkStart w:id="19" w:name="_Hlk197344856"/>
      <w:r w:rsidRPr="00C55BC4">
        <w:rPr>
          <w:rFonts w:ascii="Arial" w:hAnsi="Arial" w:cs="Arial"/>
          <w:sz w:val="20"/>
          <w:szCs w:val="20"/>
        </w:rPr>
        <w:t>A previous rapid review was commissioned by GPMHSC on trauma informed care in primary care settings (2022).</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General Practice Mental Health Standards Collaboration (GPMHSC)&lt;/Author&gt;&lt;Year&gt;2022&lt;/Year&gt;&lt;RecNum&gt;121&lt;/RecNum&gt;&lt;DisplayText&gt;&lt;style face="superscript"&gt;16&lt;/style&gt;&lt;/DisplayText&gt;&lt;record&gt;&lt;rec-number&gt;121&lt;/rec-number&gt;&lt;foreign-keys&gt;&lt;key app="EN" db-id="5dsvxtv2va50xvers08vfz2x9xfvf5frswe5" timestamp="1746155512"&gt;121&lt;/key&gt;&lt;/foreign-keys&gt;&lt;ref-type name="Web Page"&gt;12&lt;/ref-type&gt;&lt;contributors&gt;&lt;authors&gt;&lt;author&gt;General Practice Mental Health Standards Collaboration (GPMHSC),&lt;/author&gt;&lt;/authors&gt;&lt;/contributors&gt;&lt;titles&gt;&lt;title&gt;Rapid review on trauma-informed care in primary care settings&lt;/title&gt;&lt;/titles&gt;&lt;volume&gt;Apr 2025&lt;/volume&gt;&lt;dates&gt;&lt;year&gt;2022&lt;/year&gt;&lt;/dates&gt;&lt;urls&gt;&lt;related-urls&gt;&lt;url&gt;www.gpmhsc.org.au/resourcehub/c/literature-review&lt;/url&gt;&lt;/related-urls&gt;&lt;/urls&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16</w:t>
      </w:r>
      <w:r w:rsidR="003D2FA5">
        <w:rPr>
          <w:rFonts w:ascii="Arial" w:hAnsi="Arial" w:cs="Arial"/>
          <w:sz w:val="20"/>
          <w:szCs w:val="20"/>
        </w:rPr>
        <w:fldChar w:fldCharType="end"/>
      </w:r>
      <w:r w:rsidRPr="00C55BC4">
        <w:rPr>
          <w:rFonts w:ascii="Arial" w:hAnsi="Arial" w:cs="Arial"/>
          <w:sz w:val="20"/>
          <w:szCs w:val="20"/>
        </w:rPr>
        <w:t xml:space="preserve"> Models of trauma informed care in primary care</w:t>
      </w:r>
      <w:r w:rsidR="003D2FA5">
        <w:rPr>
          <w:rFonts w:ascii="Arial" w:hAnsi="Arial" w:cs="Arial"/>
          <w:sz w:val="20"/>
          <w:szCs w:val="20"/>
        </w:rPr>
        <w:fldChar w:fldCharType="begin">
          <w:fldData xml:space="preserve">PEVuZE5vdGU+PENpdGU+PEF1dGhvcj5QdXJrZXk8L0F1dGhvcj48WWVhcj4yMDE4PC9ZZWFyPjxS
ZWNOdW0+MTIyPC9SZWNOdW0+PERpc3BsYXlUZXh0PjxzdHlsZSBmYWNlPSJzdXBlcnNjcmlwdCI+
MTctMjA8L3N0eWxlPjwvRGlzcGxheVRleHQ+PHJlY29yZD48cmVjLW51bWJlcj4xMjI8L3JlYy1u
dW1iZXI+PGZvcmVpZ24ta2V5cz48a2V5IGFwcD0iRU4iIGRiLWlkPSI1ZHN2eHR2MnZhNTB4dmVy
czA4dmZ6Mng5eGZ2ZjVmcnN3ZTUiIHRpbWVzdGFtcD0iMTc0NjE1NTU5NyI+MTIyPC9rZXk+PC9m
b3JlaWduLWtleXM+PHJlZi10eXBlIG5hbWU9IkpvdXJuYWwgQXJ0aWNsZSI+MTc8L3JlZi10eXBl
Pjxjb250cmlidXRvcnM+PGF1dGhvcnM+PGF1dGhvcj5QdXJrZXksIEUuPC9hdXRob3I+PGF1dGhv
cj5QYXRlbCwgUi48L2F1dGhvcj48YXV0aG9yPkJlY2tldHQsIFQuPC9hdXRob3I+PGF1dGhvcj5N
YXRoaWV1LCBGLjwvYXV0aG9yPjwvYXV0aG9ycz48L2NvbnRyaWJ1dG9ycz48YXV0aC1hZGRyZXNz
PkFzc2lzdGFudCBQcm9mZXNzb3IgYW5kIERpcmVjdG9yIG9mIEdsb2JhbCBIZWFsdGggaW4gdGhl
IERlcGFydG1lbnQgb2YgRmFtaWx5IE1lZGljaW5lIGF0IFF1ZWVuJmFwb3M7cyBVbml2ZXJzaXR5
IGluIEtpbmdzdG9uLCBPbnQuIGV2YS5wdXJrZXlAZGZtLnF1ZWVuc3UuY2EuJiN4RDtBc3Npc3Rh
bnQgUHJvZmVzc29yIGluIHRoZSBEZXBhcnRtZW50IG9mIEZhbWlseSBNZWRpY2luZSBhdCBRdWVl
biZhcG9zO3MgVW5pdmVyc2l0eSBhbmQgcHJhY3Rpc2VzIGNsaW5pY2FsbHkgYXQgS2luZ3N0b24g
Q29tbXVuaXR5IEhlYWx0aCBDZW50cmVzLiYjeEQ7QXQgdGhlIHRpbWUgb2YgdGhlIHN0dWR5IHdh
cyBhIFNvY2lhbCB3b3JrZXIgZm9yIHRoZSBRdWVlbiZhcG9zO3MgRmFtaWx5IEhlYWx0aCBUZWFt
IGluIHRoZSBEZXBhcnRtZW50IG9mIEZhbWlseSBNZWRpY2luZSBhdCBRdWVlbiZhcG9zO3MgVW5p
dmVyc2l0eSBhbmQgaXMgbm93IGEgYmFzZSBob3NwaXRhbCBzb2NpYWwgd29ya2VyIHdpdGggdGhl
IERlcGFydG1lbnQgb2YgTmF0aW9uYWwgRGVmZW5jZS4mI3hEO1JlZ2lzdGVyZWQgcHN5Y2hvdGhl
cmFwaXN0LCBhIGNvbXBhc3Npb24gZmF0aWd1ZSBzcGVjaWFsaXN0LCBhbmQgQ28tRXhlY3V0aXZl
IERpcmVjdG9yIG9mIFRFTkQgQWNhZGVteSBpbiBLaW5nc3Rvbi48L2F1dGgtYWRkcmVzcz48dGl0
bGVzPjx0aXRsZT5QcmltYXJ5IGNhcmUgZXhwZXJpZW5jZXMgb2Ygd29tZW4gd2l0aCBhIGhpc3Rv
cnkgb2YgY2hpbGRob29kIHRyYXVtYSBhbmQgY2hyb25pYyBkaXNlYXNlOiBUcmF1bWEtaW5mb3Jt
ZWQgY2FyZSBhcHByb2FjaDwvdGl0bGU+PHNlY29uZGFyeS10aXRsZT5DYW4gRmFtIFBoeXNpY2lh
bjwvc2Vjb25kYXJ5LXRpdGxlPjwvdGl0bGVzPjxwZXJpb2RpY2FsPjxmdWxsLXRpdGxlPkNhbiBG
YW0gUGh5c2ljaWFuPC9mdWxsLXRpdGxlPjwvcGVyaW9kaWNhbD48cGFnZXM+MjA0LTIxMTwvcGFn
ZXM+PHZvbHVtZT42NDwvdm9sdW1lPjxudW1iZXI+MzwvbnVtYmVyPjxlZGl0aW9uPjIwMTgvMDMv
MTY8L2VkaXRpb24+PGtleXdvcmRzPjxrZXl3b3JkPkFkdWx0IFN1cnZpdm9ycyBvZiBDaGlsZCBB
ZHZlcnNlIEV2ZW50cy8qcHN5Y2hvbG9neTwva2V5d29yZD48a2V5d29yZD4qQ2hyb25pYyBEaXNl
YXNlPC9rZXl3b3JkPjxrZXl3b3JkPkZlbWFsZTwva2V5d29yZD48a2V5d29yZD5IdW1hbnM8L2tl
eXdvcmQ+PGtleXdvcmQ+SW50ZXJ2aWV3cyBhcyBUb3BpYzwva2V5d29yZD48a2V5d29yZD4qTWVk
aWNhbCBIaXN0b3J5IFRha2luZzwva2V5d29yZD48a2V5d29yZD4qUHJpbWFyeSBIZWFsdGggQ2Fy
ZTwva2V5d29yZD48a2V5d29yZD5Qcm9mZXNzaW9uYWwtUGF0aWVudCBSZWxhdGlvbnM8L2tleXdv
cmQ+PGtleXdvcmQ+UXVhbGl0YXRpdmUgUmVzZWFyY2g8L2tleXdvcmQ+PC9rZXl3b3Jkcz48ZGF0
ZXM+PHllYXI+MjAxODwveWVhcj48cHViLWRhdGVzPjxkYXRlPk1hcjwvZGF0ZT48L3B1Yi1kYXRl
cz48L2RhdGVzPjxpc2JuPjE3MTUtNTI1OCAoRWxlY3Ryb25pYykmI3hEOzAwMDgtMzUwWCAoUHJp
bnQpJiN4RDswMDA4LTM1MFggKExpbmtpbmcpPC9pc2JuPjxhY2Nlc3Npb24tbnVtPjI5NTQwMzkx
PC9hY2Nlc3Npb24tbnVtPjx1cmxzPjxyZWxhdGVkLXVybHM+PHVybD5odHRwczovL3d3dy5uY2Jp
Lm5sbS5uaWguZ292L3B1Ym1lZC8yOTU0MDM5MTwvdXJsPjwvcmVsYXRlZC11cmxzPjwvdXJscz48
Y3VzdG9tMj5QTUM1ODUxMzk5PC9jdXN0b20yPjwvcmVjb3JkPjwvQ2l0ZT48Q2l0ZT48QXV0aG9y
PlB1cmtleTwvQXV0aG9yPjxZZWFyPjIwMTg8L1llYXI+PFJlY051bT4xMjM8L1JlY051bT48cmVj
b3JkPjxyZWMtbnVtYmVyPjEyMzwvcmVjLW51bWJlcj48Zm9yZWlnbi1rZXlzPjxrZXkgYXBwPSJF
TiIgZGItaWQ9IjVkc3Z4dHYydmE1MHh2ZXJzMDh2ZnoyeDl4ZnZmNWZyc3dlNSIgdGltZXN0YW1w
PSIxNzQ2MTU1NjMxIj4xMjM8L2tleT48L2ZvcmVpZ24ta2V5cz48cmVmLXR5cGUgbmFtZT0iSm91
cm5hbCBBcnRpY2xlIj4xNzwvcmVmLXR5cGU+PGNvbnRyaWJ1dG9ycz48YXV0aG9ycz48YXV0aG9y
PlB1cmtleSwgRS48L2F1dGhvcj48YXV0aG9yPlBhdGVsLCBSLjwvYXV0aG9yPjxhdXRob3I+UGhp
bGxpcHMsIFMuIFAuPC9hdXRob3I+PC9hdXRob3JzPjwvY29udHJpYnV0b3JzPjxhdXRoLWFkZHJl
c3M+QXNzaXN0YW50IFByb2Zlc3NvciBhbmQgRGlyZWN0b3Igb2YgR2xvYmFsIEhlYWx0aCBpbiB0
aGUgRGVwYXJ0bWVudCBvZiBGYW1pbHkgTWVkaWNpbmUgYXQgUXVlZW4mYXBvcztzIFVuaXZlcnNp
dHkgaW4gS2luZ3N0b24sIE9udC4gZXZhLnB1cmtleUBkZm0ucXVlZW5zdS5jYS4mI3hEO0Fzc2lz
dGFudCBQcm9mZXNzb3IgaW4gdGhlIERlcGFydG1lbnQgb2YgRmFtaWx5IE1lZGljaW5lIGF0IFF1
ZWVuJmFwb3M7cyBVbml2ZXJzaXR5IGFuZCBwcmFjdGlzZXMgY2xpbmljYWxseSBhdCBLaW5nc3Rv
biBDb21tdW5pdHkgSGVhbHRoIENlbnRyZXMuJiN4RDtQcm9mZXNzb3IgaW4gdGhlIERlcGFydG1l
bnQgb2YgRmFtaWx5IE1lZGljaW5lIGF0IFF1ZWVuJmFwb3M7cyBVbml2ZXJzaXR5LjwvYXV0aC1h
ZGRyZXNzPjx0aXRsZXM+PHRpdGxlPlRyYXVtYS1pbmZvcm1lZCBjYXJlOiBCZXR0ZXIgY2FyZSBm
b3IgZXZlcnlvbmU8L3RpdGxlPjxzZWNvbmRhcnktdGl0bGU+Q2FuIEZhbSBQaHlzaWNpYW48L3Nl
Y29uZGFyeS10aXRsZT48L3RpdGxlcz48cGVyaW9kaWNhbD48ZnVsbC10aXRsZT5DYW4gRmFtIFBo
eXNpY2lhbjwvZnVsbC10aXRsZT48L3BlcmlvZGljYWw+PHBhZ2VzPjE3MC0xNzI8L3BhZ2VzPjx2
b2x1bWU+NjQ8L3ZvbHVtZT48bnVtYmVyPjM8L251bWJlcj48ZWRpdGlvbj4yMDE4LzAzLzE2PC9l
ZGl0aW9uPjxrZXl3b3Jkcz48a2V5d29yZD5BZHVsdCBTdXJ2aXZvcnMgb2YgQ2hpbGQgQWJ1c2Uv
cHN5Y2hvbG9neTwva2V5d29yZD48a2V5d29yZD4qRGVsaXZlcnkgb2YgSGVhbHRoIENhcmU8L2tl
eXdvcmQ+PGtleXdvcmQ+RW1wYXRoeTwva2V5d29yZD48a2V5d29yZD5IdW1hbnM8L2tleXdvcmQ+
PGtleXdvcmQ+TGlmZSBDaGFuZ2UgRXZlbnRzPC9rZXl3b3JkPjxrZXl3b3JkPk1lbnRhbCBEaXNv
cmRlcnMvKnRoZXJhcHk8L2tleXdvcmQ+PGtleXdvcmQ+UGh5c2ljaWFucywgRmFtaWx5LypldGhp
Y3M8L2tleXdvcmQ+PC9rZXl3b3Jkcz48ZGF0ZXM+PHllYXI+MjAxODwveWVhcj48cHViLWRhdGVz
PjxkYXRlPk1hcjwvZGF0ZT48L3B1Yi1kYXRlcz48L2RhdGVzPjxpc2JuPjE3MTUtNTI1OCAoRWxl
Y3Ryb25pYykmI3hEOzAwMDgtMzUwWCAoUHJpbnQpJiN4RDswMDA4LTM1MFggKExpbmtpbmcpPC9p
c2JuPjxhY2Nlc3Npb24tbnVtPjI5NTQwMzc5PC9hY2Nlc3Npb24tbnVtPjx1cmxzPjxyZWxhdGVk
LXVybHM+PHVybD5odHRwczovL3d3dy5uY2JpLm5sbS5uaWguZ292L3B1Ym1lZC8yOTU0MDM3OTwv
dXJsPjwvcmVsYXRlZC11cmxzPjwvdXJscz48Y3VzdG9tMj5QTUM1ODUxMzg3PC9jdXN0b20yPjwv
cmVjb3JkPjwvQ2l0ZT48Q2l0ZT48QXV0aG9yPlJvYmVydHM8L0F1dGhvcj48WWVhcj4yMDE5PC9Z
ZWFyPjxSZWNOdW0+MTI0PC9SZWNOdW0+PHJlY29yZD48cmVjLW51bWJlcj4xMjQ8L3JlYy1udW1i
ZXI+PGZvcmVpZ24ta2V5cz48a2V5IGFwcD0iRU4iIGRiLWlkPSI1ZHN2eHR2MnZhNTB4dmVyczA4
dmZ6Mng5eGZ2ZjVmcnN3ZTUiIHRpbWVzdGFtcD0iMTc0NjE1NTY3MSI+MTI0PC9rZXk+PC9mb3Jl
aWduLWtleXM+PHJlZi10eXBlIG5hbWU9IkpvdXJuYWwgQXJ0aWNsZSI+MTc8L3JlZi10eXBlPjxj
b250cmlidXRvcnM+PGF1dGhvcnM+PGF1dGhvcj5Sb2JlcnRzLCBTLiBKLjwvYXV0aG9yPjxhdXRo
b3I+Q2hhbmRsZXIsIEcuIEUuPC9hdXRob3I+PGF1dGhvcj5LYWxtYWtpcywgSy48L2F1dGhvcj48
L2F1dGhvcnM+PC9jb250cmlidXRvcnM+PGF1dGgtYWRkcmVzcz5TY2hvb2wgb2YgTnVyc2luZywg
Tm9ydGhlYXN0ZXJuIFVuaXZlcnNpdHksIEJvc3RvbiwgTWFzc2FjaHVzZXR0cy4mI3hEO0RlcGFy
dG1lbnQgb2YgTnVyc2luZywgVW5pdmVyc2l0eSBvZiBNYXNzYWNodXNldHRzLCBBbWhlcnN0LCBN
YXNzYWNodXNldHRzLjwvYXV0aC1hZGRyZXNzPjx0aXRsZXM+PHRpdGxlPkEgbW9kZWwgZm9yIHRy
YXVtYS1pbmZvcm1lZCBwcmltYXJ5IGNhcmU8L3RpdGxlPjxzZWNvbmRhcnktdGl0bGU+SiBBbSBB
c3NvYyBOdXJzZSBQcmFjdDwvc2Vjb25kYXJ5LXRpdGxlPjwvdGl0bGVzPjxwZXJpb2RpY2FsPjxm
dWxsLXRpdGxlPkogQW0gQXNzb2MgTnVyc2UgUHJhY3Q8L2Z1bGwtdGl0bGU+PC9wZXJpb2RpY2Fs
PjxwYWdlcz4xMzktMTQ0PC9wYWdlcz48dm9sdW1lPjMxPC92b2x1bWU+PG51bWJlcj4yPC9udW1i
ZXI+PGVkaXRpb24+MjAxOC8xMi8xNTwvZWRpdGlvbj48a2V5d29yZHM+PGtleXdvcmQ+KkFkdmVy
c2UgQ2hpbGRob29kIEV4cGVyaWVuY2VzPC9rZXl3b3JkPjxrZXl3b3JkPkh1bWFuczwva2V5d29y
ZD48a2V5d29yZD5NYXNzIFNjcmVlbmluZy9tZXRob2RzPC9rZXl3b3JkPjxrZXl3b3JkPlBhdGll
bnQtQ2VudGVyZWQgQ2FyZS9tZXRob2RzPC9rZXl3b3JkPjxrZXl3b3JkPlByaW1hcnkgSGVhbHRo
IENhcmUvKm1ldGhvZHM8L2tleXdvcmQ+PGtleXdvcmQ+V291bmRzIGFuZCBJbmp1cmllcy8qY29t
cGxpY2F0aW9ucy9wc3ljaG9sb2d5PC9rZXl3b3JkPjwva2V5d29yZHM+PGRhdGVzPjx5ZWFyPjIw
MTk8L3llYXI+PHB1Yi1kYXRlcz48ZGF0ZT5GZWI8L2RhdGU+PC9wdWItZGF0ZXM+PC9kYXRlcz48
aXNibj4yMzI3LTY5MjQgKEVsZWN0cm9uaWMpJiN4RDsyMzI3LTY4ODYgKExpbmtpbmcpPC9pc2Ju
PjxhY2Nlc3Npb24tbnVtPjMwNTUwMzkxPC9hY2Nlc3Npb24tbnVtPjx1cmxzPjxyZWxhdGVkLXVy
bHM+PHVybD5odHRwczovL3d3dy5uY2JpLm5sbS5uaWguZ292L3B1Ym1lZC8zMDU1MDM5MTwvdXJs
PjwvcmVsYXRlZC11cmxzPjwvdXJscz48ZWxlY3Ryb25pYy1yZXNvdXJjZS1udW0+MTAuMTA5Ny9K
WFguMDAwMDAwMDAwMDAwMDExNjwvZWxlY3Ryb25pYy1yZXNvdXJjZS1udW0+PC9yZWNvcmQ+PC9D
aXRlPjxDaXRlPjxBdXRob3I+VG9tYXo8L0F1dGhvcj48WWVhcj4yMDIwPC9ZZWFyPjxSZWNOdW0+
MTI1PC9SZWNOdW0+PHJlY29yZD48cmVjLW51bWJlcj4xMjU8L3JlYy1udW1iZXI+PGZvcmVpZ24t
a2V5cz48a2V5IGFwcD0iRU4iIGRiLWlkPSI1ZHN2eHR2MnZhNTB4dmVyczA4dmZ6Mng5eGZ2ZjVm
cnN3ZTUiIHRpbWVzdGFtcD0iMTc0NjE1NTcwNyI+MTI1PC9rZXk+PC9mb3JlaWduLWtleXM+PHJl
Zi10eXBlIG5hbWU9IkpvdXJuYWwgQXJ0aWNsZSI+MTc8L3JlZi10eXBlPjxjb250cmlidXRvcnM+
PGF1dGhvcnM+PGF1dGhvcj5Ub21heiwgVC48L2F1dGhvcj48YXV0aG9yPkNhc3Ryby1WYWxlLCBJ
LjwvYXV0aG9yPjwvYXV0aG9ycz48L2NvbnRyaWJ1dG9ycz48YXV0aC1hZGRyZXNzPk1lZGljYWwg
UHN5Y2hvbG9neSBVbml0LCBEZXBhcnRtZW50IG9mIENsaW5pY2FsIE5ldXJvc2NpZW5jZXMgYW5k
IE1lbnRhbCBIZWFsdGgsIEZhY3VsdHkgb2YgTWVkaWNpbmUsIFVuaXZlcnNpdHkgb2YgUG9ydG8s
IDQyMDAtMzE5IFBvcnRvLCBQb3J0dWdhbC4mI3hEO2kzUy1JbnN0aXR1dGUgZm9yIFJlc2VhcmNo
IGFuZCBJbm5vdmF0aW9uIGluIEhlYWx0aCwgUnVhIEFsZnJlZG8gQWxsZW4sIDIwOCwgNDIwMC0x
MzUgUG9ydG8sIFBvcnR1Z2FsLjwvYXV0aC1hZGRyZXNzPjx0aXRsZXM+PHRpdGxlPlRyYXVtYS1J
bmZvcm1lZCBDYXJlIGluIFByaW1hcnkgSGVhbHRoIFNldHRpbmdzLVdoaWNoIElzIEV2ZW4gTW9y
ZSBOZWVkZWQgaW4gVGltZXMgb2YgQ09WSUQtMTk8L3RpdGxlPjxzZWNvbmRhcnktdGl0bGU+SGVh
bHRoY2FyZSAoQmFzZWwpPC9zZWNvbmRhcnktdGl0bGU+PC90aXRsZXM+PHBlcmlvZGljYWw+PGZ1
bGwtdGl0bGU+SGVhbHRoY2FyZSAoQmFzZWwpPC9mdWxsLXRpdGxlPjwvcGVyaW9kaWNhbD48dm9s
dW1lPjg8L3ZvbHVtZT48bnVtYmVyPjM8L251bWJlcj48ZWRpdGlvbj4yMDIwLzA5LzE4PC9lZGl0
aW9uPjxrZXl3b3Jkcz48a2V5d29yZD5jbGluaWNhbCBjb21tdW5pY2F0aW9uPC9rZXl3b3JkPjxr
ZXl3b3JkPnBhdGllbnQtY2VudGVyZWQ8L2tleXdvcmQ+PGtleXdvcmQ+cG9zdC10cmF1bWF0aWMg
c3RyZXNzIGRpc29yZGVyPC9rZXl3b3JkPjxrZXl3b3JkPnNvbWF0aWMgY29tb3JiaWRpdHk8L2tl
eXdvcmQ+PGtleXdvcmQ+dHJhdW1hdGljIGV2ZW50czwva2V5d29yZD48L2tleXdvcmRzPjxkYXRl
cz48eWVhcj4yMDIwPC95ZWFyPjxwdWItZGF0ZXM+PGRhdGU+U2VwIDE0PC9kYXRlPjwvcHViLWRh
dGVzPjwvZGF0ZXM+PGlzYm4+MjIyNy05MDMyIChQcmludCkmI3hEOzIyMjctOTAzMiAoRWxlY3Ry
b25pYykmI3hEOzIyMjctOTAzMiAoTGlua2luZyk8L2lzYm4+PGFjY2Vzc2lvbi1udW0+MzI5Mzc5
NjY8L2FjY2Vzc2lvbi1udW0+PHVybHM+PHJlbGF0ZWQtdXJscz48dXJsPmh0dHBzOi8vd3d3Lm5j
YmkubmxtLm5paC5nb3YvcHVibWVkLzMyOTM3OTY2PC91cmw+PC9yZWxhdGVkLXVybHM+PC91cmxz
PjxjdXN0b20yPlBNQzc1NTE0MTg8L2N1c3RvbTI+PGVsZWN0cm9uaWMtcmVzb3VyY2UtbnVtPjEw
LjMzOTAvaGVhbHRoY2FyZTgwMzAzNDA8L2VsZWN0cm9uaWMtcmVzb3VyY2UtbnVtPjwvcmVjb3Jk
PjwvQ2l0ZT48L0VuZE5vdGU+AG==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QdXJrZXk8L0F1dGhvcj48WWVhcj4yMDE4PC9ZZWFyPjxS
ZWNOdW0+MTIyPC9SZWNOdW0+PERpc3BsYXlUZXh0PjxzdHlsZSBmYWNlPSJzdXBlcnNjcmlwdCI+
MTctMjA8L3N0eWxlPjwvRGlzcGxheVRleHQ+PHJlY29yZD48cmVjLW51bWJlcj4xMjI8L3JlYy1u
dW1iZXI+PGZvcmVpZ24ta2V5cz48a2V5IGFwcD0iRU4iIGRiLWlkPSI1ZHN2eHR2MnZhNTB4dmVy
czA4dmZ6Mng5eGZ2ZjVmcnN3ZTUiIHRpbWVzdGFtcD0iMTc0NjE1NTU5NyI+MTIyPC9rZXk+PC9m
b3JlaWduLWtleXM+PHJlZi10eXBlIG5hbWU9IkpvdXJuYWwgQXJ0aWNsZSI+MTc8L3JlZi10eXBl
Pjxjb250cmlidXRvcnM+PGF1dGhvcnM+PGF1dGhvcj5QdXJrZXksIEUuPC9hdXRob3I+PGF1dGhv
cj5QYXRlbCwgUi48L2F1dGhvcj48YXV0aG9yPkJlY2tldHQsIFQuPC9hdXRob3I+PGF1dGhvcj5N
YXRoaWV1LCBGLjwvYXV0aG9yPjwvYXV0aG9ycz48L2NvbnRyaWJ1dG9ycz48YXV0aC1hZGRyZXNz
PkFzc2lzdGFudCBQcm9mZXNzb3IgYW5kIERpcmVjdG9yIG9mIEdsb2JhbCBIZWFsdGggaW4gdGhl
IERlcGFydG1lbnQgb2YgRmFtaWx5IE1lZGljaW5lIGF0IFF1ZWVuJmFwb3M7cyBVbml2ZXJzaXR5
IGluIEtpbmdzdG9uLCBPbnQuIGV2YS5wdXJrZXlAZGZtLnF1ZWVuc3UuY2EuJiN4RDtBc3Npc3Rh
bnQgUHJvZmVzc29yIGluIHRoZSBEZXBhcnRtZW50IG9mIEZhbWlseSBNZWRpY2luZSBhdCBRdWVl
biZhcG9zO3MgVW5pdmVyc2l0eSBhbmQgcHJhY3Rpc2VzIGNsaW5pY2FsbHkgYXQgS2luZ3N0b24g
Q29tbXVuaXR5IEhlYWx0aCBDZW50cmVzLiYjeEQ7QXQgdGhlIHRpbWUgb2YgdGhlIHN0dWR5IHdh
cyBhIFNvY2lhbCB3b3JrZXIgZm9yIHRoZSBRdWVlbiZhcG9zO3MgRmFtaWx5IEhlYWx0aCBUZWFt
IGluIHRoZSBEZXBhcnRtZW50IG9mIEZhbWlseSBNZWRpY2luZSBhdCBRdWVlbiZhcG9zO3MgVW5p
dmVyc2l0eSBhbmQgaXMgbm93IGEgYmFzZSBob3NwaXRhbCBzb2NpYWwgd29ya2VyIHdpdGggdGhl
IERlcGFydG1lbnQgb2YgTmF0aW9uYWwgRGVmZW5jZS4mI3hEO1JlZ2lzdGVyZWQgcHN5Y2hvdGhl
cmFwaXN0LCBhIGNvbXBhc3Npb24gZmF0aWd1ZSBzcGVjaWFsaXN0LCBhbmQgQ28tRXhlY3V0aXZl
IERpcmVjdG9yIG9mIFRFTkQgQWNhZGVteSBpbiBLaW5nc3Rvbi48L2F1dGgtYWRkcmVzcz48dGl0
bGVzPjx0aXRsZT5QcmltYXJ5IGNhcmUgZXhwZXJpZW5jZXMgb2Ygd29tZW4gd2l0aCBhIGhpc3Rv
cnkgb2YgY2hpbGRob29kIHRyYXVtYSBhbmQgY2hyb25pYyBkaXNlYXNlOiBUcmF1bWEtaW5mb3Jt
ZWQgY2FyZSBhcHByb2FjaDwvdGl0bGU+PHNlY29uZGFyeS10aXRsZT5DYW4gRmFtIFBoeXNpY2lh
bjwvc2Vjb25kYXJ5LXRpdGxlPjwvdGl0bGVzPjxwZXJpb2RpY2FsPjxmdWxsLXRpdGxlPkNhbiBG
YW0gUGh5c2ljaWFuPC9mdWxsLXRpdGxlPjwvcGVyaW9kaWNhbD48cGFnZXM+MjA0LTIxMTwvcGFn
ZXM+PHZvbHVtZT42NDwvdm9sdW1lPjxudW1iZXI+MzwvbnVtYmVyPjxlZGl0aW9uPjIwMTgvMDMv
MTY8L2VkaXRpb24+PGtleXdvcmRzPjxrZXl3b3JkPkFkdWx0IFN1cnZpdm9ycyBvZiBDaGlsZCBB
ZHZlcnNlIEV2ZW50cy8qcHN5Y2hvbG9neTwva2V5d29yZD48a2V5d29yZD4qQ2hyb25pYyBEaXNl
YXNlPC9rZXl3b3JkPjxrZXl3b3JkPkZlbWFsZTwva2V5d29yZD48a2V5d29yZD5IdW1hbnM8L2tl
eXdvcmQ+PGtleXdvcmQ+SW50ZXJ2aWV3cyBhcyBUb3BpYzwva2V5d29yZD48a2V5d29yZD4qTWVk
aWNhbCBIaXN0b3J5IFRha2luZzwva2V5d29yZD48a2V5d29yZD4qUHJpbWFyeSBIZWFsdGggQ2Fy
ZTwva2V5d29yZD48a2V5d29yZD5Qcm9mZXNzaW9uYWwtUGF0aWVudCBSZWxhdGlvbnM8L2tleXdv
cmQ+PGtleXdvcmQ+UXVhbGl0YXRpdmUgUmVzZWFyY2g8L2tleXdvcmQ+PC9rZXl3b3Jkcz48ZGF0
ZXM+PHllYXI+MjAxODwveWVhcj48cHViLWRhdGVzPjxkYXRlPk1hcjwvZGF0ZT48L3B1Yi1kYXRl
cz48L2RhdGVzPjxpc2JuPjE3MTUtNTI1OCAoRWxlY3Ryb25pYykmI3hEOzAwMDgtMzUwWCAoUHJp
bnQpJiN4RDswMDA4LTM1MFggKExpbmtpbmcpPC9pc2JuPjxhY2Nlc3Npb24tbnVtPjI5NTQwMzkx
PC9hY2Nlc3Npb24tbnVtPjx1cmxzPjxyZWxhdGVkLXVybHM+PHVybD5odHRwczovL3d3dy5uY2Jp
Lm5sbS5uaWguZ292L3B1Ym1lZC8yOTU0MDM5MTwvdXJsPjwvcmVsYXRlZC11cmxzPjwvdXJscz48
Y3VzdG9tMj5QTUM1ODUxMzk5PC9jdXN0b20yPjwvcmVjb3JkPjwvQ2l0ZT48Q2l0ZT48QXV0aG9y
PlB1cmtleTwvQXV0aG9yPjxZZWFyPjIwMTg8L1llYXI+PFJlY051bT4xMjM8L1JlY051bT48cmVj
b3JkPjxyZWMtbnVtYmVyPjEyMzwvcmVjLW51bWJlcj48Zm9yZWlnbi1rZXlzPjxrZXkgYXBwPSJF
TiIgZGItaWQ9IjVkc3Z4dHYydmE1MHh2ZXJzMDh2ZnoyeDl4ZnZmNWZyc3dlNSIgdGltZXN0YW1w
PSIxNzQ2MTU1NjMxIj4xMjM8L2tleT48L2ZvcmVpZ24ta2V5cz48cmVmLXR5cGUgbmFtZT0iSm91
cm5hbCBBcnRpY2xlIj4xNzwvcmVmLXR5cGU+PGNvbnRyaWJ1dG9ycz48YXV0aG9ycz48YXV0aG9y
PlB1cmtleSwgRS48L2F1dGhvcj48YXV0aG9yPlBhdGVsLCBSLjwvYXV0aG9yPjxhdXRob3I+UGhp
bGxpcHMsIFMuIFAuPC9hdXRob3I+PC9hdXRob3JzPjwvY29udHJpYnV0b3JzPjxhdXRoLWFkZHJl
c3M+QXNzaXN0YW50IFByb2Zlc3NvciBhbmQgRGlyZWN0b3Igb2YgR2xvYmFsIEhlYWx0aCBpbiB0
aGUgRGVwYXJ0bWVudCBvZiBGYW1pbHkgTWVkaWNpbmUgYXQgUXVlZW4mYXBvcztzIFVuaXZlcnNp
dHkgaW4gS2luZ3N0b24sIE9udC4gZXZhLnB1cmtleUBkZm0ucXVlZW5zdS5jYS4mI3hEO0Fzc2lz
dGFudCBQcm9mZXNzb3IgaW4gdGhlIERlcGFydG1lbnQgb2YgRmFtaWx5IE1lZGljaW5lIGF0IFF1
ZWVuJmFwb3M7cyBVbml2ZXJzaXR5IGFuZCBwcmFjdGlzZXMgY2xpbmljYWxseSBhdCBLaW5nc3Rv
biBDb21tdW5pdHkgSGVhbHRoIENlbnRyZXMuJiN4RDtQcm9mZXNzb3IgaW4gdGhlIERlcGFydG1l
bnQgb2YgRmFtaWx5IE1lZGljaW5lIGF0IFF1ZWVuJmFwb3M7cyBVbml2ZXJzaXR5LjwvYXV0aC1h
ZGRyZXNzPjx0aXRsZXM+PHRpdGxlPlRyYXVtYS1pbmZvcm1lZCBjYXJlOiBCZXR0ZXIgY2FyZSBm
b3IgZXZlcnlvbmU8L3RpdGxlPjxzZWNvbmRhcnktdGl0bGU+Q2FuIEZhbSBQaHlzaWNpYW48L3Nl
Y29uZGFyeS10aXRsZT48L3RpdGxlcz48cGVyaW9kaWNhbD48ZnVsbC10aXRsZT5DYW4gRmFtIFBo
eXNpY2lhbjwvZnVsbC10aXRsZT48L3BlcmlvZGljYWw+PHBhZ2VzPjE3MC0xNzI8L3BhZ2VzPjx2
b2x1bWU+NjQ8L3ZvbHVtZT48bnVtYmVyPjM8L251bWJlcj48ZWRpdGlvbj4yMDE4LzAzLzE2PC9l
ZGl0aW9uPjxrZXl3b3Jkcz48a2V5d29yZD5BZHVsdCBTdXJ2aXZvcnMgb2YgQ2hpbGQgQWJ1c2Uv
cHN5Y2hvbG9neTwva2V5d29yZD48a2V5d29yZD4qRGVsaXZlcnkgb2YgSGVhbHRoIENhcmU8L2tl
eXdvcmQ+PGtleXdvcmQ+RW1wYXRoeTwva2V5d29yZD48a2V5d29yZD5IdW1hbnM8L2tleXdvcmQ+
PGtleXdvcmQ+TGlmZSBDaGFuZ2UgRXZlbnRzPC9rZXl3b3JkPjxrZXl3b3JkPk1lbnRhbCBEaXNv
cmRlcnMvKnRoZXJhcHk8L2tleXdvcmQ+PGtleXdvcmQ+UGh5c2ljaWFucywgRmFtaWx5LypldGhp
Y3M8L2tleXdvcmQ+PC9rZXl3b3Jkcz48ZGF0ZXM+PHllYXI+MjAxODwveWVhcj48cHViLWRhdGVz
PjxkYXRlPk1hcjwvZGF0ZT48L3B1Yi1kYXRlcz48L2RhdGVzPjxpc2JuPjE3MTUtNTI1OCAoRWxl
Y3Ryb25pYykmI3hEOzAwMDgtMzUwWCAoUHJpbnQpJiN4RDswMDA4LTM1MFggKExpbmtpbmcpPC9p
c2JuPjxhY2Nlc3Npb24tbnVtPjI5NTQwMzc5PC9hY2Nlc3Npb24tbnVtPjx1cmxzPjxyZWxhdGVk
LXVybHM+PHVybD5odHRwczovL3d3dy5uY2JpLm5sbS5uaWguZ292L3B1Ym1lZC8yOTU0MDM3OTwv
dXJsPjwvcmVsYXRlZC11cmxzPjwvdXJscz48Y3VzdG9tMj5QTUM1ODUxMzg3PC9jdXN0b20yPjwv
cmVjb3JkPjwvQ2l0ZT48Q2l0ZT48QXV0aG9yPlJvYmVydHM8L0F1dGhvcj48WWVhcj4yMDE5PC9Z
ZWFyPjxSZWNOdW0+MTI0PC9SZWNOdW0+PHJlY29yZD48cmVjLW51bWJlcj4xMjQ8L3JlYy1udW1i
ZXI+PGZvcmVpZ24ta2V5cz48a2V5IGFwcD0iRU4iIGRiLWlkPSI1ZHN2eHR2MnZhNTB4dmVyczA4
dmZ6Mng5eGZ2ZjVmcnN3ZTUiIHRpbWVzdGFtcD0iMTc0NjE1NTY3MSI+MTI0PC9rZXk+PC9mb3Jl
aWduLWtleXM+PHJlZi10eXBlIG5hbWU9IkpvdXJuYWwgQXJ0aWNsZSI+MTc8L3JlZi10eXBlPjxj
b250cmlidXRvcnM+PGF1dGhvcnM+PGF1dGhvcj5Sb2JlcnRzLCBTLiBKLjwvYXV0aG9yPjxhdXRo
b3I+Q2hhbmRsZXIsIEcuIEUuPC9hdXRob3I+PGF1dGhvcj5LYWxtYWtpcywgSy48L2F1dGhvcj48
L2F1dGhvcnM+PC9jb250cmlidXRvcnM+PGF1dGgtYWRkcmVzcz5TY2hvb2wgb2YgTnVyc2luZywg
Tm9ydGhlYXN0ZXJuIFVuaXZlcnNpdHksIEJvc3RvbiwgTWFzc2FjaHVzZXR0cy4mI3hEO0RlcGFy
dG1lbnQgb2YgTnVyc2luZywgVW5pdmVyc2l0eSBvZiBNYXNzYWNodXNldHRzLCBBbWhlcnN0LCBN
YXNzYWNodXNldHRzLjwvYXV0aC1hZGRyZXNzPjx0aXRsZXM+PHRpdGxlPkEgbW9kZWwgZm9yIHRy
YXVtYS1pbmZvcm1lZCBwcmltYXJ5IGNhcmU8L3RpdGxlPjxzZWNvbmRhcnktdGl0bGU+SiBBbSBB
c3NvYyBOdXJzZSBQcmFjdDwvc2Vjb25kYXJ5LXRpdGxlPjwvdGl0bGVzPjxwZXJpb2RpY2FsPjxm
dWxsLXRpdGxlPkogQW0gQXNzb2MgTnVyc2UgUHJhY3Q8L2Z1bGwtdGl0bGU+PC9wZXJpb2RpY2Fs
PjxwYWdlcz4xMzktMTQ0PC9wYWdlcz48dm9sdW1lPjMxPC92b2x1bWU+PG51bWJlcj4yPC9udW1i
ZXI+PGVkaXRpb24+MjAxOC8xMi8xNTwvZWRpdGlvbj48a2V5d29yZHM+PGtleXdvcmQ+KkFkdmVy
c2UgQ2hpbGRob29kIEV4cGVyaWVuY2VzPC9rZXl3b3JkPjxrZXl3b3JkPkh1bWFuczwva2V5d29y
ZD48a2V5d29yZD5NYXNzIFNjcmVlbmluZy9tZXRob2RzPC9rZXl3b3JkPjxrZXl3b3JkPlBhdGll
bnQtQ2VudGVyZWQgQ2FyZS9tZXRob2RzPC9rZXl3b3JkPjxrZXl3b3JkPlByaW1hcnkgSGVhbHRo
IENhcmUvKm1ldGhvZHM8L2tleXdvcmQ+PGtleXdvcmQ+V291bmRzIGFuZCBJbmp1cmllcy8qY29t
cGxpY2F0aW9ucy9wc3ljaG9sb2d5PC9rZXl3b3JkPjwva2V5d29yZHM+PGRhdGVzPjx5ZWFyPjIw
MTk8L3llYXI+PHB1Yi1kYXRlcz48ZGF0ZT5GZWI8L2RhdGU+PC9wdWItZGF0ZXM+PC9kYXRlcz48
aXNibj4yMzI3LTY5MjQgKEVsZWN0cm9uaWMpJiN4RDsyMzI3LTY4ODYgKExpbmtpbmcpPC9pc2Ju
PjxhY2Nlc3Npb24tbnVtPjMwNTUwMzkxPC9hY2Nlc3Npb24tbnVtPjx1cmxzPjxyZWxhdGVkLXVy
bHM+PHVybD5odHRwczovL3d3dy5uY2JpLm5sbS5uaWguZ292L3B1Ym1lZC8zMDU1MDM5MTwvdXJs
PjwvcmVsYXRlZC11cmxzPjwvdXJscz48ZWxlY3Ryb25pYy1yZXNvdXJjZS1udW0+MTAuMTA5Ny9K
WFguMDAwMDAwMDAwMDAwMDExNjwvZWxlY3Ryb25pYy1yZXNvdXJjZS1udW0+PC9yZWNvcmQ+PC9D
aXRlPjxDaXRlPjxBdXRob3I+VG9tYXo8L0F1dGhvcj48WWVhcj4yMDIwPC9ZZWFyPjxSZWNOdW0+
MTI1PC9SZWNOdW0+PHJlY29yZD48cmVjLW51bWJlcj4xMjU8L3JlYy1udW1iZXI+PGZvcmVpZ24t
a2V5cz48a2V5IGFwcD0iRU4iIGRiLWlkPSI1ZHN2eHR2MnZhNTB4dmVyczA4dmZ6Mng5eGZ2ZjVm
cnN3ZTUiIHRpbWVzdGFtcD0iMTc0NjE1NTcwNyI+MTI1PC9rZXk+PC9mb3JlaWduLWtleXM+PHJl
Zi10eXBlIG5hbWU9IkpvdXJuYWwgQXJ0aWNsZSI+MTc8L3JlZi10eXBlPjxjb250cmlidXRvcnM+
PGF1dGhvcnM+PGF1dGhvcj5Ub21heiwgVC48L2F1dGhvcj48YXV0aG9yPkNhc3Ryby1WYWxlLCBJ
LjwvYXV0aG9yPjwvYXV0aG9ycz48L2NvbnRyaWJ1dG9ycz48YXV0aC1hZGRyZXNzPk1lZGljYWwg
UHN5Y2hvbG9neSBVbml0LCBEZXBhcnRtZW50IG9mIENsaW5pY2FsIE5ldXJvc2NpZW5jZXMgYW5k
IE1lbnRhbCBIZWFsdGgsIEZhY3VsdHkgb2YgTWVkaWNpbmUsIFVuaXZlcnNpdHkgb2YgUG9ydG8s
IDQyMDAtMzE5IFBvcnRvLCBQb3J0dWdhbC4mI3hEO2kzUy1JbnN0aXR1dGUgZm9yIFJlc2VhcmNo
IGFuZCBJbm5vdmF0aW9uIGluIEhlYWx0aCwgUnVhIEFsZnJlZG8gQWxsZW4sIDIwOCwgNDIwMC0x
MzUgUG9ydG8sIFBvcnR1Z2FsLjwvYXV0aC1hZGRyZXNzPjx0aXRsZXM+PHRpdGxlPlRyYXVtYS1J
bmZvcm1lZCBDYXJlIGluIFByaW1hcnkgSGVhbHRoIFNldHRpbmdzLVdoaWNoIElzIEV2ZW4gTW9y
ZSBOZWVkZWQgaW4gVGltZXMgb2YgQ09WSUQtMTk8L3RpdGxlPjxzZWNvbmRhcnktdGl0bGU+SGVh
bHRoY2FyZSAoQmFzZWwpPC9zZWNvbmRhcnktdGl0bGU+PC90aXRsZXM+PHBlcmlvZGljYWw+PGZ1
bGwtdGl0bGU+SGVhbHRoY2FyZSAoQmFzZWwpPC9mdWxsLXRpdGxlPjwvcGVyaW9kaWNhbD48dm9s
dW1lPjg8L3ZvbHVtZT48bnVtYmVyPjM8L251bWJlcj48ZWRpdGlvbj4yMDIwLzA5LzE4PC9lZGl0
aW9uPjxrZXl3b3Jkcz48a2V5d29yZD5jbGluaWNhbCBjb21tdW5pY2F0aW9uPC9rZXl3b3JkPjxr
ZXl3b3JkPnBhdGllbnQtY2VudGVyZWQ8L2tleXdvcmQ+PGtleXdvcmQ+cG9zdC10cmF1bWF0aWMg
c3RyZXNzIGRpc29yZGVyPC9rZXl3b3JkPjxrZXl3b3JkPnNvbWF0aWMgY29tb3JiaWRpdHk8L2tl
eXdvcmQ+PGtleXdvcmQ+dHJhdW1hdGljIGV2ZW50czwva2V5d29yZD48L2tleXdvcmRzPjxkYXRl
cz48eWVhcj4yMDIwPC95ZWFyPjxwdWItZGF0ZXM+PGRhdGU+U2VwIDE0PC9kYXRlPjwvcHViLWRh
dGVzPjwvZGF0ZXM+PGlzYm4+MjIyNy05MDMyIChQcmludCkmI3hEOzIyMjctOTAzMiAoRWxlY3Ry
b25pYykmI3hEOzIyMjctOTAzMiAoTGlua2luZyk8L2lzYm4+PGFjY2Vzc2lvbi1udW0+MzI5Mzc5
NjY8L2FjY2Vzc2lvbi1udW0+PHVybHM+PHJlbGF0ZWQtdXJscz48dXJsPmh0dHBzOi8vd3d3Lm5j
YmkubmxtLm5paC5nb3YvcHVibWVkLzMyOTM3OTY2PC91cmw+PC9yZWxhdGVkLXVybHM+PC91cmxz
PjxjdXN0b20yPlBNQzc1NTE0MTg8L2N1c3RvbTI+PGVsZWN0cm9uaWMtcmVzb3VyY2UtbnVtPjEw
LjMzOTAvaGVhbHRoY2FyZTgwMzAzNDA8L2VsZWN0cm9uaWMtcmVzb3VyY2UtbnVtPjwvcmVjb3Jk
PjwvQ2l0ZT48L0VuZE5vdGU+AG==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7-20</w:t>
      </w:r>
      <w:r w:rsidR="003D2FA5">
        <w:rPr>
          <w:rFonts w:ascii="Arial" w:hAnsi="Arial" w:cs="Arial"/>
          <w:sz w:val="20"/>
          <w:szCs w:val="20"/>
        </w:rPr>
        <w:fldChar w:fldCharType="end"/>
      </w:r>
      <w:r w:rsidRPr="00C55BC4">
        <w:rPr>
          <w:rFonts w:ascii="Arial" w:hAnsi="Arial" w:cs="Arial"/>
          <w:sz w:val="20"/>
          <w:szCs w:val="20"/>
        </w:rPr>
        <w:t xml:space="preserve"> suggest </w:t>
      </w:r>
      <w:bookmarkEnd w:id="19"/>
      <w:r w:rsidR="00696D41" w:rsidRPr="00C65D9C">
        <w:rPr>
          <w:rFonts w:ascii="Arial" w:hAnsi="Arial" w:cs="Arial"/>
          <w:sz w:val="20"/>
          <w:szCs w:val="20"/>
        </w:rPr>
        <w:t>the following practices based on the application of trauma informed care principles, such as:</w:t>
      </w:r>
    </w:p>
    <w:p w14:paraId="27FB67F3" w14:textId="77777777" w:rsidR="00696D41" w:rsidRPr="00C65D9C" w:rsidRDefault="00696D41" w:rsidP="00721D4F">
      <w:pPr>
        <w:pStyle w:val="ListParagraph"/>
        <w:numPr>
          <w:ilvl w:val="0"/>
          <w:numId w:val="10"/>
        </w:numPr>
        <w:spacing w:line="360" w:lineRule="auto"/>
        <w:rPr>
          <w:rFonts w:ascii="Arial" w:hAnsi="Arial" w:cs="Arial"/>
          <w:sz w:val="20"/>
          <w:szCs w:val="20"/>
        </w:rPr>
      </w:pPr>
      <w:r w:rsidRPr="00C65D9C">
        <w:rPr>
          <w:rFonts w:ascii="Arial" w:hAnsi="Arial" w:cs="Arial"/>
          <w:sz w:val="20"/>
          <w:szCs w:val="20"/>
        </w:rPr>
        <w:t>Awareness and recognition of trauma history, screening in an empathic way and understanding that patients may need time to build trust before disclosure</w:t>
      </w:r>
    </w:p>
    <w:p w14:paraId="72CFA0BA" w14:textId="77777777" w:rsidR="00696D41" w:rsidRPr="00C65D9C" w:rsidRDefault="00696D41" w:rsidP="00721D4F">
      <w:pPr>
        <w:pStyle w:val="ListParagraph"/>
        <w:numPr>
          <w:ilvl w:val="0"/>
          <w:numId w:val="10"/>
        </w:numPr>
        <w:spacing w:line="360" w:lineRule="auto"/>
        <w:rPr>
          <w:rFonts w:ascii="Arial" w:hAnsi="Arial" w:cs="Arial"/>
          <w:sz w:val="20"/>
          <w:szCs w:val="20"/>
        </w:rPr>
      </w:pPr>
      <w:r w:rsidRPr="00C65D9C">
        <w:rPr>
          <w:rFonts w:ascii="Arial" w:hAnsi="Arial" w:cs="Arial"/>
          <w:sz w:val="20"/>
          <w:szCs w:val="20"/>
        </w:rPr>
        <w:t>Providing a safe environment and building trusting patient-provider relationships</w:t>
      </w:r>
    </w:p>
    <w:p w14:paraId="2255FC67" w14:textId="77777777" w:rsidR="00696D41" w:rsidRPr="00C65D9C" w:rsidRDefault="00696D41" w:rsidP="00721D4F">
      <w:pPr>
        <w:pStyle w:val="ListParagraph"/>
        <w:numPr>
          <w:ilvl w:val="0"/>
          <w:numId w:val="10"/>
        </w:numPr>
        <w:spacing w:line="360" w:lineRule="auto"/>
        <w:rPr>
          <w:rFonts w:ascii="Arial" w:hAnsi="Arial" w:cs="Arial"/>
          <w:sz w:val="20"/>
          <w:szCs w:val="20"/>
        </w:rPr>
      </w:pPr>
      <w:r w:rsidRPr="00C65D9C">
        <w:rPr>
          <w:rFonts w:ascii="Arial" w:hAnsi="Arial" w:cs="Arial"/>
          <w:sz w:val="20"/>
          <w:szCs w:val="20"/>
        </w:rPr>
        <w:t>Responding using a patient-centred model and empowering patients to be involved in their health and care decisions</w:t>
      </w:r>
    </w:p>
    <w:p w14:paraId="57C0C692" w14:textId="77777777" w:rsidR="00696D41" w:rsidRPr="00C65D9C" w:rsidRDefault="00696D41" w:rsidP="00721D4F">
      <w:pPr>
        <w:pStyle w:val="ListParagraph"/>
        <w:numPr>
          <w:ilvl w:val="0"/>
          <w:numId w:val="10"/>
        </w:numPr>
        <w:spacing w:line="360" w:lineRule="auto"/>
        <w:rPr>
          <w:rFonts w:ascii="Arial" w:hAnsi="Arial" w:cs="Arial"/>
          <w:sz w:val="20"/>
          <w:szCs w:val="20"/>
        </w:rPr>
      </w:pPr>
      <w:r w:rsidRPr="00C65D9C">
        <w:rPr>
          <w:rFonts w:ascii="Arial" w:hAnsi="Arial" w:cs="Arial"/>
          <w:sz w:val="20"/>
          <w:szCs w:val="20"/>
        </w:rPr>
        <w:t>Avoiding re-traumatisation and creating care that is acceptable to patients</w:t>
      </w:r>
    </w:p>
    <w:p w14:paraId="198EB000" w14:textId="77777777" w:rsidR="00696D41" w:rsidRPr="00C65D9C" w:rsidRDefault="00696D41" w:rsidP="00721D4F">
      <w:pPr>
        <w:pStyle w:val="ListParagraph"/>
        <w:numPr>
          <w:ilvl w:val="0"/>
          <w:numId w:val="10"/>
        </w:numPr>
        <w:spacing w:line="360" w:lineRule="auto"/>
        <w:rPr>
          <w:rFonts w:ascii="Arial" w:hAnsi="Arial" w:cs="Arial"/>
          <w:sz w:val="20"/>
          <w:szCs w:val="20"/>
        </w:rPr>
      </w:pPr>
      <w:r w:rsidRPr="00C65D9C">
        <w:rPr>
          <w:rFonts w:ascii="Arial" w:hAnsi="Arial" w:cs="Arial"/>
          <w:sz w:val="20"/>
          <w:szCs w:val="20"/>
        </w:rPr>
        <w:t>Recognising patient’s strengths and resilience.</w:t>
      </w:r>
    </w:p>
    <w:p w14:paraId="1202A521" w14:textId="77777777" w:rsidR="00696D41" w:rsidRPr="00C65D9C" w:rsidRDefault="00696D41" w:rsidP="00C65D9C">
      <w:pPr>
        <w:spacing w:line="360" w:lineRule="auto"/>
        <w:rPr>
          <w:rFonts w:ascii="Arial" w:hAnsi="Arial" w:cs="Arial"/>
          <w:sz w:val="20"/>
          <w:szCs w:val="20"/>
        </w:rPr>
      </w:pPr>
      <w:r w:rsidRPr="00C65D9C">
        <w:rPr>
          <w:rFonts w:ascii="Arial" w:hAnsi="Arial" w:cs="Arial"/>
          <w:sz w:val="20"/>
          <w:szCs w:val="20"/>
        </w:rPr>
        <w:br w:type="page"/>
      </w:r>
    </w:p>
    <w:p w14:paraId="0A858E27" w14:textId="77777777" w:rsidR="00696D41" w:rsidRPr="00216238" w:rsidRDefault="00696D41" w:rsidP="000379FC">
      <w:pPr>
        <w:pStyle w:val="Heading1"/>
        <w:rPr>
          <w:rFonts w:ascii="Helvetica" w:eastAsiaTheme="minorHAnsi" w:hAnsi="Helvetica" w:cs="Arial"/>
          <w:color w:val="3A95AD"/>
          <w:u w:color="FDBE57"/>
        </w:rPr>
      </w:pPr>
      <w:bookmarkStart w:id="20" w:name="_Toc195022758"/>
      <w:bookmarkStart w:id="21" w:name="_Toc197515631"/>
      <w:r w:rsidRPr="00216238">
        <w:rPr>
          <w:rFonts w:ascii="Helvetica" w:eastAsiaTheme="minorHAnsi" w:hAnsi="Helvetica" w:cs="Arial"/>
          <w:color w:val="3A95AD"/>
          <w:u w:color="FDBE57"/>
        </w:rPr>
        <w:t>Cultural competency and sensitivity in primary care for CALD populations</w:t>
      </w:r>
      <w:bookmarkEnd w:id="20"/>
      <w:bookmarkEnd w:id="21"/>
    </w:p>
    <w:p w14:paraId="12545D6C" w14:textId="2580BEAC" w:rsidR="00696D41" w:rsidRPr="00377F85" w:rsidRDefault="00696D41" w:rsidP="00377F85">
      <w:pPr>
        <w:spacing w:line="360" w:lineRule="auto"/>
        <w:rPr>
          <w:rFonts w:ascii="Arial" w:hAnsi="Arial" w:cs="Arial"/>
          <w:sz w:val="20"/>
          <w:szCs w:val="20"/>
        </w:rPr>
      </w:pPr>
      <w:r w:rsidRPr="00377F85">
        <w:rPr>
          <w:rFonts w:ascii="Arial" w:hAnsi="Arial" w:cs="Arial"/>
          <w:sz w:val="20"/>
          <w:szCs w:val="20"/>
        </w:rPr>
        <w:t>Limited evidence was identified specifically on cultural competency and sensitivity in primary care for CALD populations in the targeted literature search</w:t>
      </w:r>
      <w:r w:rsidR="00377F85">
        <w:rPr>
          <w:rFonts w:ascii="Arial" w:hAnsi="Arial" w:cs="Arial"/>
          <w:sz w:val="20"/>
          <w:szCs w:val="20"/>
        </w:rPr>
        <w:t xml:space="preserve">, however the </w:t>
      </w:r>
      <w:r w:rsidRPr="00377F85">
        <w:rPr>
          <w:rFonts w:ascii="Arial" w:hAnsi="Arial" w:cs="Arial"/>
          <w:sz w:val="20"/>
          <w:szCs w:val="20"/>
        </w:rPr>
        <w:t>following position statements and clinical practice points from Australian groups were identified which recommend culturally safe practice and recognise that culture can influence everyone and may relate to values, beliefs, customs, communication styles or needs</w:t>
      </w:r>
      <w:r w:rsidR="00604D29">
        <w:rPr>
          <w:rFonts w:ascii="Arial" w:hAnsi="Arial" w:cs="Arial"/>
          <w:sz w:val="20"/>
          <w:szCs w:val="20"/>
        </w:rPr>
        <w:t>:</w:t>
      </w:r>
    </w:p>
    <w:p w14:paraId="4990A4F7" w14:textId="77777777" w:rsidR="00696D41" w:rsidRPr="00377F85" w:rsidRDefault="00696D41" w:rsidP="00377F85">
      <w:pPr>
        <w:pStyle w:val="ListParagraph"/>
        <w:numPr>
          <w:ilvl w:val="0"/>
          <w:numId w:val="8"/>
        </w:numPr>
        <w:spacing w:line="360" w:lineRule="auto"/>
        <w:rPr>
          <w:rFonts w:ascii="Arial" w:hAnsi="Arial" w:cs="Arial"/>
          <w:sz w:val="20"/>
          <w:szCs w:val="20"/>
        </w:rPr>
      </w:pPr>
      <w:commentRangeStart w:id="22"/>
      <w:commentRangeStart w:id="23"/>
      <w:r w:rsidRPr="00377F85">
        <w:rPr>
          <w:rFonts w:ascii="Arial" w:hAnsi="Arial" w:cs="Arial"/>
          <w:sz w:val="20"/>
          <w:szCs w:val="20"/>
        </w:rPr>
        <w:t>RANZCP Position Statement – Cultural safety (2021)</w:t>
      </w:r>
    </w:p>
    <w:p w14:paraId="4D15826E" w14:textId="77777777" w:rsidR="00696D41" w:rsidRPr="00377F85" w:rsidRDefault="00696D41" w:rsidP="00377F85">
      <w:pPr>
        <w:pStyle w:val="ListParagraph"/>
        <w:numPr>
          <w:ilvl w:val="0"/>
          <w:numId w:val="8"/>
        </w:numPr>
        <w:spacing w:line="360" w:lineRule="auto"/>
        <w:rPr>
          <w:rFonts w:ascii="Arial" w:hAnsi="Arial" w:cs="Arial"/>
          <w:sz w:val="20"/>
          <w:szCs w:val="20"/>
        </w:rPr>
      </w:pPr>
      <w:proofErr w:type="spellStart"/>
      <w:r w:rsidRPr="00377F85">
        <w:rPr>
          <w:rFonts w:ascii="Arial" w:hAnsi="Arial" w:cs="Arial"/>
          <w:sz w:val="20"/>
          <w:szCs w:val="20"/>
        </w:rPr>
        <w:t>Orygen</w:t>
      </w:r>
      <w:proofErr w:type="spellEnd"/>
    </w:p>
    <w:p w14:paraId="4D39829D" w14:textId="77777777" w:rsidR="00696D41" w:rsidRPr="00377F85" w:rsidRDefault="00696D41" w:rsidP="00377F85">
      <w:pPr>
        <w:pStyle w:val="ListParagraph"/>
        <w:numPr>
          <w:ilvl w:val="1"/>
          <w:numId w:val="8"/>
        </w:numPr>
        <w:spacing w:line="360" w:lineRule="auto"/>
        <w:rPr>
          <w:rFonts w:ascii="Arial" w:hAnsi="Arial" w:cs="Arial"/>
          <w:sz w:val="20"/>
          <w:szCs w:val="20"/>
        </w:rPr>
      </w:pPr>
      <w:r w:rsidRPr="00377F85">
        <w:rPr>
          <w:rFonts w:ascii="Arial" w:hAnsi="Arial" w:cs="Arial"/>
          <w:sz w:val="20"/>
          <w:szCs w:val="20"/>
        </w:rPr>
        <w:t>Clinical practice points</w:t>
      </w:r>
    </w:p>
    <w:p w14:paraId="325493E8" w14:textId="77777777" w:rsidR="00696D41" w:rsidRPr="00377F85" w:rsidRDefault="00696D41" w:rsidP="00377F85">
      <w:pPr>
        <w:pStyle w:val="ListParagraph"/>
        <w:numPr>
          <w:ilvl w:val="2"/>
          <w:numId w:val="8"/>
        </w:numPr>
        <w:spacing w:line="360" w:lineRule="auto"/>
        <w:rPr>
          <w:rFonts w:ascii="Arial" w:hAnsi="Arial" w:cs="Arial"/>
          <w:sz w:val="20"/>
          <w:szCs w:val="20"/>
        </w:rPr>
      </w:pPr>
      <w:r w:rsidRPr="00377F85">
        <w:rPr>
          <w:rFonts w:ascii="Arial" w:hAnsi="Arial" w:cs="Arial"/>
          <w:sz w:val="20"/>
          <w:szCs w:val="20"/>
        </w:rPr>
        <w:t>Culture 101</w:t>
      </w:r>
    </w:p>
    <w:p w14:paraId="71BB0112" w14:textId="77777777" w:rsidR="00696D41" w:rsidRPr="00377F85" w:rsidRDefault="00696D41" w:rsidP="00377F85">
      <w:pPr>
        <w:pStyle w:val="ListParagraph"/>
        <w:numPr>
          <w:ilvl w:val="2"/>
          <w:numId w:val="8"/>
        </w:numPr>
        <w:spacing w:line="360" w:lineRule="auto"/>
        <w:rPr>
          <w:rFonts w:ascii="Arial" w:hAnsi="Arial" w:cs="Arial"/>
          <w:sz w:val="20"/>
          <w:szCs w:val="20"/>
        </w:rPr>
      </w:pPr>
      <w:r w:rsidRPr="00377F85">
        <w:rPr>
          <w:rFonts w:ascii="Arial" w:hAnsi="Arial" w:cs="Arial"/>
          <w:sz w:val="20"/>
          <w:szCs w:val="20"/>
        </w:rPr>
        <w:t>Valuing cultural diversity and inclusion in youth mental health</w:t>
      </w:r>
      <w:commentRangeEnd w:id="22"/>
      <w:r w:rsidR="00366D48">
        <w:rPr>
          <w:rStyle w:val="CommentReference"/>
        </w:rPr>
        <w:commentReference w:id="22"/>
      </w:r>
      <w:commentRangeEnd w:id="23"/>
      <w:r w:rsidR="00604D29">
        <w:rPr>
          <w:rStyle w:val="CommentReference"/>
        </w:rPr>
        <w:commentReference w:id="23"/>
      </w:r>
    </w:p>
    <w:p w14:paraId="2E250EEB" w14:textId="77777777" w:rsidR="00696D41" w:rsidRPr="00377F85" w:rsidRDefault="00696D41" w:rsidP="00377F85">
      <w:pPr>
        <w:spacing w:line="360" w:lineRule="auto"/>
        <w:rPr>
          <w:rFonts w:ascii="Arial" w:hAnsi="Arial" w:cs="Arial"/>
          <w:sz w:val="20"/>
          <w:szCs w:val="20"/>
        </w:rPr>
      </w:pPr>
    </w:p>
    <w:p w14:paraId="43CC8B55" w14:textId="77777777" w:rsidR="00696D41" w:rsidRPr="00377F85" w:rsidRDefault="00696D41" w:rsidP="00377F85">
      <w:pPr>
        <w:spacing w:line="360" w:lineRule="auto"/>
        <w:rPr>
          <w:rFonts w:ascii="Arial" w:hAnsi="Arial" w:cs="Arial"/>
          <w:sz w:val="20"/>
          <w:szCs w:val="20"/>
        </w:rPr>
      </w:pPr>
      <w:r w:rsidRPr="00377F85">
        <w:rPr>
          <w:rFonts w:ascii="Arial" w:hAnsi="Arial" w:cs="Arial"/>
          <w:sz w:val="20"/>
          <w:szCs w:val="20"/>
        </w:rPr>
        <w:br w:type="page"/>
      </w:r>
    </w:p>
    <w:p w14:paraId="190A26F4" w14:textId="77777777" w:rsidR="00696D41" w:rsidRPr="00216238" w:rsidRDefault="00696D41" w:rsidP="000379FC">
      <w:pPr>
        <w:pStyle w:val="Heading1"/>
        <w:rPr>
          <w:rFonts w:ascii="Helvetica" w:eastAsiaTheme="minorHAnsi" w:hAnsi="Helvetica" w:cs="Arial"/>
          <w:color w:val="3A95AD"/>
          <w:u w:color="FDBE57"/>
        </w:rPr>
      </w:pPr>
      <w:bookmarkStart w:id="24" w:name="_Toc195022759"/>
      <w:bookmarkStart w:id="25" w:name="_Toc197515632"/>
      <w:r w:rsidRPr="00216238">
        <w:rPr>
          <w:rFonts w:ascii="Helvetica" w:eastAsiaTheme="minorHAnsi" w:hAnsi="Helvetica" w:cs="Arial"/>
          <w:color w:val="3A95AD"/>
          <w:u w:color="FDBE57"/>
        </w:rPr>
        <w:t>Barriers and facilitators for accessing general practice mental health care in Australia for CALD populations</w:t>
      </w:r>
      <w:bookmarkEnd w:id="24"/>
      <w:bookmarkEnd w:id="25"/>
    </w:p>
    <w:p w14:paraId="358527C6" w14:textId="6B0B1B45" w:rsidR="00696D41" w:rsidRPr="00366D48" w:rsidRDefault="00696D41" w:rsidP="00366D48">
      <w:pPr>
        <w:pStyle w:val="Heading4"/>
        <w:spacing w:line="360" w:lineRule="auto"/>
        <w:rPr>
          <w:rFonts w:ascii="Arial" w:hAnsi="Arial" w:cs="Arial"/>
          <w:sz w:val="20"/>
          <w:szCs w:val="20"/>
        </w:rPr>
      </w:pPr>
      <w:r w:rsidRPr="00366D48">
        <w:rPr>
          <w:rFonts w:ascii="Arial" w:hAnsi="Arial" w:cs="Arial"/>
          <w:sz w:val="20"/>
          <w:szCs w:val="20"/>
        </w:rPr>
        <w:t>Help-seeking behaviour</w:t>
      </w:r>
    </w:p>
    <w:p w14:paraId="50539532" w14:textId="77777777" w:rsidR="00696D41" w:rsidRPr="00366D48" w:rsidRDefault="00696D41" w:rsidP="00366D48">
      <w:pPr>
        <w:spacing w:line="360" w:lineRule="auto"/>
        <w:rPr>
          <w:rFonts w:ascii="Arial" w:hAnsi="Arial" w:cs="Arial"/>
          <w:sz w:val="20"/>
          <w:szCs w:val="20"/>
        </w:rPr>
      </w:pPr>
      <w:r w:rsidRPr="00366D48">
        <w:rPr>
          <w:rFonts w:ascii="Arial" w:hAnsi="Arial" w:cs="Arial"/>
          <w:sz w:val="20"/>
          <w:szCs w:val="20"/>
        </w:rPr>
        <w:t>CALD populations appear to be less likely to seek mental health care in general practice.</w:t>
      </w:r>
    </w:p>
    <w:p w14:paraId="788721F7" w14:textId="25C4A838" w:rsidR="007307AA" w:rsidRPr="00366D48" w:rsidRDefault="007307AA" w:rsidP="00366D48">
      <w:pPr>
        <w:spacing w:line="360" w:lineRule="auto"/>
        <w:rPr>
          <w:rFonts w:ascii="Arial" w:hAnsi="Arial" w:cs="Arial"/>
          <w:sz w:val="20"/>
          <w:szCs w:val="20"/>
        </w:rPr>
      </w:pPr>
      <w:r w:rsidRPr="00366D48">
        <w:rPr>
          <w:rFonts w:ascii="Arial" w:hAnsi="Arial" w:cs="Arial"/>
          <w:sz w:val="20"/>
          <w:szCs w:val="20"/>
        </w:rPr>
        <w:t>An Australian study of 21 CALD community members regarding mental health services reported that some participants were unaware of the GPs role in accessing help for mental health issues and instead were more likely to seek support through friends, community or religion</w:t>
      </w:r>
      <w:bookmarkStart w:id="26" w:name="_Hlk195623295"/>
      <w:r w:rsidRPr="00366D48">
        <w:rPr>
          <w:rFonts w:ascii="Arial" w:hAnsi="Arial" w:cs="Arial"/>
          <w:sz w:val="20"/>
          <w:szCs w:val="20"/>
        </w:rPr>
        <w:t>.</w: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8L3N0eWxlPjwvRGlzcGxheVRleHQ+PHJlY29yZD48cmVjLW51bWJlcj42PC9yZWMtbnVtYmVy
Pjxmb3JlaWduLWtleXM+PGtleSBhcHA9IkVOIiBkYi1pZD0iNWRzdnh0djJ2YTUweHZlcnMwOHZm
ejJ4OXhmdmY1ZnJzd2U1IiB0aW1lc3RhbXA9IjE3NDQwODM3OTIiPjY8L2tleT48L2ZvcmVpZ24t
a2V5cz48cmVmLXR5cGUgbmFtZT0iSm91cm5hbCBBcnRpY2xlIj4xNzwvcmVmLXR5cGU+PGNvbnRy
aWJ1dG9ycz48YXV0aG9ycz48YXV0aG9yPlJhZGhhbW9ueSwgUi48L2F1dGhvcj48YXV0aG9yPkNy
b3NzLCBXLiBNLjwvYXV0aG9yPjxhdXRob3I+VG93bnNpbiwgTC48L2F1dGhvcj48YXV0aG9yPkJh
bmlrLCBCLjwvYXV0aG9yPjwvYXV0aG9ycz48L2NvbnRyaWJ1dG9ycz48YXV0aC1hZGRyZXNzPklu
c3RpdHV0ZSBvZiBIZWFsdGggYW5kIFdlbGxiZWluZywgRmVkZXJhdGlvbiBVbml2ZXJzaXR5LCBC
ZXJ3aWNrLCBBdXN0cmFsaWEuJiN4RDtGZWRlcmF0aW9uIFVuaXZlcnNpdHksIEJlcndpY2ssIEF1
c3RyYWxpYS4mI3hEO1RvcnJlbnMgVW5pdmVyc2l0eSwgQWRlbGFpZGUsIFNvdXRoIEF1c3RyYWxp
YS4mI3hEO01hbm5hIEluc3RpdHV0ZSwgUmVnaW9uYWwgQXVzdHJhbGlhIE1lbnRhbCBIZWFsdGgg
UmVzZWFyY2ggYW5kIFRyYWluaW5nIEluc3RpdHV0ZSwgQSBwcm9qZWN0IG9mIFJlZ2lvbmFsIFVu
aXZlcnNpdHkgTmV0d29yayAoUlVOKSwgbGVkIGJ5IHRoZSBVbml2ZXJzaXR5IG9mIE5ldyBFbmds
YW5kLCBBcm1pZGFsZSwgTlNXLCBBdXN0cmFsaWEuPC9hdXRoLWFkZHJlc3M+PHRpdGxlcz48dGl0
bGU+UGVyc3BlY3RpdmVzIG9mIGN1bHR1cmFsbHkgYW5kIGxpbmd1aXN0aWNhbGx5IGRpdmVyc2Ug
KENBTEQpIGNvbW11bml0eSBtZW1iZXJzIHJlZ2FyZGluZyBtZW50YWwgaGVhbHRoIHNlcnZpY2Vz
OiBBIHF1YWxpdGF0aXZlIGFuYWx5c2lzPC90aXRsZT48c2Vjb25kYXJ5LXRpdGxlPkogUHN5Y2hp
YXRyIE1lbnQgSGVhbHRoIE51cnM8L3NlY29uZGFyeS10aXRsZT48L3RpdGxlcz48cGVyaW9kaWNh
bD48ZnVsbC10aXRsZT5KIFBzeWNoaWF0ciBNZW50IEhlYWx0aCBOdXJzPC9mdWxsLXRpdGxlPjwv
cGVyaW9kaWNhbD48cGFnZXM+ODUwLTg2NDwvcGFnZXM+PHZvbHVtZT4zMDwvdm9sdW1lPjxudW1i
ZXI+NDwvbnVtYmVyPjxlZGl0aW9uPjIwMjMvMDMvMjM8L2VkaXRpb24+PGtleXdvcmRzPjxrZXl3
b3JkPkh1bWFuczwva2V5d29yZD48a2V5d29yZD5BdXN0cmFsaWE8L2tleXdvcmQ+PGtleXdvcmQ+
KkhlYWx0aCBTZXJ2aWNlcyBBY2Nlc3NpYmlsaXR5PC9rZXl3b3JkPjxrZXl3b3JkPkN1bHR1cmFs
IERpdmVyc2l0eTwva2V5d29yZD48a2V5d29yZD4qTWVudGFsIEhlYWx0aCBTZXJ2aWNlczwva2V5
d29yZD48a2V5d29yZD5IZWFsdGggUGVyc29ubmVsPC9rZXl3b3JkPjxrZXl3b3JkPkNBTEQgY29t
bXVuaXR5IGluIFZpY3RvcmlhPC9rZXl3b3JkPjxrZXl3b3JkPm1lbnRhbCBoZWFsdGggaXNzdWVz
PC9rZXl3b3JkPjxrZXl3b3JkPnVuZGVyc3RhbmRpbmcgYW5kIGV4cGVyaWVuY2VzIG9mIG1lbnRh
bCBoZWFsdGggc2VydmljZXM8L2tleXdvcmQ+PC9rZXl3b3Jkcz48ZGF0ZXM+PHllYXI+MjAyMzwv
eWVhcj48cHViLWRhdGVzPjxkYXRlPkF1ZzwvZGF0ZT48L3B1Yi1kYXRlcz48L2RhdGVzPjxpc2Ju
PjEzNjUtMjg1MCAoRWxlY3Ryb25pYykmI3hEOzEzNTEtMDEyNiAoTGlua2luZyk8L2lzYm4+PGFj
Y2Vzc2lvbi1udW0+MzY5NDcxMDA8L2FjY2Vzc2lvbi1udW0+PHVybHM+PHJlbGF0ZWQtdXJscz48
dXJsPmh0dHBzOi8vd3d3Lm5jYmkubmxtLm5paC5nb3YvcHVibWVkLzM2OTQ3MTAwPC91cmw+PC9y
ZWxhdGVkLXVybHM+PC91cmxzPjxlbGVjdHJvbmljLXJlc291cmNlLW51bT4xMC4xMTExL2pwbS4x
MjkxOTwvZWxlY3Ryb25pYy1yZXNvdXJjZS1udW0+PC9yZWNvcmQ+PC9DaXRlPjwvRW5kTm90ZT4A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8L3N0eWxlPjwvRGlzcGxheVRleHQ+PHJlY29yZD48cmVjLW51bWJlcj42PC9yZWMtbnVtYmVy
Pjxmb3JlaWduLWtleXM+PGtleSBhcHA9IkVOIiBkYi1pZD0iNWRzdnh0djJ2YTUweHZlcnMwOHZm
ejJ4OXhmdmY1ZnJzd2U1IiB0aW1lc3RhbXA9IjE3NDQwODM3OTIiPjY8L2tleT48L2ZvcmVpZ24t
a2V5cz48cmVmLXR5cGUgbmFtZT0iSm91cm5hbCBBcnRpY2xlIj4xNzwvcmVmLXR5cGU+PGNvbnRy
aWJ1dG9ycz48YXV0aG9ycz48YXV0aG9yPlJhZGhhbW9ueSwgUi48L2F1dGhvcj48YXV0aG9yPkNy
b3NzLCBXLiBNLjwvYXV0aG9yPjxhdXRob3I+VG93bnNpbiwgTC48L2F1dGhvcj48YXV0aG9yPkJh
bmlrLCBCLjwvYXV0aG9yPjwvYXV0aG9ycz48L2NvbnRyaWJ1dG9ycz48YXV0aC1hZGRyZXNzPklu
c3RpdHV0ZSBvZiBIZWFsdGggYW5kIFdlbGxiZWluZywgRmVkZXJhdGlvbiBVbml2ZXJzaXR5LCBC
ZXJ3aWNrLCBBdXN0cmFsaWEuJiN4RDtGZWRlcmF0aW9uIFVuaXZlcnNpdHksIEJlcndpY2ssIEF1
c3RyYWxpYS4mI3hEO1RvcnJlbnMgVW5pdmVyc2l0eSwgQWRlbGFpZGUsIFNvdXRoIEF1c3RyYWxp
YS4mI3hEO01hbm5hIEluc3RpdHV0ZSwgUmVnaW9uYWwgQXVzdHJhbGlhIE1lbnRhbCBIZWFsdGgg
UmVzZWFyY2ggYW5kIFRyYWluaW5nIEluc3RpdHV0ZSwgQSBwcm9qZWN0IG9mIFJlZ2lvbmFsIFVu
aXZlcnNpdHkgTmV0d29yayAoUlVOKSwgbGVkIGJ5IHRoZSBVbml2ZXJzaXR5IG9mIE5ldyBFbmds
YW5kLCBBcm1pZGFsZSwgTlNXLCBBdXN0cmFsaWEuPC9hdXRoLWFkZHJlc3M+PHRpdGxlcz48dGl0
bGU+UGVyc3BlY3RpdmVzIG9mIGN1bHR1cmFsbHkgYW5kIGxpbmd1aXN0aWNhbGx5IGRpdmVyc2Ug
KENBTEQpIGNvbW11bml0eSBtZW1iZXJzIHJlZ2FyZGluZyBtZW50YWwgaGVhbHRoIHNlcnZpY2Vz
OiBBIHF1YWxpdGF0aXZlIGFuYWx5c2lzPC90aXRsZT48c2Vjb25kYXJ5LXRpdGxlPkogUHN5Y2hp
YXRyIE1lbnQgSGVhbHRoIE51cnM8L3NlY29uZGFyeS10aXRsZT48L3RpdGxlcz48cGVyaW9kaWNh
bD48ZnVsbC10aXRsZT5KIFBzeWNoaWF0ciBNZW50IEhlYWx0aCBOdXJzPC9mdWxsLXRpdGxlPjwv
cGVyaW9kaWNhbD48cGFnZXM+ODUwLTg2NDwvcGFnZXM+PHZvbHVtZT4zMDwvdm9sdW1lPjxudW1i
ZXI+NDwvbnVtYmVyPjxlZGl0aW9uPjIwMjMvMDMvMjM8L2VkaXRpb24+PGtleXdvcmRzPjxrZXl3
b3JkPkh1bWFuczwva2V5d29yZD48a2V5d29yZD5BdXN0cmFsaWE8L2tleXdvcmQ+PGtleXdvcmQ+
KkhlYWx0aCBTZXJ2aWNlcyBBY2Nlc3NpYmlsaXR5PC9rZXl3b3JkPjxrZXl3b3JkPkN1bHR1cmFs
IERpdmVyc2l0eTwva2V5d29yZD48a2V5d29yZD4qTWVudGFsIEhlYWx0aCBTZXJ2aWNlczwva2V5
d29yZD48a2V5d29yZD5IZWFsdGggUGVyc29ubmVsPC9rZXl3b3JkPjxrZXl3b3JkPkNBTEQgY29t
bXVuaXR5IGluIFZpY3RvcmlhPC9rZXl3b3JkPjxrZXl3b3JkPm1lbnRhbCBoZWFsdGggaXNzdWVz
PC9rZXl3b3JkPjxrZXl3b3JkPnVuZGVyc3RhbmRpbmcgYW5kIGV4cGVyaWVuY2VzIG9mIG1lbnRh
bCBoZWFsdGggc2VydmljZXM8L2tleXdvcmQ+PC9rZXl3b3Jkcz48ZGF0ZXM+PHllYXI+MjAyMzwv
eWVhcj48cHViLWRhdGVzPjxkYXRlPkF1ZzwvZGF0ZT48L3B1Yi1kYXRlcz48L2RhdGVzPjxpc2Ju
PjEzNjUtMjg1MCAoRWxlY3Ryb25pYykmI3hEOzEzNTEtMDEyNiAoTGlua2luZyk8L2lzYm4+PGFj
Y2Vzc2lvbi1udW0+MzY5NDcxMDA8L2FjY2Vzc2lvbi1udW0+PHVybHM+PHJlbGF0ZWQtdXJscz48
dXJsPmh0dHBzOi8vd3d3Lm5jYmkubmxtLm5paC5nb3YvcHVibWVkLzM2OTQ3MTAwPC91cmw+PC9y
ZWxhdGVkLXVybHM+PC91cmxzPjxlbGVjdHJvbmljLXJlc291cmNlLW51bT4xMC4xMTExL2pwbS4x
MjkxOTwvZWxlY3Ryb25pYy1yZXNvdXJjZS1udW0+PC9yZWNvcmQ+PC9DaXRlPjwvRW5kTm90ZT4A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w:t>
      </w:r>
      <w:r w:rsidR="003D2FA5">
        <w:rPr>
          <w:rFonts w:ascii="Arial" w:hAnsi="Arial" w:cs="Arial"/>
          <w:sz w:val="20"/>
          <w:szCs w:val="20"/>
        </w:rPr>
        <w:fldChar w:fldCharType="end"/>
      </w:r>
      <w:r w:rsidRPr="00366D48">
        <w:rPr>
          <w:rFonts w:ascii="Arial" w:hAnsi="Arial" w:cs="Arial"/>
          <w:sz w:val="20"/>
          <w:szCs w:val="20"/>
        </w:rPr>
        <w:t xml:space="preserve"> </w:t>
      </w:r>
      <w:bookmarkEnd w:id="26"/>
      <w:r w:rsidRPr="00366D48">
        <w:rPr>
          <w:rFonts w:ascii="Arial" w:hAnsi="Arial" w:cs="Arial"/>
          <w:sz w:val="20"/>
          <w:szCs w:val="20"/>
        </w:rPr>
        <w:t>However some issues regarding privacy and confidentiality were noted regarding seeking help among community members. Focus groups of 37 Canadian new immigrants reported similar findings where stress was generally managed with friends/family, exercise, herbal remedies and religion and GPs were considered for minor physical complaints, rather than general mental health, and specialists would be seen for major mental health problems.</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Pandey&lt;/Author&gt;&lt;Year&gt;2022&lt;/Year&gt;&lt;RecNum&gt;14&lt;/RecNum&gt;&lt;DisplayText&gt;&lt;style face="superscript"&gt;21&lt;/style&gt;&lt;/DisplayText&gt;&lt;record&gt;&lt;rec-number&gt;14&lt;/rec-number&gt;&lt;foreign-keys&gt;&lt;key app="EN" db-id="5dsvxtv2va50xvers08vfz2x9xfvf5frswe5" timestamp="1744168285"&gt;14&lt;/key&gt;&lt;/foreign-keys&gt;&lt;ref-type name="Journal Article"&gt;17&lt;/ref-type&gt;&lt;contributors&gt;&lt;authors&gt;&lt;author&gt;Pandey, M.&lt;/author&gt;&lt;author&gt;Kamrul, R.&lt;/author&gt;&lt;author&gt;Michaels, C. R.&lt;/author&gt;&lt;author&gt;McCarron, M.&lt;/author&gt;&lt;/authors&gt;&lt;/contributors&gt;&lt;auth-address&gt;Research Department, Saskatchewan Health Authority, Wascana Rehabilitation Centre, 2180-23rd Ave, Regina, SK, S4S 0A5, Canada. Mamata.Pandey@saskhealthauthority.ca.&amp;#xD;Department of Academic Family Medicine, University of Saskatchewan, 1621 Albert St #172, Regina, SK, S4P 2S5, Canada.&amp;#xD;Research Department, Saskatchewan Health Authority, Wascana Rehabilitation Centre, 2180-23rd Ave, Regina, SK, S4S 0A5, Canada.&lt;/auth-address&gt;&lt;titles&gt;&lt;title&gt;Perceptions of mental health and utilization of mental health services among new immigrants in Canada: A qualitative study&lt;/title&gt;&lt;secondary-title&gt;Community Ment Health J&lt;/secondary-title&gt;&lt;/titles&gt;&lt;periodical&gt;&lt;full-title&gt;Community Ment Health J&lt;/full-title&gt;&lt;/periodical&gt;&lt;pages&gt;394-404&lt;/pages&gt;&lt;volume&gt;58&lt;/volume&gt;&lt;number&gt;2&lt;/number&gt;&lt;edition&gt;2021/05/29&lt;/edition&gt;&lt;keywords&gt;&lt;keyword&gt;Canada&lt;/keyword&gt;&lt;keyword&gt;*Emigrants and Immigrants&lt;/keyword&gt;&lt;keyword&gt;Health Services Accessibility&lt;/keyword&gt;&lt;keyword&gt;Humans&lt;/keyword&gt;&lt;keyword&gt;Mental Health&lt;/keyword&gt;&lt;keyword&gt;*Mental Health Services&lt;/keyword&gt;&lt;keyword&gt;Barriers to mental health care&lt;/keyword&gt;&lt;keyword&gt;Mental health utilization&lt;/keyword&gt;&lt;keyword&gt;New immigrants&lt;/keyword&gt;&lt;/keywords&gt;&lt;dates&gt;&lt;year&gt;2022&lt;/year&gt;&lt;pub-dates&gt;&lt;date&gt;Feb&lt;/date&gt;&lt;/pub-dates&gt;&lt;/dates&gt;&lt;isbn&gt;0010-3853&lt;/isbn&gt;&lt;accession-num&gt;34047862&lt;/accession-num&gt;&lt;urls&gt;&lt;/urls&gt;&lt;electronic-resource-num&gt;10.1007/s10597-021-00836-3&lt;/electronic-resource-num&gt;&lt;remote-database-provider&gt;NLM&lt;/remote-database-provider&gt;&lt;language&gt;eng&lt;/language&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21</w:t>
      </w:r>
      <w:r w:rsidR="003D2FA5">
        <w:rPr>
          <w:rFonts w:ascii="Arial" w:hAnsi="Arial" w:cs="Arial"/>
          <w:sz w:val="20"/>
          <w:szCs w:val="20"/>
        </w:rPr>
        <w:fldChar w:fldCharType="end"/>
      </w:r>
      <w:r w:rsidRPr="00366D48">
        <w:rPr>
          <w:rFonts w:ascii="Arial" w:hAnsi="Arial" w:cs="Arial"/>
          <w:sz w:val="20"/>
          <w:szCs w:val="20"/>
        </w:rPr>
        <w:t xml:space="preserve"> Interviews with 14 Filipino immigrant women in Norway also endorsed that GPs were less likely to be thought of for helping with mental health problems, with more reliance on coping by themselves or with social support.</w: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ExPC9zdHlsZT48L0Rpc3BsYXlUZXh0PjxyZWNvcmQ+PHJlYy1udW1iZXI+MzY8L3JlYy1udW1i
ZXI+PGZvcmVpZ24ta2V5cz48a2V5IGFwcD0iRU4iIGRiLWlkPSI1ZHN2eHR2MnZhNTB4dmVyczA4
dmZ6Mng5eGZ2ZjVmcnN3ZTUiIHRpbWVzdGFtcD0iMTc0NTExNTYwNSI+MzY8L2tleT48L2ZvcmVp
Z24ta2V5cz48cmVmLXR5cGUgbmFtZT0iSm91cm5hbCBBcnRpY2xlIj4xNzwvcmVmLXR5cGU+PGNv
bnRyaWJ1dG9ycz48YXV0aG9ycz48YXV0aG9yPlN0cmFpdG9uLCBNLiBMLjwvYXV0aG9yPjxhdXRo
b3I+TGVkZXNtYSwgSC4gTS4gTC48L2F1dGhvcj48YXV0aG9yPkRvbm5lbGx5LCBULiBULjwvYXV0
aG9yPjwvYXV0aG9ycz48L2NvbnRyaWJ1dG9ycz48YXV0aC1hZGRyZXNzPkRlcGFydG1lbnQgb2Yg
TWVudGFsIEhlYWx0aCBhbmQgU3VpY2lkZSwgTm9yd2VnaWFuIEluc3RpdHV0ZSBvZiBQdWJsaWMg
SGVhbHRoLCBQLk8uIGJveCA0NDA0LCAwNDAzLCBPc2xvLCBOb3J3YXkuIE1lbGFuaWUuU3RyYWl0
b25AZmhpLm5vLiYjeEQ7RGVwYXJ0bWVudCBvZiBDaGlsZCBhbmQgQWRvbGVzY2VudCBQc3ljaGlh
dHJ5LCBPc2xvIFVuaXZlcnNpdHkgSG9zcGl0YWwsIFAuTy4gQm94IDQ5NTYsIE55ZGFsZW4sIDA0
MjQsIE9zbG8sIE5vcndheS4mI3hEO0ZhY3VsdHkgb2YgTnVyc2luZywgQ3VtbWluZyBTY2hvb2wg
b2YgTWVkaWNpbmUsIENvbW11bml0eSBIZWFsdGggU2NpZW5jZXMsIFVuaXZlcnNpdHkgb2YgQ2Fs
Z2FyeSwgMjUwMCBVbml2ZXJzaXR5IERyaXZlIE5XLCBDYWxnYXJ5LCBBQiwgVDJOIDFONCwgQ2Fu
YWRhLjwvYXV0aC1hZGRyZXNzPjx0aXRsZXM+PHRpdGxlPiZxdW90O0l0IGhhcyBub3Qgb2NjdXJy
ZWQgdG8gbWUgdG8gc2VlIGEgZG9jdG9yIGZvciB0aGF0IGtpbmQgb2YgZmVlbGluZyZxdW90Ozog
YSBxdWFsaXRhdGl2ZSBzdHVkeSBvZiBGaWxpcGluYSBpbW1pZ3JhbnRzJmFwb3M7IHBlcmNlcHRp
b25zIG9mIGhlbHAgc2Vla2luZyBmb3IgbWVudGFsIGhlYWx0aCBwcm9ibGVtczwvdGl0bGU+PHNl
Y29uZGFyeS10aXRsZT5CTUMgV29tZW5zIEhlYWx0aDwvc2Vjb25kYXJ5LXRpdGxlPjwvdGl0bGVz
PjxwZXJpb2RpY2FsPjxmdWxsLXRpdGxlPkJNQyBXb21lbnMgSGVhbHRoPC9mdWxsLXRpdGxlPjwv
cGVyaW9kaWNhbD48cGFnZXM+NzM8L3BhZ2VzPjx2b2x1bWU+MTg8L3ZvbHVtZT48bnVtYmVyPjE8
L251bWJlcj48ZWRpdGlvbj4yMDE4LzA1LzI5PC9lZGl0aW9uPjxrZXl3b3Jkcz48a2V5d29yZD5B
ZHVsdDwva2V5d29yZD48a2V5d29yZD5BdHRpdHVkZSB0byBIZWFsdGgvKmV0aG5vbG9neTwva2V5
d29yZD48a2V5d29yZD5FbWlncmFudHMgYW5kIEltbWlncmFudHMvKnBzeWNob2xvZ3kvKnN0YXRp
c3RpY3MgJmFtcDsgbnVtZXJpY2FsIGRhdGE8L2tleXdvcmQ+PGtleXdvcmQ+RmVtYWxlPC9rZXl3
b3JkPjxrZXl3b3JkPkh1bWFuczwva2V5d29yZD48a2V5d29yZD5NZW50YWwgRGlzb3JkZXJzLypl
dGhub2xvZ3kvKnBzeWNob2xvZ3k8L2tleXdvcmQ+PGtleXdvcmQ+TWlkZGxlIEFnZWQ8L2tleXdv
cmQ+PGtleXdvcmQ+Tm9yd2F5L2V0aG5vbG9neTwva2V5d29yZD48a2V5d29yZD5QYXRpZW50IEFj
Y2VwdGFuY2Ugb2YgSGVhbHRoIENhcmUvZXRobm9sb2d5Lypwc3ljaG9sb2d5LypzdGF0aXN0aWNz
ICZhbXA7IG51bWVyaWNhbDwva2V5d29yZD48a2V5d29yZD5kYXRhPC9rZXl3b3JkPjxrZXl3b3Jk
PlBoaWxpcHBpbmVzPC9rZXl3b3JkPjxrZXl3b3JkPlF1YWxpdGF0aXZlIFJlc2VhcmNoPC9rZXl3
b3JkPjxrZXl3b3JkPllvdW5nIEFkdWx0PC9rZXl3b3JkPjxrZXl3b3JkPkFjY2VzcyB0byBjYXJl
PC9rZXl3b3JkPjxrZXl3b3JkPkJhcnJpZXJzPC9rZXl3b3JkPjxrZXl3b3JkPkltbWlncmFudHM8
L2tleXdvcmQ+PGtleXdvcmQ+TWVudGFsIGhlYWx0aDwva2V5d29yZD48a2V5d29yZD5Xb21lbiZh
cG9zO3MgaGVhbHRoPC9rZXl3b3JkPjxrZXl3b3JkPkhlYWx0aC4gU2hlIGhhcyBhIFBoRCBpbiBw
c3ljaG9sb2d5IGFuZCBhbiBpbnRlcmVzdCBpbiBpbW1pZ3JhbnQgbWVudGFsIGhlYWx0aDwva2V5
d29yZD48a2V5d29yZD5hbmQgdXNlIG9mIGhlYWx0aCBjYXJlIHNlcnZpY2VzLiBITUwgaXMgYSBj
bGluaWNhbCBwc3ljaG9sb2dpc3QgYXQgT3Nsbzwva2V5d29yZD48a2V5d29yZD5Vbml2ZXJzaXR5
IEhvc3BpdGFsLCBEZXBhcnRtZW50IG9mIENoaWxkIGFuZCBBZG9sZXNjZW50IFBzeWNoaWF0cnku
IFNoZSBoYXMgYSBQSEQ8L2tleXdvcmQ+PGtleXdvcmQ+aW4gY2xpbmljYWwgbmV1cm9wc3ljaG9s
b2d5IGFuZCBhbiBpbnRlcmVzdCBpbiBiaWxpbmd1YWxpc20gYW5kIG1lbnRhbCBoZWFsdGguIFRE
PC9rZXl3b3JkPjxrZXl3b3JkPmlzIGEgRnVsbCBQcm9mZXNzb3IgYXQgdGhlIFVuaXZlcnNpdHkg
b2YgQ2FsZ2FyeSwgRmFjdWx0eSBvZiBOdXJzaW5nIGFuZCBNZWRpY2luZTwva2V5d29yZD48a2V5
d29yZD5hbmQgZm9ybWVyIEFzc29jaWF0ZSBEZWFuIGZvciBSZXNlYXJjaCBhdCB0aGUgVW5pdmVy
c2l0eSBvZiBDYWxnYXJ5IC0gUWF0YXIuIFREJmFwb3M7czwva2V5d29yZD48a2V5d29yZD5yZXNl
YXJjaCBmb2N1c2VzIG9uIHRoZSBIZWFsdGggYW5kIFdlbGxuZXNzIG9mIHBvcHVsYXRpb25zIHdp
dGggZGl2ZXJzZTwva2V5d29yZD48a2V5d29yZD5iYWNrZ3JvdW5kcywgaW5jbHVkaW5nIG1lbnRh
bCBoZWFsdGhjYXJlLCBvbmNvbG9neSwgbGlmZXN0eWxlIHJpc2sgZmFjdG9ycyB0aGF0PC9rZXl3
b3JkPjxrZXl3b3JkPmNvbnRyaWJ1dGUgdG8gY2hyb25pYyBkaXNlYXNlcywgYW5kIHByb21vdGlv
biBvZiBoZWFsdGh5IGxpZmVzdHlsZS4gRVRISUNTPC9rZXl3b3JkPjxrZXl3b3JkPkFQUFJPVkFM
IEFORCBDT05TRU5UIFRPIFBBUlRJQ0lQQVRFOiBFdGhpY2FsIGFwcHJvdmFsIHdhcyBvYnRhaW5l
ZCBmcm9tIHRoZTwva2V5d29yZD48a2V5d29yZD5SZWdpb25hbCBDb21taXR0ZWUgZm9yIE1lZGlj
YWwgYW5kIEhlYWx0aCBSZXNlYXJjaCBFdGhpY3MsIFdlc3QgTm9yd2F5PC9rZXl3b3JkPjxrZXl3
b3JkPigyMDEzLzU0Mi9SRUsgVmVzdCkuIEFsbCBpbmZvcm1hbnRzIGdhdmUgd3JpdHRlbiBjb25z
ZW50IHRvIHBhcnRpY2lwYXRlLjwva2V5d29yZD48a2V5d29yZD5DT01QRVRJTkcgSU5URVJFU1RT
OiBUaGUgYXV0aG9ycyBkZWNsYXJlIHRoYXQgdGhleSBoYXZlIG5vIGNvbXBldGluZyBpbnRlcmVz
dHMuPC9rZXl3b3JkPjxrZXl3b3JkPlBVQkxJU0hFUiZhcG9zO1MgTk9URTogU3ByaW5nZXIgTmF0
dXJlIHJlbWFpbnMgbmV1dHJhbCB3aXRoIHJlZ2FyZCB0byBqdXJpc2RpY3Rpb25hbDwva2V5d29y
ZD48a2V5d29yZD5jbGFpbXMgaW4gcHVibGlzaGVkIG1hcHMgYW5kIGluc3RpdHV0aW9uYWwgYWZm
aWxpYXRpb25zLjwva2V5d29yZD48L2tleXdvcmRzPjxkYXRlcz48eWVhcj4yMDE4PC95ZWFyPjxw
dWItZGF0ZXM+PGRhdGU+TWF5IDI1PC9kYXRlPjwvcHViLWRhdGVzPjwvZGF0ZXM+PGlzYm4+MTQ3
Mi02ODc0IChFbGVjdHJvbmljKSYjeEQ7MTQ3Mi02ODc0IChMaW5raW5nKTwvaXNibj48YWNjZXNz
aW9uLW51bT4yOTgwMTQ0NzwvYWNjZXNzaW9uLW51bT48dXJscz48cmVsYXRlZC11cmxzPjx1cmw+
aHR0cHM6Ly93d3cubmNiaS5ubG0ubmloLmdvdi9wdWJtZWQvMjk4MDE0NDc8L3VybD48L3JlbGF0
ZWQtdXJscz48L3VybHM+PGN1c3RvbTI+UE1DNTk3MDQ5NzwvY3VzdG9tMj48ZWxlY3Ryb25pYy1y
ZXNvdXJjZS1udW0+MTAuMTE4Ni9zMTI5MDUtMDE4LTA1NjEtOTwvZWxlY3Ryb25pYy1yZXNvdXJj
ZS1udW0+PC9yZWNvcmQ+PC9DaXRlPjwvRW5kTm90ZT5=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ExPC9zdHlsZT48L0Rpc3BsYXlUZXh0PjxyZWNvcmQ+PHJlYy1udW1iZXI+MzY8L3JlYy1udW1i
ZXI+PGZvcmVpZ24ta2V5cz48a2V5IGFwcD0iRU4iIGRiLWlkPSI1ZHN2eHR2MnZhNTB4dmVyczA4
dmZ6Mng5eGZ2ZjVmcnN3ZTUiIHRpbWVzdGFtcD0iMTc0NTExNTYwNSI+MzY8L2tleT48L2ZvcmVp
Z24ta2V5cz48cmVmLXR5cGUgbmFtZT0iSm91cm5hbCBBcnRpY2xlIj4xNzwvcmVmLXR5cGU+PGNv
bnRyaWJ1dG9ycz48YXV0aG9ycz48YXV0aG9yPlN0cmFpdG9uLCBNLiBMLjwvYXV0aG9yPjxhdXRo
b3I+TGVkZXNtYSwgSC4gTS4gTC48L2F1dGhvcj48YXV0aG9yPkRvbm5lbGx5LCBULiBULjwvYXV0
aG9yPjwvYXV0aG9ycz48L2NvbnRyaWJ1dG9ycz48YXV0aC1hZGRyZXNzPkRlcGFydG1lbnQgb2Yg
TWVudGFsIEhlYWx0aCBhbmQgU3VpY2lkZSwgTm9yd2VnaWFuIEluc3RpdHV0ZSBvZiBQdWJsaWMg
SGVhbHRoLCBQLk8uIGJveCA0NDA0LCAwNDAzLCBPc2xvLCBOb3J3YXkuIE1lbGFuaWUuU3RyYWl0
b25AZmhpLm5vLiYjeEQ7RGVwYXJ0bWVudCBvZiBDaGlsZCBhbmQgQWRvbGVzY2VudCBQc3ljaGlh
dHJ5LCBPc2xvIFVuaXZlcnNpdHkgSG9zcGl0YWwsIFAuTy4gQm94IDQ5NTYsIE55ZGFsZW4sIDA0
MjQsIE9zbG8sIE5vcndheS4mI3hEO0ZhY3VsdHkgb2YgTnVyc2luZywgQ3VtbWluZyBTY2hvb2wg
b2YgTWVkaWNpbmUsIENvbW11bml0eSBIZWFsdGggU2NpZW5jZXMsIFVuaXZlcnNpdHkgb2YgQ2Fs
Z2FyeSwgMjUwMCBVbml2ZXJzaXR5IERyaXZlIE5XLCBDYWxnYXJ5LCBBQiwgVDJOIDFONCwgQ2Fu
YWRhLjwvYXV0aC1hZGRyZXNzPjx0aXRsZXM+PHRpdGxlPiZxdW90O0l0IGhhcyBub3Qgb2NjdXJy
ZWQgdG8gbWUgdG8gc2VlIGEgZG9jdG9yIGZvciB0aGF0IGtpbmQgb2YgZmVlbGluZyZxdW90Ozog
YSBxdWFsaXRhdGl2ZSBzdHVkeSBvZiBGaWxpcGluYSBpbW1pZ3JhbnRzJmFwb3M7IHBlcmNlcHRp
b25zIG9mIGhlbHAgc2Vla2luZyBmb3IgbWVudGFsIGhlYWx0aCBwcm9ibGVtczwvdGl0bGU+PHNl
Y29uZGFyeS10aXRsZT5CTUMgV29tZW5zIEhlYWx0aDwvc2Vjb25kYXJ5LXRpdGxlPjwvdGl0bGVz
PjxwZXJpb2RpY2FsPjxmdWxsLXRpdGxlPkJNQyBXb21lbnMgSGVhbHRoPC9mdWxsLXRpdGxlPjwv
cGVyaW9kaWNhbD48cGFnZXM+NzM8L3BhZ2VzPjx2b2x1bWU+MTg8L3ZvbHVtZT48bnVtYmVyPjE8
L251bWJlcj48ZWRpdGlvbj4yMDE4LzA1LzI5PC9lZGl0aW9uPjxrZXl3b3Jkcz48a2V5d29yZD5B
ZHVsdDwva2V5d29yZD48a2V5d29yZD5BdHRpdHVkZSB0byBIZWFsdGgvKmV0aG5vbG9neTwva2V5
d29yZD48a2V5d29yZD5FbWlncmFudHMgYW5kIEltbWlncmFudHMvKnBzeWNob2xvZ3kvKnN0YXRp
c3RpY3MgJmFtcDsgbnVtZXJpY2FsIGRhdGE8L2tleXdvcmQ+PGtleXdvcmQ+RmVtYWxlPC9rZXl3
b3JkPjxrZXl3b3JkPkh1bWFuczwva2V5d29yZD48a2V5d29yZD5NZW50YWwgRGlzb3JkZXJzLypl
dGhub2xvZ3kvKnBzeWNob2xvZ3k8L2tleXdvcmQ+PGtleXdvcmQ+TWlkZGxlIEFnZWQ8L2tleXdv
cmQ+PGtleXdvcmQ+Tm9yd2F5L2V0aG5vbG9neTwva2V5d29yZD48a2V5d29yZD5QYXRpZW50IEFj
Y2VwdGFuY2Ugb2YgSGVhbHRoIENhcmUvZXRobm9sb2d5Lypwc3ljaG9sb2d5LypzdGF0aXN0aWNz
ICZhbXA7IG51bWVyaWNhbDwva2V5d29yZD48a2V5d29yZD5kYXRhPC9rZXl3b3JkPjxrZXl3b3Jk
PlBoaWxpcHBpbmVzPC9rZXl3b3JkPjxrZXl3b3JkPlF1YWxpdGF0aXZlIFJlc2VhcmNoPC9rZXl3
b3JkPjxrZXl3b3JkPllvdW5nIEFkdWx0PC9rZXl3b3JkPjxrZXl3b3JkPkFjY2VzcyB0byBjYXJl
PC9rZXl3b3JkPjxrZXl3b3JkPkJhcnJpZXJzPC9rZXl3b3JkPjxrZXl3b3JkPkltbWlncmFudHM8
L2tleXdvcmQ+PGtleXdvcmQ+TWVudGFsIGhlYWx0aDwva2V5d29yZD48a2V5d29yZD5Xb21lbiZh
cG9zO3MgaGVhbHRoPC9rZXl3b3JkPjxrZXl3b3JkPkhlYWx0aC4gU2hlIGhhcyBhIFBoRCBpbiBw
c3ljaG9sb2d5IGFuZCBhbiBpbnRlcmVzdCBpbiBpbW1pZ3JhbnQgbWVudGFsIGhlYWx0aDwva2V5
d29yZD48a2V5d29yZD5hbmQgdXNlIG9mIGhlYWx0aCBjYXJlIHNlcnZpY2VzLiBITUwgaXMgYSBj
bGluaWNhbCBwc3ljaG9sb2dpc3QgYXQgT3Nsbzwva2V5d29yZD48a2V5d29yZD5Vbml2ZXJzaXR5
IEhvc3BpdGFsLCBEZXBhcnRtZW50IG9mIENoaWxkIGFuZCBBZG9sZXNjZW50IFBzeWNoaWF0cnku
IFNoZSBoYXMgYSBQSEQ8L2tleXdvcmQ+PGtleXdvcmQ+aW4gY2xpbmljYWwgbmV1cm9wc3ljaG9s
b2d5IGFuZCBhbiBpbnRlcmVzdCBpbiBiaWxpbmd1YWxpc20gYW5kIG1lbnRhbCBoZWFsdGguIFRE
PC9rZXl3b3JkPjxrZXl3b3JkPmlzIGEgRnVsbCBQcm9mZXNzb3IgYXQgdGhlIFVuaXZlcnNpdHkg
b2YgQ2FsZ2FyeSwgRmFjdWx0eSBvZiBOdXJzaW5nIGFuZCBNZWRpY2luZTwva2V5d29yZD48a2V5
d29yZD5hbmQgZm9ybWVyIEFzc29jaWF0ZSBEZWFuIGZvciBSZXNlYXJjaCBhdCB0aGUgVW5pdmVy
c2l0eSBvZiBDYWxnYXJ5IC0gUWF0YXIuIFREJmFwb3M7czwva2V5d29yZD48a2V5d29yZD5yZXNl
YXJjaCBmb2N1c2VzIG9uIHRoZSBIZWFsdGggYW5kIFdlbGxuZXNzIG9mIHBvcHVsYXRpb25zIHdp
dGggZGl2ZXJzZTwva2V5d29yZD48a2V5d29yZD5iYWNrZ3JvdW5kcywgaW5jbHVkaW5nIG1lbnRh
bCBoZWFsdGhjYXJlLCBvbmNvbG9neSwgbGlmZXN0eWxlIHJpc2sgZmFjdG9ycyB0aGF0PC9rZXl3
b3JkPjxrZXl3b3JkPmNvbnRyaWJ1dGUgdG8gY2hyb25pYyBkaXNlYXNlcywgYW5kIHByb21vdGlv
biBvZiBoZWFsdGh5IGxpZmVzdHlsZS4gRVRISUNTPC9rZXl3b3JkPjxrZXl3b3JkPkFQUFJPVkFM
IEFORCBDT05TRU5UIFRPIFBBUlRJQ0lQQVRFOiBFdGhpY2FsIGFwcHJvdmFsIHdhcyBvYnRhaW5l
ZCBmcm9tIHRoZTwva2V5d29yZD48a2V5d29yZD5SZWdpb25hbCBDb21taXR0ZWUgZm9yIE1lZGlj
YWwgYW5kIEhlYWx0aCBSZXNlYXJjaCBFdGhpY3MsIFdlc3QgTm9yd2F5PC9rZXl3b3JkPjxrZXl3
b3JkPigyMDEzLzU0Mi9SRUsgVmVzdCkuIEFsbCBpbmZvcm1hbnRzIGdhdmUgd3JpdHRlbiBjb25z
ZW50IHRvIHBhcnRpY2lwYXRlLjwva2V5d29yZD48a2V5d29yZD5DT01QRVRJTkcgSU5URVJFU1RT
OiBUaGUgYXV0aG9ycyBkZWNsYXJlIHRoYXQgdGhleSBoYXZlIG5vIGNvbXBldGluZyBpbnRlcmVz
dHMuPC9rZXl3b3JkPjxrZXl3b3JkPlBVQkxJU0hFUiZhcG9zO1MgTk9URTogU3ByaW5nZXIgTmF0
dXJlIHJlbWFpbnMgbmV1dHJhbCB3aXRoIHJlZ2FyZCB0byBqdXJpc2RpY3Rpb25hbDwva2V5d29y
ZD48a2V5d29yZD5jbGFpbXMgaW4gcHVibGlzaGVkIG1hcHMgYW5kIGluc3RpdHV0aW9uYWwgYWZm
aWxpYXRpb25zLjwva2V5d29yZD48L2tleXdvcmRzPjxkYXRlcz48eWVhcj4yMDE4PC95ZWFyPjxw
dWItZGF0ZXM+PGRhdGU+TWF5IDI1PC9kYXRlPjwvcHViLWRhdGVzPjwvZGF0ZXM+PGlzYm4+MTQ3
Mi02ODc0IChFbGVjdHJvbmljKSYjeEQ7MTQ3Mi02ODc0IChMaW5raW5nKTwvaXNibj48YWNjZXNz
aW9uLW51bT4yOTgwMTQ0NzwvYWNjZXNzaW9uLW51bT48dXJscz48cmVsYXRlZC11cmxzPjx1cmw+
aHR0cHM6Ly93d3cubmNiaS5ubG0ubmloLmdvdi9wdWJtZWQvMjk4MDE0NDc8L3VybD48L3JlbGF0
ZWQtdXJscz48L3VybHM+PGN1c3RvbTI+UE1DNTk3MDQ5NzwvY3VzdG9tMj48ZWxlY3Ryb25pYy1y
ZXNvdXJjZS1udW0+MTAuMTE4Ni9zMTI5MDUtMDE4LTA1NjEtOTwvZWxlY3Ryb25pYy1yZXNvdXJj
ZS1udW0+PC9yZWNvcmQ+PC9DaXRlPjwvRW5kTm90ZT5=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1</w:t>
      </w:r>
      <w:r w:rsidR="003D2FA5">
        <w:rPr>
          <w:rFonts w:ascii="Arial" w:hAnsi="Arial" w:cs="Arial"/>
          <w:sz w:val="20"/>
          <w:szCs w:val="20"/>
        </w:rPr>
        <w:fldChar w:fldCharType="end"/>
      </w:r>
    </w:p>
    <w:p w14:paraId="732F0A12" w14:textId="05F7A1AA" w:rsidR="007307AA" w:rsidRPr="00366D48" w:rsidRDefault="006135E3" w:rsidP="00366D48">
      <w:pPr>
        <w:spacing w:line="360" w:lineRule="auto"/>
        <w:rPr>
          <w:rFonts w:ascii="Arial" w:hAnsi="Arial" w:cs="Arial"/>
          <w:sz w:val="20"/>
          <w:szCs w:val="20"/>
        </w:rPr>
      </w:pPr>
      <w:r w:rsidRPr="00366D48">
        <w:rPr>
          <w:rFonts w:ascii="Arial" w:hAnsi="Arial" w:cs="Arial"/>
          <w:sz w:val="20"/>
          <w:szCs w:val="20"/>
        </w:rPr>
        <w:t xml:space="preserve">A French study reported that of </w:t>
      </w:r>
      <w:r w:rsidR="002C48BD" w:rsidRPr="00366D48">
        <w:rPr>
          <w:rFonts w:ascii="Arial" w:hAnsi="Arial" w:cs="Arial"/>
          <w:sz w:val="20"/>
          <w:szCs w:val="20"/>
        </w:rPr>
        <w:t xml:space="preserve">144 </w:t>
      </w:r>
      <w:r w:rsidRPr="00366D48">
        <w:rPr>
          <w:rFonts w:ascii="Arial" w:hAnsi="Arial" w:cs="Arial"/>
          <w:sz w:val="20"/>
          <w:szCs w:val="20"/>
        </w:rPr>
        <w:t>patients diagnosed with depression, a smaller percentage of foreigners had talked to a physician about their depression (44.3%) compared with the French nationals (66.1%; p=0.01).</w:t>
      </w:r>
      <w:r w:rsidR="003D2FA5">
        <w:rPr>
          <w:rFonts w:ascii="Arial" w:hAnsi="Arial" w:cs="Arial"/>
          <w:sz w:val="20"/>
          <w:szCs w:val="20"/>
        </w:rPr>
        <w:fldChar w:fldCharType="begin">
          <w:fldData xml:space="preserve">PEVuZE5vdGU+PENpdGU+PEF1dGhvcj5Sb25kZXQ8L0F1dGhvcj48WWVhcj4yMDE1PC9ZZWFyPjxS
ZWNOdW0+MTE8L1JlY051bT48RGlzcGxheVRleHQ+PHN0eWxlIGZhY2U9InN1cGVyc2NyaXB0Ij4x
NDwvc3R5bGU+PC9EaXNwbGF5VGV4dD48cmVjb3JkPjxyZWMtbnVtYmVyPjExPC9yZWMtbnVtYmVy
Pjxmb3JlaWduLWtleXM+PGtleSBhcHA9IkVOIiBkYi1pZD0iNWRzdnh0djJ2YTUweHZlcnMwOHZm
ejJ4OXhmdmY1ZnJzd2U1IiB0aW1lc3RhbXA9IjE3NDQxNTkyNTQiPjExPC9rZXk+PC9mb3JlaWdu
LWtleXM+PHJlZi10eXBlIG5hbWU9IkpvdXJuYWwgQXJ0aWNsZSI+MTc8L3JlZi10eXBlPjxjb250
cmlidXRvcnM+PGF1dGhvcnM+PGF1dGhvcj5Sb25kZXQsIEMuPC9hdXRob3I+PGF1dGhvcj5QYXJp
em90LCBJLjwvYXV0aG9yPjxhdXRob3I+Q2Fkd2FsbGFkZXIsIEouIFMuPC9hdXRob3I+PGF1dGhv
cj5MZWJhcywgSi48L2F1dGhvcj48YXV0aG9yPkNoYXV2aW4sIFAuPC9hdXRob3I+PC9hdXRob3Jz
PjwvY29udHJpYnV0b3JzPjxhdXRoLWFkZHJlc3M+SU5TRVJNLCBVTVJfUyAxMTM2LCBQaWVycmUg
TG91aXMgSW5zdGl0dXRlIG9mIEVwaWRlbWlvbG9neSBhbmQgUHVibGljIEhlYWx0aCwgRGVwYXJ0
bWVudCBvZiBTb2NpYWwgRXBpZGVtaW9sb2d5LCBGLTc1MDEzLCBQYXJpcywgRnJhbmNlLiBjbGFp
cmUucm9uZGV0QGluc2VybS5mci4mI3hEO1NvcmJvbm5lIFVuaXZlcnNpdMOpcywgVVBNQyBVbml2
IFBhcmlzIDA2LCBVTVJfUyAxMTM2LCBGLTc1MDEzLCBQYXJpcywgRnJhbmNlLiBjbGFpcmUucm9u
ZGV0QGluc2VybS5mci4mI3hEO1NvcmJvbm5lIFVuaXZlcnNpdMOpcywgVVBNQyBVbml2IFBhcmlz
IDA2LCBTY2hvb2wgb2YgTWVkaWNpbmUsIERlcGFydG1lbnQgb2YgR2VuZXJhbCBQcmFjdGljZSwg
Ri03NTAxMiwgUGFyaXMsIEZyYW5jZS4gY2xhaXJlLnJvbmRldEBpbnNlcm0uZnIuJiN4RDtDTlJT
LCBVTVIgODA5NywgQ2VudHJlIE1hdXJpY2UgSGFsYndhY2hzLCBSZXNlYXJjaCBUZWFtIG9uIFNv
Y2lhbCBJbmVxdWFsaXRpZXMsIEYtNzUwMTQsIFBhcmlzLCBGcmFuY2UuIGlzYWJlbGxlLnBhcml6
b3RAZW5zLmZyLiYjeEQ7U29yYm9ubmUgVW5pdmVyc2l0w6lzLCBVUE1DIFVuaXYgUGFyaXMgMDYs
IFVNUl9TIDExMzYsIEYtNzUwMTMsIFBhcmlzLCBGcmFuY2UuIGpzLmNhZHdhbGxhZGVyQGV4ZXJj
ZXIuZnIuJiN4RDtTb3Jib25uZSBVbml2ZXJzaXTDqXMsIFVQTUMgVW5pdiBQYXJpcyAwNiwgU2No
b29sIG9mIE1lZGljaW5lLCBEZXBhcnRtZW50IG9mIEdlbmVyYWwgUHJhY3RpY2UsIEYtNzUwMTIs
IFBhcmlzLCBGcmFuY2UuIGpzLmNhZHdhbGxhZGVyQGV4ZXJjZXIuZnIuJiN4RDtJTlNFUk0sIFU2
NjksIFBhcmlzIFN1ZCBJbm5vdmF0aW9uIEdyb3VwIEluIEFkb2xlc2NlbnQgTWVudGFsIEhlYWx0
aCwgQ29jaGluIEhvc3BpdGFsLCBQYXJpcywgRnJhbmNlLiBqcy5jYWR3YWxsYWRlckBleGVyY2Vy
LmZyLiYjeEQ7QVAtSFAsIEjDtHBpdGFsIFNhaW50LUFudG9pbmUsIFBvbGljbGluaXF1ZSBCYXVk
ZWxhaXJlLCBQYXJpcywgRi03NTAxMiwgRnJhbmNlLiBqYWNxdWVzLmxlYmFzQHNhdC5hcGhwLmZy
LiYjeEQ7SU5TRVJNLCBVTVJfUyAxMTM2LCBQaWVycmUgTG91aXMgSW5zdGl0dXRlIG9mIEVwaWRl
bWlvbG9neSBhbmQgUHVibGljIEhlYWx0aCwgRGVwYXJ0bWVudCBvZiBTb2NpYWwgRXBpZGVtaW9s
b2d5LCBGLTc1MDEzLCBQYXJpcywgRnJhbmNlLiBwaWVycmUuY2hhdXZpbkBpbnNlcm0uZnIuJiN4
RDtTb3Jib25uZSBVbml2ZXJzaXTDqXMsIFVQTUMgVW5pdiBQYXJpcyAwNiwgVU1SX1MgMTEzNiwg
Ri03NTAxMywgUGFyaXMsIEZyYW5jZS4gcGllcnJlLmNoYXV2aW5AaW5zZXJtLmZyLjwvYXV0aC1h
ZGRyZXNzPjx0aXRsZXM+PHRpdGxlPldoeSB1bmRlcnNlcnZlZCBwYXRpZW50cyBkbyBub3QgY29u
c3VsdCB0aGVpciBnZW5lcmFsIHByYWN0aXRpb25lciBmb3IgZGVwcmVzc2lvbjogcmVzdWx0cyBv
ZiBhIHF1YWxpdGF0aXZlIGFuZCBhIHF1YW50aXRhdGl2ZSBzdXJ2ZXkgYXQgYSBmcmVlIG91dHBh
dGllbnQgY2xpbmljIGluIFBhcmlzLCBGcmFuY2U8L3RpdGxlPjxzZWNvbmRhcnktdGl0bGU+Qk1D
IEZhbSBQcmFjdDwvc2Vjb25kYXJ5LXRpdGxlPjwvdGl0bGVzPjxwZXJpb2RpY2FsPjxmdWxsLXRp
dGxlPkJNQyBGYW0gUHJhY3Q8L2Z1bGwtdGl0bGU+PC9wZXJpb2RpY2FsPjxwYWdlcz41NzwvcGFn
ZXM+PHZvbHVtZT4xNjwvdm9sdW1lPjxlZGl0aW9uPjIwMTUvMDUvMDk8L2VkaXRpb24+PGtleXdv
cmRzPjxrZXl3b3JkPkFkdWx0PC9rZXl3b3JkPjxrZXl3b3JkPkF0dGl0dWRlIHRvIEhlYWx0aDwv
a2V5d29yZD48a2V5d29yZD5Dcm9zcy1TZWN0aW9uYWwgU3R1ZGllczwva2V5d29yZD48a2V5d29y
ZD4qRGVwcmVzc2l2ZSBEaXNvcmRlci9kaWFnbm9zaXMvZXBpZGVtaW9sb2d5L3BzeWNob2xvZ3kv
dGhlcmFweTwva2V5d29yZD48a2V5d29yZD5FbWlncmFudHMgYW5kIEltbWlncmFudHMvcHN5Y2hv
bG9neTwva2V5d29yZD48a2V5d29yZD5GZW1hbGU8L2tleXdvcmQ+PGtleXdvcmQ+RnJhbmNlL2Vw
aWRlbWlvbG9neTwva2V5d29yZD48a2V5d29yZD4qR2VuZXJhbCBQcmFjdGl0aW9uZXJzPC9rZXl3
b3JkPjxrZXl3b3JkPipIZWFsdGggU2VydmljZXMgQWNjZXNzaWJpbGl0eS9zdGFuZGFyZHMvc3Rh
dGlzdGljcyAmYW1wOyBudW1lcmljYWwgZGF0YTwva2V5d29yZD48a2V5d29yZD5IdW1hbnM8L2tl
eXdvcmQ+PGtleXdvcmQ+TWFsZTwva2V5d29yZD48a2V5d29yZD5NZW50YWwgSGVhbHRoL3N0YXRp
c3RpY3MgJmFtcDsgbnVtZXJpY2FsIGRhdGE8L2tleXdvcmQ+PGtleXdvcmQ+TWlkZGxlIEFnZWQ8
L2tleXdvcmQ+PGtleXdvcmQ+TmVlZHMgQXNzZXNzbWVudDwva2V5d29yZD48a2V5d29yZD5QYXRp
ZW50IEFjY2VwdGFuY2Ugb2YgSGVhbHRoIENhcmUvKnBzeWNob2xvZ3k8L2tleXdvcmQ+PGtleXdv
cmQ+KlBoeXNpY2lhbi1QYXRpZW50IFJlbGF0aW9uczwva2V5d29yZD48a2V5d29yZD5QcmV2YWxl
bmNlPC9rZXl3b3JkPjxrZXl3b3JkPlJpc2sgQXNzZXNzbWVudC9tZXRob2RzPC9rZXl3b3JkPjxr
ZXl3b3JkPlNleCBGYWN0b3JzPC9rZXl3b3JkPjxrZXl3b3JkPlNvY2lhbCBQZXJjZXB0aW9uPC9r
ZXl3b3JkPjwva2V5d29yZHM+PGRhdGVzPjx5ZWFyPjIwMTU8L3llYXI+PHB1Yi1kYXRlcz48ZGF0
ZT5NYXkgODwvZGF0ZT48L3B1Yi1kYXRlcz48L2RhdGVzPjxpc2JuPjE0NzEtMjI5NjwvaXNibj48
YWNjZXNzaW9uLW51bT4yNTk1MTg5ODwvYWNjZXNzaW9uLW51bT48dXJscz48L3VybHM+PGN1c3Rv
bTI+UE1DNDQzODMzNjwvY3VzdG9tMj48ZWxlY3Ryb25pYy1yZXNvdXJjZS1udW0+MTAuMTE4Ni9z
MTI4NzUtMDE1LTAyNzMtMjwvZWxlY3Ryb25pYy1yZXNvdXJjZS1udW0+PHJlbW90ZS1kYXRhYmFz
ZS1wcm92aWRlcj5OTE08L3JlbW90ZS1kYXRhYmFzZS1wcm92aWRlcj48bGFuZ3VhZ2U+ZW5nPC9s
YW5ndWFnZT48L3JlY29yZD48L0NpdGU+PC9FbmROb3RlPgB=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Sb25kZXQ8L0F1dGhvcj48WWVhcj4yMDE1PC9ZZWFyPjxS
ZWNOdW0+MTE8L1JlY051bT48RGlzcGxheVRleHQ+PHN0eWxlIGZhY2U9InN1cGVyc2NyaXB0Ij4x
NDwvc3R5bGU+PC9EaXNwbGF5VGV4dD48cmVjb3JkPjxyZWMtbnVtYmVyPjExPC9yZWMtbnVtYmVy
Pjxmb3JlaWduLWtleXM+PGtleSBhcHA9IkVOIiBkYi1pZD0iNWRzdnh0djJ2YTUweHZlcnMwOHZm
ejJ4OXhmdmY1ZnJzd2U1IiB0aW1lc3RhbXA9IjE3NDQxNTkyNTQiPjExPC9rZXk+PC9mb3JlaWdu
LWtleXM+PHJlZi10eXBlIG5hbWU9IkpvdXJuYWwgQXJ0aWNsZSI+MTc8L3JlZi10eXBlPjxjb250
cmlidXRvcnM+PGF1dGhvcnM+PGF1dGhvcj5Sb25kZXQsIEMuPC9hdXRob3I+PGF1dGhvcj5QYXJp
em90LCBJLjwvYXV0aG9yPjxhdXRob3I+Q2Fkd2FsbGFkZXIsIEouIFMuPC9hdXRob3I+PGF1dGhv
cj5MZWJhcywgSi48L2F1dGhvcj48YXV0aG9yPkNoYXV2aW4sIFAuPC9hdXRob3I+PC9hdXRob3Jz
PjwvY29udHJpYnV0b3JzPjxhdXRoLWFkZHJlc3M+SU5TRVJNLCBVTVJfUyAxMTM2LCBQaWVycmUg
TG91aXMgSW5zdGl0dXRlIG9mIEVwaWRlbWlvbG9neSBhbmQgUHVibGljIEhlYWx0aCwgRGVwYXJ0
bWVudCBvZiBTb2NpYWwgRXBpZGVtaW9sb2d5LCBGLTc1MDEzLCBQYXJpcywgRnJhbmNlLiBjbGFp
cmUucm9uZGV0QGluc2VybS5mci4mI3hEO1NvcmJvbm5lIFVuaXZlcnNpdMOpcywgVVBNQyBVbml2
IFBhcmlzIDA2LCBVTVJfUyAxMTM2LCBGLTc1MDEzLCBQYXJpcywgRnJhbmNlLiBjbGFpcmUucm9u
ZGV0QGluc2VybS5mci4mI3hEO1NvcmJvbm5lIFVuaXZlcnNpdMOpcywgVVBNQyBVbml2IFBhcmlz
IDA2LCBTY2hvb2wgb2YgTWVkaWNpbmUsIERlcGFydG1lbnQgb2YgR2VuZXJhbCBQcmFjdGljZSwg
Ri03NTAxMiwgUGFyaXMsIEZyYW5jZS4gY2xhaXJlLnJvbmRldEBpbnNlcm0uZnIuJiN4RDtDTlJT
LCBVTVIgODA5NywgQ2VudHJlIE1hdXJpY2UgSGFsYndhY2hzLCBSZXNlYXJjaCBUZWFtIG9uIFNv
Y2lhbCBJbmVxdWFsaXRpZXMsIEYtNzUwMTQsIFBhcmlzLCBGcmFuY2UuIGlzYWJlbGxlLnBhcml6
b3RAZW5zLmZyLiYjeEQ7U29yYm9ubmUgVW5pdmVyc2l0w6lzLCBVUE1DIFVuaXYgUGFyaXMgMDYs
IFVNUl9TIDExMzYsIEYtNzUwMTMsIFBhcmlzLCBGcmFuY2UuIGpzLmNhZHdhbGxhZGVyQGV4ZXJj
ZXIuZnIuJiN4RDtTb3Jib25uZSBVbml2ZXJzaXTDqXMsIFVQTUMgVW5pdiBQYXJpcyAwNiwgU2No
b29sIG9mIE1lZGljaW5lLCBEZXBhcnRtZW50IG9mIEdlbmVyYWwgUHJhY3RpY2UsIEYtNzUwMTIs
IFBhcmlzLCBGcmFuY2UuIGpzLmNhZHdhbGxhZGVyQGV4ZXJjZXIuZnIuJiN4RDtJTlNFUk0sIFU2
NjksIFBhcmlzIFN1ZCBJbm5vdmF0aW9uIEdyb3VwIEluIEFkb2xlc2NlbnQgTWVudGFsIEhlYWx0
aCwgQ29jaGluIEhvc3BpdGFsLCBQYXJpcywgRnJhbmNlLiBqcy5jYWR3YWxsYWRlckBleGVyY2Vy
LmZyLiYjeEQ7QVAtSFAsIEjDtHBpdGFsIFNhaW50LUFudG9pbmUsIFBvbGljbGluaXF1ZSBCYXVk
ZWxhaXJlLCBQYXJpcywgRi03NTAxMiwgRnJhbmNlLiBqYWNxdWVzLmxlYmFzQHNhdC5hcGhwLmZy
LiYjeEQ7SU5TRVJNLCBVTVJfUyAxMTM2LCBQaWVycmUgTG91aXMgSW5zdGl0dXRlIG9mIEVwaWRl
bWlvbG9neSBhbmQgUHVibGljIEhlYWx0aCwgRGVwYXJ0bWVudCBvZiBTb2NpYWwgRXBpZGVtaW9s
b2d5LCBGLTc1MDEzLCBQYXJpcywgRnJhbmNlLiBwaWVycmUuY2hhdXZpbkBpbnNlcm0uZnIuJiN4
RDtTb3Jib25uZSBVbml2ZXJzaXTDqXMsIFVQTUMgVW5pdiBQYXJpcyAwNiwgVU1SX1MgMTEzNiwg
Ri03NTAxMywgUGFyaXMsIEZyYW5jZS4gcGllcnJlLmNoYXV2aW5AaW5zZXJtLmZyLjwvYXV0aC1h
ZGRyZXNzPjx0aXRsZXM+PHRpdGxlPldoeSB1bmRlcnNlcnZlZCBwYXRpZW50cyBkbyBub3QgY29u
c3VsdCB0aGVpciBnZW5lcmFsIHByYWN0aXRpb25lciBmb3IgZGVwcmVzc2lvbjogcmVzdWx0cyBv
ZiBhIHF1YWxpdGF0aXZlIGFuZCBhIHF1YW50aXRhdGl2ZSBzdXJ2ZXkgYXQgYSBmcmVlIG91dHBh
dGllbnQgY2xpbmljIGluIFBhcmlzLCBGcmFuY2U8L3RpdGxlPjxzZWNvbmRhcnktdGl0bGU+Qk1D
IEZhbSBQcmFjdDwvc2Vjb25kYXJ5LXRpdGxlPjwvdGl0bGVzPjxwZXJpb2RpY2FsPjxmdWxsLXRp
dGxlPkJNQyBGYW0gUHJhY3Q8L2Z1bGwtdGl0bGU+PC9wZXJpb2RpY2FsPjxwYWdlcz41NzwvcGFn
ZXM+PHZvbHVtZT4xNjwvdm9sdW1lPjxlZGl0aW9uPjIwMTUvMDUvMDk8L2VkaXRpb24+PGtleXdv
cmRzPjxrZXl3b3JkPkFkdWx0PC9rZXl3b3JkPjxrZXl3b3JkPkF0dGl0dWRlIHRvIEhlYWx0aDwv
a2V5d29yZD48a2V5d29yZD5Dcm9zcy1TZWN0aW9uYWwgU3R1ZGllczwva2V5d29yZD48a2V5d29y
ZD4qRGVwcmVzc2l2ZSBEaXNvcmRlci9kaWFnbm9zaXMvZXBpZGVtaW9sb2d5L3BzeWNob2xvZ3kv
dGhlcmFweTwva2V5d29yZD48a2V5d29yZD5FbWlncmFudHMgYW5kIEltbWlncmFudHMvcHN5Y2hv
bG9neTwva2V5d29yZD48a2V5d29yZD5GZW1hbGU8L2tleXdvcmQ+PGtleXdvcmQ+RnJhbmNlL2Vw
aWRlbWlvbG9neTwva2V5d29yZD48a2V5d29yZD4qR2VuZXJhbCBQcmFjdGl0aW9uZXJzPC9rZXl3
b3JkPjxrZXl3b3JkPipIZWFsdGggU2VydmljZXMgQWNjZXNzaWJpbGl0eS9zdGFuZGFyZHMvc3Rh
dGlzdGljcyAmYW1wOyBudW1lcmljYWwgZGF0YTwva2V5d29yZD48a2V5d29yZD5IdW1hbnM8L2tl
eXdvcmQ+PGtleXdvcmQ+TWFsZTwva2V5d29yZD48a2V5d29yZD5NZW50YWwgSGVhbHRoL3N0YXRp
c3RpY3MgJmFtcDsgbnVtZXJpY2FsIGRhdGE8L2tleXdvcmQ+PGtleXdvcmQ+TWlkZGxlIEFnZWQ8
L2tleXdvcmQ+PGtleXdvcmQ+TmVlZHMgQXNzZXNzbWVudDwva2V5d29yZD48a2V5d29yZD5QYXRp
ZW50IEFjY2VwdGFuY2Ugb2YgSGVhbHRoIENhcmUvKnBzeWNob2xvZ3k8L2tleXdvcmQ+PGtleXdv
cmQ+KlBoeXNpY2lhbi1QYXRpZW50IFJlbGF0aW9uczwva2V5d29yZD48a2V5d29yZD5QcmV2YWxl
bmNlPC9rZXl3b3JkPjxrZXl3b3JkPlJpc2sgQXNzZXNzbWVudC9tZXRob2RzPC9rZXl3b3JkPjxr
ZXl3b3JkPlNleCBGYWN0b3JzPC9rZXl3b3JkPjxrZXl3b3JkPlNvY2lhbCBQZXJjZXB0aW9uPC9r
ZXl3b3JkPjwva2V5d29yZHM+PGRhdGVzPjx5ZWFyPjIwMTU8L3llYXI+PHB1Yi1kYXRlcz48ZGF0
ZT5NYXkgODwvZGF0ZT48L3B1Yi1kYXRlcz48L2RhdGVzPjxpc2JuPjE0NzEtMjI5NjwvaXNibj48
YWNjZXNzaW9uLW51bT4yNTk1MTg5ODwvYWNjZXNzaW9uLW51bT48dXJscz48L3VybHM+PGN1c3Rv
bTI+UE1DNDQzODMzNjwvY3VzdG9tMj48ZWxlY3Ryb25pYy1yZXNvdXJjZS1udW0+MTAuMTE4Ni9z
MTI4NzUtMDE1LTAyNzMtMjwvZWxlY3Ryb25pYy1yZXNvdXJjZS1udW0+PHJlbW90ZS1kYXRhYmFz
ZS1wcm92aWRlcj5OTE08L3JlbW90ZS1kYXRhYmFzZS1wcm92aWRlcj48bGFuZ3VhZ2U+ZW5nPC9s
YW5ndWFnZT48L3JlY29yZD48L0NpdGU+PC9FbmROb3RlPgB=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4</w:t>
      </w:r>
      <w:r w:rsidR="003D2FA5">
        <w:rPr>
          <w:rFonts w:ascii="Arial" w:hAnsi="Arial" w:cs="Arial"/>
          <w:sz w:val="20"/>
          <w:szCs w:val="20"/>
        </w:rPr>
        <w:fldChar w:fldCharType="end"/>
      </w:r>
      <w:r w:rsidRPr="00366D48">
        <w:rPr>
          <w:rFonts w:ascii="Arial" w:hAnsi="Arial" w:cs="Arial"/>
          <w:sz w:val="20"/>
          <w:szCs w:val="20"/>
        </w:rPr>
        <w:t xml:space="preserve"> </w:t>
      </w:r>
      <w:r w:rsidR="007307AA" w:rsidRPr="00366D48">
        <w:rPr>
          <w:rFonts w:ascii="Arial" w:hAnsi="Arial" w:cs="Arial"/>
          <w:sz w:val="20"/>
          <w:szCs w:val="20"/>
        </w:rPr>
        <w:t>An analysis of national registries in Norway found that immigrants were less likely to have had a GP consultation involving a psychological diagnosis (9.9%) compared to Norwegians (12.1%).</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Straiton&lt;/Author&gt;&lt;Year&gt;2014&lt;/Year&gt;&lt;RecNum&gt;37&lt;/RecNum&gt;&lt;DisplayText&gt;&lt;style face="superscript"&gt;22&lt;/style&gt;&lt;/DisplayText&gt;&lt;record&gt;&lt;rec-number&gt;37&lt;/rec-number&gt;&lt;foreign-keys&gt;&lt;key app="EN" db-id="5dsvxtv2va50xvers08vfz2x9xfvf5frswe5" timestamp="1745115674"&gt;37&lt;/key&gt;&lt;/foreign-keys&gt;&lt;ref-type name="Journal Article"&gt;17&lt;/ref-type&gt;&lt;contributors&gt;&lt;authors&gt;&lt;author&gt;Straiton, M.&lt;/author&gt;&lt;author&gt;Reneflot, A.&lt;/author&gt;&lt;author&gt;Diaz, E.&lt;/author&gt;&lt;/authors&gt;&lt;/contributors&gt;&lt;auth-address&gt;Division of Mental Health, Norwegian Institute of Public Health, Oslo, Norway. Melanie.Straiton@fhi.no.&lt;/auth-address&gt;&lt;titles&gt;&lt;title&gt;Immigrants&amp;apos; use of primary health care services for mental health problems&lt;/title&gt;&lt;secondary-title&gt;BMC Health Serv Res&lt;/secondary-title&gt;&lt;/titles&gt;&lt;periodical&gt;&lt;full-title&gt;BMC Health Serv Res&lt;/full-title&gt;&lt;/periodical&gt;&lt;pages&gt;341&lt;/pages&gt;&lt;volume&gt;14&lt;/volume&gt;&lt;edition&gt;2014/08/17&lt;/edition&gt;&lt;keywords&gt;&lt;keyword&gt;Adolescent&lt;/keyword&gt;&lt;keyword&gt;Adult&lt;/keyword&gt;&lt;keyword&gt;Aged&lt;/keyword&gt;&lt;keyword&gt;*Emigrants and Immigrants&lt;/keyword&gt;&lt;keyword&gt;Female&lt;/keyword&gt;&lt;keyword&gt;Health Services Accessibility&lt;/keyword&gt;&lt;keyword&gt;Humans&lt;/keyword&gt;&lt;keyword&gt;Male&lt;/keyword&gt;&lt;keyword&gt;Mental Disorders/*therapy&lt;/keyword&gt;&lt;keyword&gt;Middle Aged&lt;/keyword&gt;&lt;keyword&gt;Norway&lt;/keyword&gt;&lt;keyword&gt;Primary Health Care/*statistics &amp;amp; numerical data&lt;/keyword&gt;&lt;keyword&gt;Registries&lt;/keyword&gt;&lt;/keywords&gt;&lt;dates&gt;&lt;year&gt;2014&lt;/year&gt;&lt;pub-dates&gt;&lt;date&gt;Aug 13&lt;/date&gt;&lt;/pub-dates&gt;&lt;/dates&gt;&lt;isbn&gt;1472-6963 (Electronic)&amp;#xD;1472-6963 (Linking)&lt;/isbn&gt;&lt;accession-num&gt;25127890&lt;/accession-num&gt;&lt;urls&gt;&lt;related-urls&gt;&lt;url&gt;https://www.ncbi.nlm.nih.gov/pubmed/25127890&lt;/url&gt;&lt;/related-urls&gt;&lt;/urls&gt;&lt;custom2&gt;PMC4137098&lt;/custom2&gt;&lt;electronic-resource-num&gt;10.1186/1472-6963-14-341&lt;/electronic-resource-num&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22</w:t>
      </w:r>
      <w:r w:rsidR="003D2FA5">
        <w:rPr>
          <w:rFonts w:ascii="Arial" w:hAnsi="Arial" w:cs="Arial"/>
          <w:sz w:val="20"/>
          <w:szCs w:val="20"/>
        </w:rPr>
        <w:fldChar w:fldCharType="end"/>
      </w:r>
      <w:r w:rsidR="007307AA" w:rsidRPr="00366D48">
        <w:rPr>
          <w:rFonts w:ascii="Arial" w:hAnsi="Arial" w:cs="Arial"/>
          <w:sz w:val="20"/>
          <w:szCs w:val="20"/>
        </w:rPr>
        <w:t xml:space="preserve"> The only immigrant subgroup that had significantly higher odds of having had a GP psychological consultation was for Iraqi men compared with Norwegian men. Men and women who had moved to Norway for protection were more likely to have had a GP psychological consultation than those moving for family reunification, and men moving for work were less likely to have had one (no difference between women moving for work or family reunification). Those who had been in Norway for a shorter length of time were less likely to have had a psychological consultation than those who had been in Norway for 12–18 years, possibly indicating the healthy migrant effect.</w:t>
      </w:r>
    </w:p>
    <w:p w14:paraId="7A954CD4" w14:textId="77777777" w:rsidR="00696D41" w:rsidRPr="00366D48" w:rsidRDefault="00696D41" w:rsidP="00366D48">
      <w:pPr>
        <w:pStyle w:val="Heading4"/>
        <w:spacing w:line="360" w:lineRule="auto"/>
        <w:rPr>
          <w:rFonts w:ascii="Arial" w:hAnsi="Arial" w:cs="Arial"/>
          <w:sz w:val="20"/>
          <w:szCs w:val="20"/>
        </w:rPr>
      </w:pPr>
      <w:r w:rsidRPr="00366D48">
        <w:rPr>
          <w:rFonts w:ascii="Arial" w:hAnsi="Arial" w:cs="Arial"/>
          <w:sz w:val="20"/>
          <w:szCs w:val="20"/>
        </w:rPr>
        <w:t>Barriers</w:t>
      </w:r>
    </w:p>
    <w:p w14:paraId="4CB14ABD" w14:textId="77777777" w:rsidR="00696D41" w:rsidRPr="00366D48" w:rsidRDefault="00696D41" w:rsidP="00366D48">
      <w:pPr>
        <w:spacing w:line="360" w:lineRule="auto"/>
        <w:rPr>
          <w:rFonts w:ascii="Arial" w:hAnsi="Arial" w:cs="Arial"/>
          <w:sz w:val="20"/>
          <w:szCs w:val="20"/>
        </w:rPr>
      </w:pPr>
      <w:r w:rsidRPr="00366D48">
        <w:rPr>
          <w:rFonts w:ascii="Arial" w:hAnsi="Arial" w:cs="Arial"/>
          <w:sz w:val="20"/>
          <w:szCs w:val="20"/>
        </w:rPr>
        <w:t>Commonly reported barriers to patients seeking help/accessing mental health services:</w:t>
      </w:r>
    </w:p>
    <w:p w14:paraId="67738A88" w14:textId="79738D02"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Language barriers</w: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sIDE1LCAyMSwgMjM8L3N0eWxlPjwvRGlzcGxheVRleHQ+PHJlY29yZD48cmVjLW51bWJlcj42
PC9yZWMtbnVtYmVyPjxmb3JlaWduLWtleXM+PGtleSBhcHA9IkVOIiBkYi1pZD0iNWRzdnh0djJ2
YTUweHZlcnMwOHZmejJ4OXhmdmY1ZnJzd2U1IiB0aW1lc3RhbXA9IjE3NDQwODM3OTIiPjY8L2tl
eT48L2ZvcmVpZ24ta2V5cz48cmVmLXR5cGUgbmFtZT0iSm91cm5hbCBBcnRpY2xlIj4xNzwvcmVm
LXR5cGU+PGNvbnRyaWJ1dG9ycz48YXV0aG9ycz48YXV0aG9yPlJhZGhhbW9ueSwgUi48L2F1dGhv
cj48YXV0aG9yPkNyb3NzLCBXLiBNLjwvYXV0aG9yPjxhdXRob3I+VG93bnNpbiwgTC48L2F1dGhv
cj48YXV0aG9yPkJhbmlrLCBCLjwvYXV0aG9yPjwvYXV0aG9ycz48L2NvbnRyaWJ1dG9ycz48YXV0
aC1hZGRyZXNzPkluc3RpdHV0ZSBvZiBIZWFsdGggYW5kIFdlbGxiZWluZywgRmVkZXJhdGlvbiBV
bml2ZXJzaXR5LCBCZXJ3aWNrLCBBdXN0cmFsaWEuJiN4RDtGZWRlcmF0aW9uIFVuaXZlcnNpdHks
IEJlcndpY2ssIEF1c3RyYWxpYS4mI3hEO1RvcnJlbnMgVW5pdmVyc2l0eSwgQWRlbGFpZGUsIFNv
dXRoIEF1c3RyYWxpYS4mI3hEO01hbm5hIEluc3RpdHV0ZSwgUmVnaW9uYWwgQXVzdHJhbGlhIE1l
bnRhbCBIZWFsdGggUmVzZWFyY2ggYW5kIFRyYWluaW5nIEluc3RpdHV0ZSwgQSBwcm9qZWN0IG9m
IFJlZ2lvbmFsIFVuaXZlcnNpdHkgTmV0d29yayAoUlVOKSwgbGVkIGJ5IHRoZSBVbml2ZXJzaXR5
IG9mIE5ldyBFbmdsYW5kLCBBcm1pZGFsZSwgTlNXLCBBdXN0cmFsaWEuPC9hdXRoLWFkZHJlc3M+
PHRpdGxlcz48dGl0bGU+UGVyc3BlY3RpdmVzIG9mIGN1bHR1cmFsbHkgYW5kIGxpbmd1aXN0aWNh
bGx5IGRpdmVyc2UgKENBTEQpIGNvbW11bml0eSBtZW1iZXJzIHJlZ2FyZGluZyBtZW50YWwgaGVh
bHRoIHNlcnZpY2VzOiBBIHF1YWxpdGF0aXZlIGFuYWx5c2lzPC90aXRsZT48c2Vjb25kYXJ5LXRp
dGxlPkogUHN5Y2hpYXRyIE1lbnQgSGVhbHRoIE51cnM8L3NlY29uZGFyeS10aXRsZT48L3RpdGxl
cz48cGVyaW9kaWNhbD48ZnVsbC10aXRsZT5KIFBzeWNoaWF0ciBNZW50IEhlYWx0aCBOdXJzPC9m
dWxsLXRpdGxlPjwvcGVyaW9kaWNhbD48cGFnZXM+ODUwLTg2NDwvcGFnZXM+PHZvbHVtZT4zMDwv
dm9sdW1lPjxudW1iZXI+NDwvbnVtYmVyPjxlZGl0aW9uPjIwMjMvMDMvMjM8L2VkaXRpb24+PGtl
eXdvcmRzPjxrZXl3b3JkPkh1bWFuczwva2V5d29yZD48a2V5d29yZD5BdXN0cmFsaWE8L2tleXdv
cmQ+PGtleXdvcmQ+KkhlYWx0aCBTZXJ2aWNlcyBBY2Nlc3NpYmlsaXR5PC9rZXl3b3JkPjxrZXl3
b3JkPkN1bHR1cmFsIERpdmVyc2l0eTwva2V5d29yZD48a2V5d29yZD4qTWVudGFsIEhlYWx0aCBT
ZXJ2aWNlczwva2V5d29yZD48a2V5d29yZD5IZWFsdGggUGVyc29ubmVsPC9rZXl3b3JkPjxrZXl3
b3JkPkNBTEQgY29tbXVuaXR5IGluIFZpY3RvcmlhPC9rZXl3b3JkPjxrZXl3b3JkPm1lbnRhbCBo
ZWFsdGggaXNzdWVzPC9rZXl3b3JkPjxrZXl3b3JkPnVuZGVyc3RhbmRpbmcgYW5kIGV4cGVyaWVu
Y2VzIG9mIG1lbnRhbCBoZWFsdGggc2VydmljZXM8L2tleXdvcmQ+PC9rZXl3b3Jkcz48ZGF0ZXM+
PHllYXI+MjAyMzwveWVhcj48cHViLWRhdGVzPjxkYXRlPkF1ZzwvZGF0ZT48L3B1Yi1kYXRlcz48
L2RhdGVzPjxpc2JuPjEzNjUtMjg1MCAoRWxlY3Ryb25pYykmI3hEOzEzNTEtMDEyNiAoTGlua2lu
Zyk8L2lzYm4+PGFjY2Vzc2lvbi1udW0+MzY5NDcxMDA8L2FjY2Vzc2lvbi1udW0+PHVybHM+PHJl
bGF0ZWQtdXJscz48dXJsPmh0dHBzOi8vd3d3Lm5jYmkubmxtLm5paC5nb3YvcHVibWVkLzM2OTQ3
MTAwPC91cmw+PC9yZWxhdGVkLXVybHM+PC91cmxzPjxlbGVjdHJvbmljLXJlc291cmNlLW51bT4x
MC4xMTExL2pwbS4xMjkxOTwvZWxlY3Ryb25pYy1yZXNvdXJjZS1udW0+PC9yZWNvcmQ+PC9DaXRl
PjxDaXRlPjxBdXRob3I+S2FwYWRpYTwvQXV0aG9yPjxZZWFyPjIwMTc8L1llYXI+PFJlY051bT4x
MDwvUmVjTnVtPjxyZWNvcmQ+PHJlYy1udW1iZXI+MTA8L3JlYy1udW1iZXI+PGZvcmVpZ24ta2V5
cz48a2V5IGFwcD0iRU4iIGRiLWlkPSI1ZHN2eHR2MnZhNTB4dmVyczA4dmZ6Mng5eGZ2ZjVmcnN3
ZTUiIHRpbWVzdGFtcD0iMTc0NDE1OTIyOSI+MTA8L2tleT48L2ZvcmVpZ24ta2V5cz48cmVmLXR5
cGUgbmFtZT0iSm91cm5hbCBBcnRpY2xlIj4xNzwvcmVmLXR5cGU+PGNvbnRyaWJ1dG9ycz48YXV0
aG9ycz48YXV0aG9yPkthcGFkaWEsIEQuPC9hdXRob3I+PGF1dGhvcj5Ccm9va3MsIEguIEwuPC9h
dXRob3I+PGF1dGhvcj5OYXpyb28sIEouPC9hdXRob3I+PGF1dGhvcj5UcmFubWVyLCBNLjwvYXV0
aG9yPjwvYXV0aG9ycz48L2NvbnRyaWJ1dG9ycz48YXV0aC1hZGRyZXNzPlRoZSBDYXRoaWUgTWFy
c2ggSW5zdGl0dXRlIGZvciBTb2NpYWwgUmVzZWFyY2ggKENNSVNUKSwgVGhlIFVuaXZlcnNpdHkg
b2YgTWFuY2hlc3RlciwgTWFuY2hlc3RlciwgVUsuJiN4RDtTY2hvb2wgb2YgTnVyc2luZywgTWlk
d2lmZXJ5IGFuZCBTb2NpYWwgV29yaywgVGhlIFVuaXZlcnNpdHkgb2YgTWFuY2hlc3RlciwgTWFu
Y2hlc3RlciwgVUsuPC9hdXRoLWFkZHJlc3M+PHRpdGxlcz48dGl0bGU+UGFraXN0YW5pIHdvbWVu
JmFwb3M7cyB1c2Ugb2YgbWVudGFsIGhlYWx0aCBzZXJ2aWNlcyBhbmQgdGhlIHJvbGUgb2Ygc29j
aWFsIG5ldHdvcmtzOiBhIHN5c3RlbWF0aWMgcmV2aWV3IG9mIHF1YW50aXRhdGl2ZSBhbmQgcXVh
bGl0YXRpdmUgcmVzZWFyY2g8L3RpdGxlPjxzZWNvbmRhcnktdGl0bGU+SGVhbHRoIFNvYyBDYXJl
IENvbW11bml0eTwvc2Vjb25kYXJ5LXRpdGxlPjwvdGl0bGVzPjxwZXJpb2RpY2FsPjxmdWxsLXRp
dGxlPkhlYWx0aCBTb2MgQ2FyZSBDb21tdW5pdHk8L2Z1bGwtdGl0bGU+PC9wZXJpb2RpY2FsPjxw
YWdlcz4xMzA0LTEzMTc8L3BhZ2VzPjx2b2x1bWU+MjU8L3ZvbHVtZT48bnVtYmVyPjQ8L251bWJl
cj48ZWRpdGlvbj4yMDE1LzExLzI2PC9lZGl0aW9uPjxrZXl3b3Jkcz48a2V5d29yZD5BZGFwdGF0
aW9uLCBQc3ljaG9sb2dpY2FsPC9rZXl3b3JkPjxrZXl3b3JkPkZlbWFsZTwva2V5d29yZD48a2V5
d29yZD5HZW5lcmFsIFByYWN0aWNlL3N0YXRpc3RpY3MgJmFtcDsgbnVtZXJpY2FsIGRhdGE8L2tl
eXdvcmQ+PGtleXdvcmQ+SHVtYW5zPC9rZXl3b3JkPjxrZXl3b3JkPkxhbmd1YWdlPC9rZXl3b3Jk
PjxrZXl3b3JkPk1lbnRhbCBIZWFsdGggU2VydmljZXMvKnN0YXRpc3RpY3MgJmFtcDsgbnVtZXJp
Y2FsIGRhdGE8L2tleXdvcmQ+PGtleXdvcmQ+UGFraXN0YW4vZXRobm9sb2d5PC9rZXl3b3JkPjxr
ZXl3b3JkPlNvY2lhbCBTdGlnbWE8L2tleXdvcmQ+PGtleXdvcmQ+KlNvY2lhbCBTdXBwb3J0PC9r
ZXl3b3JkPjxrZXl3b3JkPlNwZWNpYWxpemF0aW9uL3N0YXRpc3RpY3MgJmFtcDsgbnVtZXJpY2Fs
IGRhdGE8L2tleXdvcmQ+PGtleXdvcmQ+VW5pdGVkIEtpbmdkb20vZXBpZGVtaW9sb2d5PC9rZXl3
b3JkPjxrZXl3b3JkPldvbWVuJmFwb3M7cyBIZWFsdGg8L2tleXdvcmQ+PGtleXdvcmQ+UGFraXN0
YW5pPC9rZXl3b3JkPjxrZXl3b3JkPmV0aG5pYyBtaW5vcml0aWVzPC9rZXl3b3JkPjxrZXl3b3Jk
Pm1lbnRhbCBoZWFsdGggc2VydmljZXM8L2tleXdvcmQ+PGtleXdvcmQ+c29jaWFsIHN1cHBvcnQ8
L2tleXdvcmQ+PGtleXdvcmQ+c3RpZ21hPC9rZXl3b3JkPjwva2V5d29yZHM+PGRhdGVzPjx5ZWFy
PjIwMTc8L3llYXI+PHB1Yi1kYXRlcz48ZGF0ZT5KdWw8L2RhdGU+PC9wdWItZGF0ZXM+PC9kYXRl
cz48aXNibj4wOTY2LTA0MTAgKFByaW50KSYjeEQ7MDk2Ni0wNDEwPC9pc2JuPjxhY2Nlc3Npb24t
bnVtPjI2NTkyNDg3PC9hY2Nlc3Npb24tbnVtPjx1cmxzPjwvdXJscz48Y3VzdG9tMj5QTUM2ODQ5
NTM2PC9jdXN0b20yPjxlbGVjdHJvbmljLXJlc291cmNlLW51bT4xMC4xMTExL2hzYy4xMjMwNTwv
ZWxlY3Ryb25pYy1yZXNvdXJjZS1udW0+PHJlbW90ZS1kYXRhYmFzZS1wcm92aWRlcj5OTE08L3Jl
bW90ZS1kYXRhYmFzZS1wcm92aWRlcj48bGFuZ3VhZ2U+ZW5nPC9sYW5ndWFnZT48L3JlY29yZD48
L0NpdGU+PENpdGU+PEF1dGhvcj5LaXJrcGF0cmljazwvQXV0aG9yPjxZZWFyPjIwMjA8L1llYXI+
PFJlY051bT4zODwvUmVjTnVtPjxyZWNvcmQ+PHJlYy1udW1iZXI+Mzg8L3JlYy1udW1iZXI+PGZv
cmVpZ24ta2V5cz48a2V5IGFwcD0iRU4iIGRiLWlkPSI1ZHN2eHR2MnZhNTB4dmVyczA4dmZ6Mng5
eGZ2ZjVmcnN3ZTUiIHRpbWVzdGFtcD0iMTc0NTExNTkzNyI+Mzg8L2tleT48L2ZvcmVpZ24ta2V5
cz48cmVmLXR5cGUgbmFtZT0iSm91cm5hbCBBcnRpY2xlIj4xNzwvcmVmLXR5cGU+PGNvbnRyaWJ1
dG9ycz48YXV0aG9ycz48YXV0aG9yPktpcmtwYXRyaWNrLCBMLjwvYXV0aG9yPjxhdXRob3I+V2F0
c29uLCBNLiBSLjwvYXV0aG9yPjxhdXRob3I+U2VycmFubywgQS48L2F1dGhvcj48YXV0aG9yPkNh
bXBvbGksIE0uPC9hdXRob3I+PGF1dGhvcj5LYWx0bWFuLCBTLiBJLjwvYXV0aG9yPjxhdXRob3I+
VGFsaXNtYW4sIE4uPC9hdXRob3I+PGF1dGhvcj5HcmVlbiwgQi4gTC48L2F1dGhvcj48L2F1dGhv
cnM+PC9jb250cmlidXRvcnM+PGF1dGgtYWRkcmVzcz5HZW9yZ2V0b3duIFVuaXZlcnNpdHkgTWVk
aWNhbCBTY2hvb2wsIFdhc2hpbmd0b24sIERDLiYjeEQ7UHJpbWFyeSBDYXJlIENvYWxpdGlvbiBv
ZiBNb250Z29tZXJ5IENvdW50eSwgU2lsdmVyIFNwcmluZywgTWFyeWxhbmQuJiN4RDtEZXBhcnRt
ZW50IG9mIFBzeWNoaWF0cnksIEdlb3JnZXRvd24gVW5pdmVyc2l0eSBNZWRpY2FsIFNjaG9vbCwg
V2FzaGluZ3RvbiwgREMuPC9hdXRoLWFkZHJlc3M+PHRpdGxlcz48dGl0bGU+UHJpbWFyeSBDYXJl
IFByb3ZpZGVycyZhcG9zOyBQZXJzcGVjdGl2ZXMgb24gUHJlc2NyaWJpbmcgQW50aWRlcHJlc3Nh
bnQgTWVkaWNhdGlvbiB0byBMYXRpbm8gSW1taWdyYW50IFBhdGllbnRzOiBBIFByZWxpbWluYXJ5
IFN0dWR5PC90aXRsZT48c2Vjb25kYXJ5LXRpdGxlPkogTmVydiBNZW50IERpczwvc2Vjb25kYXJ5
LXRpdGxlPjwvdGl0bGVzPjxwZXJpb2RpY2FsPjxmdWxsLXRpdGxlPkogTmVydiBNZW50IERpczwv
ZnVsbC10aXRsZT48L3BlcmlvZGljYWw+PHBhZ2VzPjIzOC0yNDQ8L3BhZ2VzPjx2b2x1bWU+MjA4
PC92b2x1bWU+PG51bWJlcj4zPC9udW1iZXI+PGVkaXRpb24+MjAyMC8wMS8wNzwvZWRpdGlvbj48
a2V5d29yZHM+PGtleXdvcmQ+QW50aWRlcHJlc3NpdmUgQWdlbnRzLyp0aGVyYXBldXRpYyB1c2U8
L2tleXdvcmQ+PGtleXdvcmQ+KkF0dGl0dWRlIG9mIEhlYWx0aCBQZXJzb25uZWw8L2tleXdvcmQ+
PGtleXdvcmQ+RW1pZ3JhbnRzIGFuZCBJbW1pZ3JhbnRzLypwc3ljaG9sb2d5PC9rZXl3b3JkPjxr
ZXl3b3JkPkZlbWFsZTwva2V5d29yZD48a2V5d29yZD5Gb2N1cyBHcm91cHM8L2tleXdvcmQ+PGtl
eXdvcmQ+SGVhbHRoIExpdGVyYWN5PC9rZXl3b3JkPjxrZXl3b3JkPkhpc3BhbmljIG9yIExhdGlu
by8qcHN5Y2hvbG9neTwva2V5d29yZD48a2V5d29yZD5IdW1hbnM8L2tleXdvcmQ+PGtleXdvcmQ+
TGltaXRlZCBFbmdsaXNoIFByb2ZpY2llbmN5PC9rZXl3b3JkPjxrZXl3b3JkPk1hbGU8L2tleXdv
cmQ+PGtleXdvcmQ+TWlkZGxlIEFnZWQ8L2tleXdvcmQ+PGtleXdvcmQ+UGF0aWVudCBBY2NlcHRh
bmNlIG9mIEhlYWx0aCBDYXJlL2V0aG5vbG9neS9wc3ljaG9sb2d5PC9rZXl3b3JkPjxrZXl3b3Jk
PlBoeXNpY2lhbnMsIFByaW1hcnkgQ2FyZS8qcHN5Y2hvbG9neTwva2V5d29yZD48a2V5d29yZD5T
b2NpYWwgU3RpZ21hPC9rZXl3b3JkPjwva2V5d29yZHM+PGRhdGVzPjx5ZWFyPjIwMjA8L3llYXI+
PHB1Yi1kYXRlcz48ZGF0ZT5NYXI8L2RhdGU+PC9wdWItZGF0ZXM+PC9kYXRlcz48aXNibj4xNTM5
LTczNlggKEVsZWN0cm9uaWMpJiN4RDswMDIyLTMwMTggKExpbmtpbmcpPC9pc2JuPjxhY2Nlc3Np
b24tbnVtPjMxOTA0NjY5PC9hY2Nlc3Npb24tbnVtPjx1cmxzPjxyZWxhdGVkLXVybHM+PHVybD5o
dHRwczovL3d3dy5uY2JpLm5sbS5uaWguZ292L3B1Ym1lZC8zMTkwNDY2OTwvdXJsPjwvcmVsYXRl
ZC11cmxzPjwvdXJscz48ZWxlY3Ryb25pYy1yZXNvdXJjZS1udW0+MTAuMTA5Ny9OTUQuMDAwMDAw
MDAwMDAwMTA4NTwvZWxlY3Ryb25pYy1yZXNvdXJjZS1udW0+PC9yZWNvcmQ+PC9DaXRlPjxDaXRl
PjxBdXRob3I+UGFuZGV5PC9BdXRob3I+PFllYXI+MjAyMjwvWWVhcj48UmVjTnVtPjE0PC9SZWNO
dW0+PHJlY29yZD48cmVjLW51bWJlcj4xNDwvcmVjLW51bWJlcj48Zm9yZWlnbi1rZXlzPjxrZXkg
YXBwPSJFTiIgZGItaWQ9IjVkc3Z4dHYydmE1MHh2ZXJzMDh2ZnoyeDl4ZnZmNWZyc3dlNSIgdGlt
ZXN0YW1wPSIxNzQ0MTY4Mjg1Ij4xNDwva2V5PjwvZm9yZWlnbi1rZXlzPjxyZWYtdHlwZSBuYW1l
PSJKb3VybmFsIEFydGljbGUiPjE3PC9yZWYtdHlwZT48Y29udHJpYnV0b3JzPjxhdXRob3JzPjxh
dXRob3I+UGFuZGV5LCBNLjwvYXV0aG9yPjxhdXRob3I+S2FtcnVsLCBSLjwvYXV0aG9yPjxhdXRo
b3I+TWljaGFlbHMsIEMuIFIuPC9hdXRob3I+PGF1dGhvcj5NY0NhcnJvbiwgTS48L2F1dGhvcj48
L2F1dGhvcnM+PC9jb250cmlidXRvcnM+PGF1dGgtYWRkcmVzcz5SZXNlYXJjaCBEZXBhcnRtZW50
LCBTYXNrYXRjaGV3YW4gSGVhbHRoIEF1dGhvcml0eSwgV2FzY2FuYSBSZWhhYmlsaXRhdGlvbiBD
ZW50cmUsIDIxODAtMjNyZCBBdmUsIFJlZ2luYSwgU0ssIFM0UyAwQTUsIENhbmFkYS4gTWFtYXRh
LlBhbmRleUBzYXNraGVhbHRoYXV0aG9yaXR5LmNhLiYjeEQ7RGVwYXJ0bWVudCBvZiBBY2FkZW1p
YyBGYW1pbHkgTWVkaWNpbmUsIFVuaXZlcnNpdHkgb2YgU2Fza2F0Y2hld2FuLCAxNjIxIEFsYmVy
dCBTdCAjMTcyLCBSZWdpbmEsIFNLLCBTNFAgMlM1LCBDYW5hZGEuJiN4RDtSZXNlYXJjaCBEZXBh
cnRtZW50LCBTYXNrYXRjaGV3YW4gSGVhbHRoIEF1dGhvcml0eSwgV2FzY2FuYSBSZWhhYmlsaXRh
dGlvbiBDZW50cmUsIDIxODAtMjNyZCBBdmUsIFJlZ2luYSwgU0ssIFM0UyAwQTUsIENhbmFkYS48
L2F1dGgtYWRkcmVzcz48dGl0bGVzPjx0aXRsZT5QZXJjZXB0aW9ucyBvZiBtZW50YWwgaGVhbHRo
IGFuZCB1dGlsaXphdGlvbiBvZiBtZW50YWwgaGVhbHRoIHNlcnZpY2VzIGFtb25nIG5ldyBpbW1p
Z3JhbnRzIGluIENhbmFkYTogQSBxdWFsaXRhdGl2ZSBzdHVkeTwvdGl0bGU+PHNlY29uZGFyeS10
aXRsZT5Db21tdW5pdHkgTWVudCBIZWFsdGggSjwvc2Vjb25kYXJ5LXRpdGxlPjwvdGl0bGVzPjxw
ZXJpb2RpY2FsPjxmdWxsLXRpdGxlPkNvbW11bml0eSBNZW50IEhlYWx0aCBKPC9mdWxsLXRpdGxl
PjwvcGVyaW9kaWNhbD48cGFnZXM+Mzk0LTQwNDwvcGFnZXM+PHZvbHVtZT41ODwvdm9sdW1lPjxu
dW1iZXI+MjwvbnVtYmVyPjxlZGl0aW9uPjIwMjEvMDUvMjk8L2VkaXRpb24+PGtleXdvcmRzPjxr
ZXl3b3JkPkNhbmFkYTwva2V5d29yZD48a2V5d29yZD4qRW1pZ3JhbnRzIGFuZCBJbW1pZ3JhbnRz
PC9rZXl3b3JkPjxrZXl3b3JkPkhlYWx0aCBTZXJ2aWNlcyBBY2Nlc3NpYmlsaXR5PC9rZXl3b3Jk
PjxrZXl3b3JkPkh1bWFuczwva2V5d29yZD48a2V5d29yZD5NZW50YWwgSGVhbHRoPC9rZXl3b3Jk
PjxrZXl3b3JkPipNZW50YWwgSGVhbHRoIFNlcnZpY2VzPC9rZXl3b3JkPjxrZXl3b3JkPkJhcnJp
ZXJzIHRvIG1lbnRhbCBoZWFsdGggY2FyZTwva2V5d29yZD48a2V5d29yZD5NZW50YWwgaGVhbHRo
IHV0aWxpemF0aW9uPC9rZXl3b3JkPjxrZXl3b3JkPk5ldyBpbW1pZ3JhbnRzPC9rZXl3b3JkPjwv
a2V5d29yZHM+PGRhdGVzPjx5ZWFyPjIwMjI8L3llYXI+PHB1Yi1kYXRlcz48ZGF0ZT5GZWI8L2Rh
dGU+PC9wdWItZGF0ZXM+PC9kYXRlcz48aXNibj4wMDEwLTM4NTM8L2lzYm4+PGFjY2Vzc2lvbi1u
dW0+MzQwNDc4NjI8L2FjY2Vzc2lvbi1udW0+PHVybHM+PC91cmxzPjxlbGVjdHJvbmljLXJlc291
cmNlLW51bT4xMC4xMDA3L3MxMDU5Ny0wMjEtMDA4MzYtMzwvZWxlY3Ryb25pYy1yZXNvdXJjZS1u
dW0+PHJlbW90ZS1kYXRhYmFzZS1wcm92aWRlcj5OTE08L3JlbW90ZS1kYXRhYmFzZS1wcm92aWRl
cj48bGFuZ3VhZ2U+ZW5nPC9sYW5ndWFnZT48L3JlY29yZD48L0NpdGU+PC9FbmROb3RlPgB=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sIDE1LCAyMSwgMjM8L3N0eWxlPjwvRGlzcGxheVRleHQ+PHJlY29yZD48cmVjLW51bWJlcj42
PC9yZWMtbnVtYmVyPjxmb3JlaWduLWtleXM+PGtleSBhcHA9IkVOIiBkYi1pZD0iNWRzdnh0djJ2
YTUweHZlcnMwOHZmejJ4OXhmdmY1ZnJzd2U1IiB0aW1lc3RhbXA9IjE3NDQwODM3OTIiPjY8L2tl
eT48L2ZvcmVpZ24ta2V5cz48cmVmLXR5cGUgbmFtZT0iSm91cm5hbCBBcnRpY2xlIj4xNzwvcmVm
LXR5cGU+PGNvbnRyaWJ1dG9ycz48YXV0aG9ycz48YXV0aG9yPlJhZGhhbW9ueSwgUi48L2F1dGhv
cj48YXV0aG9yPkNyb3NzLCBXLiBNLjwvYXV0aG9yPjxhdXRob3I+VG93bnNpbiwgTC48L2F1dGhv
cj48YXV0aG9yPkJhbmlrLCBCLjwvYXV0aG9yPjwvYXV0aG9ycz48L2NvbnRyaWJ1dG9ycz48YXV0
aC1hZGRyZXNzPkluc3RpdHV0ZSBvZiBIZWFsdGggYW5kIFdlbGxiZWluZywgRmVkZXJhdGlvbiBV
bml2ZXJzaXR5LCBCZXJ3aWNrLCBBdXN0cmFsaWEuJiN4RDtGZWRlcmF0aW9uIFVuaXZlcnNpdHks
IEJlcndpY2ssIEF1c3RyYWxpYS4mI3hEO1RvcnJlbnMgVW5pdmVyc2l0eSwgQWRlbGFpZGUsIFNv
dXRoIEF1c3RyYWxpYS4mI3hEO01hbm5hIEluc3RpdHV0ZSwgUmVnaW9uYWwgQXVzdHJhbGlhIE1l
bnRhbCBIZWFsdGggUmVzZWFyY2ggYW5kIFRyYWluaW5nIEluc3RpdHV0ZSwgQSBwcm9qZWN0IG9m
IFJlZ2lvbmFsIFVuaXZlcnNpdHkgTmV0d29yayAoUlVOKSwgbGVkIGJ5IHRoZSBVbml2ZXJzaXR5
IG9mIE5ldyBFbmdsYW5kLCBBcm1pZGFsZSwgTlNXLCBBdXN0cmFsaWEuPC9hdXRoLWFkZHJlc3M+
PHRpdGxlcz48dGl0bGU+UGVyc3BlY3RpdmVzIG9mIGN1bHR1cmFsbHkgYW5kIGxpbmd1aXN0aWNh
bGx5IGRpdmVyc2UgKENBTEQpIGNvbW11bml0eSBtZW1iZXJzIHJlZ2FyZGluZyBtZW50YWwgaGVh
bHRoIHNlcnZpY2VzOiBBIHF1YWxpdGF0aXZlIGFuYWx5c2lzPC90aXRsZT48c2Vjb25kYXJ5LXRp
dGxlPkogUHN5Y2hpYXRyIE1lbnQgSGVhbHRoIE51cnM8L3NlY29uZGFyeS10aXRsZT48L3RpdGxl
cz48cGVyaW9kaWNhbD48ZnVsbC10aXRsZT5KIFBzeWNoaWF0ciBNZW50IEhlYWx0aCBOdXJzPC9m
dWxsLXRpdGxlPjwvcGVyaW9kaWNhbD48cGFnZXM+ODUwLTg2NDwvcGFnZXM+PHZvbHVtZT4zMDwv
dm9sdW1lPjxudW1iZXI+NDwvbnVtYmVyPjxlZGl0aW9uPjIwMjMvMDMvMjM8L2VkaXRpb24+PGtl
eXdvcmRzPjxrZXl3b3JkPkh1bWFuczwva2V5d29yZD48a2V5d29yZD5BdXN0cmFsaWE8L2tleXdv
cmQ+PGtleXdvcmQ+KkhlYWx0aCBTZXJ2aWNlcyBBY2Nlc3NpYmlsaXR5PC9rZXl3b3JkPjxrZXl3
b3JkPkN1bHR1cmFsIERpdmVyc2l0eTwva2V5d29yZD48a2V5d29yZD4qTWVudGFsIEhlYWx0aCBT
ZXJ2aWNlczwva2V5d29yZD48a2V5d29yZD5IZWFsdGggUGVyc29ubmVsPC9rZXl3b3JkPjxrZXl3
b3JkPkNBTEQgY29tbXVuaXR5IGluIFZpY3RvcmlhPC9rZXl3b3JkPjxrZXl3b3JkPm1lbnRhbCBo
ZWFsdGggaXNzdWVzPC9rZXl3b3JkPjxrZXl3b3JkPnVuZGVyc3RhbmRpbmcgYW5kIGV4cGVyaWVu
Y2VzIG9mIG1lbnRhbCBoZWFsdGggc2VydmljZXM8L2tleXdvcmQ+PC9rZXl3b3Jkcz48ZGF0ZXM+
PHllYXI+MjAyMzwveWVhcj48cHViLWRhdGVzPjxkYXRlPkF1ZzwvZGF0ZT48L3B1Yi1kYXRlcz48
L2RhdGVzPjxpc2JuPjEzNjUtMjg1MCAoRWxlY3Ryb25pYykmI3hEOzEzNTEtMDEyNiAoTGlua2lu
Zyk8L2lzYm4+PGFjY2Vzc2lvbi1udW0+MzY5NDcxMDA8L2FjY2Vzc2lvbi1udW0+PHVybHM+PHJl
bGF0ZWQtdXJscz48dXJsPmh0dHBzOi8vd3d3Lm5jYmkubmxtLm5paC5nb3YvcHVibWVkLzM2OTQ3
MTAwPC91cmw+PC9yZWxhdGVkLXVybHM+PC91cmxzPjxlbGVjdHJvbmljLXJlc291cmNlLW51bT4x
MC4xMTExL2pwbS4xMjkxOTwvZWxlY3Ryb25pYy1yZXNvdXJjZS1udW0+PC9yZWNvcmQ+PC9DaXRl
PjxDaXRlPjxBdXRob3I+S2FwYWRpYTwvQXV0aG9yPjxZZWFyPjIwMTc8L1llYXI+PFJlY051bT4x
MDwvUmVjTnVtPjxyZWNvcmQ+PHJlYy1udW1iZXI+MTA8L3JlYy1udW1iZXI+PGZvcmVpZ24ta2V5
cz48a2V5IGFwcD0iRU4iIGRiLWlkPSI1ZHN2eHR2MnZhNTB4dmVyczA4dmZ6Mng5eGZ2ZjVmcnN3
ZTUiIHRpbWVzdGFtcD0iMTc0NDE1OTIyOSI+MTA8L2tleT48L2ZvcmVpZ24ta2V5cz48cmVmLXR5
cGUgbmFtZT0iSm91cm5hbCBBcnRpY2xlIj4xNzwvcmVmLXR5cGU+PGNvbnRyaWJ1dG9ycz48YXV0
aG9ycz48YXV0aG9yPkthcGFkaWEsIEQuPC9hdXRob3I+PGF1dGhvcj5Ccm9va3MsIEguIEwuPC9h
dXRob3I+PGF1dGhvcj5OYXpyb28sIEouPC9hdXRob3I+PGF1dGhvcj5UcmFubWVyLCBNLjwvYXV0
aG9yPjwvYXV0aG9ycz48L2NvbnRyaWJ1dG9ycz48YXV0aC1hZGRyZXNzPlRoZSBDYXRoaWUgTWFy
c2ggSW5zdGl0dXRlIGZvciBTb2NpYWwgUmVzZWFyY2ggKENNSVNUKSwgVGhlIFVuaXZlcnNpdHkg
b2YgTWFuY2hlc3RlciwgTWFuY2hlc3RlciwgVUsuJiN4RDtTY2hvb2wgb2YgTnVyc2luZywgTWlk
d2lmZXJ5IGFuZCBTb2NpYWwgV29yaywgVGhlIFVuaXZlcnNpdHkgb2YgTWFuY2hlc3RlciwgTWFu
Y2hlc3RlciwgVUsuPC9hdXRoLWFkZHJlc3M+PHRpdGxlcz48dGl0bGU+UGFraXN0YW5pIHdvbWVu
JmFwb3M7cyB1c2Ugb2YgbWVudGFsIGhlYWx0aCBzZXJ2aWNlcyBhbmQgdGhlIHJvbGUgb2Ygc29j
aWFsIG5ldHdvcmtzOiBhIHN5c3RlbWF0aWMgcmV2aWV3IG9mIHF1YW50aXRhdGl2ZSBhbmQgcXVh
bGl0YXRpdmUgcmVzZWFyY2g8L3RpdGxlPjxzZWNvbmRhcnktdGl0bGU+SGVhbHRoIFNvYyBDYXJl
IENvbW11bml0eTwvc2Vjb25kYXJ5LXRpdGxlPjwvdGl0bGVzPjxwZXJpb2RpY2FsPjxmdWxsLXRp
dGxlPkhlYWx0aCBTb2MgQ2FyZSBDb21tdW5pdHk8L2Z1bGwtdGl0bGU+PC9wZXJpb2RpY2FsPjxw
YWdlcz4xMzA0LTEzMTc8L3BhZ2VzPjx2b2x1bWU+MjU8L3ZvbHVtZT48bnVtYmVyPjQ8L251bWJl
cj48ZWRpdGlvbj4yMDE1LzExLzI2PC9lZGl0aW9uPjxrZXl3b3Jkcz48a2V5d29yZD5BZGFwdGF0
aW9uLCBQc3ljaG9sb2dpY2FsPC9rZXl3b3JkPjxrZXl3b3JkPkZlbWFsZTwva2V5d29yZD48a2V5
d29yZD5HZW5lcmFsIFByYWN0aWNlL3N0YXRpc3RpY3MgJmFtcDsgbnVtZXJpY2FsIGRhdGE8L2tl
eXdvcmQ+PGtleXdvcmQ+SHVtYW5zPC9rZXl3b3JkPjxrZXl3b3JkPkxhbmd1YWdlPC9rZXl3b3Jk
PjxrZXl3b3JkPk1lbnRhbCBIZWFsdGggU2VydmljZXMvKnN0YXRpc3RpY3MgJmFtcDsgbnVtZXJp
Y2FsIGRhdGE8L2tleXdvcmQ+PGtleXdvcmQ+UGFraXN0YW4vZXRobm9sb2d5PC9rZXl3b3JkPjxr
ZXl3b3JkPlNvY2lhbCBTdGlnbWE8L2tleXdvcmQ+PGtleXdvcmQ+KlNvY2lhbCBTdXBwb3J0PC9r
ZXl3b3JkPjxrZXl3b3JkPlNwZWNpYWxpemF0aW9uL3N0YXRpc3RpY3MgJmFtcDsgbnVtZXJpY2Fs
IGRhdGE8L2tleXdvcmQ+PGtleXdvcmQ+VW5pdGVkIEtpbmdkb20vZXBpZGVtaW9sb2d5PC9rZXl3
b3JkPjxrZXl3b3JkPldvbWVuJmFwb3M7cyBIZWFsdGg8L2tleXdvcmQ+PGtleXdvcmQ+UGFraXN0
YW5pPC9rZXl3b3JkPjxrZXl3b3JkPmV0aG5pYyBtaW5vcml0aWVzPC9rZXl3b3JkPjxrZXl3b3Jk
Pm1lbnRhbCBoZWFsdGggc2VydmljZXM8L2tleXdvcmQ+PGtleXdvcmQ+c29jaWFsIHN1cHBvcnQ8
L2tleXdvcmQ+PGtleXdvcmQ+c3RpZ21hPC9rZXl3b3JkPjwva2V5d29yZHM+PGRhdGVzPjx5ZWFy
PjIwMTc8L3llYXI+PHB1Yi1kYXRlcz48ZGF0ZT5KdWw8L2RhdGU+PC9wdWItZGF0ZXM+PC9kYXRl
cz48aXNibj4wOTY2LTA0MTAgKFByaW50KSYjeEQ7MDk2Ni0wNDEwPC9pc2JuPjxhY2Nlc3Npb24t
bnVtPjI2NTkyNDg3PC9hY2Nlc3Npb24tbnVtPjx1cmxzPjwvdXJscz48Y3VzdG9tMj5QTUM2ODQ5
NTM2PC9jdXN0b20yPjxlbGVjdHJvbmljLXJlc291cmNlLW51bT4xMC4xMTExL2hzYy4xMjMwNTwv
ZWxlY3Ryb25pYy1yZXNvdXJjZS1udW0+PHJlbW90ZS1kYXRhYmFzZS1wcm92aWRlcj5OTE08L3Jl
bW90ZS1kYXRhYmFzZS1wcm92aWRlcj48bGFuZ3VhZ2U+ZW5nPC9sYW5ndWFnZT48L3JlY29yZD48
L0NpdGU+PENpdGU+PEF1dGhvcj5LaXJrcGF0cmljazwvQXV0aG9yPjxZZWFyPjIwMjA8L1llYXI+
PFJlY051bT4zODwvUmVjTnVtPjxyZWNvcmQ+PHJlYy1udW1iZXI+Mzg8L3JlYy1udW1iZXI+PGZv
cmVpZ24ta2V5cz48a2V5IGFwcD0iRU4iIGRiLWlkPSI1ZHN2eHR2MnZhNTB4dmVyczA4dmZ6Mng5
eGZ2ZjVmcnN3ZTUiIHRpbWVzdGFtcD0iMTc0NTExNTkzNyI+Mzg8L2tleT48L2ZvcmVpZ24ta2V5
cz48cmVmLXR5cGUgbmFtZT0iSm91cm5hbCBBcnRpY2xlIj4xNzwvcmVmLXR5cGU+PGNvbnRyaWJ1
dG9ycz48YXV0aG9ycz48YXV0aG9yPktpcmtwYXRyaWNrLCBMLjwvYXV0aG9yPjxhdXRob3I+V2F0
c29uLCBNLiBSLjwvYXV0aG9yPjxhdXRob3I+U2VycmFubywgQS48L2F1dGhvcj48YXV0aG9yPkNh
bXBvbGksIE0uPC9hdXRob3I+PGF1dGhvcj5LYWx0bWFuLCBTLiBJLjwvYXV0aG9yPjxhdXRob3I+
VGFsaXNtYW4sIE4uPC9hdXRob3I+PGF1dGhvcj5HcmVlbiwgQi4gTC48L2F1dGhvcj48L2F1dGhv
cnM+PC9jb250cmlidXRvcnM+PGF1dGgtYWRkcmVzcz5HZW9yZ2V0b3duIFVuaXZlcnNpdHkgTWVk
aWNhbCBTY2hvb2wsIFdhc2hpbmd0b24sIERDLiYjeEQ7UHJpbWFyeSBDYXJlIENvYWxpdGlvbiBv
ZiBNb250Z29tZXJ5IENvdW50eSwgU2lsdmVyIFNwcmluZywgTWFyeWxhbmQuJiN4RDtEZXBhcnRt
ZW50IG9mIFBzeWNoaWF0cnksIEdlb3JnZXRvd24gVW5pdmVyc2l0eSBNZWRpY2FsIFNjaG9vbCwg
V2FzaGluZ3RvbiwgREMuPC9hdXRoLWFkZHJlc3M+PHRpdGxlcz48dGl0bGU+UHJpbWFyeSBDYXJl
IFByb3ZpZGVycyZhcG9zOyBQZXJzcGVjdGl2ZXMgb24gUHJlc2NyaWJpbmcgQW50aWRlcHJlc3Nh
bnQgTWVkaWNhdGlvbiB0byBMYXRpbm8gSW1taWdyYW50IFBhdGllbnRzOiBBIFByZWxpbWluYXJ5
IFN0dWR5PC90aXRsZT48c2Vjb25kYXJ5LXRpdGxlPkogTmVydiBNZW50IERpczwvc2Vjb25kYXJ5
LXRpdGxlPjwvdGl0bGVzPjxwZXJpb2RpY2FsPjxmdWxsLXRpdGxlPkogTmVydiBNZW50IERpczwv
ZnVsbC10aXRsZT48L3BlcmlvZGljYWw+PHBhZ2VzPjIzOC0yNDQ8L3BhZ2VzPjx2b2x1bWU+MjA4
PC92b2x1bWU+PG51bWJlcj4zPC9udW1iZXI+PGVkaXRpb24+MjAyMC8wMS8wNzwvZWRpdGlvbj48
a2V5d29yZHM+PGtleXdvcmQ+QW50aWRlcHJlc3NpdmUgQWdlbnRzLyp0aGVyYXBldXRpYyB1c2U8
L2tleXdvcmQ+PGtleXdvcmQ+KkF0dGl0dWRlIG9mIEhlYWx0aCBQZXJzb25uZWw8L2tleXdvcmQ+
PGtleXdvcmQ+RW1pZ3JhbnRzIGFuZCBJbW1pZ3JhbnRzLypwc3ljaG9sb2d5PC9rZXl3b3JkPjxr
ZXl3b3JkPkZlbWFsZTwva2V5d29yZD48a2V5d29yZD5Gb2N1cyBHcm91cHM8L2tleXdvcmQ+PGtl
eXdvcmQ+SGVhbHRoIExpdGVyYWN5PC9rZXl3b3JkPjxrZXl3b3JkPkhpc3BhbmljIG9yIExhdGlu
by8qcHN5Y2hvbG9neTwva2V5d29yZD48a2V5d29yZD5IdW1hbnM8L2tleXdvcmQ+PGtleXdvcmQ+
TGltaXRlZCBFbmdsaXNoIFByb2ZpY2llbmN5PC9rZXl3b3JkPjxrZXl3b3JkPk1hbGU8L2tleXdv
cmQ+PGtleXdvcmQ+TWlkZGxlIEFnZWQ8L2tleXdvcmQ+PGtleXdvcmQ+UGF0aWVudCBBY2NlcHRh
bmNlIG9mIEhlYWx0aCBDYXJlL2V0aG5vbG9neS9wc3ljaG9sb2d5PC9rZXl3b3JkPjxrZXl3b3Jk
PlBoeXNpY2lhbnMsIFByaW1hcnkgQ2FyZS8qcHN5Y2hvbG9neTwva2V5d29yZD48a2V5d29yZD5T
b2NpYWwgU3RpZ21hPC9rZXl3b3JkPjwva2V5d29yZHM+PGRhdGVzPjx5ZWFyPjIwMjA8L3llYXI+
PHB1Yi1kYXRlcz48ZGF0ZT5NYXI8L2RhdGU+PC9wdWItZGF0ZXM+PC9kYXRlcz48aXNibj4xNTM5
LTczNlggKEVsZWN0cm9uaWMpJiN4RDswMDIyLTMwMTggKExpbmtpbmcpPC9pc2JuPjxhY2Nlc3Np
b24tbnVtPjMxOTA0NjY5PC9hY2Nlc3Npb24tbnVtPjx1cmxzPjxyZWxhdGVkLXVybHM+PHVybD5o
dHRwczovL3d3dy5uY2JpLm5sbS5uaWguZ292L3B1Ym1lZC8zMTkwNDY2OTwvdXJsPjwvcmVsYXRl
ZC11cmxzPjwvdXJscz48ZWxlY3Ryb25pYy1yZXNvdXJjZS1udW0+MTAuMTA5Ny9OTUQuMDAwMDAw
MDAwMDAwMTA4NTwvZWxlY3Ryb25pYy1yZXNvdXJjZS1udW0+PC9yZWNvcmQ+PC9DaXRlPjxDaXRl
PjxBdXRob3I+UGFuZGV5PC9BdXRob3I+PFllYXI+MjAyMjwvWWVhcj48UmVjTnVtPjE0PC9SZWNO
dW0+PHJlY29yZD48cmVjLW51bWJlcj4xNDwvcmVjLW51bWJlcj48Zm9yZWlnbi1rZXlzPjxrZXkg
YXBwPSJFTiIgZGItaWQ9IjVkc3Z4dHYydmE1MHh2ZXJzMDh2ZnoyeDl4ZnZmNWZyc3dlNSIgdGlt
ZXN0YW1wPSIxNzQ0MTY4Mjg1Ij4xNDwva2V5PjwvZm9yZWlnbi1rZXlzPjxyZWYtdHlwZSBuYW1l
PSJKb3VybmFsIEFydGljbGUiPjE3PC9yZWYtdHlwZT48Y29udHJpYnV0b3JzPjxhdXRob3JzPjxh
dXRob3I+UGFuZGV5LCBNLjwvYXV0aG9yPjxhdXRob3I+S2FtcnVsLCBSLjwvYXV0aG9yPjxhdXRo
b3I+TWljaGFlbHMsIEMuIFIuPC9hdXRob3I+PGF1dGhvcj5NY0NhcnJvbiwgTS48L2F1dGhvcj48
L2F1dGhvcnM+PC9jb250cmlidXRvcnM+PGF1dGgtYWRkcmVzcz5SZXNlYXJjaCBEZXBhcnRtZW50
LCBTYXNrYXRjaGV3YW4gSGVhbHRoIEF1dGhvcml0eSwgV2FzY2FuYSBSZWhhYmlsaXRhdGlvbiBD
ZW50cmUsIDIxODAtMjNyZCBBdmUsIFJlZ2luYSwgU0ssIFM0UyAwQTUsIENhbmFkYS4gTWFtYXRh
LlBhbmRleUBzYXNraGVhbHRoYXV0aG9yaXR5LmNhLiYjeEQ7RGVwYXJ0bWVudCBvZiBBY2FkZW1p
YyBGYW1pbHkgTWVkaWNpbmUsIFVuaXZlcnNpdHkgb2YgU2Fza2F0Y2hld2FuLCAxNjIxIEFsYmVy
dCBTdCAjMTcyLCBSZWdpbmEsIFNLLCBTNFAgMlM1LCBDYW5hZGEuJiN4RDtSZXNlYXJjaCBEZXBh
cnRtZW50LCBTYXNrYXRjaGV3YW4gSGVhbHRoIEF1dGhvcml0eSwgV2FzY2FuYSBSZWhhYmlsaXRh
dGlvbiBDZW50cmUsIDIxODAtMjNyZCBBdmUsIFJlZ2luYSwgU0ssIFM0UyAwQTUsIENhbmFkYS48
L2F1dGgtYWRkcmVzcz48dGl0bGVzPjx0aXRsZT5QZXJjZXB0aW9ucyBvZiBtZW50YWwgaGVhbHRo
IGFuZCB1dGlsaXphdGlvbiBvZiBtZW50YWwgaGVhbHRoIHNlcnZpY2VzIGFtb25nIG5ldyBpbW1p
Z3JhbnRzIGluIENhbmFkYTogQSBxdWFsaXRhdGl2ZSBzdHVkeTwvdGl0bGU+PHNlY29uZGFyeS10
aXRsZT5Db21tdW5pdHkgTWVudCBIZWFsdGggSjwvc2Vjb25kYXJ5LXRpdGxlPjwvdGl0bGVzPjxw
ZXJpb2RpY2FsPjxmdWxsLXRpdGxlPkNvbW11bml0eSBNZW50IEhlYWx0aCBKPC9mdWxsLXRpdGxl
PjwvcGVyaW9kaWNhbD48cGFnZXM+Mzk0LTQwNDwvcGFnZXM+PHZvbHVtZT41ODwvdm9sdW1lPjxu
dW1iZXI+MjwvbnVtYmVyPjxlZGl0aW9uPjIwMjEvMDUvMjk8L2VkaXRpb24+PGtleXdvcmRzPjxr
ZXl3b3JkPkNhbmFkYTwva2V5d29yZD48a2V5d29yZD4qRW1pZ3JhbnRzIGFuZCBJbW1pZ3JhbnRz
PC9rZXl3b3JkPjxrZXl3b3JkPkhlYWx0aCBTZXJ2aWNlcyBBY2Nlc3NpYmlsaXR5PC9rZXl3b3Jk
PjxrZXl3b3JkPkh1bWFuczwva2V5d29yZD48a2V5d29yZD5NZW50YWwgSGVhbHRoPC9rZXl3b3Jk
PjxrZXl3b3JkPipNZW50YWwgSGVhbHRoIFNlcnZpY2VzPC9rZXl3b3JkPjxrZXl3b3JkPkJhcnJp
ZXJzIHRvIG1lbnRhbCBoZWFsdGggY2FyZTwva2V5d29yZD48a2V5d29yZD5NZW50YWwgaGVhbHRo
IHV0aWxpemF0aW9uPC9rZXl3b3JkPjxrZXl3b3JkPk5ldyBpbW1pZ3JhbnRzPC9rZXl3b3JkPjwv
a2V5d29yZHM+PGRhdGVzPjx5ZWFyPjIwMjI8L3llYXI+PHB1Yi1kYXRlcz48ZGF0ZT5GZWI8L2Rh
dGU+PC9wdWItZGF0ZXM+PC9kYXRlcz48aXNibj4wMDEwLTM4NTM8L2lzYm4+PGFjY2Vzc2lvbi1u
dW0+MzQwNDc4NjI8L2FjY2Vzc2lvbi1udW0+PHVybHM+PC91cmxzPjxlbGVjdHJvbmljLXJlc291
cmNlLW51bT4xMC4xMDA3L3MxMDU5Ny0wMjEtMDA4MzYtMzwvZWxlY3Ryb25pYy1yZXNvdXJjZS1u
dW0+PHJlbW90ZS1kYXRhYmFzZS1wcm92aWRlcj5OTE08L3JlbW90ZS1kYXRhYmFzZS1wcm92aWRl
cj48bGFuZ3VhZ2U+ZW5nPC9sYW5ndWFnZT48L3JlY29yZD48L0NpdGU+PC9FbmROb3RlPgB=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 15, 21, 23</w:t>
      </w:r>
      <w:r w:rsidR="003D2FA5">
        <w:rPr>
          <w:rFonts w:ascii="Arial" w:hAnsi="Arial" w:cs="Arial"/>
          <w:sz w:val="20"/>
          <w:szCs w:val="20"/>
        </w:rPr>
        <w:fldChar w:fldCharType="end"/>
      </w:r>
    </w:p>
    <w:p w14:paraId="569662F0" w14:textId="31FE6380"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Stigma</w: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sIDExLCAxMywgMTUsIDIxLCAyNCwgMjU8L3N0eWxlPjwvRGlzcGxheVRleHQ+PHJlY29yZD48
cmVjLW51bWJlcj42PC9yZWMtbnVtYmVyPjxmb3JlaWduLWtleXM+PGtleSBhcHA9IkVOIiBkYi1p
ZD0iNWRzdnh0djJ2YTUweHZlcnMwOHZmejJ4OXhmdmY1ZnJzd2U1IiB0aW1lc3RhbXA9IjE3NDQw
ODM3OTIiPjY8L2tleT48L2ZvcmVpZ24ta2V5cz48cmVmLXR5cGUgbmFtZT0iSm91cm5hbCBBcnRp
Y2xlIj4xNzwvcmVmLXR5cGU+PGNvbnRyaWJ1dG9ycz48YXV0aG9ycz48YXV0aG9yPlJhZGhhbW9u
eSwgUi48L2F1dGhvcj48YXV0aG9yPkNyb3NzLCBXLiBNLjwvYXV0aG9yPjxhdXRob3I+VG93bnNp
biwgTC48L2F1dGhvcj48YXV0aG9yPkJhbmlrLCBCLjwvYXV0aG9yPjwvYXV0aG9ycz48L2NvbnRy
aWJ1dG9ycz48YXV0aC1hZGRyZXNzPkluc3RpdHV0ZSBvZiBIZWFsdGggYW5kIFdlbGxiZWluZywg
RmVkZXJhdGlvbiBVbml2ZXJzaXR5LCBCZXJ3aWNrLCBBdXN0cmFsaWEuJiN4RDtGZWRlcmF0aW9u
IFVuaXZlcnNpdHksIEJlcndpY2ssIEF1c3RyYWxpYS4mI3hEO1RvcnJlbnMgVW5pdmVyc2l0eSwg
QWRlbGFpZGUsIFNvdXRoIEF1c3RyYWxpYS4mI3hEO01hbm5hIEluc3RpdHV0ZSwgUmVnaW9uYWwg
QXVzdHJhbGlhIE1lbnRhbCBIZWFsdGggUmVzZWFyY2ggYW5kIFRyYWluaW5nIEluc3RpdHV0ZSwg
QSBwcm9qZWN0IG9mIFJlZ2lvbmFsIFVuaXZlcnNpdHkgTmV0d29yayAoUlVOKSwgbGVkIGJ5IHRo
ZSBVbml2ZXJzaXR5IG9mIE5ldyBFbmdsYW5kLCBBcm1pZGFsZSwgTlNXLCBBdXN0cmFsaWEuPC9h
dXRoLWFkZHJlc3M+PHRpdGxlcz48dGl0bGU+UGVyc3BlY3RpdmVzIG9mIGN1bHR1cmFsbHkgYW5k
IGxpbmd1aXN0aWNhbGx5IGRpdmVyc2UgKENBTEQpIGNvbW11bml0eSBtZW1iZXJzIHJlZ2FyZGlu
ZyBtZW50YWwgaGVhbHRoIHNlcnZpY2VzOiBBIHF1YWxpdGF0aXZlIGFuYWx5c2lzPC90aXRsZT48
c2Vjb25kYXJ5LXRpdGxlPkogUHN5Y2hpYXRyIE1lbnQgSGVhbHRoIE51cnM8L3NlY29uZGFyeS10
aXRsZT48L3RpdGxlcz48cGVyaW9kaWNhbD48ZnVsbC10aXRsZT5KIFBzeWNoaWF0ciBNZW50IEhl
YWx0aCBOdXJzPC9mdWxsLXRpdGxlPjwvcGVyaW9kaWNhbD48cGFnZXM+ODUwLTg2NDwvcGFnZXM+
PHZvbHVtZT4zMDwvdm9sdW1lPjxudW1iZXI+NDwvbnVtYmVyPjxlZGl0aW9uPjIwMjMvMDMvMjM8
L2VkaXRpb24+PGtleXdvcmRzPjxrZXl3b3JkPkh1bWFuczwva2V5d29yZD48a2V5d29yZD5BdXN0
cmFsaWE8L2tleXdvcmQ+PGtleXdvcmQ+KkhlYWx0aCBTZXJ2aWNlcyBBY2Nlc3NpYmlsaXR5PC9r
ZXl3b3JkPjxrZXl3b3JkPkN1bHR1cmFsIERpdmVyc2l0eTwva2V5d29yZD48a2V5d29yZD4qTWVu
dGFsIEhlYWx0aCBTZXJ2aWNlczwva2V5d29yZD48a2V5d29yZD5IZWFsdGggUGVyc29ubmVsPC9r
ZXl3b3JkPjxrZXl3b3JkPkNBTEQgY29tbXVuaXR5IGluIFZpY3RvcmlhPC9rZXl3b3JkPjxrZXl3
b3JkPm1lbnRhbCBoZWFsdGggaXNzdWVzPC9rZXl3b3JkPjxrZXl3b3JkPnVuZGVyc3RhbmRpbmcg
YW5kIGV4cGVyaWVuY2VzIG9mIG1lbnRhbCBoZWFsdGggc2VydmljZXM8L2tleXdvcmQ+PC9rZXl3
b3Jkcz48ZGF0ZXM+PHllYXI+MjAyMzwveWVhcj48cHViLWRhdGVzPjxkYXRlPkF1ZzwvZGF0ZT48
L3B1Yi1kYXRlcz48L2RhdGVzPjxpc2JuPjEzNjUtMjg1MCAoRWxlY3Ryb25pYykmI3hEOzEzNTEt
MDEyNiAoTGlua2luZyk8L2lzYm4+PGFjY2Vzc2lvbi1udW0+MzY5NDcxMDA8L2FjY2Vzc2lvbi1u
dW0+PHVybHM+PHJlbGF0ZWQtdXJscz48dXJsPmh0dHBzOi8vd3d3Lm5jYmkubmxtLm5paC5nb3Yv
cHVibWVkLzM2OTQ3MTAwPC91cmw+PC9yZWxhdGVkLXVybHM+PC91cmxzPjxlbGVjdHJvbmljLXJl
c291cmNlLW51bT4xMC4xMTExL2pwbS4xMjkxOTwvZWxlY3Ryb25pYy1yZXNvdXJjZS1udW0+PC9y
ZWNvcmQ+PC9DaXRlPjxDaXRlPjxBdXRob3I+Tnlpa2F2YXJhbmRhPC9BdXRob3I+PFllYXI+MjAy
MzwvWWVhcj48UmVjTnVtPjEzPC9SZWNOdW0+PHJlY29yZD48cmVjLW51bWJlcj4xMzwvcmVjLW51
bWJlcj48Zm9yZWlnbi1rZXlzPjxrZXkgYXBwPSJFTiIgZGItaWQ9IjVkc3Z4dHYydmE1MHh2ZXJz
MDh2ZnoyeDl4ZnZmNWZyc3dlNSIgdGltZXN0YW1wPSIxNzQ0MTY4MTU2Ij4xMzwva2V5PjwvZm9y
ZWlnbi1rZXlzPjxyZWYtdHlwZSBuYW1lPSJKb3VybmFsIEFydGljbGUiPjE3PC9yZWYtdHlwZT48
Y29udHJpYnV0b3JzPjxhdXRob3JzPjxhdXRob3I+Tnlpa2F2YXJhbmRhLCBQLjwvYXV0aG9yPjxh
dXRob3I+UGFudGVsaWMsIE0uPC9hdXRob3I+PGF1dGhvcj5Kb25lcywgQy4gSi48L2F1dGhvcj48
YXV0aG9yPlBhdWR5YWwsIFAuPC9hdXRob3I+PGF1dGhvcj5UdW5rcywgQS48L2F1dGhvcj48YXV0
aG9yPkxsZXdlbGx5biwgQy4gRC48L2F1dGhvcj48L2F1dGhvcnM+PC9jb250cmlidXRvcnM+PGF1
dGgtYWRkcmVzcz5EZXBhcnRtZW50IG9mIFByaW1hcnkgQ2FyZSAmYW1wOyBQdWJsaWMgSGVhbHRo
LCBCcmlnaHRvbiAmYW1wOyBTdXNzZXggTWVkaWNhbCBTY2hvb2wsIFVuaXZlcnNpdHkgb2YgU3Vz
c2V4LCBXYXRzb24gQnVpbGRpbmcsIFJvb20gMTA0LCBGYWxtZXIsIEJyaWdodG9uLCBFYXN0IFN1
c3NleCwgQk4xIDlQSCwgVUsuIFAuTnlpa2F2YXJhbmRhQGJzbXMuYWMudWsuJiN4RDtEZXBhcnRt
ZW50IG9mIFByaW1hcnkgQ2FyZSAmYW1wOyBQdWJsaWMgSGVhbHRoLCBCcmlnaHRvbiAmYW1wOyBT
dXNzZXggTWVkaWNhbCBTY2hvb2wsIFVuaXZlcnNpdHkgb2YgU3Vzc2V4LCBXYXRzb24gQnVpbGRp
bmcsIFJvb20gMTA0LCBGYWxtZXIsIEJyaWdodG9uLCBFYXN0IFN1c3NleCwgQk4xIDlQSCwgVUsu
JiN4RDtTY2hvb2wgb2YgUHN5Y2hvbG9neSwgRmFjdWx0eSBvZiBIZWFsdGggYW5kIE1lZGljYWwg
U2NpZW5jZXMsIFVuaXZlcnNpdHkgb2YgU3VycmV5LCBHdWlsZGZvcmQsIEdVMiA3WEgsIFN1cnJl
eSwgVUsuJiN4RDtJbnN0aXR1dGUgZm9yIEdsb2JhbCBIZWFsdGggYW5kIFdlbGxiZWluZyBTY2hv
b2wgb2YgTWVkaWNpbmUsIEtlZWxlIFVuaXZlcnNpdHksIEtlZWxlLCBTdGFmZm9yZHNoaXJlLCBT
VDUgNUdCLCBVSy48L2F1dGgtYWRkcmVzcz48dGl0bGVzPjx0aXRsZT5CYXJyaWVycyBhbmQgZmFj
aWxpdGF0b3JzIHRvIHNlZWtpbmcgYW5kIGFjY2Vzc2luZyBtZW50YWwgaGVhbHRoIHN1cHBvcnQg
aW4gcHJpbWFyeSBjYXJlIGFuZCB0aGUgY29tbXVuaXR5IGFtb25nIGZlbWFsZSBtaWdyYW50cyBp
biBFdXJvcGU6IGEgJnF1b3Q7ZmVtaW5pc21zJnF1b3Q7IHN5c3RlbWF0aWMgcmV2aWV3PC90aXRs
ZT48c2Vjb25kYXJ5LXRpdGxlPkludCBKIEVxdWl0eSBIZWFsdGg8L3NlY29uZGFyeS10aXRsZT48
L3RpdGxlcz48cGVyaW9kaWNhbD48ZnVsbC10aXRsZT5JbnQgSiBFcXVpdHkgSGVhbHRoPC9mdWxs
LXRpdGxlPjwvcGVyaW9kaWNhbD48cGFnZXM+MTk2PC9wYWdlcz48dm9sdW1lPjIyPC92b2x1bWU+
PG51bWJlcj4xPC9udW1iZXI+PGVkaXRpb24+MjAyMy8wOS8yNzwvZWRpdGlvbj48a2V5d29yZHM+
PGtleXdvcmQ+RmVtYWxlPC9rZXl3b3JkPjxrZXl3b3JkPkh1bWFuczwva2V5d29yZD48a2V5d29y
ZD5NZW50YWwgSGVhbHRoPC9rZXl3b3JkPjxrZXl3b3JkPkZlbWluaXNtPC9rZXl3b3JkPjxrZXl3
b3JkPipUcmFuc2llbnRzIGFuZCBNaWdyYW50czwva2V5d29yZD48a2V5d29yZD5FdXJvcGU8L2tl
eXdvcmQ+PGtleXdvcmQ+KlJlZnVnZWVzL3BzeWNob2xvZ3k8L2tleXdvcmQ+PGtleXdvcmQ+UHJp
bWFyeSBIZWFsdGggQ2FyZTwva2V5d29yZD48a2V5d29yZD5IZWFsdGggU2VydmljZXMgQWNjZXNz
aWJpbGl0eTwva2V5d29yZD48a2V5d29yZD5BY2Nlc3M8L2tleXdvcmQ+PGtleXdvcmQ+QXN5bHVt
IHNlZWtlcnM8L2tleXdvcmQ+PGtleXdvcmQ+RmVtYWxlIG1pZ3JhbnRzPC9rZXl3b3JkPjxrZXl3
b3JkPlByaW1hcnkgY2FyZTwva2V5d29yZD48a2V5d29yZD5SZWZ1Z2Vlczwva2V5d29yZD48L2tl
eXdvcmRzPjxkYXRlcz48eWVhcj4yMDIzPC95ZWFyPjxwdWItZGF0ZXM+PGRhdGU+U2VwIDI2PC9k
YXRlPjwvcHViLWRhdGVzPjwvZGF0ZXM+PGlzYm4+MTQ3NS05Mjc2PC9pc2JuPjxhY2Nlc3Npb24t
bnVtPjM3NzUyNTAyPC9hY2Nlc3Npb24tbnVtPjx1cmxzPjwvdXJscz48Y3VzdG9tMj5QTUMxMDUy
MzYxNTwvY3VzdG9tMj48ZWxlY3Ryb25pYy1yZXNvdXJjZS1udW0+MTAuMTE4Ni9zMTI5MzktMDIz
LTAxOTkwLTg8L2VsZWN0cm9uaWMtcmVzb3VyY2UtbnVtPjxyZW1vdGUtZGF0YWJhc2UtcHJvdmlk
ZXI+TkxNPC9yZW1vdGUtZGF0YWJhc2UtcHJvdmlkZXI+PGxhbmd1YWdlPmVuZzwvbGFuZ3VhZ2U+
PC9yZWNvcmQ+PC9DaXRlPjxDaXRlPjxBdXRob3I+QWdnYXJ3YWw8L0F1dGhvcj48WWVhcj4yMDE2
PC9ZZWFyPjxSZWNOdW0+OTwvUmVjTnVtPjxyZWNvcmQ+PHJlYy1udW1iZXI+OTwvcmVjLW51bWJl
cj48Zm9yZWlnbi1rZXlzPjxrZXkgYXBwPSJFTiIgZGItaWQ9IjVkc3Z4dHYydmE1MHh2ZXJzMDh2
ZnoyeDl4ZnZmNWZyc3dlNSIgdGltZXN0YW1wPSIxNzQ0MTU5MjA1Ij45PC9rZXk+PC9mb3JlaWdu
LWtleXM+PHJlZi10eXBlIG5hbWU9IkpvdXJuYWwgQXJ0aWNsZSI+MTc8L3JlZi10eXBlPjxjb250
cmlidXRvcnM+PGF1dGhvcnM+PGF1dGhvcj5BZ2dhcndhbCwgTi4gSy48L2F1dGhvcj48YXV0aG9y
PlBpZWgsIE0uIEMuPC9hdXRob3I+PGF1dGhvcj5EaXhvbiwgTC48L2F1dGhvcj48YXV0aG9yPkd1
YXJuYWNjaWEsIFAuPC9hdXRob3I+PGF1dGhvcj5BbGVncsOtYSwgTS48L2F1dGhvcj48YXV0aG9y
Pkxld2lzLUZlcm7DoW5kZXosIFIuPC9hdXRob3I+PC9hdXRob3JzPjwvY29udHJpYnV0b3JzPjxh
dXRoLWFkZHJlc3M+Q29sdW1iaWEgVW5pdmVyc2l0eSBEZXBhcnRtZW50IG9mIFBzeWNoaWF0cnkg
YW5kIFRoZSBDZW50ZXIgb2YgRXhjZWxsZW5jZSBmb3IgQ3VsdHVyYWwgQ29tcGV0ZW5jZSBhdCBU
aGUgTmV3IFlvcmsgU3RhdGUgUHN5Y2hpYXRyaWMgSW5zdGl0dXRlLCBOZXcgWW9yaywgVVNBLiBF
bGVjdHJvbmljIGFkZHJlc3M6IGFnZ2Fyd2FAbnlzcGkuY29sdW1iaWEuZWR1LiYjeEQ7Q29sdW1i
aWEgVW5pdmVyc2l0eSBDb2xsZWdlIG9mIFBoeXNpY2lhbnMgYW5kIFN1cmdlb25zLCBOZXcgWW9y
aywgVVNBLiYjeEQ7Q29sdW1iaWEgVW5pdmVyc2l0eSBEZXBhcnRtZW50IG9mIFBzeWNoaWF0cnkg
YW5kIFRoZSBOZXcgWW9yayBTdGF0ZSBQc3ljaGlhdHJpYyBJbnN0aXR1dGUsIE5ldyBZb3JrLCBV
U0EuJiN4RDtJbnN0aXR1dGUgZm9yIEhlYWx0aC4gSGVhbHRoIENhcmUgUG9saWN5ICZhbXA7IEFn
aW5nIFJlc2VhcmNoLiBSdXRnZXJzLFRoZSBTdGF0ZSBVbml2ZXJzaXR5IG9mIE5ldyBKZXJzZXks
IE5ldyBCcnVuc3dpY2ssIFVTQS4mI3hEO0NlbnRlciBmb3IgTXVsdGljdWx0dXJhbCBNZW50YWwg
SGVhbHRoIFJlc2VhcmNoIGFuZCBIYXJ2YXJkIE1lZGljYWwgU2Nob29sLCBTb21lcnZpbGxlLCBV
U0EuJiN4RDtDb2x1bWJpYSBVbml2ZXJzaXR5IERlcGFydG1lbnQgb2YgUHN5Y2hpYXRyeSBhbmQg
VGhlIENlbnRlciBvZiBFeGNlbGxlbmNlIGZvciBDdWx0dXJhbCBDb21wZXRlbmNlIGF0IFRoZSBO
ZXcgWW9yayBTdGF0ZSBQc3ljaGlhdHJpYyBJbnN0aXR1dGUsIE5ldyBZb3JrLCBVU0EuPC9hdXRo
LWFkZHJlc3M+PHRpdGxlcz48dGl0bGU+Q2xpbmljaWFuIGRlc2NyaXB0aW9ucyBvZiBjb21tdW5p
Y2F0aW9uIHN0cmF0ZWdpZXMgdG8gaW1wcm92ZSB0cmVhdG1lbnQgZW5nYWdlbWVudCBieSByYWNp
YWwvZXRobmljIG1pbm9yaXRpZXMgaW4gbWVudGFsIGhlYWx0aCBzZXJ2aWNlczogQSBzeXN0ZW1h
dGljIHJldmlldzwvdGl0bGU+PHNlY29uZGFyeS10aXRsZT5QYXRpZW50IEVkdWMgQ291bnM8L3Nl
Y29uZGFyeS10aXRsZT48L3RpdGxlcz48cGVyaW9kaWNhbD48ZnVsbC10aXRsZT5QYXRpZW50IEVk
dWMgQ291bnM8L2Z1bGwtdGl0bGU+PC9wZXJpb2RpY2FsPjxwYWdlcz4xOTgtMjA5PC9wYWdlcz48
dm9sdW1lPjk5PC92b2x1bWU+PG51bWJlcj4yPC9udW1iZXI+PGVkaXRpb24+MjAxNS8wOS8xNTwv
ZWRpdGlvbj48a2V5d29yZHM+PGtleXdvcmQ+QWRvbGVzY2VudDwva2V5d29yZD48a2V5d29yZD5B
ZHVsdDwva2V5d29yZD48a2V5d29yZD5BZ2VkPC9rZXl3b3JkPjxrZXl3b3JkPipDb21tdW5pY2F0
aW9uPC9rZXl3b3JkPjxrZXl3b3JkPipDb250aW51aXR5IG9mIFBhdGllbnQgQ2FyZTwva2V5d29y
ZD48a2V5d29yZD5DdWx0dXJhbCBDb21wZXRlbmN5PC9rZXl3b3JkPjxrZXl3b3JkPkN1bHR1cmFs
IERpdmVyc2l0eTwva2V5d29yZD48a2V5d29yZD4qRXRobmljaXR5L3BzeWNob2xvZ3k8L2tleXdv
cmQ+PGtleXdvcmQ+RmVtYWxlPC9rZXl3b3JkPjxrZXl3b3JkPkh1bWFuczwva2V5d29yZD48a2V5
d29yZD5NYWxlPC9rZXl3b3JkPjxrZXl3b3JkPk1lbnRhbCBEaXNvcmRlcnMvKmV0aG5vbG9neS8q
dGhlcmFweTwva2V5d29yZD48a2V5d29yZD5QYXRpZW50IEFjY2VwdGFuY2Ugb2YgSGVhbHRoIENh
cmUvKmV0aG5vbG9neTwva2V5d29yZD48a2V5d29yZD5Qcm9mZXNzaW9uYWwtUGF0aWVudCBSZWxh
dGlvbnM8L2tleXdvcmQ+PGtleXdvcmQ+KlJhY2lhbCBHcm91cHMvcHN5Y2hvbG9neTwva2V5d29y
ZD48a2V5d29yZD5Dcm9zcy1jdWx0dXJhbCBjb21tdW5pY2F0aW9uPC9rZXl3b3JkPjxrZXl3b3Jk
PkN1bHR1cmFsIHBzeWNoaWF0cnk8L2tleXdvcmQ+PGtleXdvcmQ+TWVkaWNhbCBjb21tdW5pY2F0
aW9uPC9rZXl3b3JkPjxrZXl3b3JkPlN5c3RlbWF0aWMgcmV2aWV3PC9rZXl3b3JkPjxrZXl3b3Jk
PlRyZWF0bWVudCBlbmdhZ2VtZW50PC9rZXl3b3JkPjwva2V5d29yZHM+PGRhdGVzPjx5ZWFyPjIw
MTY8L3llYXI+PHB1Yi1kYXRlcz48ZGF0ZT5GZWI8L2RhdGU+PC9wdWItZGF0ZXM+PC9kYXRlcz48
aXNibj4wNzM4LTM5OTEgKFByaW50KSYjeEQ7MDczOC0zOTkxPC9pc2JuPjxhY2Nlc3Npb24tbnVt
PjI2MzY1NDM2PC9hY2Nlc3Npb24tbnVtPjx1cmxzPjwvdXJscz48Y3VzdG9tMj5QTUM0NzMzNDE2
PC9jdXN0b20yPjxjdXN0b202Pk5JSE1TNzIyNTg1PC9jdXN0b202PjxlbGVjdHJvbmljLXJlc291
cmNlLW51bT4xMC4xMDE2L2oucGVjLjIwMTUuMDkuMDAyPC9lbGVjdHJvbmljLXJlc291cmNlLW51
bT48cmVtb3RlLWRhdGFiYXNlLXByb3ZpZGVyPk5MTTwvcmVtb3RlLWRhdGFiYXNlLXByb3ZpZGVy
PjxsYW5ndWFnZT5lbmc8L2xhbmd1YWdlPjwvcmVjb3JkPjwvQ2l0ZT48Q2l0ZT48QXV0aG9yPkNs
ZW1lbnQ8L0F1dGhvcj48WWVhcj4yMDE1PC9ZZWFyPjxSZWNOdW0+MTY8L1JlY051bT48cmVjb3Jk
PjxyZWMtbnVtYmVyPjE2PC9yZWMtbnVtYmVyPjxmb3JlaWduLWtleXM+PGtleSBhcHA9IkVOIiBk
Yi1pZD0iNWRzdnh0djJ2YTUweHZlcnMwOHZmejJ4OXhmdmY1ZnJzd2U1IiB0aW1lc3RhbXA9IjE3
NDQxNjgzMjgiPjE2PC9rZXk+PC9mb3JlaWduLWtleXM+PHJlZi10eXBlIG5hbWU9IkpvdXJuYWwg
QXJ0aWNsZSI+MTc8L3JlZi10eXBlPjxjb250cmlidXRvcnM+PGF1dGhvcnM+PGF1dGhvcj5DbGVt
ZW50LCBTLjwvYXV0aG9yPjxhdXRob3I+U2NoYXVtYW4sIE8uPC9hdXRob3I+PGF1dGhvcj5HcmFo
YW0sIFQuPC9hdXRob3I+PGF1dGhvcj5NYWdnaW9uaSwgRi48L2F1dGhvcj48YXV0aG9yPkV2YW5z
LUxhY2tvLCBTLjwvYXV0aG9yPjxhdXRob3I+QmV6Ym9yb2RvdnMsIE4uPC9hdXRob3I+PGF1dGhv
cj5Nb3JnYW4sIEMuPC9hdXRob3I+PGF1dGhvcj5Sw7xzY2gsIE4uPC9hdXRob3I+PGF1dGhvcj5C
cm93biwgSi4gUy48L2F1dGhvcj48YXV0aG9yPlRob3JuaWNyb2Z0LCBHLjwvYXV0aG9yPjwvYXV0
aG9ycz48L2NvbnRyaWJ1dG9ycz48YXV0aC1hZGRyZXNzPkhlYWx0aCBTZXJ2aWNlIGFuZCBQb3B1
bGF0aW9uIFJlc2VhcmNoIERlcGFydG1lbnQsIEluc3RpdHV0ZSBvZiBQc3ljaGlhdHJ5LEtpbmcm
YXBvcztzIENvbGxlZ2UgTG9uZG9uLFVLLiYjeEQ7RGVwYXJ0bWVudCBvZiBQc3ljaGlhdHJ5IElJ
LFVuaXZlcnNpdHkgb2YgVWxtLEdlcm1hbnkuJiN4RDtEZXBhcnRtZW50IG9mIFBzeWNob2xvZ3ks
IEluc3RpdHV0ZSBvZiBQc3ljaGlhdHJ5LEtpbmcmYXBvcztzIENvbGxlZ2UgTG9uZG9uLFVLLjwv
YXV0aC1hZGRyZXNzPjx0aXRsZXM+PHRpdGxlPldoYXQgaXMgdGhlIGltcGFjdCBvZiBtZW50YWwg
aGVhbHRoLXJlbGF0ZWQgc3RpZ21hIG9uIGhlbHAtc2Vla2luZz8gQSBzeXN0ZW1hdGljIHJldmll
dyBvZiBxdWFudGl0YXRpdmUgYW5kIHF1YWxpdGF0aXZlIHN0dWRpZXM8L3RpdGxlPjxzZWNvbmRh
cnktdGl0bGU+UHN5Y2hvbCBNZWQ8L3NlY29uZGFyeS10aXRsZT48L3RpdGxlcz48cGVyaW9kaWNh
bD48ZnVsbC10aXRsZT5Qc3ljaG9sIE1lZDwvZnVsbC10aXRsZT48L3BlcmlvZGljYWw+PHBhZ2Vz
PjExLTI3PC9wYWdlcz48dm9sdW1lPjQ1PC92b2x1bWU+PG51bWJlcj4xPC9udW1iZXI+PGVkaXRp
b24+MjAxNC8wMi8yNzwvZWRpdGlvbj48a2V5d29yZHM+PGtleXdvcmQ+QXR0aXR1ZGUgb2YgSGVh
bHRoIFBlcnNvbm5lbDwva2V5d29yZD48a2V5d29yZD5GZW1hbGU8L2tleXdvcmQ+PGtleXdvcmQ+
SGVhbHRoIFBlcnNvbm5lbC9wc3ljaG9sb2d5PC9rZXl3b3JkPjxrZXl3b3JkPkh1bWFuczwva2V5
d29yZD48a2V5d29yZD5NYWxlPC9rZXl3b3JkPjxrZXl3b3JkPk1lbnRhbCBEaXNvcmRlcnMvKnBz
eWNob2xvZ3k8L2tleXdvcmQ+PGtleXdvcmQ+TWVudGFsIEhlYWx0aDwva2V5d29yZD48a2V5d29y
ZD5NZW50YWwgSGVhbHRoIFNlcnZpY2VzPC9rZXl3b3JkPjxrZXl3b3JkPk1pbGl0YXJ5IFBlcnNv
bm5lbC9wc3ljaG9sb2d5PC9rZXl3b3JkPjxrZXl3b3JkPlBhdGllbnQgQWNjZXB0YW5jZSBvZiBI
ZWFsdGggQ2FyZS8qcHN5Y2hvbG9neTwva2V5d29yZD48a2V5d29yZD5QcmltYXJ5IEhlYWx0aCBD
YXJlPC9rZXl3b3JkPjxrZXl3b3JkPlF1YWxpdGF0aXZlIFJlc2VhcmNoPC9rZXl3b3JkPjxrZXl3
b3JkPipTb2NpYWwgU3RpZ21hPC9rZXl3b3JkPjwva2V5d29yZHM+PGRhdGVzPjx5ZWFyPjIwMTU8
L3llYXI+PHB1Yi1kYXRlcz48ZGF0ZT5KYW48L2RhdGU+PC9wdWItZGF0ZXM+PC9kYXRlcz48aXNi
bj4wMDMzLTI5MTc8L2lzYm4+PGFjY2Vzc2lvbi1udW0+MjQ1NjkwODY8L2FjY2Vzc2lvbi1udW0+
PHVybHM+PC91cmxzPjxlbGVjdHJvbmljLXJlc291cmNlLW51bT4xMC4xMDE3L3MwMDMzMjkxNzE0
MDAwMTI5PC9lbGVjdHJvbmljLXJlc291cmNlLW51bT48cmVtb3RlLWRhdGFiYXNlLXByb3ZpZGVy
Pk5MTTwvcmVtb3RlLWRhdGFiYXNlLXByb3ZpZGVyPjxsYW5ndWFnZT5lbmc8L2xhbmd1YWdlPjwv
cmVjb3JkPjwvQ2l0ZT48Q2l0ZT48QXV0aG9yPkthcGFkaWE8L0F1dGhvcj48WWVhcj4yMDE3PC9Z
ZWFyPjxSZWNOdW0+MTA8L1JlY051bT48cmVjb3JkPjxyZWMtbnVtYmVyPjEwPC9yZWMtbnVtYmVy
Pjxmb3JlaWduLWtleXM+PGtleSBhcHA9IkVOIiBkYi1pZD0iNWRzdnh0djJ2YTUweHZlcnMwOHZm
ejJ4OXhmdmY1ZnJzd2U1IiB0aW1lc3RhbXA9IjE3NDQxNTkyMjkiPjEwPC9rZXk+PC9mb3JlaWdu
LWtleXM+PHJlZi10eXBlIG5hbWU9IkpvdXJuYWwgQXJ0aWNsZSI+MTc8L3JlZi10eXBlPjxjb250
cmlidXRvcnM+PGF1dGhvcnM+PGF1dGhvcj5LYXBhZGlhLCBELjwvYXV0aG9yPjxhdXRob3I+QnJv
b2tzLCBILiBMLjwvYXV0aG9yPjxhdXRob3I+TmF6cm9vLCBKLjwvYXV0aG9yPjxhdXRob3I+VHJh
bm1lciwgTS48L2F1dGhvcj48L2F1dGhvcnM+PC9jb250cmlidXRvcnM+PGF1dGgtYWRkcmVzcz5U
aGUgQ2F0aGllIE1hcnNoIEluc3RpdHV0ZSBmb3IgU29jaWFsIFJlc2VhcmNoIChDTUlTVCksIFRo
ZSBVbml2ZXJzaXR5IG9mIE1hbmNoZXN0ZXIsIE1hbmNoZXN0ZXIsIFVLLiYjeEQ7U2Nob29sIG9m
IE51cnNpbmcsIE1pZHdpZmVyeSBhbmQgU29jaWFsIFdvcmssIFRoZSBVbml2ZXJzaXR5IG9mIE1h
bmNoZXN0ZXIsIE1hbmNoZXN0ZXIsIFVLLjwvYXV0aC1hZGRyZXNzPjx0aXRsZXM+PHRpdGxlPlBh
a2lzdGFuaSB3b21lbiZhcG9zO3MgdXNlIG9mIG1lbnRhbCBoZWFsdGggc2VydmljZXMgYW5kIHRo
ZSByb2xlIG9mIHNvY2lhbCBuZXR3b3JrczogYSBzeXN0ZW1hdGljIHJldmlldyBvZiBxdWFudGl0
YXRpdmUgYW5kIHF1YWxpdGF0aXZlIHJlc2VhcmNoPC90aXRsZT48c2Vjb25kYXJ5LXRpdGxlPkhl
YWx0aCBTb2MgQ2FyZSBDb21tdW5pdHk8L3NlY29uZGFyeS10aXRsZT48L3RpdGxlcz48cGVyaW9k
aWNhbD48ZnVsbC10aXRsZT5IZWFsdGggU29jIENhcmUgQ29tbXVuaXR5PC9mdWxsLXRpdGxlPjwv
cGVyaW9kaWNhbD48cGFnZXM+MTMwNC0xMzE3PC9wYWdlcz48dm9sdW1lPjI1PC92b2x1bWU+PG51
bWJlcj40PC9udW1iZXI+PGVkaXRpb24+MjAxNS8xMS8yNjwvZWRpdGlvbj48a2V5d29yZHM+PGtl
eXdvcmQ+QWRhcHRhdGlvbiwgUHN5Y2hvbG9naWNhbDwva2V5d29yZD48a2V5d29yZD5GZW1hbGU8
L2tleXdvcmQ+PGtleXdvcmQ+R2VuZXJhbCBQcmFjdGljZS9zdGF0aXN0aWNzICZhbXA7IG51bWVy
aWNhbCBkYXRhPC9rZXl3b3JkPjxrZXl3b3JkPkh1bWFuczwva2V5d29yZD48a2V5d29yZD5MYW5n
dWFnZTwva2V5d29yZD48a2V5d29yZD5NZW50YWwgSGVhbHRoIFNlcnZpY2VzLypzdGF0aXN0aWNz
ICZhbXA7IG51bWVyaWNhbCBkYXRhPC9rZXl3b3JkPjxrZXl3b3JkPlBha2lzdGFuL2V0aG5vbG9n
eTwva2V5d29yZD48a2V5d29yZD5Tb2NpYWwgU3RpZ21hPC9rZXl3b3JkPjxrZXl3b3JkPipTb2Np
YWwgU3VwcG9ydDwva2V5d29yZD48a2V5d29yZD5TcGVjaWFsaXphdGlvbi9zdGF0aXN0aWNzICZh
bXA7IG51bWVyaWNhbCBkYXRhPC9rZXl3b3JkPjxrZXl3b3JkPlVuaXRlZCBLaW5nZG9tL2VwaWRl
bWlvbG9neTwva2V5d29yZD48a2V5d29yZD5Xb21lbiZhcG9zO3MgSGVhbHRoPC9rZXl3b3JkPjxr
ZXl3b3JkPlBha2lzdGFuaTwva2V5d29yZD48a2V5d29yZD5ldGhuaWMgbWlub3JpdGllczwva2V5
d29yZD48a2V5d29yZD5tZW50YWwgaGVhbHRoIHNlcnZpY2VzPC9rZXl3b3JkPjxrZXl3b3JkPnNv
Y2lhbCBzdXBwb3J0PC9rZXl3b3JkPjxrZXl3b3JkPnN0aWdtYTwva2V5d29yZD48L2tleXdvcmRz
PjxkYXRlcz48eWVhcj4yMDE3PC95ZWFyPjxwdWItZGF0ZXM+PGRhdGU+SnVsPC9kYXRlPjwvcHVi
LWRhdGVzPjwvZGF0ZXM+PGlzYm4+MDk2Ni0wNDEwIChQcmludCkmI3hEOzA5NjYtMDQxMDwvaXNi
bj48YWNjZXNzaW9uLW51bT4yNjU5MjQ4NzwvYWNjZXNzaW9uLW51bT48dXJscz48L3VybHM+PGN1
c3RvbTI+UE1DNjg0OTUzNjwvY3VzdG9tMj48ZWxlY3Ryb25pYy1yZXNvdXJjZS1udW0+MTAuMTEx
MS9oc2MuMTIzMDU8L2VsZWN0cm9uaWMtcmVzb3VyY2UtbnVtPjxyZW1vdGUtZGF0YWJhc2UtcHJv
dmlkZXI+TkxNPC9yZW1vdGUtZGF0YWJhc2UtcHJvdmlkZXI+PGxhbmd1YWdlPmVuZzwvbGFuZ3Vh
Z2U+PC9yZWNvcmQ+PC9DaXRlPjxDaXRlPjxBdXRob3I+U3RyYWl0b248L0F1dGhvcj48WWVhcj4y
MDE4PC9ZZWFyPjxSZWNOdW0+MzY8L1JlY051bT48cmVjb3JkPjxyZWMtbnVtYmVyPjM2PC9yZWMt
bnVtYmVyPjxmb3JlaWduLWtleXM+PGtleSBhcHA9IkVOIiBkYi1pZD0iNWRzdnh0djJ2YTUweHZl
cnMwOHZmejJ4OXhmdmY1ZnJzd2U1IiB0aW1lc3RhbXA9IjE3NDUxMTU2MDUiPjM2PC9rZXk+PC9m
b3JlaWduLWtleXM+PHJlZi10eXBlIG5hbWU9IkpvdXJuYWwgQXJ0aWNsZSI+MTc8L3JlZi10eXBl
Pjxjb250cmlidXRvcnM+PGF1dGhvcnM+PGF1dGhvcj5TdHJhaXRvbiwgTS4gTC48L2F1dGhvcj48
YXV0aG9yPkxlZGVzbWEsIEguIE0uIEwuPC9hdXRob3I+PGF1dGhvcj5Eb25uZWxseSwgVC4gVC48
L2F1dGhvcj48L2F1dGhvcnM+PC9jb250cmlidXRvcnM+PGF1dGgtYWRkcmVzcz5EZXBhcnRtZW50
IG9mIE1lbnRhbCBIZWFsdGggYW5kIFN1aWNpZGUsIE5vcndlZ2lhbiBJbnN0aXR1dGUgb2YgUHVi
bGljIEhlYWx0aCwgUC5PLiBib3ggNDQwNCwgMDQwMywgT3NsbywgTm9yd2F5LiBNZWxhbmllLlN0
cmFpdG9uQGZoaS5uby4mI3hEO0RlcGFydG1lbnQgb2YgQ2hpbGQgYW5kIEFkb2xlc2NlbnQgUHN5
Y2hpYXRyeSwgT3NsbyBVbml2ZXJzaXR5IEhvc3BpdGFsLCBQLk8uIEJveCA0OTU2LCBOeWRhbGVu
LCAwNDI0LCBPc2xvLCBOb3J3YXkuJiN4RDtGYWN1bHR5IG9mIE51cnNpbmcsIEN1bW1pbmcgU2No
b29sIG9mIE1lZGljaW5lLCBDb21tdW5pdHkgSGVhbHRoIFNjaWVuY2VzLCBVbml2ZXJzaXR5IG9m
IENhbGdhcnksIDI1MDAgVW5pdmVyc2l0eSBEcml2ZSBOVywgQ2FsZ2FyeSwgQUIsIFQyTiAxTjQs
IENhbmFkYS48L2F1dGgtYWRkcmVzcz48dGl0bGVzPjx0aXRsZT4mcXVvdDtJdCBoYXMgbm90IG9j
Y3VycmVkIHRvIG1lIHRvIHNlZSBhIGRvY3RvciBmb3IgdGhhdCBraW5kIG9mIGZlZWxpbmcmcXVv
dDs6IGEgcXVhbGl0YXRpdmUgc3R1ZHkgb2YgRmlsaXBpbmEgaW1taWdyYW50cyZhcG9zOyBwZXJj
ZXB0aW9ucyBvZiBoZWxwIHNlZWtpbmcgZm9yIG1lbnRhbCBoZWFsdGggcHJvYmxlbXM8L3RpdGxl
PjxzZWNvbmRhcnktdGl0bGU+Qk1DIFdvbWVucyBIZWFsdGg8L3NlY29uZGFyeS10aXRsZT48L3Rp
dGxlcz48cGVyaW9kaWNhbD48ZnVsbC10aXRsZT5CTUMgV29tZW5zIEhlYWx0aDwvZnVsbC10aXRs
ZT48L3BlcmlvZGljYWw+PHBhZ2VzPjczPC9wYWdlcz48dm9sdW1lPjE4PC92b2x1bWU+PG51bWJl
cj4xPC9udW1iZXI+PGVkaXRpb24+MjAxOC8wNS8yOTwvZWRpdGlvbj48a2V5d29yZHM+PGtleXdv
cmQ+QWR1bHQ8L2tleXdvcmQ+PGtleXdvcmQ+QXR0aXR1ZGUgdG8gSGVhbHRoLypldGhub2xvZ3k8
L2tleXdvcmQ+PGtleXdvcmQ+RW1pZ3JhbnRzIGFuZCBJbW1pZ3JhbnRzLypwc3ljaG9sb2d5Lypz
dGF0aXN0aWNzICZhbXA7IG51bWVyaWNhbCBkYXRhPC9rZXl3b3JkPjxrZXl3b3JkPkZlbWFsZTwv
a2V5d29yZD48a2V5d29yZD5IdW1hbnM8L2tleXdvcmQ+PGtleXdvcmQ+TWVudGFsIERpc29yZGVy
cy8qZXRobm9sb2d5Lypwc3ljaG9sb2d5PC9rZXl3b3JkPjxrZXl3b3JkPk1pZGRsZSBBZ2VkPC9r
ZXl3b3JkPjxrZXl3b3JkPk5vcndheS9ldGhub2xvZ3k8L2tleXdvcmQ+PGtleXdvcmQ+UGF0aWVu
dCBBY2NlcHRhbmNlIG9mIEhlYWx0aCBDYXJlL2V0aG5vbG9neS8qcHN5Y2hvbG9neS8qc3RhdGlz
dGljcyAmYW1wOyBudW1lcmljYWw8L2tleXdvcmQ+PGtleXdvcmQ+ZGF0YTwva2V5d29yZD48a2V5
d29yZD5QaGlsaXBwaW5lczwva2V5d29yZD48a2V5d29yZD5RdWFsaXRhdGl2ZSBSZXNlYXJjaDwv
a2V5d29yZD48a2V5d29yZD5Zb3VuZyBBZHVsdDwva2V5d29yZD48a2V5d29yZD5BY2Nlc3MgdG8g
Y2FyZTwva2V5d29yZD48a2V5d29yZD5CYXJyaWVyczwva2V5d29yZD48a2V5d29yZD5JbW1pZ3Jh
bnRzPC9rZXl3b3JkPjxrZXl3b3JkPk1lbnRhbCBoZWFsdGg8L2tleXdvcmQ+PGtleXdvcmQ+V29t
ZW4mYXBvcztzIGhlYWx0aDwva2V5d29yZD48a2V5d29yZD5IZWFsdGguIFNoZSBoYXMgYSBQaEQg
aW4gcHN5Y2hvbG9neSBhbmQgYW4gaW50ZXJlc3QgaW4gaW1taWdyYW50IG1lbnRhbCBoZWFsdGg8
L2tleXdvcmQ+PGtleXdvcmQ+YW5kIHVzZSBvZiBoZWFsdGggY2FyZSBzZXJ2aWNlcy4gSE1MIGlz
IGEgY2xpbmljYWwgcHN5Y2hvbG9naXN0IGF0IE9zbG88L2tleXdvcmQ+PGtleXdvcmQ+VW5pdmVy
c2l0eSBIb3NwaXRhbCwgRGVwYXJ0bWVudCBvZiBDaGlsZCBhbmQgQWRvbGVzY2VudCBQc3ljaGlh
dHJ5LiBTaGUgaGFzIGEgUEhEPC9rZXl3b3JkPjxrZXl3b3JkPmluIGNsaW5pY2FsIG5ldXJvcHN5
Y2hvbG9neSBhbmQgYW4gaW50ZXJlc3QgaW4gYmlsaW5ndWFsaXNtIGFuZCBtZW50YWwgaGVhbHRo
LiBURDwva2V5d29yZD48a2V5d29yZD5pcyBhIEZ1bGwgUHJvZmVzc29yIGF0IHRoZSBVbml2ZXJz
aXR5IG9mIENhbGdhcnksIEZhY3VsdHkgb2YgTnVyc2luZyBhbmQgTWVkaWNpbmU8L2tleXdvcmQ+
PGtleXdvcmQ+YW5kIGZvcm1lciBBc3NvY2lhdGUgRGVhbiBmb3IgUmVzZWFyY2ggYXQgdGhlIFVu
aXZlcnNpdHkgb2YgQ2FsZ2FyeSAtIFFhdGFyLiBURCZhcG9zO3M8L2tleXdvcmQ+PGtleXdvcmQ+
cmVzZWFyY2ggZm9jdXNlcyBvbiB0aGUgSGVhbHRoIGFuZCBXZWxsbmVzcyBvZiBwb3B1bGF0aW9u
cyB3aXRoIGRpdmVyc2U8L2tleXdvcmQ+PGtleXdvcmQ+YmFja2dyb3VuZHMsIGluY2x1ZGluZyBt
ZW50YWwgaGVhbHRoY2FyZSwgb25jb2xvZ3ksIGxpZmVzdHlsZSByaXNrIGZhY3RvcnMgdGhhdDwv
a2V5d29yZD48a2V5d29yZD5jb250cmlidXRlIHRvIGNocm9uaWMgZGlzZWFzZXMsIGFuZCBwcm9t
b3Rpb24gb2YgaGVhbHRoeSBsaWZlc3R5bGUuIEVUSElDUzwva2V5d29yZD48a2V5d29yZD5BUFBS
T1ZBTCBBTkQgQ09OU0VOVCBUTyBQQVJUSUNJUEFURTogRXRoaWNhbCBhcHByb3ZhbCB3YXMgb2J0
YWluZWQgZnJvbSB0aGU8L2tleXdvcmQ+PGtleXdvcmQ+UmVnaW9uYWwgQ29tbWl0dGVlIGZvciBN
ZWRpY2FsIGFuZCBIZWFsdGggUmVzZWFyY2ggRXRoaWNzLCBXZXN0IE5vcndheTwva2V5d29yZD48
a2V5d29yZD4oMjAxMy81NDIvUkVLIFZlc3QpLiBBbGwgaW5mb3JtYW50cyBnYXZlIHdyaXR0ZW4g
Y29uc2VudCB0byBwYXJ0aWNpcGF0ZS48L2tleXdvcmQ+PGtleXdvcmQ+Q09NUEVUSU5HIElOVEVS
RVNUUzogVGhlIGF1dGhvcnMgZGVjbGFyZSB0aGF0IHRoZXkgaGF2ZSBubyBjb21wZXRpbmcgaW50
ZXJlc3RzLjwva2V5d29yZD48a2V5d29yZD5QVUJMSVNIRVImYXBvcztTIE5PVEU6IFNwcmluZ2Vy
IE5hdHVyZSByZW1haW5zIG5ldXRyYWwgd2l0aCByZWdhcmQgdG8ganVyaXNkaWN0aW9uYWw8L2tl
eXdvcmQ+PGtleXdvcmQ+Y2xhaW1zIGluIHB1Ymxpc2hlZCBtYXBzIGFuZCBpbnN0aXR1dGlvbmFs
IGFmZmlsaWF0aW9ucy48L2tleXdvcmQ+PC9rZXl3b3Jkcz48ZGF0ZXM+PHllYXI+MjAxODwveWVh
cj48cHViLWRhdGVzPjxkYXRlPk1heSAyNTwvZGF0ZT48L3B1Yi1kYXRlcz48L2RhdGVzPjxpc2Ju
PjE0NzItNjg3NCAoRWxlY3Ryb25pYykmI3hEOzE0NzItNjg3NCAoTGlua2luZyk8L2lzYm4+PGFj
Y2Vzc2lvbi1udW0+Mjk4MDE0NDc8L2FjY2Vzc2lvbi1udW0+PHVybHM+PHJlbGF0ZWQtdXJscz48
dXJsPmh0dHBzOi8vd3d3Lm5jYmkubmxtLm5paC5nb3YvcHVibWVkLzI5ODAxNDQ3PC91cmw+PC9y
ZWxhdGVkLXVybHM+PC91cmxzPjxjdXN0b20yPlBNQzU5NzA0OTc8L2N1c3RvbTI+PGVsZWN0cm9u
aWMtcmVzb3VyY2UtbnVtPjEwLjExODYvczEyOTA1LTAxOC0wNTYxLTk8L2VsZWN0cm9uaWMtcmVz
b3VyY2UtbnVtPjwvcmVjb3JkPjwvQ2l0ZT48Q2l0ZT48QXV0aG9yPlBhbmRleTwvQXV0aG9yPjxZ
ZWFyPjIwMjI8L1llYXI+PFJlY051bT4xNDwvUmVjTnVtPjxyZWNvcmQ+PHJlYy1udW1iZXI+MTQ8
L3JlYy1udW1iZXI+PGZvcmVpZ24ta2V5cz48a2V5IGFwcD0iRU4iIGRiLWlkPSI1ZHN2eHR2MnZh
NTB4dmVyczA4dmZ6Mng5eGZ2ZjVmcnN3ZTUiIHRpbWVzdGFtcD0iMTc0NDE2ODI4NSI+MTQ8L2tl
eT48L2ZvcmVpZ24ta2V5cz48cmVmLXR5cGUgbmFtZT0iSm91cm5hbCBBcnRpY2xlIj4xNzwvcmVm
LXR5cGU+PGNvbnRyaWJ1dG9ycz48YXV0aG9ycz48YXV0aG9yPlBhbmRleSwgTS48L2F1dGhvcj48
YXV0aG9yPkthbXJ1bCwgUi48L2F1dGhvcj48YXV0aG9yPk1pY2hhZWxzLCBDLiBSLjwvYXV0aG9y
PjxhdXRob3I+TWNDYXJyb24sIE0uPC9hdXRob3I+PC9hdXRob3JzPjwvY29udHJpYnV0b3JzPjxh
dXRoLWFkZHJlc3M+UmVzZWFyY2ggRGVwYXJ0bWVudCwgU2Fza2F0Y2hld2FuIEhlYWx0aCBBdXRo
b3JpdHksIFdhc2NhbmEgUmVoYWJpbGl0YXRpb24gQ2VudHJlLCAyMTgwLTIzcmQgQXZlLCBSZWdp
bmEsIFNLLCBTNFMgMEE1LCBDYW5hZGEuIE1hbWF0YS5QYW5kZXlAc2Fza2hlYWx0aGF1dGhvcml0
eS5jYS4mI3hEO0RlcGFydG1lbnQgb2YgQWNhZGVtaWMgRmFtaWx5IE1lZGljaW5lLCBVbml2ZXJz
aXR5IG9mIFNhc2thdGNoZXdhbiwgMTYyMSBBbGJlcnQgU3QgIzE3MiwgUmVnaW5hLCBTSywgUzRQ
IDJTNSwgQ2FuYWRhLiYjeEQ7UmVzZWFyY2ggRGVwYXJ0bWVudCwgU2Fza2F0Y2hld2FuIEhlYWx0
aCBBdXRob3JpdHksIFdhc2NhbmEgUmVoYWJpbGl0YXRpb24gQ2VudHJlLCAyMTgwLTIzcmQgQXZl
LCBSZWdpbmEsIFNLLCBTNFMgMEE1LCBDYW5hZGEuPC9hdXRoLWFkZHJlc3M+PHRpdGxlcz48dGl0
bGU+UGVyY2VwdGlvbnMgb2YgbWVudGFsIGhlYWx0aCBhbmQgdXRpbGl6YXRpb24gb2YgbWVudGFs
IGhlYWx0aCBzZXJ2aWNlcyBhbW9uZyBuZXcgaW1taWdyYW50cyBpbiBDYW5hZGE6IEEgcXVhbGl0
YXRpdmUgc3R1ZHk8L3RpdGxlPjxzZWNvbmRhcnktdGl0bGU+Q29tbXVuaXR5IE1lbnQgSGVhbHRo
IEo8L3NlY29uZGFyeS10aXRsZT48L3RpdGxlcz48cGVyaW9kaWNhbD48ZnVsbC10aXRsZT5Db21t
dW5pdHkgTWVudCBIZWFsdGggSjwvZnVsbC10aXRsZT48L3BlcmlvZGljYWw+PHBhZ2VzPjM5NC00
MDQ8L3BhZ2VzPjx2b2x1bWU+NTg8L3ZvbHVtZT48bnVtYmVyPjI8L251bWJlcj48ZWRpdGlvbj4y
MDIxLzA1LzI5PC9lZGl0aW9uPjxrZXl3b3Jkcz48a2V5d29yZD5DYW5hZGE8L2tleXdvcmQ+PGtl
eXdvcmQ+KkVtaWdyYW50cyBhbmQgSW1taWdyYW50czwva2V5d29yZD48a2V5d29yZD5IZWFsdGgg
U2VydmljZXMgQWNjZXNzaWJpbGl0eTwva2V5d29yZD48a2V5d29yZD5IdW1hbnM8L2tleXdvcmQ+
PGtleXdvcmQ+TWVudGFsIEhlYWx0aDwva2V5d29yZD48a2V5d29yZD4qTWVudGFsIEhlYWx0aCBT
ZXJ2aWNlczwva2V5d29yZD48a2V5d29yZD5CYXJyaWVycyB0byBtZW50YWwgaGVhbHRoIGNhcmU8
L2tleXdvcmQ+PGtleXdvcmQ+TWVudGFsIGhlYWx0aCB1dGlsaXphdGlvbjwva2V5d29yZD48a2V5
d29yZD5OZXcgaW1taWdyYW50czwva2V5d29yZD48L2tleXdvcmRzPjxkYXRlcz48eWVhcj4yMDIy
PC95ZWFyPjxwdWItZGF0ZXM+PGRhdGU+RmViPC9kYXRlPjwvcHViLWRhdGVzPjwvZGF0ZXM+PGlz
Ym4+MDAxMC0zODUzPC9pc2JuPjxhY2Nlc3Npb24tbnVtPjM0MDQ3ODYyPC9hY2Nlc3Npb24tbnVt
Pjx1cmxzPjwvdXJscz48ZWxlY3Ryb25pYy1yZXNvdXJjZS1udW0+MTAuMTAwNy9zMTA1OTctMDIx
LTAwODM2LTM8L2VsZWN0cm9uaWMtcmVzb3VyY2UtbnVtPjxyZW1vdGUtZGF0YWJhc2UtcHJvdmlk
ZXI+TkxNPC9yZW1vdGUtZGF0YWJhc2UtcHJvdmlkZXI+PGxhbmd1YWdlPmVuZzwvbGFuZ3VhZ2U+
PC9yZWNvcmQ+PC9DaXRlPjwvRW5kTm90ZT4A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sIDExLCAxMywgMTUsIDIxLCAyNCwgMjU8L3N0eWxlPjwvRGlzcGxheVRleHQ+PHJlY29yZD48
cmVjLW51bWJlcj42PC9yZWMtbnVtYmVyPjxmb3JlaWduLWtleXM+PGtleSBhcHA9IkVOIiBkYi1p
ZD0iNWRzdnh0djJ2YTUweHZlcnMwOHZmejJ4OXhmdmY1ZnJzd2U1IiB0aW1lc3RhbXA9IjE3NDQw
ODM3OTIiPjY8L2tleT48L2ZvcmVpZ24ta2V5cz48cmVmLXR5cGUgbmFtZT0iSm91cm5hbCBBcnRp
Y2xlIj4xNzwvcmVmLXR5cGU+PGNvbnRyaWJ1dG9ycz48YXV0aG9ycz48YXV0aG9yPlJhZGhhbW9u
eSwgUi48L2F1dGhvcj48YXV0aG9yPkNyb3NzLCBXLiBNLjwvYXV0aG9yPjxhdXRob3I+VG93bnNp
biwgTC48L2F1dGhvcj48YXV0aG9yPkJhbmlrLCBCLjwvYXV0aG9yPjwvYXV0aG9ycz48L2NvbnRy
aWJ1dG9ycz48YXV0aC1hZGRyZXNzPkluc3RpdHV0ZSBvZiBIZWFsdGggYW5kIFdlbGxiZWluZywg
RmVkZXJhdGlvbiBVbml2ZXJzaXR5LCBCZXJ3aWNrLCBBdXN0cmFsaWEuJiN4RDtGZWRlcmF0aW9u
IFVuaXZlcnNpdHksIEJlcndpY2ssIEF1c3RyYWxpYS4mI3hEO1RvcnJlbnMgVW5pdmVyc2l0eSwg
QWRlbGFpZGUsIFNvdXRoIEF1c3RyYWxpYS4mI3hEO01hbm5hIEluc3RpdHV0ZSwgUmVnaW9uYWwg
QXVzdHJhbGlhIE1lbnRhbCBIZWFsdGggUmVzZWFyY2ggYW5kIFRyYWluaW5nIEluc3RpdHV0ZSwg
QSBwcm9qZWN0IG9mIFJlZ2lvbmFsIFVuaXZlcnNpdHkgTmV0d29yayAoUlVOKSwgbGVkIGJ5IHRo
ZSBVbml2ZXJzaXR5IG9mIE5ldyBFbmdsYW5kLCBBcm1pZGFsZSwgTlNXLCBBdXN0cmFsaWEuPC9h
dXRoLWFkZHJlc3M+PHRpdGxlcz48dGl0bGU+UGVyc3BlY3RpdmVzIG9mIGN1bHR1cmFsbHkgYW5k
IGxpbmd1aXN0aWNhbGx5IGRpdmVyc2UgKENBTEQpIGNvbW11bml0eSBtZW1iZXJzIHJlZ2FyZGlu
ZyBtZW50YWwgaGVhbHRoIHNlcnZpY2VzOiBBIHF1YWxpdGF0aXZlIGFuYWx5c2lzPC90aXRsZT48
c2Vjb25kYXJ5LXRpdGxlPkogUHN5Y2hpYXRyIE1lbnQgSGVhbHRoIE51cnM8L3NlY29uZGFyeS10
aXRsZT48L3RpdGxlcz48cGVyaW9kaWNhbD48ZnVsbC10aXRsZT5KIFBzeWNoaWF0ciBNZW50IEhl
YWx0aCBOdXJzPC9mdWxsLXRpdGxlPjwvcGVyaW9kaWNhbD48cGFnZXM+ODUwLTg2NDwvcGFnZXM+
PHZvbHVtZT4zMDwvdm9sdW1lPjxudW1iZXI+NDwvbnVtYmVyPjxlZGl0aW9uPjIwMjMvMDMvMjM8
L2VkaXRpb24+PGtleXdvcmRzPjxrZXl3b3JkPkh1bWFuczwva2V5d29yZD48a2V5d29yZD5BdXN0
cmFsaWE8L2tleXdvcmQ+PGtleXdvcmQ+KkhlYWx0aCBTZXJ2aWNlcyBBY2Nlc3NpYmlsaXR5PC9r
ZXl3b3JkPjxrZXl3b3JkPkN1bHR1cmFsIERpdmVyc2l0eTwva2V5d29yZD48a2V5d29yZD4qTWVu
dGFsIEhlYWx0aCBTZXJ2aWNlczwva2V5d29yZD48a2V5d29yZD5IZWFsdGggUGVyc29ubmVsPC9r
ZXl3b3JkPjxrZXl3b3JkPkNBTEQgY29tbXVuaXR5IGluIFZpY3RvcmlhPC9rZXl3b3JkPjxrZXl3
b3JkPm1lbnRhbCBoZWFsdGggaXNzdWVzPC9rZXl3b3JkPjxrZXl3b3JkPnVuZGVyc3RhbmRpbmcg
YW5kIGV4cGVyaWVuY2VzIG9mIG1lbnRhbCBoZWFsdGggc2VydmljZXM8L2tleXdvcmQ+PC9rZXl3
b3Jkcz48ZGF0ZXM+PHllYXI+MjAyMzwveWVhcj48cHViLWRhdGVzPjxkYXRlPkF1ZzwvZGF0ZT48
L3B1Yi1kYXRlcz48L2RhdGVzPjxpc2JuPjEzNjUtMjg1MCAoRWxlY3Ryb25pYykmI3hEOzEzNTEt
MDEyNiAoTGlua2luZyk8L2lzYm4+PGFjY2Vzc2lvbi1udW0+MzY5NDcxMDA8L2FjY2Vzc2lvbi1u
dW0+PHVybHM+PHJlbGF0ZWQtdXJscz48dXJsPmh0dHBzOi8vd3d3Lm5jYmkubmxtLm5paC5nb3Yv
cHVibWVkLzM2OTQ3MTAwPC91cmw+PC9yZWxhdGVkLXVybHM+PC91cmxzPjxlbGVjdHJvbmljLXJl
c291cmNlLW51bT4xMC4xMTExL2pwbS4xMjkxOTwvZWxlY3Ryb25pYy1yZXNvdXJjZS1udW0+PC9y
ZWNvcmQ+PC9DaXRlPjxDaXRlPjxBdXRob3I+Tnlpa2F2YXJhbmRhPC9BdXRob3I+PFllYXI+MjAy
MzwvWWVhcj48UmVjTnVtPjEzPC9SZWNOdW0+PHJlY29yZD48cmVjLW51bWJlcj4xMzwvcmVjLW51
bWJlcj48Zm9yZWlnbi1rZXlzPjxrZXkgYXBwPSJFTiIgZGItaWQ9IjVkc3Z4dHYydmE1MHh2ZXJz
MDh2ZnoyeDl4ZnZmNWZyc3dlNSIgdGltZXN0YW1wPSIxNzQ0MTY4MTU2Ij4xMzwva2V5PjwvZm9y
ZWlnbi1rZXlzPjxyZWYtdHlwZSBuYW1lPSJKb3VybmFsIEFydGljbGUiPjE3PC9yZWYtdHlwZT48
Y29udHJpYnV0b3JzPjxhdXRob3JzPjxhdXRob3I+Tnlpa2F2YXJhbmRhLCBQLjwvYXV0aG9yPjxh
dXRob3I+UGFudGVsaWMsIE0uPC9hdXRob3I+PGF1dGhvcj5Kb25lcywgQy4gSi48L2F1dGhvcj48
YXV0aG9yPlBhdWR5YWwsIFAuPC9hdXRob3I+PGF1dGhvcj5UdW5rcywgQS48L2F1dGhvcj48YXV0
aG9yPkxsZXdlbGx5biwgQy4gRC48L2F1dGhvcj48L2F1dGhvcnM+PC9jb250cmlidXRvcnM+PGF1
dGgtYWRkcmVzcz5EZXBhcnRtZW50IG9mIFByaW1hcnkgQ2FyZSAmYW1wOyBQdWJsaWMgSGVhbHRo
LCBCcmlnaHRvbiAmYW1wOyBTdXNzZXggTWVkaWNhbCBTY2hvb2wsIFVuaXZlcnNpdHkgb2YgU3Vz
c2V4LCBXYXRzb24gQnVpbGRpbmcsIFJvb20gMTA0LCBGYWxtZXIsIEJyaWdodG9uLCBFYXN0IFN1
c3NleCwgQk4xIDlQSCwgVUsuIFAuTnlpa2F2YXJhbmRhQGJzbXMuYWMudWsuJiN4RDtEZXBhcnRt
ZW50IG9mIFByaW1hcnkgQ2FyZSAmYW1wOyBQdWJsaWMgSGVhbHRoLCBCcmlnaHRvbiAmYW1wOyBT
dXNzZXggTWVkaWNhbCBTY2hvb2wsIFVuaXZlcnNpdHkgb2YgU3Vzc2V4LCBXYXRzb24gQnVpbGRp
bmcsIFJvb20gMTA0LCBGYWxtZXIsIEJyaWdodG9uLCBFYXN0IFN1c3NleCwgQk4xIDlQSCwgVUsu
JiN4RDtTY2hvb2wgb2YgUHN5Y2hvbG9neSwgRmFjdWx0eSBvZiBIZWFsdGggYW5kIE1lZGljYWwg
U2NpZW5jZXMsIFVuaXZlcnNpdHkgb2YgU3VycmV5LCBHdWlsZGZvcmQsIEdVMiA3WEgsIFN1cnJl
eSwgVUsuJiN4RDtJbnN0aXR1dGUgZm9yIEdsb2JhbCBIZWFsdGggYW5kIFdlbGxiZWluZyBTY2hv
b2wgb2YgTWVkaWNpbmUsIEtlZWxlIFVuaXZlcnNpdHksIEtlZWxlLCBTdGFmZm9yZHNoaXJlLCBT
VDUgNUdCLCBVSy48L2F1dGgtYWRkcmVzcz48dGl0bGVzPjx0aXRsZT5CYXJyaWVycyBhbmQgZmFj
aWxpdGF0b3JzIHRvIHNlZWtpbmcgYW5kIGFjY2Vzc2luZyBtZW50YWwgaGVhbHRoIHN1cHBvcnQg
aW4gcHJpbWFyeSBjYXJlIGFuZCB0aGUgY29tbXVuaXR5IGFtb25nIGZlbWFsZSBtaWdyYW50cyBp
biBFdXJvcGU6IGEgJnF1b3Q7ZmVtaW5pc21zJnF1b3Q7IHN5c3RlbWF0aWMgcmV2aWV3PC90aXRs
ZT48c2Vjb25kYXJ5LXRpdGxlPkludCBKIEVxdWl0eSBIZWFsdGg8L3NlY29uZGFyeS10aXRsZT48
L3RpdGxlcz48cGVyaW9kaWNhbD48ZnVsbC10aXRsZT5JbnQgSiBFcXVpdHkgSGVhbHRoPC9mdWxs
LXRpdGxlPjwvcGVyaW9kaWNhbD48cGFnZXM+MTk2PC9wYWdlcz48dm9sdW1lPjIyPC92b2x1bWU+
PG51bWJlcj4xPC9udW1iZXI+PGVkaXRpb24+MjAyMy8wOS8yNzwvZWRpdGlvbj48a2V5d29yZHM+
PGtleXdvcmQ+RmVtYWxlPC9rZXl3b3JkPjxrZXl3b3JkPkh1bWFuczwva2V5d29yZD48a2V5d29y
ZD5NZW50YWwgSGVhbHRoPC9rZXl3b3JkPjxrZXl3b3JkPkZlbWluaXNtPC9rZXl3b3JkPjxrZXl3
b3JkPipUcmFuc2llbnRzIGFuZCBNaWdyYW50czwva2V5d29yZD48a2V5d29yZD5FdXJvcGU8L2tl
eXdvcmQ+PGtleXdvcmQ+KlJlZnVnZWVzL3BzeWNob2xvZ3k8L2tleXdvcmQ+PGtleXdvcmQ+UHJp
bWFyeSBIZWFsdGggQ2FyZTwva2V5d29yZD48a2V5d29yZD5IZWFsdGggU2VydmljZXMgQWNjZXNz
aWJpbGl0eTwva2V5d29yZD48a2V5d29yZD5BY2Nlc3M8L2tleXdvcmQ+PGtleXdvcmQ+QXN5bHVt
IHNlZWtlcnM8L2tleXdvcmQ+PGtleXdvcmQ+RmVtYWxlIG1pZ3JhbnRzPC9rZXl3b3JkPjxrZXl3
b3JkPlByaW1hcnkgY2FyZTwva2V5d29yZD48a2V5d29yZD5SZWZ1Z2Vlczwva2V5d29yZD48L2tl
eXdvcmRzPjxkYXRlcz48eWVhcj4yMDIzPC95ZWFyPjxwdWItZGF0ZXM+PGRhdGU+U2VwIDI2PC9k
YXRlPjwvcHViLWRhdGVzPjwvZGF0ZXM+PGlzYm4+MTQ3NS05Mjc2PC9pc2JuPjxhY2Nlc3Npb24t
bnVtPjM3NzUyNTAyPC9hY2Nlc3Npb24tbnVtPjx1cmxzPjwvdXJscz48Y3VzdG9tMj5QTUMxMDUy
MzYxNTwvY3VzdG9tMj48ZWxlY3Ryb25pYy1yZXNvdXJjZS1udW0+MTAuMTE4Ni9zMTI5MzktMDIz
LTAxOTkwLTg8L2VsZWN0cm9uaWMtcmVzb3VyY2UtbnVtPjxyZW1vdGUtZGF0YWJhc2UtcHJvdmlk
ZXI+TkxNPC9yZW1vdGUtZGF0YWJhc2UtcHJvdmlkZXI+PGxhbmd1YWdlPmVuZzwvbGFuZ3VhZ2U+
PC9yZWNvcmQ+PC9DaXRlPjxDaXRlPjxBdXRob3I+QWdnYXJ3YWw8L0F1dGhvcj48WWVhcj4yMDE2
PC9ZZWFyPjxSZWNOdW0+OTwvUmVjTnVtPjxyZWNvcmQ+PHJlYy1udW1iZXI+OTwvcmVjLW51bWJl
cj48Zm9yZWlnbi1rZXlzPjxrZXkgYXBwPSJFTiIgZGItaWQ9IjVkc3Z4dHYydmE1MHh2ZXJzMDh2
ZnoyeDl4ZnZmNWZyc3dlNSIgdGltZXN0YW1wPSIxNzQ0MTU5MjA1Ij45PC9rZXk+PC9mb3JlaWdu
LWtleXM+PHJlZi10eXBlIG5hbWU9IkpvdXJuYWwgQXJ0aWNsZSI+MTc8L3JlZi10eXBlPjxjb250
cmlidXRvcnM+PGF1dGhvcnM+PGF1dGhvcj5BZ2dhcndhbCwgTi4gSy48L2F1dGhvcj48YXV0aG9y
PlBpZWgsIE0uIEMuPC9hdXRob3I+PGF1dGhvcj5EaXhvbiwgTC48L2F1dGhvcj48YXV0aG9yPkd1
YXJuYWNjaWEsIFAuPC9hdXRob3I+PGF1dGhvcj5BbGVncsOtYSwgTS48L2F1dGhvcj48YXV0aG9y
Pkxld2lzLUZlcm7DoW5kZXosIFIuPC9hdXRob3I+PC9hdXRob3JzPjwvY29udHJpYnV0b3JzPjxh
dXRoLWFkZHJlc3M+Q29sdW1iaWEgVW5pdmVyc2l0eSBEZXBhcnRtZW50IG9mIFBzeWNoaWF0cnkg
YW5kIFRoZSBDZW50ZXIgb2YgRXhjZWxsZW5jZSBmb3IgQ3VsdHVyYWwgQ29tcGV0ZW5jZSBhdCBU
aGUgTmV3IFlvcmsgU3RhdGUgUHN5Y2hpYXRyaWMgSW5zdGl0dXRlLCBOZXcgWW9yaywgVVNBLiBF
bGVjdHJvbmljIGFkZHJlc3M6IGFnZ2Fyd2FAbnlzcGkuY29sdW1iaWEuZWR1LiYjeEQ7Q29sdW1i
aWEgVW5pdmVyc2l0eSBDb2xsZWdlIG9mIFBoeXNpY2lhbnMgYW5kIFN1cmdlb25zLCBOZXcgWW9y
aywgVVNBLiYjeEQ7Q29sdW1iaWEgVW5pdmVyc2l0eSBEZXBhcnRtZW50IG9mIFBzeWNoaWF0cnkg
YW5kIFRoZSBOZXcgWW9yayBTdGF0ZSBQc3ljaGlhdHJpYyBJbnN0aXR1dGUsIE5ldyBZb3JrLCBV
U0EuJiN4RDtJbnN0aXR1dGUgZm9yIEhlYWx0aC4gSGVhbHRoIENhcmUgUG9saWN5ICZhbXA7IEFn
aW5nIFJlc2VhcmNoLiBSdXRnZXJzLFRoZSBTdGF0ZSBVbml2ZXJzaXR5IG9mIE5ldyBKZXJzZXks
IE5ldyBCcnVuc3dpY2ssIFVTQS4mI3hEO0NlbnRlciBmb3IgTXVsdGljdWx0dXJhbCBNZW50YWwg
SGVhbHRoIFJlc2VhcmNoIGFuZCBIYXJ2YXJkIE1lZGljYWwgU2Nob29sLCBTb21lcnZpbGxlLCBV
U0EuJiN4RDtDb2x1bWJpYSBVbml2ZXJzaXR5IERlcGFydG1lbnQgb2YgUHN5Y2hpYXRyeSBhbmQg
VGhlIENlbnRlciBvZiBFeGNlbGxlbmNlIGZvciBDdWx0dXJhbCBDb21wZXRlbmNlIGF0IFRoZSBO
ZXcgWW9yayBTdGF0ZSBQc3ljaGlhdHJpYyBJbnN0aXR1dGUsIE5ldyBZb3JrLCBVU0EuPC9hdXRo
LWFkZHJlc3M+PHRpdGxlcz48dGl0bGU+Q2xpbmljaWFuIGRlc2NyaXB0aW9ucyBvZiBjb21tdW5p
Y2F0aW9uIHN0cmF0ZWdpZXMgdG8gaW1wcm92ZSB0cmVhdG1lbnQgZW5nYWdlbWVudCBieSByYWNp
YWwvZXRobmljIG1pbm9yaXRpZXMgaW4gbWVudGFsIGhlYWx0aCBzZXJ2aWNlczogQSBzeXN0ZW1h
dGljIHJldmlldzwvdGl0bGU+PHNlY29uZGFyeS10aXRsZT5QYXRpZW50IEVkdWMgQ291bnM8L3Nl
Y29uZGFyeS10aXRsZT48L3RpdGxlcz48cGVyaW9kaWNhbD48ZnVsbC10aXRsZT5QYXRpZW50IEVk
dWMgQ291bnM8L2Z1bGwtdGl0bGU+PC9wZXJpb2RpY2FsPjxwYWdlcz4xOTgtMjA5PC9wYWdlcz48
dm9sdW1lPjk5PC92b2x1bWU+PG51bWJlcj4yPC9udW1iZXI+PGVkaXRpb24+MjAxNS8wOS8xNTwv
ZWRpdGlvbj48a2V5d29yZHM+PGtleXdvcmQ+QWRvbGVzY2VudDwva2V5d29yZD48a2V5d29yZD5B
ZHVsdDwva2V5d29yZD48a2V5d29yZD5BZ2VkPC9rZXl3b3JkPjxrZXl3b3JkPipDb21tdW5pY2F0
aW9uPC9rZXl3b3JkPjxrZXl3b3JkPipDb250aW51aXR5IG9mIFBhdGllbnQgQ2FyZTwva2V5d29y
ZD48a2V5d29yZD5DdWx0dXJhbCBDb21wZXRlbmN5PC9rZXl3b3JkPjxrZXl3b3JkPkN1bHR1cmFs
IERpdmVyc2l0eTwva2V5d29yZD48a2V5d29yZD4qRXRobmljaXR5L3BzeWNob2xvZ3k8L2tleXdv
cmQ+PGtleXdvcmQ+RmVtYWxlPC9rZXl3b3JkPjxrZXl3b3JkPkh1bWFuczwva2V5d29yZD48a2V5
d29yZD5NYWxlPC9rZXl3b3JkPjxrZXl3b3JkPk1lbnRhbCBEaXNvcmRlcnMvKmV0aG5vbG9neS8q
dGhlcmFweTwva2V5d29yZD48a2V5d29yZD5QYXRpZW50IEFjY2VwdGFuY2Ugb2YgSGVhbHRoIENh
cmUvKmV0aG5vbG9neTwva2V5d29yZD48a2V5d29yZD5Qcm9mZXNzaW9uYWwtUGF0aWVudCBSZWxh
dGlvbnM8L2tleXdvcmQ+PGtleXdvcmQ+KlJhY2lhbCBHcm91cHMvcHN5Y2hvbG9neTwva2V5d29y
ZD48a2V5d29yZD5Dcm9zcy1jdWx0dXJhbCBjb21tdW5pY2F0aW9uPC9rZXl3b3JkPjxrZXl3b3Jk
PkN1bHR1cmFsIHBzeWNoaWF0cnk8L2tleXdvcmQ+PGtleXdvcmQ+TWVkaWNhbCBjb21tdW5pY2F0
aW9uPC9rZXl3b3JkPjxrZXl3b3JkPlN5c3RlbWF0aWMgcmV2aWV3PC9rZXl3b3JkPjxrZXl3b3Jk
PlRyZWF0bWVudCBlbmdhZ2VtZW50PC9rZXl3b3JkPjwva2V5d29yZHM+PGRhdGVzPjx5ZWFyPjIw
MTY8L3llYXI+PHB1Yi1kYXRlcz48ZGF0ZT5GZWI8L2RhdGU+PC9wdWItZGF0ZXM+PC9kYXRlcz48
aXNibj4wNzM4LTM5OTEgKFByaW50KSYjeEQ7MDczOC0zOTkxPC9pc2JuPjxhY2Nlc3Npb24tbnVt
PjI2MzY1NDM2PC9hY2Nlc3Npb24tbnVtPjx1cmxzPjwvdXJscz48Y3VzdG9tMj5QTUM0NzMzNDE2
PC9jdXN0b20yPjxjdXN0b202Pk5JSE1TNzIyNTg1PC9jdXN0b202PjxlbGVjdHJvbmljLXJlc291
cmNlLW51bT4xMC4xMDE2L2oucGVjLjIwMTUuMDkuMDAyPC9lbGVjdHJvbmljLXJlc291cmNlLW51
bT48cmVtb3RlLWRhdGFiYXNlLXByb3ZpZGVyPk5MTTwvcmVtb3RlLWRhdGFiYXNlLXByb3ZpZGVy
PjxsYW5ndWFnZT5lbmc8L2xhbmd1YWdlPjwvcmVjb3JkPjwvQ2l0ZT48Q2l0ZT48QXV0aG9yPkNs
ZW1lbnQ8L0F1dGhvcj48WWVhcj4yMDE1PC9ZZWFyPjxSZWNOdW0+MTY8L1JlY051bT48cmVjb3Jk
PjxyZWMtbnVtYmVyPjE2PC9yZWMtbnVtYmVyPjxmb3JlaWduLWtleXM+PGtleSBhcHA9IkVOIiBk
Yi1pZD0iNWRzdnh0djJ2YTUweHZlcnMwOHZmejJ4OXhmdmY1ZnJzd2U1IiB0aW1lc3RhbXA9IjE3
NDQxNjgzMjgiPjE2PC9rZXk+PC9mb3JlaWduLWtleXM+PHJlZi10eXBlIG5hbWU9IkpvdXJuYWwg
QXJ0aWNsZSI+MTc8L3JlZi10eXBlPjxjb250cmlidXRvcnM+PGF1dGhvcnM+PGF1dGhvcj5DbGVt
ZW50LCBTLjwvYXV0aG9yPjxhdXRob3I+U2NoYXVtYW4sIE8uPC9hdXRob3I+PGF1dGhvcj5HcmFo
YW0sIFQuPC9hdXRob3I+PGF1dGhvcj5NYWdnaW9uaSwgRi48L2F1dGhvcj48YXV0aG9yPkV2YW5z
LUxhY2tvLCBTLjwvYXV0aG9yPjxhdXRob3I+QmV6Ym9yb2RvdnMsIE4uPC9hdXRob3I+PGF1dGhv
cj5Nb3JnYW4sIEMuPC9hdXRob3I+PGF1dGhvcj5Sw7xzY2gsIE4uPC9hdXRob3I+PGF1dGhvcj5C
cm93biwgSi4gUy48L2F1dGhvcj48YXV0aG9yPlRob3JuaWNyb2Z0LCBHLjwvYXV0aG9yPjwvYXV0
aG9ycz48L2NvbnRyaWJ1dG9ycz48YXV0aC1hZGRyZXNzPkhlYWx0aCBTZXJ2aWNlIGFuZCBQb3B1
bGF0aW9uIFJlc2VhcmNoIERlcGFydG1lbnQsIEluc3RpdHV0ZSBvZiBQc3ljaGlhdHJ5LEtpbmcm
YXBvcztzIENvbGxlZ2UgTG9uZG9uLFVLLiYjeEQ7RGVwYXJ0bWVudCBvZiBQc3ljaGlhdHJ5IElJ
LFVuaXZlcnNpdHkgb2YgVWxtLEdlcm1hbnkuJiN4RDtEZXBhcnRtZW50IG9mIFBzeWNob2xvZ3ks
IEluc3RpdHV0ZSBvZiBQc3ljaGlhdHJ5LEtpbmcmYXBvcztzIENvbGxlZ2UgTG9uZG9uLFVLLjwv
YXV0aC1hZGRyZXNzPjx0aXRsZXM+PHRpdGxlPldoYXQgaXMgdGhlIGltcGFjdCBvZiBtZW50YWwg
aGVhbHRoLXJlbGF0ZWQgc3RpZ21hIG9uIGhlbHAtc2Vla2luZz8gQSBzeXN0ZW1hdGljIHJldmll
dyBvZiBxdWFudGl0YXRpdmUgYW5kIHF1YWxpdGF0aXZlIHN0dWRpZXM8L3RpdGxlPjxzZWNvbmRh
cnktdGl0bGU+UHN5Y2hvbCBNZWQ8L3NlY29uZGFyeS10aXRsZT48L3RpdGxlcz48cGVyaW9kaWNh
bD48ZnVsbC10aXRsZT5Qc3ljaG9sIE1lZDwvZnVsbC10aXRsZT48L3BlcmlvZGljYWw+PHBhZ2Vz
PjExLTI3PC9wYWdlcz48dm9sdW1lPjQ1PC92b2x1bWU+PG51bWJlcj4xPC9udW1iZXI+PGVkaXRp
b24+MjAxNC8wMi8yNzwvZWRpdGlvbj48a2V5d29yZHM+PGtleXdvcmQ+QXR0aXR1ZGUgb2YgSGVh
bHRoIFBlcnNvbm5lbDwva2V5d29yZD48a2V5d29yZD5GZW1hbGU8L2tleXdvcmQ+PGtleXdvcmQ+
SGVhbHRoIFBlcnNvbm5lbC9wc3ljaG9sb2d5PC9rZXl3b3JkPjxrZXl3b3JkPkh1bWFuczwva2V5
d29yZD48a2V5d29yZD5NYWxlPC9rZXl3b3JkPjxrZXl3b3JkPk1lbnRhbCBEaXNvcmRlcnMvKnBz
eWNob2xvZ3k8L2tleXdvcmQ+PGtleXdvcmQ+TWVudGFsIEhlYWx0aDwva2V5d29yZD48a2V5d29y
ZD5NZW50YWwgSGVhbHRoIFNlcnZpY2VzPC9rZXl3b3JkPjxrZXl3b3JkPk1pbGl0YXJ5IFBlcnNv
bm5lbC9wc3ljaG9sb2d5PC9rZXl3b3JkPjxrZXl3b3JkPlBhdGllbnQgQWNjZXB0YW5jZSBvZiBI
ZWFsdGggQ2FyZS8qcHN5Y2hvbG9neTwva2V5d29yZD48a2V5d29yZD5QcmltYXJ5IEhlYWx0aCBD
YXJlPC9rZXl3b3JkPjxrZXl3b3JkPlF1YWxpdGF0aXZlIFJlc2VhcmNoPC9rZXl3b3JkPjxrZXl3
b3JkPipTb2NpYWwgU3RpZ21hPC9rZXl3b3JkPjwva2V5d29yZHM+PGRhdGVzPjx5ZWFyPjIwMTU8
L3llYXI+PHB1Yi1kYXRlcz48ZGF0ZT5KYW48L2RhdGU+PC9wdWItZGF0ZXM+PC9kYXRlcz48aXNi
bj4wMDMzLTI5MTc8L2lzYm4+PGFjY2Vzc2lvbi1udW0+MjQ1NjkwODY8L2FjY2Vzc2lvbi1udW0+
PHVybHM+PC91cmxzPjxlbGVjdHJvbmljLXJlc291cmNlLW51bT4xMC4xMDE3L3MwMDMzMjkxNzE0
MDAwMTI5PC9lbGVjdHJvbmljLXJlc291cmNlLW51bT48cmVtb3RlLWRhdGFiYXNlLXByb3ZpZGVy
Pk5MTTwvcmVtb3RlLWRhdGFiYXNlLXByb3ZpZGVyPjxsYW5ndWFnZT5lbmc8L2xhbmd1YWdlPjwv
cmVjb3JkPjwvQ2l0ZT48Q2l0ZT48QXV0aG9yPkthcGFkaWE8L0F1dGhvcj48WWVhcj4yMDE3PC9Z
ZWFyPjxSZWNOdW0+MTA8L1JlY051bT48cmVjb3JkPjxyZWMtbnVtYmVyPjEwPC9yZWMtbnVtYmVy
Pjxmb3JlaWduLWtleXM+PGtleSBhcHA9IkVOIiBkYi1pZD0iNWRzdnh0djJ2YTUweHZlcnMwOHZm
ejJ4OXhmdmY1ZnJzd2U1IiB0aW1lc3RhbXA9IjE3NDQxNTkyMjkiPjEwPC9rZXk+PC9mb3JlaWdu
LWtleXM+PHJlZi10eXBlIG5hbWU9IkpvdXJuYWwgQXJ0aWNsZSI+MTc8L3JlZi10eXBlPjxjb250
cmlidXRvcnM+PGF1dGhvcnM+PGF1dGhvcj5LYXBhZGlhLCBELjwvYXV0aG9yPjxhdXRob3I+QnJv
b2tzLCBILiBMLjwvYXV0aG9yPjxhdXRob3I+TmF6cm9vLCBKLjwvYXV0aG9yPjxhdXRob3I+VHJh
bm1lciwgTS48L2F1dGhvcj48L2F1dGhvcnM+PC9jb250cmlidXRvcnM+PGF1dGgtYWRkcmVzcz5U
aGUgQ2F0aGllIE1hcnNoIEluc3RpdHV0ZSBmb3IgU29jaWFsIFJlc2VhcmNoIChDTUlTVCksIFRo
ZSBVbml2ZXJzaXR5IG9mIE1hbmNoZXN0ZXIsIE1hbmNoZXN0ZXIsIFVLLiYjeEQ7U2Nob29sIG9m
IE51cnNpbmcsIE1pZHdpZmVyeSBhbmQgU29jaWFsIFdvcmssIFRoZSBVbml2ZXJzaXR5IG9mIE1h
bmNoZXN0ZXIsIE1hbmNoZXN0ZXIsIFVLLjwvYXV0aC1hZGRyZXNzPjx0aXRsZXM+PHRpdGxlPlBh
a2lzdGFuaSB3b21lbiZhcG9zO3MgdXNlIG9mIG1lbnRhbCBoZWFsdGggc2VydmljZXMgYW5kIHRo
ZSByb2xlIG9mIHNvY2lhbCBuZXR3b3JrczogYSBzeXN0ZW1hdGljIHJldmlldyBvZiBxdWFudGl0
YXRpdmUgYW5kIHF1YWxpdGF0aXZlIHJlc2VhcmNoPC90aXRsZT48c2Vjb25kYXJ5LXRpdGxlPkhl
YWx0aCBTb2MgQ2FyZSBDb21tdW5pdHk8L3NlY29uZGFyeS10aXRsZT48L3RpdGxlcz48cGVyaW9k
aWNhbD48ZnVsbC10aXRsZT5IZWFsdGggU29jIENhcmUgQ29tbXVuaXR5PC9mdWxsLXRpdGxlPjwv
cGVyaW9kaWNhbD48cGFnZXM+MTMwNC0xMzE3PC9wYWdlcz48dm9sdW1lPjI1PC92b2x1bWU+PG51
bWJlcj40PC9udW1iZXI+PGVkaXRpb24+MjAxNS8xMS8yNjwvZWRpdGlvbj48a2V5d29yZHM+PGtl
eXdvcmQ+QWRhcHRhdGlvbiwgUHN5Y2hvbG9naWNhbDwva2V5d29yZD48a2V5d29yZD5GZW1hbGU8
L2tleXdvcmQ+PGtleXdvcmQ+R2VuZXJhbCBQcmFjdGljZS9zdGF0aXN0aWNzICZhbXA7IG51bWVy
aWNhbCBkYXRhPC9rZXl3b3JkPjxrZXl3b3JkPkh1bWFuczwva2V5d29yZD48a2V5d29yZD5MYW5n
dWFnZTwva2V5d29yZD48a2V5d29yZD5NZW50YWwgSGVhbHRoIFNlcnZpY2VzLypzdGF0aXN0aWNz
ICZhbXA7IG51bWVyaWNhbCBkYXRhPC9rZXl3b3JkPjxrZXl3b3JkPlBha2lzdGFuL2V0aG5vbG9n
eTwva2V5d29yZD48a2V5d29yZD5Tb2NpYWwgU3RpZ21hPC9rZXl3b3JkPjxrZXl3b3JkPipTb2Np
YWwgU3VwcG9ydDwva2V5d29yZD48a2V5d29yZD5TcGVjaWFsaXphdGlvbi9zdGF0aXN0aWNzICZh
bXA7IG51bWVyaWNhbCBkYXRhPC9rZXl3b3JkPjxrZXl3b3JkPlVuaXRlZCBLaW5nZG9tL2VwaWRl
bWlvbG9neTwva2V5d29yZD48a2V5d29yZD5Xb21lbiZhcG9zO3MgSGVhbHRoPC9rZXl3b3JkPjxr
ZXl3b3JkPlBha2lzdGFuaTwva2V5d29yZD48a2V5d29yZD5ldGhuaWMgbWlub3JpdGllczwva2V5
d29yZD48a2V5d29yZD5tZW50YWwgaGVhbHRoIHNlcnZpY2VzPC9rZXl3b3JkPjxrZXl3b3JkPnNv
Y2lhbCBzdXBwb3J0PC9rZXl3b3JkPjxrZXl3b3JkPnN0aWdtYTwva2V5d29yZD48L2tleXdvcmRz
PjxkYXRlcz48eWVhcj4yMDE3PC95ZWFyPjxwdWItZGF0ZXM+PGRhdGU+SnVsPC9kYXRlPjwvcHVi
LWRhdGVzPjwvZGF0ZXM+PGlzYm4+MDk2Ni0wNDEwIChQcmludCkmI3hEOzA5NjYtMDQxMDwvaXNi
bj48YWNjZXNzaW9uLW51bT4yNjU5MjQ4NzwvYWNjZXNzaW9uLW51bT48dXJscz48L3VybHM+PGN1
c3RvbTI+UE1DNjg0OTUzNjwvY3VzdG9tMj48ZWxlY3Ryb25pYy1yZXNvdXJjZS1udW0+MTAuMTEx
MS9oc2MuMTIzMDU8L2VsZWN0cm9uaWMtcmVzb3VyY2UtbnVtPjxyZW1vdGUtZGF0YWJhc2UtcHJv
dmlkZXI+TkxNPC9yZW1vdGUtZGF0YWJhc2UtcHJvdmlkZXI+PGxhbmd1YWdlPmVuZzwvbGFuZ3Vh
Z2U+PC9yZWNvcmQ+PC9DaXRlPjxDaXRlPjxBdXRob3I+U3RyYWl0b248L0F1dGhvcj48WWVhcj4y
MDE4PC9ZZWFyPjxSZWNOdW0+MzY8L1JlY051bT48cmVjb3JkPjxyZWMtbnVtYmVyPjM2PC9yZWMt
bnVtYmVyPjxmb3JlaWduLWtleXM+PGtleSBhcHA9IkVOIiBkYi1pZD0iNWRzdnh0djJ2YTUweHZl
cnMwOHZmejJ4OXhmdmY1ZnJzd2U1IiB0aW1lc3RhbXA9IjE3NDUxMTU2MDUiPjM2PC9rZXk+PC9m
b3JlaWduLWtleXM+PHJlZi10eXBlIG5hbWU9IkpvdXJuYWwgQXJ0aWNsZSI+MTc8L3JlZi10eXBl
Pjxjb250cmlidXRvcnM+PGF1dGhvcnM+PGF1dGhvcj5TdHJhaXRvbiwgTS4gTC48L2F1dGhvcj48
YXV0aG9yPkxlZGVzbWEsIEguIE0uIEwuPC9hdXRob3I+PGF1dGhvcj5Eb25uZWxseSwgVC4gVC48
L2F1dGhvcj48L2F1dGhvcnM+PC9jb250cmlidXRvcnM+PGF1dGgtYWRkcmVzcz5EZXBhcnRtZW50
IG9mIE1lbnRhbCBIZWFsdGggYW5kIFN1aWNpZGUsIE5vcndlZ2lhbiBJbnN0aXR1dGUgb2YgUHVi
bGljIEhlYWx0aCwgUC5PLiBib3ggNDQwNCwgMDQwMywgT3NsbywgTm9yd2F5LiBNZWxhbmllLlN0
cmFpdG9uQGZoaS5uby4mI3hEO0RlcGFydG1lbnQgb2YgQ2hpbGQgYW5kIEFkb2xlc2NlbnQgUHN5
Y2hpYXRyeSwgT3NsbyBVbml2ZXJzaXR5IEhvc3BpdGFsLCBQLk8uIEJveCA0OTU2LCBOeWRhbGVu
LCAwNDI0LCBPc2xvLCBOb3J3YXkuJiN4RDtGYWN1bHR5IG9mIE51cnNpbmcsIEN1bW1pbmcgU2No
b29sIG9mIE1lZGljaW5lLCBDb21tdW5pdHkgSGVhbHRoIFNjaWVuY2VzLCBVbml2ZXJzaXR5IG9m
IENhbGdhcnksIDI1MDAgVW5pdmVyc2l0eSBEcml2ZSBOVywgQ2FsZ2FyeSwgQUIsIFQyTiAxTjQs
IENhbmFkYS48L2F1dGgtYWRkcmVzcz48dGl0bGVzPjx0aXRsZT4mcXVvdDtJdCBoYXMgbm90IG9j
Y3VycmVkIHRvIG1lIHRvIHNlZSBhIGRvY3RvciBmb3IgdGhhdCBraW5kIG9mIGZlZWxpbmcmcXVv
dDs6IGEgcXVhbGl0YXRpdmUgc3R1ZHkgb2YgRmlsaXBpbmEgaW1taWdyYW50cyZhcG9zOyBwZXJj
ZXB0aW9ucyBvZiBoZWxwIHNlZWtpbmcgZm9yIG1lbnRhbCBoZWFsdGggcHJvYmxlbXM8L3RpdGxl
PjxzZWNvbmRhcnktdGl0bGU+Qk1DIFdvbWVucyBIZWFsdGg8L3NlY29uZGFyeS10aXRsZT48L3Rp
dGxlcz48cGVyaW9kaWNhbD48ZnVsbC10aXRsZT5CTUMgV29tZW5zIEhlYWx0aDwvZnVsbC10aXRs
ZT48L3BlcmlvZGljYWw+PHBhZ2VzPjczPC9wYWdlcz48dm9sdW1lPjE4PC92b2x1bWU+PG51bWJl
cj4xPC9udW1iZXI+PGVkaXRpb24+MjAxOC8wNS8yOTwvZWRpdGlvbj48a2V5d29yZHM+PGtleXdv
cmQ+QWR1bHQ8L2tleXdvcmQ+PGtleXdvcmQ+QXR0aXR1ZGUgdG8gSGVhbHRoLypldGhub2xvZ3k8
L2tleXdvcmQ+PGtleXdvcmQ+RW1pZ3JhbnRzIGFuZCBJbW1pZ3JhbnRzLypwc3ljaG9sb2d5Lypz
dGF0aXN0aWNzICZhbXA7IG51bWVyaWNhbCBkYXRhPC9rZXl3b3JkPjxrZXl3b3JkPkZlbWFsZTwv
a2V5d29yZD48a2V5d29yZD5IdW1hbnM8L2tleXdvcmQ+PGtleXdvcmQ+TWVudGFsIERpc29yZGVy
cy8qZXRobm9sb2d5Lypwc3ljaG9sb2d5PC9rZXl3b3JkPjxrZXl3b3JkPk1pZGRsZSBBZ2VkPC9r
ZXl3b3JkPjxrZXl3b3JkPk5vcndheS9ldGhub2xvZ3k8L2tleXdvcmQ+PGtleXdvcmQ+UGF0aWVu
dCBBY2NlcHRhbmNlIG9mIEhlYWx0aCBDYXJlL2V0aG5vbG9neS8qcHN5Y2hvbG9neS8qc3RhdGlz
dGljcyAmYW1wOyBudW1lcmljYWw8L2tleXdvcmQ+PGtleXdvcmQ+ZGF0YTwva2V5d29yZD48a2V5
d29yZD5QaGlsaXBwaW5lczwva2V5d29yZD48a2V5d29yZD5RdWFsaXRhdGl2ZSBSZXNlYXJjaDwv
a2V5d29yZD48a2V5d29yZD5Zb3VuZyBBZHVsdDwva2V5d29yZD48a2V5d29yZD5BY2Nlc3MgdG8g
Y2FyZTwva2V5d29yZD48a2V5d29yZD5CYXJyaWVyczwva2V5d29yZD48a2V5d29yZD5JbW1pZ3Jh
bnRzPC9rZXl3b3JkPjxrZXl3b3JkPk1lbnRhbCBoZWFsdGg8L2tleXdvcmQ+PGtleXdvcmQ+V29t
ZW4mYXBvcztzIGhlYWx0aDwva2V5d29yZD48a2V5d29yZD5IZWFsdGguIFNoZSBoYXMgYSBQaEQg
aW4gcHN5Y2hvbG9neSBhbmQgYW4gaW50ZXJlc3QgaW4gaW1taWdyYW50IG1lbnRhbCBoZWFsdGg8
L2tleXdvcmQ+PGtleXdvcmQ+YW5kIHVzZSBvZiBoZWFsdGggY2FyZSBzZXJ2aWNlcy4gSE1MIGlz
IGEgY2xpbmljYWwgcHN5Y2hvbG9naXN0IGF0IE9zbG88L2tleXdvcmQ+PGtleXdvcmQ+VW5pdmVy
c2l0eSBIb3NwaXRhbCwgRGVwYXJ0bWVudCBvZiBDaGlsZCBhbmQgQWRvbGVzY2VudCBQc3ljaGlh
dHJ5LiBTaGUgaGFzIGEgUEhEPC9rZXl3b3JkPjxrZXl3b3JkPmluIGNsaW5pY2FsIG5ldXJvcHN5
Y2hvbG9neSBhbmQgYW4gaW50ZXJlc3QgaW4gYmlsaW5ndWFsaXNtIGFuZCBtZW50YWwgaGVhbHRo
LiBURDwva2V5d29yZD48a2V5d29yZD5pcyBhIEZ1bGwgUHJvZmVzc29yIGF0IHRoZSBVbml2ZXJz
aXR5IG9mIENhbGdhcnksIEZhY3VsdHkgb2YgTnVyc2luZyBhbmQgTWVkaWNpbmU8L2tleXdvcmQ+
PGtleXdvcmQ+YW5kIGZvcm1lciBBc3NvY2lhdGUgRGVhbiBmb3IgUmVzZWFyY2ggYXQgdGhlIFVu
aXZlcnNpdHkgb2YgQ2FsZ2FyeSAtIFFhdGFyLiBURCZhcG9zO3M8L2tleXdvcmQ+PGtleXdvcmQ+
cmVzZWFyY2ggZm9jdXNlcyBvbiB0aGUgSGVhbHRoIGFuZCBXZWxsbmVzcyBvZiBwb3B1bGF0aW9u
cyB3aXRoIGRpdmVyc2U8L2tleXdvcmQ+PGtleXdvcmQ+YmFja2dyb3VuZHMsIGluY2x1ZGluZyBt
ZW50YWwgaGVhbHRoY2FyZSwgb25jb2xvZ3ksIGxpZmVzdHlsZSByaXNrIGZhY3RvcnMgdGhhdDwv
a2V5d29yZD48a2V5d29yZD5jb250cmlidXRlIHRvIGNocm9uaWMgZGlzZWFzZXMsIGFuZCBwcm9t
b3Rpb24gb2YgaGVhbHRoeSBsaWZlc3R5bGUuIEVUSElDUzwva2V5d29yZD48a2V5d29yZD5BUFBS
T1ZBTCBBTkQgQ09OU0VOVCBUTyBQQVJUSUNJUEFURTogRXRoaWNhbCBhcHByb3ZhbCB3YXMgb2J0
YWluZWQgZnJvbSB0aGU8L2tleXdvcmQ+PGtleXdvcmQ+UmVnaW9uYWwgQ29tbWl0dGVlIGZvciBN
ZWRpY2FsIGFuZCBIZWFsdGggUmVzZWFyY2ggRXRoaWNzLCBXZXN0IE5vcndheTwva2V5d29yZD48
a2V5d29yZD4oMjAxMy81NDIvUkVLIFZlc3QpLiBBbGwgaW5mb3JtYW50cyBnYXZlIHdyaXR0ZW4g
Y29uc2VudCB0byBwYXJ0aWNpcGF0ZS48L2tleXdvcmQ+PGtleXdvcmQ+Q09NUEVUSU5HIElOVEVS
RVNUUzogVGhlIGF1dGhvcnMgZGVjbGFyZSB0aGF0IHRoZXkgaGF2ZSBubyBjb21wZXRpbmcgaW50
ZXJlc3RzLjwva2V5d29yZD48a2V5d29yZD5QVUJMSVNIRVImYXBvcztTIE5PVEU6IFNwcmluZ2Vy
IE5hdHVyZSByZW1haW5zIG5ldXRyYWwgd2l0aCByZWdhcmQgdG8ganVyaXNkaWN0aW9uYWw8L2tl
eXdvcmQ+PGtleXdvcmQ+Y2xhaW1zIGluIHB1Ymxpc2hlZCBtYXBzIGFuZCBpbnN0aXR1dGlvbmFs
IGFmZmlsaWF0aW9ucy48L2tleXdvcmQ+PC9rZXl3b3Jkcz48ZGF0ZXM+PHllYXI+MjAxODwveWVh
cj48cHViLWRhdGVzPjxkYXRlPk1heSAyNTwvZGF0ZT48L3B1Yi1kYXRlcz48L2RhdGVzPjxpc2Ju
PjE0NzItNjg3NCAoRWxlY3Ryb25pYykmI3hEOzE0NzItNjg3NCAoTGlua2luZyk8L2lzYm4+PGFj
Y2Vzc2lvbi1udW0+Mjk4MDE0NDc8L2FjY2Vzc2lvbi1udW0+PHVybHM+PHJlbGF0ZWQtdXJscz48
dXJsPmh0dHBzOi8vd3d3Lm5jYmkubmxtLm5paC5nb3YvcHVibWVkLzI5ODAxNDQ3PC91cmw+PC9y
ZWxhdGVkLXVybHM+PC91cmxzPjxjdXN0b20yPlBNQzU5NzA0OTc8L2N1c3RvbTI+PGVsZWN0cm9u
aWMtcmVzb3VyY2UtbnVtPjEwLjExODYvczEyOTA1LTAxOC0wNTYxLTk8L2VsZWN0cm9uaWMtcmVz
b3VyY2UtbnVtPjwvcmVjb3JkPjwvQ2l0ZT48Q2l0ZT48QXV0aG9yPlBhbmRleTwvQXV0aG9yPjxZ
ZWFyPjIwMjI8L1llYXI+PFJlY051bT4xNDwvUmVjTnVtPjxyZWNvcmQ+PHJlYy1udW1iZXI+MTQ8
L3JlYy1udW1iZXI+PGZvcmVpZ24ta2V5cz48a2V5IGFwcD0iRU4iIGRiLWlkPSI1ZHN2eHR2MnZh
NTB4dmVyczA4dmZ6Mng5eGZ2ZjVmcnN3ZTUiIHRpbWVzdGFtcD0iMTc0NDE2ODI4NSI+MTQ8L2tl
eT48L2ZvcmVpZ24ta2V5cz48cmVmLXR5cGUgbmFtZT0iSm91cm5hbCBBcnRpY2xlIj4xNzwvcmVm
LXR5cGU+PGNvbnRyaWJ1dG9ycz48YXV0aG9ycz48YXV0aG9yPlBhbmRleSwgTS48L2F1dGhvcj48
YXV0aG9yPkthbXJ1bCwgUi48L2F1dGhvcj48YXV0aG9yPk1pY2hhZWxzLCBDLiBSLjwvYXV0aG9y
PjxhdXRob3I+TWNDYXJyb24sIE0uPC9hdXRob3I+PC9hdXRob3JzPjwvY29udHJpYnV0b3JzPjxh
dXRoLWFkZHJlc3M+UmVzZWFyY2ggRGVwYXJ0bWVudCwgU2Fza2F0Y2hld2FuIEhlYWx0aCBBdXRo
b3JpdHksIFdhc2NhbmEgUmVoYWJpbGl0YXRpb24gQ2VudHJlLCAyMTgwLTIzcmQgQXZlLCBSZWdp
bmEsIFNLLCBTNFMgMEE1LCBDYW5hZGEuIE1hbWF0YS5QYW5kZXlAc2Fza2hlYWx0aGF1dGhvcml0
eS5jYS4mI3hEO0RlcGFydG1lbnQgb2YgQWNhZGVtaWMgRmFtaWx5IE1lZGljaW5lLCBVbml2ZXJz
aXR5IG9mIFNhc2thdGNoZXdhbiwgMTYyMSBBbGJlcnQgU3QgIzE3MiwgUmVnaW5hLCBTSywgUzRQ
IDJTNSwgQ2FuYWRhLiYjeEQ7UmVzZWFyY2ggRGVwYXJ0bWVudCwgU2Fza2F0Y2hld2FuIEhlYWx0
aCBBdXRob3JpdHksIFdhc2NhbmEgUmVoYWJpbGl0YXRpb24gQ2VudHJlLCAyMTgwLTIzcmQgQXZl
LCBSZWdpbmEsIFNLLCBTNFMgMEE1LCBDYW5hZGEuPC9hdXRoLWFkZHJlc3M+PHRpdGxlcz48dGl0
bGU+UGVyY2VwdGlvbnMgb2YgbWVudGFsIGhlYWx0aCBhbmQgdXRpbGl6YXRpb24gb2YgbWVudGFs
IGhlYWx0aCBzZXJ2aWNlcyBhbW9uZyBuZXcgaW1taWdyYW50cyBpbiBDYW5hZGE6IEEgcXVhbGl0
YXRpdmUgc3R1ZHk8L3RpdGxlPjxzZWNvbmRhcnktdGl0bGU+Q29tbXVuaXR5IE1lbnQgSGVhbHRo
IEo8L3NlY29uZGFyeS10aXRsZT48L3RpdGxlcz48cGVyaW9kaWNhbD48ZnVsbC10aXRsZT5Db21t
dW5pdHkgTWVudCBIZWFsdGggSjwvZnVsbC10aXRsZT48L3BlcmlvZGljYWw+PHBhZ2VzPjM5NC00
MDQ8L3BhZ2VzPjx2b2x1bWU+NTg8L3ZvbHVtZT48bnVtYmVyPjI8L251bWJlcj48ZWRpdGlvbj4y
MDIxLzA1LzI5PC9lZGl0aW9uPjxrZXl3b3Jkcz48a2V5d29yZD5DYW5hZGE8L2tleXdvcmQ+PGtl
eXdvcmQ+KkVtaWdyYW50cyBhbmQgSW1taWdyYW50czwva2V5d29yZD48a2V5d29yZD5IZWFsdGgg
U2VydmljZXMgQWNjZXNzaWJpbGl0eTwva2V5d29yZD48a2V5d29yZD5IdW1hbnM8L2tleXdvcmQ+
PGtleXdvcmQ+TWVudGFsIEhlYWx0aDwva2V5d29yZD48a2V5d29yZD4qTWVudGFsIEhlYWx0aCBT
ZXJ2aWNlczwva2V5d29yZD48a2V5d29yZD5CYXJyaWVycyB0byBtZW50YWwgaGVhbHRoIGNhcmU8
L2tleXdvcmQ+PGtleXdvcmQ+TWVudGFsIGhlYWx0aCB1dGlsaXphdGlvbjwva2V5d29yZD48a2V5
d29yZD5OZXcgaW1taWdyYW50czwva2V5d29yZD48L2tleXdvcmRzPjxkYXRlcz48eWVhcj4yMDIy
PC95ZWFyPjxwdWItZGF0ZXM+PGRhdGU+RmViPC9kYXRlPjwvcHViLWRhdGVzPjwvZGF0ZXM+PGlz
Ym4+MDAxMC0zODUzPC9pc2JuPjxhY2Nlc3Npb24tbnVtPjM0MDQ3ODYyPC9hY2Nlc3Npb24tbnVt
Pjx1cmxzPjwvdXJscz48ZWxlY3Ryb25pYy1yZXNvdXJjZS1udW0+MTAuMTAwNy9zMTA1OTctMDIx
LTAwODM2LTM8L2VsZWN0cm9uaWMtcmVzb3VyY2UtbnVtPjxyZW1vdGUtZGF0YWJhc2UtcHJvdmlk
ZXI+TkxNPC9yZW1vdGUtZGF0YWJhc2UtcHJvdmlkZXI+PGxhbmd1YWdlPmVuZzwvbGFuZ3VhZ2U+
PC9yZWNvcmQ+PC9DaXRlPjwvRW5kTm90ZT4A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 11, 13, 15, 21, 24, 25</w:t>
      </w:r>
      <w:r w:rsidR="003D2FA5">
        <w:rPr>
          <w:rFonts w:ascii="Arial" w:hAnsi="Arial" w:cs="Arial"/>
          <w:sz w:val="20"/>
          <w:szCs w:val="20"/>
        </w:rPr>
        <w:fldChar w:fldCharType="end"/>
      </w:r>
    </w:p>
    <w:p w14:paraId="625E81BA" w14:textId="6F7ECB98"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Racism and discrimination</w: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sIDEyPC9zdHlsZT48L0Rpc3BsYXlUZXh0PjxyZWNvcmQ+PHJlYy1udW1iZXI+NjwvcmVjLW51
bWJlcj48Zm9yZWlnbi1rZXlzPjxrZXkgYXBwPSJFTiIgZGItaWQ9IjVkc3Z4dHYydmE1MHh2ZXJz
MDh2ZnoyeDl4ZnZmNWZyc3dlNSIgdGltZXN0YW1wPSIxNzQ0MDgzNzkyIj42PC9rZXk+PC9mb3Jl
aWduLWtleXM+PHJlZi10eXBlIG5hbWU9IkpvdXJuYWwgQXJ0aWNsZSI+MTc8L3JlZi10eXBlPjxj
b250cmlidXRvcnM+PGF1dGhvcnM+PGF1dGhvcj5SYWRoYW1vbnksIFIuPC9hdXRob3I+PGF1dGhv
cj5Dcm9zcywgVy4gTS48L2F1dGhvcj48YXV0aG9yPlRvd25zaW4sIEwuPC9hdXRob3I+PGF1dGhv
cj5CYW5paywgQi48L2F1dGhvcj48L2F1dGhvcnM+PC9jb250cmlidXRvcnM+PGF1dGgtYWRkcmVz
cz5JbnN0aXR1dGUgb2YgSGVhbHRoIGFuZCBXZWxsYmVpbmcsIEZlZGVyYXRpb24gVW5pdmVyc2l0
eSwgQmVyd2ljaywgQXVzdHJhbGlhLiYjeEQ7RmVkZXJhdGlvbiBVbml2ZXJzaXR5LCBCZXJ3aWNr
LCBBdXN0cmFsaWEuJiN4RDtUb3JyZW5zIFVuaXZlcnNpdHksIEFkZWxhaWRlLCBTb3V0aCBBdXN0
cmFsaWEuJiN4RDtNYW5uYSBJbnN0aXR1dGUsIFJlZ2lvbmFsIEF1c3RyYWxpYSBNZW50YWwgSGVh
bHRoIFJlc2VhcmNoIGFuZCBUcmFpbmluZyBJbnN0aXR1dGUsIEEgcHJvamVjdCBvZiBSZWdpb25h
bCBVbml2ZXJzaXR5IE5ldHdvcmsgKFJVTiksIGxlZCBieSB0aGUgVW5pdmVyc2l0eSBvZiBOZXcg
RW5nbGFuZCwgQXJtaWRhbGUsIE5TVywgQXVzdHJhbGlhLjwvYXV0aC1hZGRyZXNzPjx0aXRsZXM+
PHRpdGxlPlBlcnNwZWN0aXZlcyBvZiBjdWx0dXJhbGx5IGFuZCBsaW5ndWlzdGljYWxseSBkaXZl
cnNlIChDQUxEKSBjb21tdW5pdHkgbWVtYmVycyByZWdhcmRpbmcgbWVudGFsIGhlYWx0aCBzZXJ2
aWNlczogQSBxdWFsaXRhdGl2ZSBhbmFseXNpczwvdGl0bGU+PHNlY29uZGFyeS10aXRsZT5KIFBz
eWNoaWF0ciBNZW50IEhlYWx0aCBOdXJzPC9zZWNvbmRhcnktdGl0bGU+PC90aXRsZXM+PHBlcmlv
ZGljYWw+PGZ1bGwtdGl0bGU+SiBQc3ljaGlhdHIgTWVudCBIZWFsdGggTnVyczwvZnVsbC10aXRs
ZT48L3BlcmlvZGljYWw+PHBhZ2VzPjg1MC04NjQ8L3BhZ2VzPjx2b2x1bWU+MzA8L3ZvbHVtZT48
bnVtYmVyPjQ8L251bWJlcj48ZWRpdGlvbj4yMDIzLzAzLzIzPC9lZGl0aW9uPjxrZXl3b3Jkcz48
a2V5d29yZD5IdW1hbnM8L2tleXdvcmQ+PGtleXdvcmQ+QXVzdHJhbGlhPC9rZXl3b3JkPjxrZXl3
b3JkPipIZWFsdGggU2VydmljZXMgQWNjZXNzaWJpbGl0eTwva2V5d29yZD48a2V5d29yZD5DdWx0
dXJhbCBEaXZlcnNpdHk8L2tleXdvcmQ+PGtleXdvcmQ+Kk1lbnRhbCBIZWFsdGggU2VydmljZXM8
L2tleXdvcmQ+PGtleXdvcmQ+SGVhbHRoIFBlcnNvbm5lbDwva2V5d29yZD48a2V5d29yZD5DQUxE
IGNvbW11bml0eSBpbiBWaWN0b3JpYTwva2V5d29yZD48a2V5d29yZD5tZW50YWwgaGVhbHRoIGlz
c3Vlczwva2V5d29yZD48a2V5d29yZD51bmRlcnN0YW5kaW5nIGFuZCBleHBlcmllbmNlcyBvZiBt
ZW50YWwgaGVhbHRoIHNlcnZpY2VzPC9rZXl3b3JkPjwva2V5d29yZHM+PGRhdGVzPjx5ZWFyPjIw
MjM8L3llYXI+PHB1Yi1kYXRlcz48ZGF0ZT5BdWc8L2RhdGU+PC9wdWItZGF0ZXM+PC9kYXRlcz48
aXNibj4xMzY1LTI4NTAgKEVsZWN0cm9uaWMpJiN4RDsxMzUxLTAxMjYgKExpbmtpbmcpPC9pc2Ju
PjxhY2Nlc3Npb24tbnVtPjM2OTQ3MTAwPC9hY2Nlc3Npb24tbnVtPjx1cmxzPjxyZWxhdGVkLXVy
bHM+PHVybD5odHRwczovL3d3dy5uY2JpLm5sbS5uaWguZ292L3B1Ym1lZC8zNjk0NzEwMDwvdXJs
PjwvcmVsYXRlZC11cmxzPjwvdXJscz48ZWxlY3Ryb25pYy1yZXNvdXJjZS1udW0+MTAuMTExMS9q
cG0uMTI5MTk8L2VsZWN0cm9uaWMtcmVzb3VyY2UtbnVtPjwvcmVjb3JkPjwvQ2l0ZT48Q2l0ZT48
QXV0aG9yPkJhbnNhbDwvQXV0aG9yPjxZZWFyPjIwMjI8L1llYXI+PFJlY051bT4xNTwvUmVjTnVt
PjxyZWNvcmQ+PHJlYy1udW1iZXI+MTU8L3JlYy1udW1iZXI+PGZvcmVpZ24ta2V5cz48a2V5IGFw
cD0iRU4iIGRiLWlkPSI1ZHN2eHR2MnZhNTB4dmVyczA4dmZ6Mng5eGZ2ZjVmcnN3ZTUiIHRpbWVz
dGFtcD0iMTc0NDE2ODI5NiI+MTU8L2tleT48L2ZvcmVpZ24ta2V5cz48cmVmLXR5cGUgbmFtZT0i
Sm91cm5hbCBBcnRpY2xlIj4xNzwvcmVmLXR5cGU+PGNvbnRyaWJ1dG9ycz48YXV0aG9ycz48YXV0
aG9yPkJhbnNhbCwgTi48L2F1dGhvcj48YXV0aG9yPkthcmxzZW4sIFMuPC9hdXRob3I+PGF1dGhv
cj5TYXNoaWRoYXJhbiwgUy4gUC48L2F1dGhvcj48YXV0aG9yPkNvaGVuLCBSLjwvYXV0aG9yPjxh
dXRob3I+Q2hldy1HcmFoYW0sIEMuIEEuPC9hdXRob3I+PGF1dGhvcj5NYWxwYXNzLCBBLjwvYXV0
aG9yPjwvYXV0aG9ycz48L2NvbnRyaWJ1dG9ycz48YXV0aC1hZGRyZXNzPlBvcHVsYXRpb24gSGVh
bHRoIFNjaWVuY2VzLCBCcmlzdG9sIE1lZGljYWwgU2Nob29sLCBVbml2ZXJzaXR5IG9mIEJyaXN0
b2wsIEJyaXN0b2wsIFVuaXRlZCBLaW5nZG9tLiYjeEQ7Q2VudHJlIGZvciB0aGUgU3R1ZHkgb2Yg
RXRobmljaXR5IGFuZCBDaXRpemVuc2hpcCwgU2Nob29sIG9mIFNvY2lvbG9neSwgUG9saXRpY3Mg
YW5kIEludGVybmF0aW9uYWwgU3R1ZGllcywgVW5pdmVyc2l0eSBvZiBCcmlzdG9sLCBCcmlzdG9s
LCBVbml0ZWQgS2luZ2RvbS4mI3hEO0luc3RpdHV0ZSBvZiBIZWFsdGggYW5kIFdlbGxiZWluZywg
VW5pdmVyc2l0eSBvZiBHbGFzZ293LCBHbGFzZ293LCBVbml0ZWQgS2luZ2RvbS4mI3hEO1NjaG9v
bCBvZiBNZWRpY2luZSwgS2VlbGUgVW5pdmVyc2l0eSwgS2VlbGUsIFVuaXRlZCBLaW5nZG9tLjwv
YXV0aC1hZGRyZXNzPjx0aXRsZXM+PHRpdGxlPlVuZGVyc3RhbmRpbmcgZXRobmljIGluZXF1YWxp
dGllcyBpbiBtZW50YWwgaGVhbHRoY2FyZSBpbiB0aGUgVUs6IEEgbWV0YS1ldGhub2dyYXBoeTwv
dGl0bGU+PHNlY29uZGFyeS10aXRsZT5QTG9TIE1lZDwvc2Vjb25kYXJ5LXRpdGxlPjwvdGl0bGVz
PjxwZXJpb2RpY2FsPjxmdWxsLXRpdGxlPlBMb1MgTWVkPC9mdWxsLXRpdGxlPjwvcGVyaW9kaWNh
bD48cGFnZXM+ZTEwMDQxMzk8L3BhZ2VzPjx2b2x1bWU+MTk8L3ZvbHVtZT48bnVtYmVyPjEyPC9u
dW1iZXI+PGVkaXRpb24+MjAyMi8xMi8xNDwvZWRpdGlvbj48a2V5d29yZHM+PGtleXdvcmQ+SHVt
YW5zPC9rZXl3b3JkPjxrZXl3b3JkPipFdGhuaWNpdHk8L2tleXdvcmQ+PGtleXdvcmQ+TWlub3Jp
dHkgR3JvdXBzPC9rZXl3b3JkPjxrZXl3b3JkPkRlbGl2ZXJ5IG9mIEhlYWx0aCBDYXJlPC9rZXl3
b3JkPjxrZXl3b3JkPkFudGhyb3BvbG9neSwgQ3VsdHVyYWw8L2tleXdvcmQ+PGtleXdvcmQ+Kk1l
bnRhbCBIZWFsdGggU2VydmljZXM8L2tleXdvcmQ+PGtleXdvcmQ+VW5pdGVkIEtpbmdkb208L2tl
eXdvcmQ+PC9rZXl3b3Jkcz48ZGF0ZXM+PHllYXI+MjAyMjwveWVhcj48cHViLWRhdGVzPjxkYXRl
PkRlYzwvZGF0ZT48L3B1Yi1kYXRlcz48L2RhdGVzPjxpc2JuPjE1NDktMTI3NyAoUHJpbnQpJiN4
RDsxNTQ5LTEyNzc8L2lzYm4+PGFjY2Vzc2lvbi1udW0+MzY1MTI1MjM8L2FjY2Vzc2lvbi1udW0+
PHVybHM+PC91cmxzPjxjdXN0b20yPlBNQzk3NDY5OTE8L2N1c3RvbTI+PGVsZWN0cm9uaWMtcmVz
b3VyY2UtbnVtPjEwLjEzNzEvam91cm5hbC5wbWVkLjEwMDQxMzk8L2VsZWN0cm9uaWMtcmVzb3Vy
Y2UtbnVtPjxyZW1vdGUtZGF0YWJhc2UtcHJvdmlkZXI+TkxNPC9yZW1vdGUtZGF0YWJhc2UtcHJv
dmlkZXI+PGxhbmd1YWdlPmVuZzwvbGFuZ3VhZ2U+PC9yZWNvcmQ+PC9DaXRlPjwvRW5kTm90ZT5=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sIDEyPC9zdHlsZT48L0Rpc3BsYXlUZXh0PjxyZWNvcmQ+PHJlYy1udW1iZXI+NjwvcmVjLW51
bWJlcj48Zm9yZWlnbi1rZXlzPjxrZXkgYXBwPSJFTiIgZGItaWQ9IjVkc3Z4dHYydmE1MHh2ZXJz
MDh2ZnoyeDl4ZnZmNWZyc3dlNSIgdGltZXN0YW1wPSIxNzQ0MDgzNzkyIj42PC9rZXk+PC9mb3Jl
aWduLWtleXM+PHJlZi10eXBlIG5hbWU9IkpvdXJuYWwgQXJ0aWNsZSI+MTc8L3JlZi10eXBlPjxj
b250cmlidXRvcnM+PGF1dGhvcnM+PGF1dGhvcj5SYWRoYW1vbnksIFIuPC9hdXRob3I+PGF1dGhv
cj5Dcm9zcywgVy4gTS48L2F1dGhvcj48YXV0aG9yPlRvd25zaW4sIEwuPC9hdXRob3I+PGF1dGhv
cj5CYW5paywgQi48L2F1dGhvcj48L2F1dGhvcnM+PC9jb250cmlidXRvcnM+PGF1dGgtYWRkcmVz
cz5JbnN0aXR1dGUgb2YgSGVhbHRoIGFuZCBXZWxsYmVpbmcsIEZlZGVyYXRpb24gVW5pdmVyc2l0
eSwgQmVyd2ljaywgQXVzdHJhbGlhLiYjeEQ7RmVkZXJhdGlvbiBVbml2ZXJzaXR5LCBCZXJ3aWNr
LCBBdXN0cmFsaWEuJiN4RDtUb3JyZW5zIFVuaXZlcnNpdHksIEFkZWxhaWRlLCBTb3V0aCBBdXN0
cmFsaWEuJiN4RDtNYW5uYSBJbnN0aXR1dGUsIFJlZ2lvbmFsIEF1c3RyYWxpYSBNZW50YWwgSGVh
bHRoIFJlc2VhcmNoIGFuZCBUcmFpbmluZyBJbnN0aXR1dGUsIEEgcHJvamVjdCBvZiBSZWdpb25h
bCBVbml2ZXJzaXR5IE5ldHdvcmsgKFJVTiksIGxlZCBieSB0aGUgVW5pdmVyc2l0eSBvZiBOZXcg
RW5nbGFuZCwgQXJtaWRhbGUsIE5TVywgQXVzdHJhbGlhLjwvYXV0aC1hZGRyZXNzPjx0aXRsZXM+
PHRpdGxlPlBlcnNwZWN0aXZlcyBvZiBjdWx0dXJhbGx5IGFuZCBsaW5ndWlzdGljYWxseSBkaXZl
cnNlIChDQUxEKSBjb21tdW5pdHkgbWVtYmVycyByZWdhcmRpbmcgbWVudGFsIGhlYWx0aCBzZXJ2
aWNlczogQSBxdWFsaXRhdGl2ZSBhbmFseXNpczwvdGl0bGU+PHNlY29uZGFyeS10aXRsZT5KIFBz
eWNoaWF0ciBNZW50IEhlYWx0aCBOdXJzPC9zZWNvbmRhcnktdGl0bGU+PC90aXRsZXM+PHBlcmlv
ZGljYWw+PGZ1bGwtdGl0bGU+SiBQc3ljaGlhdHIgTWVudCBIZWFsdGggTnVyczwvZnVsbC10aXRs
ZT48L3BlcmlvZGljYWw+PHBhZ2VzPjg1MC04NjQ8L3BhZ2VzPjx2b2x1bWU+MzA8L3ZvbHVtZT48
bnVtYmVyPjQ8L251bWJlcj48ZWRpdGlvbj4yMDIzLzAzLzIzPC9lZGl0aW9uPjxrZXl3b3Jkcz48
a2V5d29yZD5IdW1hbnM8L2tleXdvcmQ+PGtleXdvcmQ+QXVzdHJhbGlhPC9rZXl3b3JkPjxrZXl3
b3JkPipIZWFsdGggU2VydmljZXMgQWNjZXNzaWJpbGl0eTwva2V5d29yZD48a2V5d29yZD5DdWx0
dXJhbCBEaXZlcnNpdHk8L2tleXdvcmQ+PGtleXdvcmQ+Kk1lbnRhbCBIZWFsdGggU2VydmljZXM8
L2tleXdvcmQ+PGtleXdvcmQ+SGVhbHRoIFBlcnNvbm5lbDwva2V5d29yZD48a2V5d29yZD5DQUxE
IGNvbW11bml0eSBpbiBWaWN0b3JpYTwva2V5d29yZD48a2V5d29yZD5tZW50YWwgaGVhbHRoIGlz
c3Vlczwva2V5d29yZD48a2V5d29yZD51bmRlcnN0YW5kaW5nIGFuZCBleHBlcmllbmNlcyBvZiBt
ZW50YWwgaGVhbHRoIHNlcnZpY2VzPC9rZXl3b3JkPjwva2V5d29yZHM+PGRhdGVzPjx5ZWFyPjIw
MjM8L3llYXI+PHB1Yi1kYXRlcz48ZGF0ZT5BdWc8L2RhdGU+PC9wdWItZGF0ZXM+PC9kYXRlcz48
aXNibj4xMzY1LTI4NTAgKEVsZWN0cm9uaWMpJiN4RDsxMzUxLTAxMjYgKExpbmtpbmcpPC9pc2Ju
PjxhY2Nlc3Npb24tbnVtPjM2OTQ3MTAwPC9hY2Nlc3Npb24tbnVtPjx1cmxzPjxyZWxhdGVkLXVy
bHM+PHVybD5odHRwczovL3d3dy5uY2JpLm5sbS5uaWguZ292L3B1Ym1lZC8zNjk0NzEwMDwvdXJs
PjwvcmVsYXRlZC11cmxzPjwvdXJscz48ZWxlY3Ryb25pYy1yZXNvdXJjZS1udW0+MTAuMTExMS9q
cG0uMTI5MTk8L2VsZWN0cm9uaWMtcmVzb3VyY2UtbnVtPjwvcmVjb3JkPjwvQ2l0ZT48Q2l0ZT48
QXV0aG9yPkJhbnNhbDwvQXV0aG9yPjxZZWFyPjIwMjI8L1llYXI+PFJlY051bT4xNTwvUmVjTnVt
PjxyZWNvcmQ+PHJlYy1udW1iZXI+MTU8L3JlYy1udW1iZXI+PGZvcmVpZ24ta2V5cz48a2V5IGFw
cD0iRU4iIGRiLWlkPSI1ZHN2eHR2MnZhNTB4dmVyczA4dmZ6Mng5eGZ2ZjVmcnN3ZTUiIHRpbWVz
dGFtcD0iMTc0NDE2ODI5NiI+MTU8L2tleT48L2ZvcmVpZ24ta2V5cz48cmVmLXR5cGUgbmFtZT0i
Sm91cm5hbCBBcnRpY2xlIj4xNzwvcmVmLXR5cGU+PGNvbnRyaWJ1dG9ycz48YXV0aG9ycz48YXV0
aG9yPkJhbnNhbCwgTi48L2F1dGhvcj48YXV0aG9yPkthcmxzZW4sIFMuPC9hdXRob3I+PGF1dGhv
cj5TYXNoaWRoYXJhbiwgUy4gUC48L2F1dGhvcj48YXV0aG9yPkNvaGVuLCBSLjwvYXV0aG9yPjxh
dXRob3I+Q2hldy1HcmFoYW0sIEMuIEEuPC9hdXRob3I+PGF1dGhvcj5NYWxwYXNzLCBBLjwvYXV0
aG9yPjwvYXV0aG9ycz48L2NvbnRyaWJ1dG9ycz48YXV0aC1hZGRyZXNzPlBvcHVsYXRpb24gSGVh
bHRoIFNjaWVuY2VzLCBCcmlzdG9sIE1lZGljYWwgU2Nob29sLCBVbml2ZXJzaXR5IG9mIEJyaXN0
b2wsIEJyaXN0b2wsIFVuaXRlZCBLaW5nZG9tLiYjeEQ7Q2VudHJlIGZvciB0aGUgU3R1ZHkgb2Yg
RXRobmljaXR5IGFuZCBDaXRpemVuc2hpcCwgU2Nob29sIG9mIFNvY2lvbG9neSwgUG9saXRpY3Mg
YW5kIEludGVybmF0aW9uYWwgU3R1ZGllcywgVW5pdmVyc2l0eSBvZiBCcmlzdG9sLCBCcmlzdG9s
LCBVbml0ZWQgS2luZ2RvbS4mI3hEO0luc3RpdHV0ZSBvZiBIZWFsdGggYW5kIFdlbGxiZWluZywg
VW5pdmVyc2l0eSBvZiBHbGFzZ293LCBHbGFzZ293LCBVbml0ZWQgS2luZ2RvbS4mI3hEO1NjaG9v
bCBvZiBNZWRpY2luZSwgS2VlbGUgVW5pdmVyc2l0eSwgS2VlbGUsIFVuaXRlZCBLaW5nZG9tLjwv
YXV0aC1hZGRyZXNzPjx0aXRsZXM+PHRpdGxlPlVuZGVyc3RhbmRpbmcgZXRobmljIGluZXF1YWxp
dGllcyBpbiBtZW50YWwgaGVhbHRoY2FyZSBpbiB0aGUgVUs6IEEgbWV0YS1ldGhub2dyYXBoeTwv
dGl0bGU+PHNlY29uZGFyeS10aXRsZT5QTG9TIE1lZDwvc2Vjb25kYXJ5LXRpdGxlPjwvdGl0bGVz
PjxwZXJpb2RpY2FsPjxmdWxsLXRpdGxlPlBMb1MgTWVkPC9mdWxsLXRpdGxlPjwvcGVyaW9kaWNh
bD48cGFnZXM+ZTEwMDQxMzk8L3BhZ2VzPjx2b2x1bWU+MTk8L3ZvbHVtZT48bnVtYmVyPjEyPC9u
dW1iZXI+PGVkaXRpb24+MjAyMi8xMi8xNDwvZWRpdGlvbj48a2V5d29yZHM+PGtleXdvcmQ+SHVt
YW5zPC9rZXl3b3JkPjxrZXl3b3JkPipFdGhuaWNpdHk8L2tleXdvcmQ+PGtleXdvcmQ+TWlub3Jp
dHkgR3JvdXBzPC9rZXl3b3JkPjxrZXl3b3JkPkRlbGl2ZXJ5IG9mIEhlYWx0aCBDYXJlPC9rZXl3
b3JkPjxrZXl3b3JkPkFudGhyb3BvbG9neSwgQ3VsdHVyYWw8L2tleXdvcmQ+PGtleXdvcmQ+Kk1l
bnRhbCBIZWFsdGggU2VydmljZXM8L2tleXdvcmQ+PGtleXdvcmQ+VW5pdGVkIEtpbmdkb208L2tl
eXdvcmQ+PC9rZXl3b3Jkcz48ZGF0ZXM+PHllYXI+MjAyMjwveWVhcj48cHViLWRhdGVzPjxkYXRl
PkRlYzwvZGF0ZT48L3B1Yi1kYXRlcz48L2RhdGVzPjxpc2JuPjE1NDktMTI3NyAoUHJpbnQpJiN4
RDsxNTQ5LTEyNzc8L2lzYm4+PGFjY2Vzc2lvbi1udW0+MzY1MTI1MjM8L2FjY2Vzc2lvbi1udW0+
PHVybHM+PC91cmxzPjxjdXN0b20yPlBNQzk3NDY5OTE8L2N1c3RvbTI+PGVsZWN0cm9uaWMtcmVz
b3VyY2UtbnVtPjEwLjEzNzEvam91cm5hbC5wbWVkLjEwMDQxMzk8L2VsZWN0cm9uaWMtcmVzb3Vy
Y2UtbnVtPjxyZW1vdGUtZGF0YWJhc2UtcHJvdmlkZXI+TkxNPC9yZW1vdGUtZGF0YWJhc2UtcHJv
dmlkZXI+PGxhbmd1YWdlPmVuZzwvbGFuZ3VhZ2U+PC9yZWNvcmQ+PC9DaXRlPjwvRW5kTm90ZT5=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 12</w:t>
      </w:r>
      <w:r w:rsidR="003D2FA5">
        <w:rPr>
          <w:rFonts w:ascii="Arial" w:hAnsi="Arial" w:cs="Arial"/>
          <w:sz w:val="20"/>
          <w:szCs w:val="20"/>
        </w:rPr>
        <w:fldChar w:fldCharType="end"/>
      </w:r>
    </w:p>
    <w:p w14:paraId="5EA3B607" w14:textId="34FD72BB"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Knowledge of health services</w: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sIDExLCAxMywgMjE8L3N0eWxlPjwvRGlzcGxheVRleHQ+PHJlY29yZD48cmVjLW51bWJlcj42
PC9yZWMtbnVtYmVyPjxmb3JlaWduLWtleXM+PGtleSBhcHA9IkVOIiBkYi1pZD0iNWRzdnh0djJ2
YTUweHZlcnMwOHZmejJ4OXhmdmY1ZnJzd2U1IiB0aW1lc3RhbXA9IjE3NDQwODM3OTIiPjY8L2tl
eT48L2ZvcmVpZ24ta2V5cz48cmVmLXR5cGUgbmFtZT0iSm91cm5hbCBBcnRpY2xlIj4xNzwvcmVm
LXR5cGU+PGNvbnRyaWJ1dG9ycz48YXV0aG9ycz48YXV0aG9yPlJhZGhhbW9ueSwgUi48L2F1dGhv
cj48YXV0aG9yPkNyb3NzLCBXLiBNLjwvYXV0aG9yPjxhdXRob3I+VG93bnNpbiwgTC48L2F1dGhv
cj48YXV0aG9yPkJhbmlrLCBCLjwvYXV0aG9yPjwvYXV0aG9ycz48L2NvbnRyaWJ1dG9ycz48YXV0
aC1hZGRyZXNzPkluc3RpdHV0ZSBvZiBIZWFsdGggYW5kIFdlbGxiZWluZywgRmVkZXJhdGlvbiBV
bml2ZXJzaXR5LCBCZXJ3aWNrLCBBdXN0cmFsaWEuJiN4RDtGZWRlcmF0aW9uIFVuaXZlcnNpdHks
IEJlcndpY2ssIEF1c3RyYWxpYS4mI3hEO1RvcnJlbnMgVW5pdmVyc2l0eSwgQWRlbGFpZGUsIFNv
dXRoIEF1c3RyYWxpYS4mI3hEO01hbm5hIEluc3RpdHV0ZSwgUmVnaW9uYWwgQXVzdHJhbGlhIE1l
bnRhbCBIZWFsdGggUmVzZWFyY2ggYW5kIFRyYWluaW5nIEluc3RpdHV0ZSwgQSBwcm9qZWN0IG9m
IFJlZ2lvbmFsIFVuaXZlcnNpdHkgTmV0d29yayAoUlVOKSwgbGVkIGJ5IHRoZSBVbml2ZXJzaXR5
IG9mIE5ldyBFbmdsYW5kLCBBcm1pZGFsZSwgTlNXLCBBdXN0cmFsaWEuPC9hdXRoLWFkZHJlc3M+
PHRpdGxlcz48dGl0bGU+UGVyc3BlY3RpdmVzIG9mIGN1bHR1cmFsbHkgYW5kIGxpbmd1aXN0aWNh
bGx5IGRpdmVyc2UgKENBTEQpIGNvbW11bml0eSBtZW1iZXJzIHJlZ2FyZGluZyBtZW50YWwgaGVh
bHRoIHNlcnZpY2VzOiBBIHF1YWxpdGF0aXZlIGFuYWx5c2lzPC90aXRsZT48c2Vjb25kYXJ5LXRp
dGxlPkogUHN5Y2hpYXRyIE1lbnQgSGVhbHRoIE51cnM8L3NlY29uZGFyeS10aXRsZT48L3RpdGxl
cz48cGVyaW9kaWNhbD48ZnVsbC10aXRsZT5KIFBzeWNoaWF0ciBNZW50IEhlYWx0aCBOdXJzPC9m
dWxsLXRpdGxlPjwvcGVyaW9kaWNhbD48cGFnZXM+ODUwLTg2NDwvcGFnZXM+PHZvbHVtZT4zMDwv
dm9sdW1lPjxudW1iZXI+NDwvbnVtYmVyPjxlZGl0aW9uPjIwMjMvMDMvMjM8L2VkaXRpb24+PGtl
eXdvcmRzPjxrZXl3b3JkPkh1bWFuczwva2V5d29yZD48a2V5d29yZD5BdXN0cmFsaWE8L2tleXdv
cmQ+PGtleXdvcmQ+KkhlYWx0aCBTZXJ2aWNlcyBBY2Nlc3NpYmlsaXR5PC9rZXl3b3JkPjxrZXl3
b3JkPkN1bHR1cmFsIERpdmVyc2l0eTwva2V5d29yZD48a2V5d29yZD4qTWVudGFsIEhlYWx0aCBT
ZXJ2aWNlczwva2V5d29yZD48a2V5d29yZD5IZWFsdGggUGVyc29ubmVsPC9rZXl3b3JkPjxrZXl3
b3JkPkNBTEQgY29tbXVuaXR5IGluIFZpY3RvcmlhPC9rZXl3b3JkPjxrZXl3b3JkPm1lbnRhbCBo
ZWFsdGggaXNzdWVzPC9rZXl3b3JkPjxrZXl3b3JkPnVuZGVyc3RhbmRpbmcgYW5kIGV4cGVyaWVu
Y2VzIG9mIG1lbnRhbCBoZWFsdGggc2VydmljZXM8L2tleXdvcmQ+PC9rZXl3b3Jkcz48ZGF0ZXM+
PHllYXI+MjAyMzwveWVhcj48cHViLWRhdGVzPjxkYXRlPkF1ZzwvZGF0ZT48L3B1Yi1kYXRlcz48
L2RhdGVzPjxpc2JuPjEzNjUtMjg1MCAoRWxlY3Ryb25pYykmI3hEOzEzNTEtMDEyNiAoTGlua2lu
Zyk8L2lzYm4+PGFjY2Vzc2lvbi1udW0+MzY5NDcxMDA8L2FjY2Vzc2lvbi1udW0+PHVybHM+PHJl
bGF0ZWQtdXJscz48dXJsPmh0dHBzOi8vd3d3Lm5jYmkubmxtLm5paC5nb3YvcHVibWVkLzM2OTQ3
MTAwPC91cmw+PC9yZWxhdGVkLXVybHM+PC91cmxzPjxlbGVjdHJvbmljLXJlc291cmNlLW51bT4x
MC4xMTExL2pwbS4xMjkxOTwvZWxlY3Ryb25pYy1yZXNvdXJjZS1udW0+PC9yZWNvcmQ+PC9DaXRl
PjxDaXRlPjxBdXRob3I+QWdnYXJ3YWw8L0F1dGhvcj48WWVhcj4yMDE2PC9ZZWFyPjxSZWNOdW0+
OTwvUmVjTnVtPjxyZWNvcmQ+PHJlYy1udW1iZXI+OTwvcmVjLW51bWJlcj48Zm9yZWlnbi1rZXlz
PjxrZXkgYXBwPSJFTiIgZGItaWQ9IjVkc3Z4dHYydmE1MHh2ZXJzMDh2ZnoyeDl4ZnZmNWZyc3dl
NSIgdGltZXN0YW1wPSIxNzQ0MTU5MjA1Ij45PC9rZXk+PC9mb3JlaWduLWtleXM+PHJlZi10eXBl
IG5hbWU9IkpvdXJuYWwgQXJ0aWNsZSI+MTc8L3JlZi10eXBlPjxjb250cmlidXRvcnM+PGF1dGhv
cnM+PGF1dGhvcj5BZ2dhcndhbCwgTi4gSy48L2F1dGhvcj48YXV0aG9yPlBpZWgsIE0uIEMuPC9h
dXRob3I+PGF1dGhvcj5EaXhvbiwgTC48L2F1dGhvcj48YXV0aG9yPkd1YXJuYWNjaWEsIFAuPC9h
dXRob3I+PGF1dGhvcj5BbGVncsOtYSwgTS48L2F1dGhvcj48YXV0aG9yPkxld2lzLUZlcm7DoW5k
ZXosIFIuPC9hdXRob3I+PC9hdXRob3JzPjwvY29udHJpYnV0b3JzPjxhdXRoLWFkZHJlc3M+Q29s
dW1iaWEgVW5pdmVyc2l0eSBEZXBhcnRtZW50IG9mIFBzeWNoaWF0cnkgYW5kIFRoZSBDZW50ZXIg
b2YgRXhjZWxsZW5jZSBmb3IgQ3VsdHVyYWwgQ29tcGV0ZW5jZSBhdCBUaGUgTmV3IFlvcmsgU3Rh
dGUgUHN5Y2hpYXRyaWMgSW5zdGl0dXRlLCBOZXcgWW9yaywgVVNBLiBFbGVjdHJvbmljIGFkZHJl
c3M6IGFnZ2Fyd2FAbnlzcGkuY29sdW1iaWEuZWR1LiYjeEQ7Q29sdW1iaWEgVW5pdmVyc2l0eSBD
b2xsZWdlIG9mIFBoeXNpY2lhbnMgYW5kIFN1cmdlb25zLCBOZXcgWW9yaywgVVNBLiYjeEQ7Q29s
dW1iaWEgVW5pdmVyc2l0eSBEZXBhcnRtZW50IG9mIFBzeWNoaWF0cnkgYW5kIFRoZSBOZXcgWW9y
ayBTdGF0ZSBQc3ljaGlhdHJpYyBJbnN0aXR1dGUsIE5ldyBZb3JrLCBVU0EuJiN4RDtJbnN0aXR1
dGUgZm9yIEhlYWx0aC4gSGVhbHRoIENhcmUgUG9saWN5ICZhbXA7IEFnaW5nIFJlc2VhcmNoLiBS
dXRnZXJzLFRoZSBTdGF0ZSBVbml2ZXJzaXR5IG9mIE5ldyBKZXJzZXksIE5ldyBCcnVuc3dpY2ss
IFVTQS4mI3hEO0NlbnRlciBmb3IgTXVsdGljdWx0dXJhbCBNZW50YWwgSGVhbHRoIFJlc2VhcmNo
IGFuZCBIYXJ2YXJkIE1lZGljYWwgU2Nob29sLCBTb21lcnZpbGxlLCBVU0EuJiN4RDtDb2x1bWJp
YSBVbml2ZXJzaXR5IERlcGFydG1lbnQgb2YgUHN5Y2hpYXRyeSBhbmQgVGhlIENlbnRlciBvZiBF
eGNlbGxlbmNlIGZvciBDdWx0dXJhbCBDb21wZXRlbmNlIGF0IFRoZSBOZXcgWW9yayBTdGF0ZSBQ
c3ljaGlhdHJpYyBJbnN0aXR1dGUsIE5ldyBZb3JrLCBVU0EuPC9hdXRoLWFkZHJlc3M+PHRpdGxl
cz48dGl0bGU+Q2xpbmljaWFuIGRlc2NyaXB0aW9ucyBvZiBjb21tdW5pY2F0aW9uIHN0cmF0ZWdp
ZXMgdG8gaW1wcm92ZSB0cmVhdG1lbnQgZW5nYWdlbWVudCBieSByYWNpYWwvZXRobmljIG1pbm9y
aXRpZXMgaW4gbWVudGFsIGhlYWx0aCBzZXJ2aWNlczogQSBzeXN0ZW1hdGljIHJldmlldzwvdGl0
bGU+PHNlY29uZGFyeS10aXRsZT5QYXRpZW50IEVkdWMgQ291bnM8L3NlY29uZGFyeS10aXRsZT48
L3RpdGxlcz48cGVyaW9kaWNhbD48ZnVsbC10aXRsZT5QYXRpZW50IEVkdWMgQ291bnM8L2Z1bGwt
dGl0bGU+PC9wZXJpb2RpY2FsPjxwYWdlcz4xOTgtMjA5PC9wYWdlcz48dm9sdW1lPjk5PC92b2x1
bWU+PG51bWJlcj4yPC9udW1iZXI+PGVkaXRpb24+MjAxNS8wOS8xNTwvZWRpdGlvbj48a2V5d29y
ZHM+PGtleXdvcmQ+QWRvbGVzY2VudDwva2V5d29yZD48a2V5d29yZD5BZHVsdDwva2V5d29yZD48
a2V5d29yZD5BZ2VkPC9rZXl3b3JkPjxrZXl3b3JkPipDb21tdW5pY2F0aW9uPC9rZXl3b3JkPjxr
ZXl3b3JkPipDb250aW51aXR5IG9mIFBhdGllbnQgQ2FyZTwva2V5d29yZD48a2V5d29yZD5DdWx0
dXJhbCBDb21wZXRlbmN5PC9rZXl3b3JkPjxrZXl3b3JkPkN1bHR1cmFsIERpdmVyc2l0eTwva2V5
d29yZD48a2V5d29yZD4qRXRobmljaXR5L3BzeWNob2xvZ3k8L2tleXdvcmQ+PGtleXdvcmQ+RmVt
YWxlPC9rZXl3b3JkPjxrZXl3b3JkPkh1bWFuczwva2V5d29yZD48a2V5d29yZD5NYWxlPC9rZXl3
b3JkPjxrZXl3b3JkPk1lbnRhbCBEaXNvcmRlcnMvKmV0aG5vbG9neS8qdGhlcmFweTwva2V5d29y
ZD48a2V5d29yZD5QYXRpZW50IEFjY2VwdGFuY2Ugb2YgSGVhbHRoIENhcmUvKmV0aG5vbG9neTwv
a2V5d29yZD48a2V5d29yZD5Qcm9mZXNzaW9uYWwtUGF0aWVudCBSZWxhdGlvbnM8L2tleXdvcmQ+
PGtleXdvcmQ+KlJhY2lhbCBHcm91cHMvcHN5Y2hvbG9neTwva2V5d29yZD48a2V5d29yZD5Dcm9z
cy1jdWx0dXJhbCBjb21tdW5pY2F0aW9uPC9rZXl3b3JkPjxrZXl3b3JkPkN1bHR1cmFsIHBzeWNo
aWF0cnk8L2tleXdvcmQ+PGtleXdvcmQ+TWVkaWNhbCBjb21tdW5pY2F0aW9uPC9rZXl3b3JkPjxr
ZXl3b3JkPlN5c3RlbWF0aWMgcmV2aWV3PC9rZXl3b3JkPjxrZXl3b3JkPlRyZWF0bWVudCBlbmdh
Z2VtZW50PC9rZXl3b3JkPjwva2V5d29yZHM+PGRhdGVzPjx5ZWFyPjIwMTY8L3llYXI+PHB1Yi1k
YXRlcz48ZGF0ZT5GZWI8L2RhdGU+PC9wdWItZGF0ZXM+PC9kYXRlcz48aXNibj4wNzM4LTM5OTEg
KFByaW50KSYjeEQ7MDczOC0zOTkxPC9pc2JuPjxhY2Nlc3Npb24tbnVtPjI2MzY1NDM2PC9hY2Nl
c3Npb24tbnVtPjx1cmxzPjwvdXJscz48Y3VzdG9tMj5QTUM0NzMzNDE2PC9jdXN0b20yPjxjdXN0
b202Pk5JSE1TNzIyNTg1PC9jdXN0b202PjxlbGVjdHJvbmljLXJlc291cmNlLW51bT4xMC4xMDE2
L2oucGVjLjIwMTUuMDkuMDAyPC9lbGVjdHJvbmljLXJlc291cmNlLW51bT48cmVtb3RlLWRhdGFi
YXNlLXByb3ZpZGVyPk5MTTwvcmVtb3RlLWRhdGFiYXNlLXByb3ZpZGVyPjxsYW5ndWFnZT5lbmc8
L2xhbmd1YWdlPjwvcmVjb3JkPjwvQ2l0ZT48Q2l0ZT48QXV0aG9yPlN0cmFpdG9uPC9BdXRob3I+
PFllYXI+MjAxODwvWWVhcj48UmVjTnVtPjM2PC9SZWNOdW0+PHJlY29yZD48cmVjLW51bWJlcj4z
NjwvcmVjLW51bWJlcj48Zm9yZWlnbi1rZXlzPjxrZXkgYXBwPSJFTiIgZGItaWQ9IjVkc3Z4dHYy
dmE1MHh2ZXJzMDh2ZnoyeDl4ZnZmNWZyc3dlNSIgdGltZXN0YW1wPSIxNzQ1MTE1NjA1Ij4zNjwv
a2V5PjwvZm9yZWlnbi1rZXlzPjxyZWYtdHlwZSBuYW1lPSJKb3VybmFsIEFydGljbGUiPjE3PC9y
ZWYtdHlwZT48Y29udHJpYnV0b3JzPjxhdXRob3JzPjxhdXRob3I+U3RyYWl0b24sIE0uIEwuPC9h
dXRob3I+PGF1dGhvcj5MZWRlc21hLCBILiBNLiBMLjwvYXV0aG9yPjxhdXRob3I+RG9ubmVsbHks
IFQuIFQuPC9hdXRob3I+PC9hdXRob3JzPjwvY29udHJpYnV0b3JzPjxhdXRoLWFkZHJlc3M+RGVw
YXJ0bWVudCBvZiBNZW50YWwgSGVhbHRoIGFuZCBTdWljaWRlLCBOb3J3ZWdpYW4gSW5zdGl0dXRl
IG9mIFB1YmxpYyBIZWFsdGgsIFAuTy4gYm94IDQ0MDQsIDA0MDMsIE9zbG8sIE5vcndheS4gTWVs
YW5pZS5TdHJhaXRvbkBmaGkubm8uJiN4RDtEZXBhcnRtZW50IG9mIENoaWxkIGFuZCBBZG9sZXNj
ZW50IFBzeWNoaWF0cnksIE9zbG8gVW5pdmVyc2l0eSBIb3NwaXRhbCwgUC5PLiBCb3ggNDk1Niwg
TnlkYWxlbiwgMDQyNCwgT3NsbywgTm9yd2F5LiYjeEQ7RmFjdWx0eSBvZiBOdXJzaW5nLCBDdW1t
aW5nIFNjaG9vbCBvZiBNZWRpY2luZSwgQ29tbXVuaXR5IEhlYWx0aCBTY2llbmNlcywgVW5pdmVy
c2l0eSBvZiBDYWxnYXJ5LCAyNTAwIFVuaXZlcnNpdHkgRHJpdmUgTlcsIENhbGdhcnksIEFCLCBU
Mk4gMU40LCBDYW5hZGEuPC9hdXRoLWFkZHJlc3M+PHRpdGxlcz48dGl0bGU+JnF1b3Q7SXQgaGFz
IG5vdCBvY2N1cnJlZCB0byBtZSB0byBzZWUgYSBkb2N0b3IgZm9yIHRoYXQga2luZCBvZiBmZWVs
aW5nJnF1b3Q7OiBhIHF1YWxpdGF0aXZlIHN0dWR5IG9mIEZpbGlwaW5hIGltbWlncmFudHMmYXBv
czsgcGVyY2VwdGlvbnMgb2YgaGVscCBzZWVraW5nIGZvciBtZW50YWwgaGVhbHRoIHByb2JsZW1z
PC90aXRsZT48c2Vjb25kYXJ5LXRpdGxlPkJNQyBXb21lbnMgSGVhbHRoPC9zZWNvbmRhcnktdGl0
bGU+PC90aXRsZXM+PHBlcmlvZGljYWw+PGZ1bGwtdGl0bGU+Qk1DIFdvbWVucyBIZWFsdGg8L2Z1
bGwtdGl0bGU+PC9wZXJpb2RpY2FsPjxwYWdlcz43MzwvcGFnZXM+PHZvbHVtZT4xODwvdm9sdW1l
PjxudW1iZXI+MTwvbnVtYmVyPjxlZGl0aW9uPjIwMTgvMDUvMjk8L2VkaXRpb24+PGtleXdvcmRz
PjxrZXl3b3JkPkFkdWx0PC9rZXl3b3JkPjxrZXl3b3JkPkF0dGl0dWRlIHRvIEhlYWx0aC8qZXRo
bm9sb2d5PC9rZXl3b3JkPjxrZXl3b3JkPkVtaWdyYW50cyBhbmQgSW1taWdyYW50cy8qcHN5Y2hv
bG9neS8qc3RhdGlzdGljcyAmYW1wOyBudW1lcmljYWwgZGF0YTwva2V5d29yZD48a2V5d29yZD5G
ZW1hbGU8L2tleXdvcmQ+PGtleXdvcmQ+SHVtYW5zPC9rZXl3b3JkPjxrZXl3b3JkPk1lbnRhbCBE
aXNvcmRlcnMvKmV0aG5vbG9neS8qcHN5Y2hvbG9neTwva2V5d29yZD48a2V5d29yZD5NaWRkbGUg
QWdlZDwva2V5d29yZD48a2V5d29yZD5Ob3J3YXkvZXRobm9sb2d5PC9rZXl3b3JkPjxrZXl3b3Jk
PlBhdGllbnQgQWNjZXB0YW5jZSBvZiBIZWFsdGggQ2FyZS9ldGhub2xvZ3kvKnBzeWNob2xvZ3kv
KnN0YXRpc3RpY3MgJmFtcDsgbnVtZXJpY2FsPC9rZXl3b3JkPjxrZXl3b3JkPmRhdGE8L2tleXdv
cmQ+PGtleXdvcmQ+UGhpbGlwcGluZXM8L2tleXdvcmQ+PGtleXdvcmQ+UXVhbGl0YXRpdmUgUmVz
ZWFyY2g8L2tleXdvcmQ+PGtleXdvcmQ+WW91bmcgQWR1bHQ8L2tleXdvcmQ+PGtleXdvcmQ+QWNj
ZXNzIHRvIGNhcmU8L2tleXdvcmQ+PGtleXdvcmQ+QmFycmllcnM8L2tleXdvcmQ+PGtleXdvcmQ+
SW1taWdyYW50czwva2V5d29yZD48a2V5d29yZD5NZW50YWwgaGVhbHRoPC9rZXl3b3JkPjxrZXl3
b3JkPldvbWVuJmFwb3M7cyBoZWFsdGg8L2tleXdvcmQ+PGtleXdvcmQ+SGVhbHRoLiBTaGUgaGFz
IGEgUGhEIGluIHBzeWNob2xvZ3kgYW5kIGFuIGludGVyZXN0IGluIGltbWlncmFudCBtZW50YWwg
aGVhbHRoPC9rZXl3b3JkPjxrZXl3b3JkPmFuZCB1c2Ugb2YgaGVhbHRoIGNhcmUgc2VydmljZXMu
IEhNTCBpcyBhIGNsaW5pY2FsIHBzeWNob2xvZ2lzdCBhdCBPc2xvPC9rZXl3b3JkPjxrZXl3b3Jk
PlVuaXZlcnNpdHkgSG9zcGl0YWwsIERlcGFydG1lbnQgb2YgQ2hpbGQgYW5kIEFkb2xlc2NlbnQg
UHN5Y2hpYXRyeS4gU2hlIGhhcyBhIFBIRDwva2V5d29yZD48a2V5d29yZD5pbiBjbGluaWNhbCBu
ZXVyb3BzeWNob2xvZ3kgYW5kIGFuIGludGVyZXN0IGluIGJpbGluZ3VhbGlzbSBhbmQgbWVudGFs
IGhlYWx0aC4gVEQ8L2tleXdvcmQ+PGtleXdvcmQ+aXMgYSBGdWxsIFByb2Zlc3NvciBhdCB0aGUg
VW5pdmVyc2l0eSBvZiBDYWxnYXJ5LCBGYWN1bHR5IG9mIE51cnNpbmcgYW5kIE1lZGljaW5lPC9r
ZXl3b3JkPjxrZXl3b3JkPmFuZCBmb3JtZXIgQXNzb2NpYXRlIERlYW4gZm9yIFJlc2VhcmNoIGF0
IHRoZSBVbml2ZXJzaXR5IG9mIENhbGdhcnkgLSBRYXRhci4gVEQmYXBvcztzPC9rZXl3b3JkPjxr
ZXl3b3JkPnJlc2VhcmNoIGZvY3VzZXMgb24gdGhlIEhlYWx0aCBhbmQgV2VsbG5lc3Mgb2YgcG9w
dWxhdGlvbnMgd2l0aCBkaXZlcnNlPC9rZXl3b3JkPjxrZXl3b3JkPmJhY2tncm91bmRzLCBpbmNs
dWRpbmcgbWVudGFsIGhlYWx0aGNhcmUsIG9uY29sb2d5LCBsaWZlc3R5bGUgcmlzayBmYWN0b3Jz
IHRoYXQ8L2tleXdvcmQ+PGtleXdvcmQ+Y29udHJpYnV0ZSB0byBjaHJvbmljIGRpc2Vhc2VzLCBh
bmQgcHJvbW90aW9uIG9mIGhlYWx0aHkgbGlmZXN0eWxlLiBFVEhJQ1M8L2tleXdvcmQ+PGtleXdv
cmQ+QVBQUk9WQUwgQU5EIENPTlNFTlQgVE8gUEFSVElDSVBBVEU6IEV0aGljYWwgYXBwcm92YWwg
d2FzIG9idGFpbmVkIGZyb20gdGhlPC9rZXl3b3JkPjxrZXl3b3JkPlJlZ2lvbmFsIENvbW1pdHRl
ZSBmb3IgTWVkaWNhbCBhbmQgSGVhbHRoIFJlc2VhcmNoIEV0aGljcywgV2VzdCBOb3J3YXk8L2tl
eXdvcmQ+PGtleXdvcmQ+KDIwMTMvNTQyL1JFSyBWZXN0KS4gQWxsIGluZm9ybWFudHMgZ2F2ZSB3
cml0dGVuIGNvbnNlbnQgdG8gcGFydGljaXBhdGUuPC9rZXl3b3JkPjxrZXl3b3JkPkNPTVBFVElO
RyBJTlRFUkVTVFM6IFRoZSBhdXRob3JzIGRlY2xhcmUgdGhhdCB0aGV5IGhhdmUgbm8gY29tcGV0
aW5nIGludGVyZXN0cy48L2tleXdvcmQ+PGtleXdvcmQ+UFVCTElTSEVSJmFwb3M7UyBOT1RFOiBT
cHJpbmdlciBOYXR1cmUgcmVtYWlucyBuZXV0cmFsIHdpdGggcmVnYXJkIHRvIGp1cmlzZGljdGlv
bmFsPC9rZXl3b3JkPjxrZXl3b3JkPmNsYWltcyBpbiBwdWJsaXNoZWQgbWFwcyBhbmQgaW5zdGl0
dXRpb25hbCBhZmZpbGlhdGlvbnMuPC9rZXl3b3JkPjwva2V5d29yZHM+PGRhdGVzPjx5ZWFyPjIw
MTg8L3llYXI+PHB1Yi1kYXRlcz48ZGF0ZT5NYXkgMjU8L2RhdGU+PC9wdWItZGF0ZXM+PC9kYXRl
cz48aXNibj4xNDcyLTY4NzQgKEVsZWN0cm9uaWMpJiN4RDsxNDcyLTY4NzQgKExpbmtpbmcpPC9p
c2JuPjxhY2Nlc3Npb24tbnVtPjI5ODAxNDQ3PC9hY2Nlc3Npb24tbnVtPjx1cmxzPjxyZWxhdGVk
LXVybHM+PHVybD5odHRwczovL3d3dy5uY2JpLm5sbS5uaWguZ292L3B1Ym1lZC8yOTgwMTQ0Nzwv
dXJsPjwvcmVsYXRlZC11cmxzPjwvdXJscz48Y3VzdG9tMj5QTUM1OTcwNDk3PC9jdXN0b20yPjxl
bGVjdHJvbmljLXJlc291cmNlLW51bT4xMC4xMTg2L3MxMjkwNS0wMTgtMDU2MS05PC9lbGVjdHJv
bmljLXJlc291cmNlLW51bT48L3JlY29yZD48L0NpdGU+PENpdGU+PEF1dGhvcj5QYW5kZXk8L0F1
dGhvcj48WWVhcj4yMDIyPC9ZZWFyPjxSZWNOdW0+MTQ8L1JlY051bT48cmVjb3JkPjxyZWMtbnVt
YmVyPjE0PC9yZWMtbnVtYmVyPjxmb3JlaWduLWtleXM+PGtleSBhcHA9IkVOIiBkYi1pZD0iNWRz
dnh0djJ2YTUweHZlcnMwOHZmejJ4OXhmdmY1ZnJzd2U1IiB0aW1lc3RhbXA9IjE3NDQxNjgyODUi
PjE0PC9rZXk+PC9mb3JlaWduLWtleXM+PHJlZi10eXBlIG5hbWU9IkpvdXJuYWwgQXJ0aWNsZSI+
MTc8L3JlZi10eXBlPjxjb250cmlidXRvcnM+PGF1dGhvcnM+PGF1dGhvcj5QYW5kZXksIE0uPC9h
dXRob3I+PGF1dGhvcj5LYW1ydWwsIFIuPC9hdXRob3I+PGF1dGhvcj5NaWNoYWVscywgQy4gUi48
L2F1dGhvcj48YXV0aG9yPk1jQ2Fycm9uLCBNLjwvYXV0aG9yPjwvYXV0aG9ycz48L2NvbnRyaWJ1
dG9ycz48YXV0aC1hZGRyZXNzPlJlc2VhcmNoIERlcGFydG1lbnQsIFNhc2thdGNoZXdhbiBIZWFs
dGggQXV0aG9yaXR5LCBXYXNjYW5hIFJlaGFiaWxpdGF0aW9uIENlbnRyZSwgMjE4MC0yM3JkIEF2
ZSwgUmVnaW5hLCBTSywgUzRTIDBBNSwgQ2FuYWRhLiBNYW1hdGEuUGFuZGV5QHNhc2toZWFsdGhh
dXRob3JpdHkuY2EuJiN4RDtEZXBhcnRtZW50IG9mIEFjYWRlbWljIEZhbWlseSBNZWRpY2luZSwg
VW5pdmVyc2l0eSBvZiBTYXNrYXRjaGV3YW4sIDE2MjEgQWxiZXJ0IFN0ICMxNzIsIFJlZ2luYSwg
U0ssIFM0UCAyUzUsIENhbmFkYS4mI3hEO1Jlc2VhcmNoIERlcGFydG1lbnQsIFNhc2thdGNoZXdh
biBIZWFsdGggQXV0aG9yaXR5LCBXYXNjYW5hIFJlaGFiaWxpdGF0aW9uIENlbnRyZSwgMjE4MC0y
M3JkIEF2ZSwgUmVnaW5hLCBTSywgUzRTIDBBNSwgQ2FuYWRhLjwvYXV0aC1hZGRyZXNzPjx0aXRs
ZXM+PHRpdGxlPlBlcmNlcHRpb25zIG9mIG1lbnRhbCBoZWFsdGggYW5kIHV0aWxpemF0aW9uIG9m
IG1lbnRhbCBoZWFsdGggc2VydmljZXMgYW1vbmcgbmV3IGltbWlncmFudHMgaW4gQ2FuYWRhOiBB
IHF1YWxpdGF0aXZlIHN0dWR5PC90aXRsZT48c2Vjb25kYXJ5LXRpdGxlPkNvbW11bml0eSBNZW50
IEhlYWx0aCBKPC9zZWNvbmRhcnktdGl0bGU+PC90aXRsZXM+PHBlcmlvZGljYWw+PGZ1bGwtdGl0
bGU+Q29tbXVuaXR5IE1lbnQgSGVhbHRoIEo8L2Z1bGwtdGl0bGU+PC9wZXJpb2RpY2FsPjxwYWdl
cz4zOTQtNDA0PC9wYWdlcz48dm9sdW1lPjU4PC92b2x1bWU+PG51bWJlcj4yPC9udW1iZXI+PGVk
aXRpb24+MjAyMS8wNS8yOTwvZWRpdGlvbj48a2V5d29yZHM+PGtleXdvcmQ+Q2FuYWRhPC9rZXl3
b3JkPjxrZXl3b3JkPipFbWlncmFudHMgYW5kIEltbWlncmFudHM8L2tleXdvcmQ+PGtleXdvcmQ+
SGVhbHRoIFNlcnZpY2VzIEFjY2Vzc2liaWxpdHk8L2tleXdvcmQ+PGtleXdvcmQ+SHVtYW5zPC9r
ZXl3b3JkPjxrZXl3b3JkPk1lbnRhbCBIZWFsdGg8L2tleXdvcmQ+PGtleXdvcmQ+Kk1lbnRhbCBI
ZWFsdGggU2VydmljZXM8L2tleXdvcmQ+PGtleXdvcmQ+QmFycmllcnMgdG8gbWVudGFsIGhlYWx0
aCBjYXJlPC9rZXl3b3JkPjxrZXl3b3JkPk1lbnRhbCBoZWFsdGggdXRpbGl6YXRpb248L2tleXdv
cmQ+PGtleXdvcmQ+TmV3IGltbWlncmFudHM8L2tleXdvcmQ+PC9rZXl3b3Jkcz48ZGF0ZXM+PHll
YXI+MjAyMjwveWVhcj48cHViLWRhdGVzPjxkYXRlPkZlYjwvZGF0ZT48L3B1Yi1kYXRlcz48L2Rh
dGVzPjxpc2JuPjAwMTAtMzg1MzwvaXNibj48YWNjZXNzaW9uLW51bT4zNDA0Nzg2MjwvYWNjZXNz
aW9uLW51bT48dXJscz48L3VybHM+PGVsZWN0cm9uaWMtcmVzb3VyY2UtbnVtPjEwLjEwMDcvczEw
NTk3LTAyMS0wMDgzNi0zPC9lbGVjdHJvbmljLXJlc291cmNlLW51bT48cmVtb3RlLWRhdGFiYXNl
LXByb3ZpZGVyPk5MTTwvcmVtb3RlLWRhdGFiYXNlLXByb3ZpZGVyPjxsYW5ndWFnZT5lbmc8L2xh
bmd1YWdlPjwvcmVjb3JkPjwvQ2l0ZT48L0VuZE5vdGU+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sIDExLCAxMywgMjE8L3N0eWxlPjwvRGlzcGxheVRleHQ+PHJlY29yZD48cmVjLW51bWJlcj42
PC9yZWMtbnVtYmVyPjxmb3JlaWduLWtleXM+PGtleSBhcHA9IkVOIiBkYi1pZD0iNWRzdnh0djJ2
YTUweHZlcnMwOHZmejJ4OXhmdmY1ZnJzd2U1IiB0aW1lc3RhbXA9IjE3NDQwODM3OTIiPjY8L2tl
eT48L2ZvcmVpZ24ta2V5cz48cmVmLXR5cGUgbmFtZT0iSm91cm5hbCBBcnRpY2xlIj4xNzwvcmVm
LXR5cGU+PGNvbnRyaWJ1dG9ycz48YXV0aG9ycz48YXV0aG9yPlJhZGhhbW9ueSwgUi48L2F1dGhv
cj48YXV0aG9yPkNyb3NzLCBXLiBNLjwvYXV0aG9yPjxhdXRob3I+VG93bnNpbiwgTC48L2F1dGhv
cj48YXV0aG9yPkJhbmlrLCBCLjwvYXV0aG9yPjwvYXV0aG9ycz48L2NvbnRyaWJ1dG9ycz48YXV0
aC1hZGRyZXNzPkluc3RpdHV0ZSBvZiBIZWFsdGggYW5kIFdlbGxiZWluZywgRmVkZXJhdGlvbiBV
bml2ZXJzaXR5LCBCZXJ3aWNrLCBBdXN0cmFsaWEuJiN4RDtGZWRlcmF0aW9uIFVuaXZlcnNpdHks
IEJlcndpY2ssIEF1c3RyYWxpYS4mI3hEO1RvcnJlbnMgVW5pdmVyc2l0eSwgQWRlbGFpZGUsIFNv
dXRoIEF1c3RyYWxpYS4mI3hEO01hbm5hIEluc3RpdHV0ZSwgUmVnaW9uYWwgQXVzdHJhbGlhIE1l
bnRhbCBIZWFsdGggUmVzZWFyY2ggYW5kIFRyYWluaW5nIEluc3RpdHV0ZSwgQSBwcm9qZWN0IG9m
IFJlZ2lvbmFsIFVuaXZlcnNpdHkgTmV0d29yayAoUlVOKSwgbGVkIGJ5IHRoZSBVbml2ZXJzaXR5
IG9mIE5ldyBFbmdsYW5kLCBBcm1pZGFsZSwgTlNXLCBBdXN0cmFsaWEuPC9hdXRoLWFkZHJlc3M+
PHRpdGxlcz48dGl0bGU+UGVyc3BlY3RpdmVzIG9mIGN1bHR1cmFsbHkgYW5kIGxpbmd1aXN0aWNh
bGx5IGRpdmVyc2UgKENBTEQpIGNvbW11bml0eSBtZW1iZXJzIHJlZ2FyZGluZyBtZW50YWwgaGVh
bHRoIHNlcnZpY2VzOiBBIHF1YWxpdGF0aXZlIGFuYWx5c2lzPC90aXRsZT48c2Vjb25kYXJ5LXRp
dGxlPkogUHN5Y2hpYXRyIE1lbnQgSGVhbHRoIE51cnM8L3NlY29uZGFyeS10aXRsZT48L3RpdGxl
cz48cGVyaW9kaWNhbD48ZnVsbC10aXRsZT5KIFBzeWNoaWF0ciBNZW50IEhlYWx0aCBOdXJzPC9m
dWxsLXRpdGxlPjwvcGVyaW9kaWNhbD48cGFnZXM+ODUwLTg2NDwvcGFnZXM+PHZvbHVtZT4zMDwv
dm9sdW1lPjxudW1iZXI+NDwvbnVtYmVyPjxlZGl0aW9uPjIwMjMvMDMvMjM8L2VkaXRpb24+PGtl
eXdvcmRzPjxrZXl3b3JkPkh1bWFuczwva2V5d29yZD48a2V5d29yZD5BdXN0cmFsaWE8L2tleXdv
cmQ+PGtleXdvcmQ+KkhlYWx0aCBTZXJ2aWNlcyBBY2Nlc3NpYmlsaXR5PC9rZXl3b3JkPjxrZXl3
b3JkPkN1bHR1cmFsIERpdmVyc2l0eTwva2V5d29yZD48a2V5d29yZD4qTWVudGFsIEhlYWx0aCBT
ZXJ2aWNlczwva2V5d29yZD48a2V5d29yZD5IZWFsdGggUGVyc29ubmVsPC9rZXl3b3JkPjxrZXl3
b3JkPkNBTEQgY29tbXVuaXR5IGluIFZpY3RvcmlhPC9rZXl3b3JkPjxrZXl3b3JkPm1lbnRhbCBo
ZWFsdGggaXNzdWVzPC9rZXl3b3JkPjxrZXl3b3JkPnVuZGVyc3RhbmRpbmcgYW5kIGV4cGVyaWVu
Y2VzIG9mIG1lbnRhbCBoZWFsdGggc2VydmljZXM8L2tleXdvcmQ+PC9rZXl3b3Jkcz48ZGF0ZXM+
PHllYXI+MjAyMzwveWVhcj48cHViLWRhdGVzPjxkYXRlPkF1ZzwvZGF0ZT48L3B1Yi1kYXRlcz48
L2RhdGVzPjxpc2JuPjEzNjUtMjg1MCAoRWxlY3Ryb25pYykmI3hEOzEzNTEtMDEyNiAoTGlua2lu
Zyk8L2lzYm4+PGFjY2Vzc2lvbi1udW0+MzY5NDcxMDA8L2FjY2Vzc2lvbi1udW0+PHVybHM+PHJl
bGF0ZWQtdXJscz48dXJsPmh0dHBzOi8vd3d3Lm5jYmkubmxtLm5paC5nb3YvcHVibWVkLzM2OTQ3
MTAwPC91cmw+PC9yZWxhdGVkLXVybHM+PC91cmxzPjxlbGVjdHJvbmljLXJlc291cmNlLW51bT4x
MC4xMTExL2pwbS4xMjkxOTwvZWxlY3Ryb25pYy1yZXNvdXJjZS1udW0+PC9yZWNvcmQ+PC9DaXRl
PjxDaXRlPjxBdXRob3I+QWdnYXJ3YWw8L0F1dGhvcj48WWVhcj4yMDE2PC9ZZWFyPjxSZWNOdW0+
OTwvUmVjTnVtPjxyZWNvcmQ+PHJlYy1udW1iZXI+OTwvcmVjLW51bWJlcj48Zm9yZWlnbi1rZXlz
PjxrZXkgYXBwPSJFTiIgZGItaWQ9IjVkc3Z4dHYydmE1MHh2ZXJzMDh2ZnoyeDl4ZnZmNWZyc3dl
NSIgdGltZXN0YW1wPSIxNzQ0MTU5MjA1Ij45PC9rZXk+PC9mb3JlaWduLWtleXM+PHJlZi10eXBl
IG5hbWU9IkpvdXJuYWwgQXJ0aWNsZSI+MTc8L3JlZi10eXBlPjxjb250cmlidXRvcnM+PGF1dGhv
cnM+PGF1dGhvcj5BZ2dhcndhbCwgTi4gSy48L2F1dGhvcj48YXV0aG9yPlBpZWgsIE0uIEMuPC9h
dXRob3I+PGF1dGhvcj5EaXhvbiwgTC48L2F1dGhvcj48YXV0aG9yPkd1YXJuYWNjaWEsIFAuPC9h
dXRob3I+PGF1dGhvcj5BbGVncsOtYSwgTS48L2F1dGhvcj48YXV0aG9yPkxld2lzLUZlcm7DoW5k
ZXosIFIuPC9hdXRob3I+PC9hdXRob3JzPjwvY29udHJpYnV0b3JzPjxhdXRoLWFkZHJlc3M+Q29s
dW1iaWEgVW5pdmVyc2l0eSBEZXBhcnRtZW50IG9mIFBzeWNoaWF0cnkgYW5kIFRoZSBDZW50ZXIg
b2YgRXhjZWxsZW5jZSBmb3IgQ3VsdHVyYWwgQ29tcGV0ZW5jZSBhdCBUaGUgTmV3IFlvcmsgU3Rh
dGUgUHN5Y2hpYXRyaWMgSW5zdGl0dXRlLCBOZXcgWW9yaywgVVNBLiBFbGVjdHJvbmljIGFkZHJl
c3M6IGFnZ2Fyd2FAbnlzcGkuY29sdW1iaWEuZWR1LiYjeEQ7Q29sdW1iaWEgVW5pdmVyc2l0eSBD
b2xsZWdlIG9mIFBoeXNpY2lhbnMgYW5kIFN1cmdlb25zLCBOZXcgWW9yaywgVVNBLiYjeEQ7Q29s
dW1iaWEgVW5pdmVyc2l0eSBEZXBhcnRtZW50IG9mIFBzeWNoaWF0cnkgYW5kIFRoZSBOZXcgWW9y
ayBTdGF0ZSBQc3ljaGlhdHJpYyBJbnN0aXR1dGUsIE5ldyBZb3JrLCBVU0EuJiN4RDtJbnN0aXR1
dGUgZm9yIEhlYWx0aC4gSGVhbHRoIENhcmUgUG9saWN5ICZhbXA7IEFnaW5nIFJlc2VhcmNoLiBS
dXRnZXJzLFRoZSBTdGF0ZSBVbml2ZXJzaXR5IG9mIE5ldyBKZXJzZXksIE5ldyBCcnVuc3dpY2ss
IFVTQS4mI3hEO0NlbnRlciBmb3IgTXVsdGljdWx0dXJhbCBNZW50YWwgSGVhbHRoIFJlc2VhcmNo
IGFuZCBIYXJ2YXJkIE1lZGljYWwgU2Nob29sLCBTb21lcnZpbGxlLCBVU0EuJiN4RDtDb2x1bWJp
YSBVbml2ZXJzaXR5IERlcGFydG1lbnQgb2YgUHN5Y2hpYXRyeSBhbmQgVGhlIENlbnRlciBvZiBF
eGNlbGxlbmNlIGZvciBDdWx0dXJhbCBDb21wZXRlbmNlIGF0IFRoZSBOZXcgWW9yayBTdGF0ZSBQ
c3ljaGlhdHJpYyBJbnN0aXR1dGUsIE5ldyBZb3JrLCBVU0EuPC9hdXRoLWFkZHJlc3M+PHRpdGxl
cz48dGl0bGU+Q2xpbmljaWFuIGRlc2NyaXB0aW9ucyBvZiBjb21tdW5pY2F0aW9uIHN0cmF0ZWdp
ZXMgdG8gaW1wcm92ZSB0cmVhdG1lbnQgZW5nYWdlbWVudCBieSByYWNpYWwvZXRobmljIG1pbm9y
aXRpZXMgaW4gbWVudGFsIGhlYWx0aCBzZXJ2aWNlczogQSBzeXN0ZW1hdGljIHJldmlldzwvdGl0
bGU+PHNlY29uZGFyeS10aXRsZT5QYXRpZW50IEVkdWMgQ291bnM8L3NlY29uZGFyeS10aXRsZT48
L3RpdGxlcz48cGVyaW9kaWNhbD48ZnVsbC10aXRsZT5QYXRpZW50IEVkdWMgQ291bnM8L2Z1bGwt
dGl0bGU+PC9wZXJpb2RpY2FsPjxwYWdlcz4xOTgtMjA5PC9wYWdlcz48dm9sdW1lPjk5PC92b2x1
bWU+PG51bWJlcj4yPC9udW1iZXI+PGVkaXRpb24+MjAxNS8wOS8xNTwvZWRpdGlvbj48a2V5d29y
ZHM+PGtleXdvcmQ+QWRvbGVzY2VudDwva2V5d29yZD48a2V5d29yZD5BZHVsdDwva2V5d29yZD48
a2V5d29yZD5BZ2VkPC9rZXl3b3JkPjxrZXl3b3JkPipDb21tdW5pY2F0aW9uPC9rZXl3b3JkPjxr
ZXl3b3JkPipDb250aW51aXR5IG9mIFBhdGllbnQgQ2FyZTwva2V5d29yZD48a2V5d29yZD5DdWx0
dXJhbCBDb21wZXRlbmN5PC9rZXl3b3JkPjxrZXl3b3JkPkN1bHR1cmFsIERpdmVyc2l0eTwva2V5
d29yZD48a2V5d29yZD4qRXRobmljaXR5L3BzeWNob2xvZ3k8L2tleXdvcmQ+PGtleXdvcmQ+RmVt
YWxlPC9rZXl3b3JkPjxrZXl3b3JkPkh1bWFuczwva2V5d29yZD48a2V5d29yZD5NYWxlPC9rZXl3
b3JkPjxrZXl3b3JkPk1lbnRhbCBEaXNvcmRlcnMvKmV0aG5vbG9neS8qdGhlcmFweTwva2V5d29y
ZD48a2V5d29yZD5QYXRpZW50IEFjY2VwdGFuY2Ugb2YgSGVhbHRoIENhcmUvKmV0aG5vbG9neTwv
a2V5d29yZD48a2V5d29yZD5Qcm9mZXNzaW9uYWwtUGF0aWVudCBSZWxhdGlvbnM8L2tleXdvcmQ+
PGtleXdvcmQ+KlJhY2lhbCBHcm91cHMvcHN5Y2hvbG9neTwva2V5d29yZD48a2V5d29yZD5Dcm9z
cy1jdWx0dXJhbCBjb21tdW5pY2F0aW9uPC9rZXl3b3JkPjxrZXl3b3JkPkN1bHR1cmFsIHBzeWNo
aWF0cnk8L2tleXdvcmQ+PGtleXdvcmQ+TWVkaWNhbCBjb21tdW5pY2F0aW9uPC9rZXl3b3JkPjxr
ZXl3b3JkPlN5c3RlbWF0aWMgcmV2aWV3PC9rZXl3b3JkPjxrZXl3b3JkPlRyZWF0bWVudCBlbmdh
Z2VtZW50PC9rZXl3b3JkPjwva2V5d29yZHM+PGRhdGVzPjx5ZWFyPjIwMTY8L3llYXI+PHB1Yi1k
YXRlcz48ZGF0ZT5GZWI8L2RhdGU+PC9wdWItZGF0ZXM+PC9kYXRlcz48aXNibj4wNzM4LTM5OTEg
KFByaW50KSYjeEQ7MDczOC0zOTkxPC9pc2JuPjxhY2Nlc3Npb24tbnVtPjI2MzY1NDM2PC9hY2Nl
c3Npb24tbnVtPjx1cmxzPjwvdXJscz48Y3VzdG9tMj5QTUM0NzMzNDE2PC9jdXN0b20yPjxjdXN0
b202Pk5JSE1TNzIyNTg1PC9jdXN0b202PjxlbGVjdHJvbmljLXJlc291cmNlLW51bT4xMC4xMDE2
L2oucGVjLjIwMTUuMDkuMDAyPC9lbGVjdHJvbmljLXJlc291cmNlLW51bT48cmVtb3RlLWRhdGFi
YXNlLXByb3ZpZGVyPk5MTTwvcmVtb3RlLWRhdGFiYXNlLXByb3ZpZGVyPjxsYW5ndWFnZT5lbmc8
L2xhbmd1YWdlPjwvcmVjb3JkPjwvQ2l0ZT48Q2l0ZT48QXV0aG9yPlN0cmFpdG9uPC9BdXRob3I+
PFllYXI+MjAxODwvWWVhcj48UmVjTnVtPjM2PC9SZWNOdW0+PHJlY29yZD48cmVjLW51bWJlcj4z
NjwvcmVjLW51bWJlcj48Zm9yZWlnbi1rZXlzPjxrZXkgYXBwPSJFTiIgZGItaWQ9IjVkc3Z4dHYy
dmE1MHh2ZXJzMDh2ZnoyeDl4ZnZmNWZyc3dlNSIgdGltZXN0YW1wPSIxNzQ1MTE1NjA1Ij4zNjwv
a2V5PjwvZm9yZWlnbi1rZXlzPjxyZWYtdHlwZSBuYW1lPSJKb3VybmFsIEFydGljbGUiPjE3PC9y
ZWYtdHlwZT48Y29udHJpYnV0b3JzPjxhdXRob3JzPjxhdXRob3I+U3RyYWl0b24sIE0uIEwuPC9h
dXRob3I+PGF1dGhvcj5MZWRlc21hLCBILiBNLiBMLjwvYXV0aG9yPjxhdXRob3I+RG9ubmVsbHks
IFQuIFQuPC9hdXRob3I+PC9hdXRob3JzPjwvY29udHJpYnV0b3JzPjxhdXRoLWFkZHJlc3M+RGVw
YXJ0bWVudCBvZiBNZW50YWwgSGVhbHRoIGFuZCBTdWljaWRlLCBOb3J3ZWdpYW4gSW5zdGl0dXRl
IG9mIFB1YmxpYyBIZWFsdGgsIFAuTy4gYm94IDQ0MDQsIDA0MDMsIE9zbG8sIE5vcndheS4gTWVs
YW5pZS5TdHJhaXRvbkBmaGkubm8uJiN4RDtEZXBhcnRtZW50IG9mIENoaWxkIGFuZCBBZG9sZXNj
ZW50IFBzeWNoaWF0cnksIE9zbG8gVW5pdmVyc2l0eSBIb3NwaXRhbCwgUC5PLiBCb3ggNDk1Niwg
TnlkYWxlbiwgMDQyNCwgT3NsbywgTm9yd2F5LiYjeEQ7RmFjdWx0eSBvZiBOdXJzaW5nLCBDdW1t
aW5nIFNjaG9vbCBvZiBNZWRpY2luZSwgQ29tbXVuaXR5IEhlYWx0aCBTY2llbmNlcywgVW5pdmVy
c2l0eSBvZiBDYWxnYXJ5LCAyNTAwIFVuaXZlcnNpdHkgRHJpdmUgTlcsIENhbGdhcnksIEFCLCBU
Mk4gMU40LCBDYW5hZGEuPC9hdXRoLWFkZHJlc3M+PHRpdGxlcz48dGl0bGU+JnF1b3Q7SXQgaGFz
IG5vdCBvY2N1cnJlZCB0byBtZSB0byBzZWUgYSBkb2N0b3IgZm9yIHRoYXQga2luZCBvZiBmZWVs
aW5nJnF1b3Q7OiBhIHF1YWxpdGF0aXZlIHN0dWR5IG9mIEZpbGlwaW5hIGltbWlncmFudHMmYXBv
czsgcGVyY2VwdGlvbnMgb2YgaGVscCBzZWVraW5nIGZvciBtZW50YWwgaGVhbHRoIHByb2JsZW1z
PC90aXRsZT48c2Vjb25kYXJ5LXRpdGxlPkJNQyBXb21lbnMgSGVhbHRoPC9zZWNvbmRhcnktdGl0
bGU+PC90aXRsZXM+PHBlcmlvZGljYWw+PGZ1bGwtdGl0bGU+Qk1DIFdvbWVucyBIZWFsdGg8L2Z1
bGwtdGl0bGU+PC9wZXJpb2RpY2FsPjxwYWdlcz43MzwvcGFnZXM+PHZvbHVtZT4xODwvdm9sdW1l
PjxudW1iZXI+MTwvbnVtYmVyPjxlZGl0aW9uPjIwMTgvMDUvMjk8L2VkaXRpb24+PGtleXdvcmRz
PjxrZXl3b3JkPkFkdWx0PC9rZXl3b3JkPjxrZXl3b3JkPkF0dGl0dWRlIHRvIEhlYWx0aC8qZXRo
bm9sb2d5PC9rZXl3b3JkPjxrZXl3b3JkPkVtaWdyYW50cyBhbmQgSW1taWdyYW50cy8qcHN5Y2hv
bG9neS8qc3RhdGlzdGljcyAmYW1wOyBudW1lcmljYWwgZGF0YTwva2V5d29yZD48a2V5d29yZD5G
ZW1hbGU8L2tleXdvcmQ+PGtleXdvcmQ+SHVtYW5zPC9rZXl3b3JkPjxrZXl3b3JkPk1lbnRhbCBE
aXNvcmRlcnMvKmV0aG5vbG9neS8qcHN5Y2hvbG9neTwva2V5d29yZD48a2V5d29yZD5NaWRkbGUg
QWdlZDwva2V5d29yZD48a2V5d29yZD5Ob3J3YXkvZXRobm9sb2d5PC9rZXl3b3JkPjxrZXl3b3Jk
PlBhdGllbnQgQWNjZXB0YW5jZSBvZiBIZWFsdGggQ2FyZS9ldGhub2xvZ3kvKnBzeWNob2xvZ3kv
KnN0YXRpc3RpY3MgJmFtcDsgbnVtZXJpY2FsPC9rZXl3b3JkPjxrZXl3b3JkPmRhdGE8L2tleXdv
cmQ+PGtleXdvcmQ+UGhpbGlwcGluZXM8L2tleXdvcmQ+PGtleXdvcmQ+UXVhbGl0YXRpdmUgUmVz
ZWFyY2g8L2tleXdvcmQ+PGtleXdvcmQ+WW91bmcgQWR1bHQ8L2tleXdvcmQ+PGtleXdvcmQ+QWNj
ZXNzIHRvIGNhcmU8L2tleXdvcmQ+PGtleXdvcmQ+QmFycmllcnM8L2tleXdvcmQ+PGtleXdvcmQ+
SW1taWdyYW50czwva2V5d29yZD48a2V5d29yZD5NZW50YWwgaGVhbHRoPC9rZXl3b3JkPjxrZXl3
b3JkPldvbWVuJmFwb3M7cyBoZWFsdGg8L2tleXdvcmQ+PGtleXdvcmQ+SGVhbHRoLiBTaGUgaGFz
IGEgUGhEIGluIHBzeWNob2xvZ3kgYW5kIGFuIGludGVyZXN0IGluIGltbWlncmFudCBtZW50YWwg
aGVhbHRoPC9rZXl3b3JkPjxrZXl3b3JkPmFuZCB1c2Ugb2YgaGVhbHRoIGNhcmUgc2VydmljZXMu
IEhNTCBpcyBhIGNsaW5pY2FsIHBzeWNob2xvZ2lzdCBhdCBPc2xvPC9rZXl3b3JkPjxrZXl3b3Jk
PlVuaXZlcnNpdHkgSG9zcGl0YWwsIERlcGFydG1lbnQgb2YgQ2hpbGQgYW5kIEFkb2xlc2NlbnQg
UHN5Y2hpYXRyeS4gU2hlIGhhcyBhIFBIRDwva2V5d29yZD48a2V5d29yZD5pbiBjbGluaWNhbCBu
ZXVyb3BzeWNob2xvZ3kgYW5kIGFuIGludGVyZXN0IGluIGJpbGluZ3VhbGlzbSBhbmQgbWVudGFs
IGhlYWx0aC4gVEQ8L2tleXdvcmQ+PGtleXdvcmQ+aXMgYSBGdWxsIFByb2Zlc3NvciBhdCB0aGUg
VW5pdmVyc2l0eSBvZiBDYWxnYXJ5LCBGYWN1bHR5IG9mIE51cnNpbmcgYW5kIE1lZGljaW5lPC9r
ZXl3b3JkPjxrZXl3b3JkPmFuZCBmb3JtZXIgQXNzb2NpYXRlIERlYW4gZm9yIFJlc2VhcmNoIGF0
IHRoZSBVbml2ZXJzaXR5IG9mIENhbGdhcnkgLSBRYXRhci4gVEQmYXBvcztzPC9rZXl3b3JkPjxr
ZXl3b3JkPnJlc2VhcmNoIGZvY3VzZXMgb24gdGhlIEhlYWx0aCBhbmQgV2VsbG5lc3Mgb2YgcG9w
dWxhdGlvbnMgd2l0aCBkaXZlcnNlPC9rZXl3b3JkPjxrZXl3b3JkPmJhY2tncm91bmRzLCBpbmNs
dWRpbmcgbWVudGFsIGhlYWx0aGNhcmUsIG9uY29sb2d5LCBsaWZlc3R5bGUgcmlzayBmYWN0b3Jz
IHRoYXQ8L2tleXdvcmQ+PGtleXdvcmQ+Y29udHJpYnV0ZSB0byBjaHJvbmljIGRpc2Vhc2VzLCBh
bmQgcHJvbW90aW9uIG9mIGhlYWx0aHkgbGlmZXN0eWxlLiBFVEhJQ1M8L2tleXdvcmQ+PGtleXdv
cmQ+QVBQUk9WQUwgQU5EIENPTlNFTlQgVE8gUEFSVElDSVBBVEU6IEV0aGljYWwgYXBwcm92YWwg
d2FzIG9idGFpbmVkIGZyb20gdGhlPC9rZXl3b3JkPjxrZXl3b3JkPlJlZ2lvbmFsIENvbW1pdHRl
ZSBmb3IgTWVkaWNhbCBhbmQgSGVhbHRoIFJlc2VhcmNoIEV0aGljcywgV2VzdCBOb3J3YXk8L2tl
eXdvcmQ+PGtleXdvcmQ+KDIwMTMvNTQyL1JFSyBWZXN0KS4gQWxsIGluZm9ybWFudHMgZ2F2ZSB3
cml0dGVuIGNvbnNlbnQgdG8gcGFydGljaXBhdGUuPC9rZXl3b3JkPjxrZXl3b3JkPkNPTVBFVElO
RyBJTlRFUkVTVFM6IFRoZSBhdXRob3JzIGRlY2xhcmUgdGhhdCB0aGV5IGhhdmUgbm8gY29tcGV0
aW5nIGludGVyZXN0cy48L2tleXdvcmQ+PGtleXdvcmQ+UFVCTElTSEVSJmFwb3M7UyBOT1RFOiBT
cHJpbmdlciBOYXR1cmUgcmVtYWlucyBuZXV0cmFsIHdpdGggcmVnYXJkIHRvIGp1cmlzZGljdGlv
bmFsPC9rZXl3b3JkPjxrZXl3b3JkPmNsYWltcyBpbiBwdWJsaXNoZWQgbWFwcyBhbmQgaW5zdGl0
dXRpb25hbCBhZmZpbGlhdGlvbnMuPC9rZXl3b3JkPjwva2V5d29yZHM+PGRhdGVzPjx5ZWFyPjIw
MTg8L3llYXI+PHB1Yi1kYXRlcz48ZGF0ZT5NYXkgMjU8L2RhdGU+PC9wdWItZGF0ZXM+PC9kYXRl
cz48aXNibj4xNDcyLTY4NzQgKEVsZWN0cm9uaWMpJiN4RDsxNDcyLTY4NzQgKExpbmtpbmcpPC9p
c2JuPjxhY2Nlc3Npb24tbnVtPjI5ODAxNDQ3PC9hY2Nlc3Npb24tbnVtPjx1cmxzPjxyZWxhdGVk
LXVybHM+PHVybD5odHRwczovL3d3dy5uY2JpLm5sbS5uaWguZ292L3B1Ym1lZC8yOTgwMTQ0Nzwv
dXJsPjwvcmVsYXRlZC11cmxzPjwvdXJscz48Y3VzdG9tMj5QTUM1OTcwNDk3PC9jdXN0b20yPjxl
bGVjdHJvbmljLXJlc291cmNlLW51bT4xMC4xMTg2L3MxMjkwNS0wMTgtMDU2MS05PC9lbGVjdHJv
bmljLXJlc291cmNlLW51bT48L3JlY29yZD48L0NpdGU+PENpdGU+PEF1dGhvcj5QYW5kZXk8L0F1
dGhvcj48WWVhcj4yMDIyPC9ZZWFyPjxSZWNOdW0+MTQ8L1JlY051bT48cmVjb3JkPjxyZWMtbnVt
YmVyPjE0PC9yZWMtbnVtYmVyPjxmb3JlaWduLWtleXM+PGtleSBhcHA9IkVOIiBkYi1pZD0iNWRz
dnh0djJ2YTUweHZlcnMwOHZmejJ4OXhmdmY1ZnJzd2U1IiB0aW1lc3RhbXA9IjE3NDQxNjgyODUi
PjE0PC9rZXk+PC9mb3JlaWduLWtleXM+PHJlZi10eXBlIG5hbWU9IkpvdXJuYWwgQXJ0aWNsZSI+
MTc8L3JlZi10eXBlPjxjb250cmlidXRvcnM+PGF1dGhvcnM+PGF1dGhvcj5QYW5kZXksIE0uPC9h
dXRob3I+PGF1dGhvcj5LYW1ydWwsIFIuPC9hdXRob3I+PGF1dGhvcj5NaWNoYWVscywgQy4gUi48
L2F1dGhvcj48YXV0aG9yPk1jQ2Fycm9uLCBNLjwvYXV0aG9yPjwvYXV0aG9ycz48L2NvbnRyaWJ1
dG9ycz48YXV0aC1hZGRyZXNzPlJlc2VhcmNoIERlcGFydG1lbnQsIFNhc2thdGNoZXdhbiBIZWFs
dGggQXV0aG9yaXR5LCBXYXNjYW5hIFJlaGFiaWxpdGF0aW9uIENlbnRyZSwgMjE4MC0yM3JkIEF2
ZSwgUmVnaW5hLCBTSywgUzRTIDBBNSwgQ2FuYWRhLiBNYW1hdGEuUGFuZGV5QHNhc2toZWFsdGhh
dXRob3JpdHkuY2EuJiN4RDtEZXBhcnRtZW50IG9mIEFjYWRlbWljIEZhbWlseSBNZWRpY2luZSwg
VW5pdmVyc2l0eSBvZiBTYXNrYXRjaGV3YW4sIDE2MjEgQWxiZXJ0IFN0ICMxNzIsIFJlZ2luYSwg
U0ssIFM0UCAyUzUsIENhbmFkYS4mI3hEO1Jlc2VhcmNoIERlcGFydG1lbnQsIFNhc2thdGNoZXdh
biBIZWFsdGggQXV0aG9yaXR5LCBXYXNjYW5hIFJlaGFiaWxpdGF0aW9uIENlbnRyZSwgMjE4MC0y
M3JkIEF2ZSwgUmVnaW5hLCBTSywgUzRTIDBBNSwgQ2FuYWRhLjwvYXV0aC1hZGRyZXNzPjx0aXRs
ZXM+PHRpdGxlPlBlcmNlcHRpb25zIG9mIG1lbnRhbCBoZWFsdGggYW5kIHV0aWxpemF0aW9uIG9m
IG1lbnRhbCBoZWFsdGggc2VydmljZXMgYW1vbmcgbmV3IGltbWlncmFudHMgaW4gQ2FuYWRhOiBB
IHF1YWxpdGF0aXZlIHN0dWR5PC90aXRsZT48c2Vjb25kYXJ5LXRpdGxlPkNvbW11bml0eSBNZW50
IEhlYWx0aCBKPC9zZWNvbmRhcnktdGl0bGU+PC90aXRsZXM+PHBlcmlvZGljYWw+PGZ1bGwtdGl0
bGU+Q29tbXVuaXR5IE1lbnQgSGVhbHRoIEo8L2Z1bGwtdGl0bGU+PC9wZXJpb2RpY2FsPjxwYWdl
cz4zOTQtNDA0PC9wYWdlcz48dm9sdW1lPjU4PC92b2x1bWU+PG51bWJlcj4yPC9udW1iZXI+PGVk
aXRpb24+MjAyMS8wNS8yOTwvZWRpdGlvbj48a2V5d29yZHM+PGtleXdvcmQ+Q2FuYWRhPC9rZXl3
b3JkPjxrZXl3b3JkPipFbWlncmFudHMgYW5kIEltbWlncmFudHM8L2tleXdvcmQ+PGtleXdvcmQ+
SGVhbHRoIFNlcnZpY2VzIEFjY2Vzc2liaWxpdHk8L2tleXdvcmQ+PGtleXdvcmQ+SHVtYW5zPC9r
ZXl3b3JkPjxrZXl3b3JkPk1lbnRhbCBIZWFsdGg8L2tleXdvcmQ+PGtleXdvcmQ+Kk1lbnRhbCBI
ZWFsdGggU2VydmljZXM8L2tleXdvcmQ+PGtleXdvcmQ+QmFycmllcnMgdG8gbWVudGFsIGhlYWx0
aCBjYXJlPC9rZXl3b3JkPjxrZXl3b3JkPk1lbnRhbCBoZWFsdGggdXRpbGl6YXRpb248L2tleXdv
cmQ+PGtleXdvcmQ+TmV3IGltbWlncmFudHM8L2tleXdvcmQ+PC9rZXl3b3Jkcz48ZGF0ZXM+PHll
YXI+MjAyMjwveWVhcj48cHViLWRhdGVzPjxkYXRlPkZlYjwvZGF0ZT48L3B1Yi1kYXRlcz48L2Rh
dGVzPjxpc2JuPjAwMTAtMzg1MzwvaXNibj48YWNjZXNzaW9uLW51bT4zNDA0Nzg2MjwvYWNjZXNz
aW9uLW51bT48dXJscz48L3VybHM+PGVsZWN0cm9uaWMtcmVzb3VyY2UtbnVtPjEwLjEwMDcvczEw
NTk3LTAyMS0wMDgzNi0zPC9lbGVjdHJvbmljLXJlc291cmNlLW51bT48cmVtb3RlLWRhdGFiYXNl
LXByb3ZpZGVyPk5MTTwvcmVtb3RlLWRhdGFiYXNlLXByb3ZpZGVyPjxsYW5ndWFnZT5lbmc8L2xh
bmd1YWdlPjwvcmVjb3JkPjwvQ2l0ZT48L0VuZE5vdGU+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 11, 13, 21</w:t>
      </w:r>
      <w:r w:rsidR="003D2FA5">
        <w:rPr>
          <w:rFonts w:ascii="Arial" w:hAnsi="Arial" w:cs="Arial"/>
          <w:sz w:val="20"/>
          <w:szCs w:val="20"/>
        </w:rPr>
        <w:fldChar w:fldCharType="end"/>
      </w:r>
    </w:p>
    <w:p w14:paraId="498B153E" w14:textId="17081CB0"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Previous experience of health services</w: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8L3N0eWxlPjwvRGlzcGxheVRleHQ+PHJlY29yZD48cmVjLW51bWJlcj42PC9yZWMtbnVtYmVy
Pjxmb3JlaWduLWtleXM+PGtleSBhcHA9IkVOIiBkYi1pZD0iNWRzdnh0djJ2YTUweHZlcnMwOHZm
ejJ4OXhmdmY1ZnJzd2U1IiB0aW1lc3RhbXA9IjE3NDQwODM3OTIiPjY8L2tleT48L2ZvcmVpZ24t
a2V5cz48cmVmLXR5cGUgbmFtZT0iSm91cm5hbCBBcnRpY2xlIj4xNzwvcmVmLXR5cGU+PGNvbnRy
aWJ1dG9ycz48YXV0aG9ycz48YXV0aG9yPlJhZGhhbW9ueSwgUi48L2F1dGhvcj48YXV0aG9yPkNy
b3NzLCBXLiBNLjwvYXV0aG9yPjxhdXRob3I+VG93bnNpbiwgTC48L2F1dGhvcj48YXV0aG9yPkJh
bmlrLCBCLjwvYXV0aG9yPjwvYXV0aG9ycz48L2NvbnRyaWJ1dG9ycz48YXV0aC1hZGRyZXNzPklu
c3RpdHV0ZSBvZiBIZWFsdGggYW5kIFdlbGxiZWluZywgRmVkZXJhdGlvbiBVbml2ZXJzaXR5LCBC
ZXJ3aWNrLCBBdXN0cmFsaWEuJiN4RDtGZWRlcmF0aW9uIFVuaXZlcnNpdHksIEJlcndpY2ssIEF1
c3RyYWxpYS4mI3hEO1RvcnJlbnMgVW5pdmVyc2l0eSwgQWRlbGFpZGUsIFNvdXRoIEF1c3RyYWxp
YS4mI3hEO01hbm5hIEluc3RpdHV0ZSwgUmVnaW9uYWwgQXVzdHJhbGlhIE1lbnRhbCBIZWFsdGgg
UmVzZWFyY2ggYW5kIFRyYWluaW5nIEluc3RpdHV0ZSwgQSBwcm9qZWN0IG9mIFJlZ2lvbmFsIFVu
aXZlcnNpdHkgTmV0d29yayAoUlVOKSwgbGVkIGJ5IHRoZSBVbml2ZXJzaXR5IG9mIE5ldyBFbmds
YW5kLCBBcm1pZGFsZSwgTlNXLCBBdXN0cmFsaWEuPC9hdXRoLWFkZHJlc3M+PHRpdGxlcz48dGl0
bGU+UGVyc3BlY3RpdmVzIG9mIGN1bHR1cmFsbHkgYW5kIGxpbmd1aXN0aWNhbGx5IGRpdmVyc2Ug
KENBTEQpIGNvbW11bml0eSBtZW1iZXJzIHJlZ2FyZGluZyBtZW50YWwgaGVhbHRoIHNlcnZpY2Vz
OiBBIHF1YWxpdGF0aXZlIGFuYWx5c2lzPC90aXRsZT48c2Vjb25kYXJ5LXRpdGxlPkogUHN5Y2hp
YXRyIE1lbnQgSGVhbHRoIE51cnM8L3NlY29uZGFyeS10aXRsZT48L3RpdGxlcz48cGVyaW9kaWNh
bD48ZnVsbC10aXRsZT5KIFBzeWNoaWF0ciBNZW50IEhlYWx0aCBOdXJzPC9mdWxsLXRpdGxlPjwv
cGVyaW9kaWNhbD48cGFnZXM+ODUwLTg2NDwvcGFnZXM+PHZvbHVtZT4zMDwvdm9sdW1lPjxudW1i
ZXI+NDwvbnVtYmVyPjxlZGl0aW9uPjIwMjMvMDMvMjM8L2VkaXRpb24+PGtleXdvcmRzPjxrZXl3
b3JkPkh1bWFuczwva2V5d29yZD48a2V5d29yZD5BdXN0cmFsaWE8L2tleXdvcmQ+PGtleXdvcmQ+
KkhlYWx0aCBTZXJ2aWNlcyBBY2Nlc3NpYmlsaXR5PC9rZXl3b3JkPjxrZXl3b3JkPkN1bHR1cmFs
IERpdmVyc2l0eTwva2V5d29yZD48a2V5d29yZD4qTWVudGFsIEhlYWx0aCBTZXJ2aWNlczwva2V5
d29yZD48a2V5d29yZD5IZWFsdGggUGVyc29ubmVsPC9rZXl3b3JkPjxrZXl3b3JkPkNBTEQgY29t
bXVuaXR5IGluIFZpY3RvcmlhPC9rZXl3b3JkPjxrZXl3b3JkPm1lbnRhbCBoZWFsdGggaXNzdWVz
PC9rZXl3b3JkPjxrZXl3b3JkPnVuZGVyc3RhbmRpbmcgYW5kIGV4cGVyaWVuY2VzIG9mIG1lbnRh
bCBoZWFsdGggc2VydmljZXM8L2tleXdvcmQ+PC9rZXl3b3Jkcz48ZGF0ZXM+PHllYXI+MjAyMzwv
eWVhcj48cHViLWRhdGVzPjxkYXRlPkF1ZzwvZGF0ZT48L3B1Yi1kYXRlcz48L2RhdGVzPjxpc2Ju
PjEzNjUtMjg1MCAoRWxlY3Ryb25pYykmI3hEOzEzNTEtMDEyNiAoTGlua2luZyk8L2lzYm4+PGFj
Y2Vzc2lvbi1udW0+MzY5NDcxMDA8L2FjY2Vzc2lvbi1udW0+PHVybHM+PHJlbGF0ZWQtdXJscz48
dXJsPmh0dHBzOi8vd3d3Lm5jYmkubmxtLm5paC5nb3YvcHVibWVkLzM2OTQ3MTAwPC91cmw+PC9y
ZWxhdGVkLXVybHM+PC91cmxzPjxlbGVjdHJvbmljLXJlc291cmNlLW51bT4xMC4xMTExL2pwbS4x
MjkxOTwvZWxlY3Ryb25pYy1yZXNvdXJjZS1udW0+PC9yZWNvcmQ+PC9DaXRlPjwvRW5kTm90ZT4A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8L3N0eWxlPjwvRGlzcGxheVRleHQ+PHJlY29yZD48cmVjLW51bWJlcj42PC9yZWMtbnVtYmVy
Pjxmb3JlaWduLWtleXM+PGtleSBhcHA9IkVOIiBkYi1pZD0iNWRzdnh0djJ2YTUweHZlcnMwOHZm
ejJ4OXhmdmY1ZnJzd2U1IiB0aW1lc3RhbXA9IjE3NDQwODM3OTIiPjY8L2tleT48L2ZvcmVpZ24t
a2V5cz48cmVmLXR5cGUgbmFtZT0iSm91cm5hbCBBcnRpY2xlIj4xNzwvcmVmLXR5cGU+PGNvbnRy
aWJ1dG9ycz48YXV0aG9ycz48YXV0aG9yPlJhZGhhbW9ueSwgUi48L2F1dGhvcj48YXV0aG9yPkNy
b3NzLCBXLiBNLjwvYXV0aG9yPjxhdXRob3I+VG93bnNpbiwgTC48L2F1dGhvcj48YXV0aG9yPkJh
bmlrLCBCLjwvYXV0aG9yPjwvYXV0aG9ycz48L2NvbnRyaWJ1dG9ycz48YXV0aC1hZGRyZXNzPklu
c3RpdHV0ZSBvZiBIZWFsdGggYW5kIFdlbGxiZWluZywgRmVkZXJhdGlvbiBVbml2ZXJzaXR5LCBC
ZXJ3aWNrLCBBdXN0cmFsaWEuJiN4RDtGZWRlcmF0aW9uIFVuaXZlcnNpdHksIEJlcndpY2ssIEF1
c3RyYWxpYS4mI3hEO1RvcnJlbnMgVW5pdmVyc2l0eSwgQWRlbGFpZGUsIFNvdXRoIEF1c3RyYWxp
YS4mI3hEO01hbm5hIEluc3RpdHV0ZSwgUmVnaW9uYWwgQXVzdHJhbGlhIE1lbnRhbCBIZWFsdGgg
UmVzZWFyY2ggYW5kIFRyYWluaW5nIEluc3RpdHV0ZSwgQSBwcm9qZWN0IG9mIFJlZ2lvbmFsIFVu
aXZlcnNpdHkgTmV0d29yayAoUlVOKSwgbGVkIGJ5IHRoZSBVbml2ZXJzaXR5IG9mIE5ldyBFbmds
YW5kLCBBcm1pZGFsZSwgTlNXLCBBdXN0cmFsaWEuPC9hdXRoLWFkZHJlc3M+PHRpdGxlcz48dGl0
bGU+UGVyc3BlY3RpdmVzIG9mIGN1bHR1cmFsbHkgYW5kIGxpbmd1aXN0aWNhbGx5IGRpdmVyc2Ug
KENBTEQpIGNvbW11bml0eSBtZW1iZXJzIHJlZ2FyZGluZyBtZW50YWwgaGVhbHRoIHNlcnZpY2Vz
OiBBIHF1YWxpdGF0aXZlIGFuYWx5c2lzPC90aXRsZT48c2Vjb25kYXJ5LXRpdGxlPkogUHN5Y2hp
YXRyIE1lbnQgSGVhbHRoIE51cnM8L3NlY29uZGFyeS10aXRsZT48L3RpdGxlcz48cGVyaW9kaWNh
bD48ZnVsbC10aXRsZT5KIFBzeWNoaWF0ciBNZW50IEhlYWx0aCBOdXJzPC9mdWxsLXRpdGxlPjwv
cGVyaW9kaWNhbD48cGFnZXM+ODUwLTg2NDwvcGFnZXM+PHZvbHVtZT4zMDwvdm9sdW1lPjxudW1i
ZXI+NDwvbnVtYmVyPjxlZGl0aW9uPjIwMjMvMDMvMjM8L2VkaXRpb24+PGtleXdvcmRzPjxrZXl3
b3JkPkh1bWFuczwva2V5d29yZD48a2V5d29yZD5BdXN0cmFsaWE8L2tleXdvcmQ+PGtleXdvcmQ+
KkhlYWx0aCBTZXJ2aWNlcyBBY2Nlc3NpYmlsaXR5PC9rZXl3b3JkPjxrZXl3b3JkPkN1bHR1cmFs
IERpdmVyc2l0eTwva2V5d29yZD48a2V5d29yZD4qTWVudGFsIEhlYWx0aCBTZXJ2aWNlczwva2V5
d29yZD48a2V5d29yZD5IZWFsdGggUGVyc29ubmVsPC9rZXl3b3JkPjxrZXl3b3JkPkNBTEQgY29t
bXVuaXR5IGluIFZpY3RvcmlhPC9rZXl3b3JkPjxrZXl3b3JkPm1lbnRhbCBoZWFsdGggaXNzdWVz
PC9rZXl3b3JkPjxrZXl3b3JkPnVuZGVyc3RhbmRpbmcgYW5kIGV4cGVyaWVuY2VzIG9mIG1lbnRh
bCBoZWFsdGggc2VydmljZXM8L2tleXdvcmQ+PC9rZXl3b3Jkcz48ZGF0ZXM+PHllYXI+MjAyMzwv
eWVhcj48cHViLWRhdGVzPjxkYXRlPkF1ZzwvZGF0ZT48L3B1Yi1kYXRlcz48L2RhdGVzPjxpc2Ju
PjEzNjUtMjg1MCAoRWxlY3Ryb25pYykmI3hEOzEzNTEtMDEyNiAoTGlua2luZyk8L2lzYm4+PGFj
Y2Vzc2lvbi1udW0+MzY5NDcxMDA8L2FjY2Vzc2lvbi1udW0+PHVybHM+PHJlbGF0ZWQtdXJscz48
dXJsPmh0dHBzOi8vd3d3Lm5jYmkubmxtLm5paC5nb3YvcHVibWVkLzM2OTQ3MTAwPC91cmw+PC9y
ZWxhdGVkLXVybHM+PC91cmxzPjxlbGVjdHJvbmljLXJlc291cmNlLW51bT4xMC4xMTExL2pwbS4x
MjkxOTwvZWxlY3Ryb25pYy1yZXNvdXJjZS1udW0+PC9yZWNvcmQ+PC9DaXRlPjwvRW5kTm90ZT4A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w:t>
      </w:r>
      <w:r w:rsidR="003D2FA5">
        <w:rPr>
          <w:rFonts w:ascii="Arial" w:hAnsi="Arial" w:cs="Arial"/>
          <w:sz w:val="20"/>
          <w:szCs w:val="20"/>
        </w:rPr>
        <w:fldChar w:fldCharType="end"/>
      </w:r>
    </w:p>
    <w:p w14:paraId="77BAB82C" w14:textId="78042E49"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Practical barriers – such as location, transport, time/appointment availability</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Bansal&lt;/Author&gt;&lt;Year&gt;2022&lt;/Year&gt;&lt;RecNum&gt;15&lt;/RecNum&gt;&lt;DisplayText&gt;&lt;style face="superscript"&gt;12&lt;/style&gt;&lt;/DisplayText&gt;&lt;record&gt;&lt;rec-number&gt;15&lt;/rec-number&gt;&lt;foreign-keys&gt;&lt;key app="EN" db-id="5dsvxtv2va50xvers08vfz2x9xfvf5frswe5" timestamp="1744168296"&gt;15&lt;/key&gt;&lt;/foreign-keys&gt;&lt;ref-type name="Journal Article"&gt;17&lt;/ref-type&gt;&lt;contributors&gt;&lt;authors&gt;&lt;author&gt;Bansal, N.&lt;/author&gt;&lt;author&gt;Karlsen, S.&lt;/author&gt;&lt;author&gt;Sashidharan, S. P.&lt;/author&gt;&lt;author&gt;Cohen, R.&lt;/author&gt;&lt;author&gt;Chew-Graham, C. A.&lt;/author&gt;&lt;author&gt;Malpass, A.&lt;/author&gt;&lt;/authors&gt;&lt;/contributors&gt;&lt;auth-address&gt;Population Health Sciences, Bristol Medical School, University of Bristol, Bristol, United Kingdom.&amp;#xD;Centre for the Study of Ethnicity and Citizenship, School of Sociology, Politics and International Studies, University of Bristol, Bristol, United Kingdom.&amp;#xD;Institute of Health and Wellbeing, University of Glasgow, Glasgow, United Kingdom.&amp;#xD;School of Medicine, Keele University, Keele, United Kingdom.&lt;/auth-address&gt;&lt;titles&gt;&lt;title&gt;Understanding ethnic inequalities in mental healthcare in the UK: A meta-ethnography&lt;/title&gt;&lt;secondary-title&gt;PLoS Med&lt;/secondary-title&gt;&lt;/titles&gt;&lt;periodical&gt;&lt;full-title&gt;PLoS Med&lt;/full-title&gt;&lt;/periodical&gt;&lt;pages&gt;e1004139&lt;/pages&gt;&lt;volume&gt;19&lt;/volume&gt;&lt;number&gt;12&lt;/number&gt;&lt;edition&gt;2022/12/14&lt;/edition&gt;&lt;keywords&gt;&lt;keyword&gt;Humans&lt;/keyword&gt;&lt;keyword&gt;*Ethnicity&lt;/keyword&gt;&lt;keyword&gt;Minority Groups&lt;/keyword&gt;&lt;keyword&gt;Delivery of Health Care&lt;/keyword&gt;&lt;keyword&gt;Anthropology, Cultural&lt;/keyword&gt;&lt;keyword&gt;*Mental Health Services&lt;/keyword&gt;&lt;keyword&gt;United Kingdom&lt;/keyword&gt;&lt;/keywords&gt;&lt;dates&gt;&lt;year&gt;2022&lt;/year&gt;&lt;pub-dates&gt;&lt;date&gt;Dec&lt;/date&gt;&lt;/pub-dates&gt;&lt;/dates&gt;&lt;isbn&gt;1549-1277 (Print)&amp;#xD;1549-1277&lt;/isbn&gt;&lt;accession-num&gt;36512523&lt;/accession-num&gt;&lt;urls&gt;&lt;/urls&gt;&lt;custom2&gt;PMC9746991&lt;/custom2&gt;&lt;electronic-resource-num&gt;10.1371/journal.pmed.1004139&lt;/electronic-resource-num&gt;&lt;remote-database-provider&gt;NLM&lt;/remote-database-provider&gt;&lt;language&gt;eng&lt;/language&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12</w:t>
      </w:r>
      <w:r w:rsidR="003D2FA5">
        <w:rPr>
          <w:rFonts w:ascii="Arial" w:hAnsi="Arial" w:cs="Arial"/>
          <w:sz w:val="20"/>
          <w:szCs w:val="20"/>
        </w:rPr>
        <w:fldChar w:fldCharType="end"/>
      </w:r>
    </w:p>
    <w:p w14:paraId="51386938" w14:textId="35EBDB8E"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Cost/financial barriers</w:t>
      </w:r>
      <w:r w:rsidR="003D2FA5">
        <w:rPr>
          <w:rFonts w:ascii="Arial" w:hAnsi="Arial" w:cs="Arial"/>
          <w:sz w:val="20"/>
          <w:szCs w:val="20"/>
        </w:rPr>
        <w:fldChar w:fldCharType="begin">
          <w:fldData xml:space="preserve">PEVuZE5vdGU+PENpdGU+PEF1dGhvcj5CYW5zYWw8L0F1dGhvcj48WWVhcj4yMDIyPC9ZZWFyPjxS
ZWNOdW0+MTU8L1JlY051bT48RGlzcGxheVRleHQ+PHN0eWxlIGZhY2U9InN1cGVyc2NyaXB0Ij4x
MSwgMTI8L3N0eWxlPjwvRGlzcGxheVRleHQ+PHJlY29yZD48cmVjLW51bWJlcj4xNTwvcmVjLW51
bWJlcj48Zm9yZWlnbi1rZXlzPjxrZXkgYXBwPSJFTiIgZGItaWQ9IjVkc3Z4dHYydmE1MHh2ZXJz
MDh2ZnoyeDl4ZnZmNWZyc3dlNSIgdGltZXN0YW1wPSIxNzQ0MTY4Mjk2Ij4xNTwva2V5PjwvZm9y
ZWlnbi1rZXlzPjxyZWYtdHlwZSBuYW1lPSJKb3VybmFsIEFydGljbGUiPjE3PC9yZWYtdHlwZT48
Y29udHJpYnV0b3JzPjxhdXRob3JzPjxhdXRob3I+QmFuc2FsLCBOLjwvYXV0aG9yPjxhdXRob3I+
S2FybHNlbiwgUy48L2F1dGhvcj48YXV0aG9yPlNhc2hpZGhhcmFuLCBTLiBQLjwvYXV0aG9yPjxh
dXRob3I+Q29oZW4sIFIuPC9hdXRob3I+PGF1dGhvcj5DaGV3LUdyYWhhbSwgQy4gQS48L2F1dGhv
cj48YXV0aG9yPk1hbHBhc3MsIEEuPC9hdXRob3I+PC9hdXRob3JzPjwvY29udHJpYnV0b3JzPjxh
dXRoLWFkZHJlc3M+UG9wdWxhdGlvbiBIZWFsdGggU2NpZW5jZXMsIEJyaXN0b2wgTWVkaWNhbCBT
Y2hvb2wsIFVuaXZlcnNpdHkgb2YgQnJpc3RvbCwgQnJpc3RvbCwgVW5pdGVkIEtpbmdkb20uJiN4
RDtDZW50cmUgZm9yIHRoZSBTdHVkeSBvZiBFdGhuaWNpdHkgYW5kIENpdGl6ZW5zaGlwLCBTY2hv
b2wgb2YgU29jaW9sb2d5LCBQb2xpdGljcyBhbmQgSW50ZXJuYXRpb25hbCBTdHVkaWVzLCBVbml2
ZXJzaXR5IG9mIEJyaXN0b2wsIEJyaXN0b2wsIFVuaXRlZCBLaW5nZG9tLiYjeEQ7SW5zdGl0dXRl
IG9mIEhlYWx0aCBhbmQgV2VsbGJlaW5nLCBVbml2ZXJzaXR5IG9mIEdsYXNnb3csIEdsYXNnb3cs
IFVuaXRlZCBLaW5nZG9tLiYjeEQ7U2Nob29sIG9mIE1lZGljaW5lLCBLZWVsZSBVbml2ZXJzaXR5
LCBLZWVsZSwgVW5pdGVkIEtpbmdkb20uPC9hdXRoLWFkZHJlc3M+PHRpdGxlcz48dGl0bGU+VW5k
ZXJzdGFuZGluZyBldGhuaWMgaW5lcXVhbGl0aWVzIGluIG1lbnRhbCBoZWFsdGhjYXJlIGluIHRo
ZSBVSzogQSBtZXRhLWV0aG5vZ3JhcGh5PC90aXRsZT48c2Vjb25kYXJ5LXRpdGxlPlBMb1MgTWVk
PC9zZWNvbmRhcnktdGl0bGU+PC90aXRsZXM+PHBlcmlvZGljYWw+PGZ1bGwtdGl0bGU+UExvUyBN
ZWQ8L2Z1bGwtdGl0bGU+PC9wZXJpb2RpY2FsPjxwYWdlcz5lMTAwNDEzOTwvcGFnZXM+PHZvbHVt
ZT4xOTwvdm9sdW1lPjxudW1iZXI+MTI8L251bWJlcj48ZWRpdGlvbj4yMDIyLzEyLzE0PC9lZGl0
aW9uPjxrZXl3b3Jkcz48a2V5d29yZD5IdW1hbnM8L2tleXdvcmQ+PGtleXdvcmQ+KkV0aG5pY2l0
eTwva2V5d29yZD48a2V5d29yZD5NaW5vcml0eSBHcm91cHM8L2tleXdvcmQ+PGtleXdvcmQ+RGVs
aXZlcnkgb2YgSGVhbHRoIENhcmU8L2tleXdvcmQ+PGtleXdvcmQ+QW50aHJvcG9sb2d5LCBDdWx0
dXJhbDwva2V5d29yZD48a2V5d29yZD4qTWVudGFsIEhlYWx0aCBTZXJ2aWNlczwva2V5d29yZD48
a2V5d29yZD5Vbml0ZWQgS2luZ2RvbTwva2V5d29yZD48L2tleXdvcmRzPjxkYXRlcz48eWVhcj4y
MDIyPC95ZWFyPjxwdWItZGF0ZXM+PGRhdGU+RGVjPC9kYXRlPjwvcHViLWRhdGVzPjwvZGF0ZXM+
PGlzYm4+MTU0OS0xMjc3IChQcmludCkmI3hEOzE1NDktMTI3NzwvaXNibj48YWNjZXNzaW9uLW51
bT4zNjUxMjUyMzwvYWNjZXNzaW9uLW51bT48dXJscz48L3VybHM+PGN1c3RvbTI+UE1DOTc0Njk5
MTwvY3VzdG9tMj48ZWxlY3Ryb25pYy1yZXNvdXJjZS1udW0+MTAuMTM3MS9qb3VybmFsLnBtZWQu
MTAwNDEzOTwvZWxlY3Ryb25pYy1yZXNvdXJjZS1udW0+PHJlbW90ZS1kYXRhYmFzZS1wcm92aWRl
cj5OTE08L3JlbW90ZS1kYXRhYmFzZS1wcm92aWRlcj48bGFuZ3VhZ2U+ZW5nPC9sYW5ndWFnZT48
L3JlY29yZD48L0NpdGU+PENpdGU+PEF1dGhvcj5TdHJhaXRvbjwvQXV0aG9yPjxZZWFyPjIwMTg8
L1llYXI+PFJlY051bT4zNjwvUmVjTnVtPjxyZWNvcmQ+PHJlYy1udW1iZXI+MzY8L3JlYy1udW1i
ZXI+PGZvcmVpZ24ta2V5cz48a2V5IGFwcD0iRU4iIGRiLWlkPSI1ZHN2eHR2MnZhNTB4dmVyczA4
dmZ6Mng5eGZ2ZjVmcnN3ZTUiIHRpbWVzdGFtcD0iMTc0NTExNTYwNSI+MzY8L2tleT48L2ZvcmVp
Z24ta2V5cz48cmVmLXR5cGUgbmFtZT0iSm91cm5hbCBBcnRpY2xlIj4xNzwvcmVmLXR5cGU+PGNv
bnRyaWJ1dG9ycz48YXV0aG9ycz48YXV0aG9yPlN0cmFpdG9uLCBNLiBMLjwvYXV0aG9yPjxhdXRo
b3I+TGVkZXNtYSwgSC4gTS4gTC48L2F1dGhvcj48YXV0aG9yPkRvbm5lbGx5LCBULiBULjwvYXV0
aG9yPjwvYXV0aG9ycz48L2NvbnRyaWJ1dG9ycz48YXV0aC1hZGRyZXNzPkRlcGFydG1lbnQgb2Yg
TWVudGFsIEhlYWx0aCBhbmQgU3VpY2lkZSwgTm9yd2VnaWFuIEluc3RpdHV0ZSBvZiBQdWJsaWMg
SGVhbHRoLCBQLk8uIGJveCA0NDA0LCAwNDAzLCBPc2xvLCBOb3J3YXkuIE1lbGFuaWUuU3RyYWl0
b25AZmhpLm5vLiYjeEQ7RGVwYXJ0bWVudCBvZiBDaGlsZCBhbmQgQWRvbGVzY2VudCBQc3ljaGlh
dHJ5LCBPc2xvIFVuaXZlcnNpdHkgSG9zcGl0YWwsIFAuTy4gQm94IDQ5NTYsIE55ZGFsZW4sIDA0
MjQsIE9zbG8sIE5vcndheS4mI3hEO0ZhY3VsdHkgb2YgTnVyc2luZywgQ3VtbWluZyBTY2hvb2wg
b2YgTWVkaWNpbmUsIENvbW11bml0eSBIZWFsdGggU2NpZW5jZXMsIFVuaXZlcnNpdHkgb2YgQ2Fs
Z2FyeSwgMjUwMCBVbml2ZXJzaXR5IERyaXZlIE5XLCBDYWxnYXJ5LCBBQiwgVDJOIDFONCwgQ2Fu
YWRhLjwvYXV0aC1hZGRyZXNzPjx0aXRsZXM+PHRpdGxlPiZxdW90O0l0IGhhcyBub3Qgb2NjdXJy
ZWQgdG8gbWUgdG8gc2VlIGEgZG9jdG9yIGZvciB0aGF0IGtpbmQgb2YgZmVlbGluZyZxdW90Ozog
YSBxdWFsaXRhdGl2ZSBzdHVkeSBvZiBGaWxpcGluYSBpbW1pZ3JhbnRzJmFwb3M7IHBlcmNlcHRp
b25zIG9mIGhlbHAgc2Vla2luZyBmb3IgbWVudGFsIGhlYWx0aCBwcm9ibGVtczwvdGl0bGU+PHNl
Y29uZGFyeS10aXRsZT5CTUMgV29tZW5zIEhlYWx0aDwvc2Vjb25kYXJ5LXRpdGxlPjwvdGl0bGVz
PjxwZXJpb2RpY2FsPjxmdWxsLXRpdGxlPkJNQyBXb21lbnMgSGVhbHRoPC9mdWxsLXRpdGxlPjwv
cGVyaW9kaWNhbD48cGFnZXM+NzM8L3BhZ2VzPjx2b2x1bWU+MTg8L3ZvbHVtZT48bnVtYmVyPjE8
L251bWJlcj48ZWRpdGlvbj4yMDE4LzA1LzI5PC9lZGl0aW9uPjxrZXl3b3Jkcz48a2V5d29yZD5B
ZHVsdDwva2V5d29yZD48a2V5d29yZD5BdHRpdHVkZSB0byBIZWFsdGgvKmV0aG5vbG9neTwva2V5
d29yZD48a2V5d29yZD5FbWlncmFudHMgYW5kIEltbWlncmFudHMvKnBzeWNob2xvZ3kvKnN0YXRp
c3RpY3MgJmFtcDsgbnVtZXJpY2FsIGRhdGE8L2tleXdvcmQ+PGtleXdvcmQ+RmVtYWxlPC9rZXl3
b3JkPjxrZXl3b3JkPkh1bWFuczwva2V5d29yZD48a2V5d29yZD5NZW50YWwgRGlzb3JkZXJzLypl
dGhub2xvZ3kvKnBzeWNob2xvZ3k8L2tleXdvcmQ+PGtleXdvcmQ+TWlkZGxlIEFnZWQ8L2tleXdv
cmQ+PGtleXdvcmQ+Tm9yd2F5L2V0aG5vbG9neTwva2V5d29yZD48a2V5d29yZD5QYXRpZW50IEFj
Y2VwdGFuY2Ugb2YgSGVhbHRoIENhcmUvZXRobm9sb2d5Lypwc3ljaG9sb2d5LypzdGF0aXN0aWNz
ICZhbXA7IG51bWVyaWNhbDwva2V5d29yZD48a2V5d29yZD5kYXRhPC9rZXl3b3JkPjxrZXl3b3Jk
PlBoaWxpcHBpbmVzPC9rZXl3b3JkPjxrZXl3b3JkPlF1YWxpdGF0aXZlIFJlc2VhcmNoPC9rZXl3
b3JkPjxrZXl3b3JkPllvdW5nIEFkdWx0PC9rZXl3b3JkPjxrZXl3b3JkPkFjY2VzcyB0byBjYXJl
PC9rZXl3b3JkPjxrZXl3b3JkPkJhcnJpZXJzPC9rZXl3b3JkPjxrZXl3b3JkPkltbWlncmFudHM8
L2tleXdvcmQ+PGtleXdvcmQ+TWVudGFsIGhlYWx0aDwva2V5d29yZD48a2V5d29yZD5Xb21lbiZh
cG9zO3MgaGVhbHRoPC9rZXl3b3JkPjxrZXl3b3JkPkhlYWx0aC4gU2hlIGhhcyBhIFBoRCBpbiBw
c3ljaG9sb2d5IGFuZCBhbiBpbnRlcmVzdCBpbiBpbW1pZ3JhbnQgbWVudGFsIGhlYWx0aDwva2V5
d29yZD48a2V5d29yZD5hbmQgdXNlIG9mIGhlYWx0aCBjYXJlIHNlcnZpY2VzLiBITUwgaXMgYSBj
bGluaWNhbCBwc3ljaG9sb2dpc3QgYXQgT3Nsbzwva2V5d29yZD48a2V5d29yZD5Vbml2ZXJzaXR5
IEhvc3BpdGFsLCBEZXBhcnRtZW50IG9mIENoaWxkIGFuZCBBZG9sZXNjZW50IFBzeWNoaWF0cnku
IFNoZSBoYXMgYSBQSEQ8L2tleXdvcmQ+PGtleXdvcmQ+aW4gY2xpbmljYWwgbmV1cm9wc3ljaG9s
b2d5IGFuZCBhbiBpbnRlcmVzdCBpbiBiaWxpbmd1YWxpc20gYW5kIG1lbnRhbCBoZWFsdGguIFRE
PC9rZXl3b3JkPjxrZXl3b3JkPmlzIGEgRnVsbCBQcm9mZXNzb3IgYXQgdGhlIFVuaXZlcnNpdHkg
b2YgQ2FsZ2FyeSwgRmFjdWx0eSBvZiBOdXJzaW5nIGFuZCBNZWRpY2luZTwva2V5d29yZD48a2V5
d29yZD5hbmQgZm9ybWVyIEFzc29jaWF0ZSBEZWFuIGZvciBSZXNlYXJjaCBhdCB0aGUgVW5pdmVy
c2l0eSBvZiBDYWxnYXJ5IC0gUWF0YXIuIFREJmFwb3M7czwva2V5d29yZD48a2V5d29yZD5yZXNl
YXJjaCBmb2N1c2VzIG9uIHRoZSBIZWFsdGggYW5kIFdlbGxuZXNzIG9mIHBvcHVsYXRpb25zIHdp
dGggZGl2ZXJzZTwva2V5d29yZD48a2V5d29yZD5iYWNrZ3JvdW5kcywgaW5jbHVkaW5nIG1lbnRh
bCBoZWFsdGhjYXJlLCBvbmNvbG9neSwgbGlmZXN0eWxlIHJpc2sgZmFjdG9ycyB0aGF0PC9rZXl3
b3JkPjxrZXl3b3JkPmNvbnRyaWJ1dGUgdG8gY2hyb25pYyBkaXNlYXNlcywgYW5kIHByb21vdGlv
biBvZiBoZWFsdGh5IGxpZmVzdHlsZS4gRVRISUNTPC9rZXl3b3JkPjxrZXl3b3JkPkFQUFJPVkFM
IEFORCBDT05TRU5UIFRPIFBBUlRJQ0lQQVRFOiBFdGhpY2FsIGFwcHJvdmFsIHdhcyBvYnRhaW5l
ZCBmcm9tIHRoZTwva2V5d29yZD48a2V5d29yZD5SZWdpb25hbCBDb21taXR0ZWUgZm9yIE1lZGlj
YWwgYW5kIEhlYWx0aCBSZXNlYXJjaCBFdGhpY3MsIFdlc3QgTm9yd2F5PC9rZXl3b3JkPjxrZXl3
b3JkPigyMDEzLzU0Mi9SRUsgVmVzdCkuIEFsbCBpbmZvcm1hbnRzIGdhdmUgd3JpdHRlbiBjb25z
ZW50IHRvIHBhcnRpY2lwYXRlLjwva2V5d29yZD48a2V5d29yZD5DT01QRVRJTkcgSU5URVJFU1RT
OiBUaGUgYXV0aG9ycyBkZWNsYXJlIHRoYXQgdGhleSBoYXZlIG5vIGNvbXBldGluZyBpbnRlcmVz
dHMuPC9rZXl3b3JkPjxrZXl3b3JkPlBVQkxJU0hFUiZhcG9zO1MgTk9URTogU3ByaW5nZXIgTmF0
dXJlIHJlbWFpbnMgbmV1dHJhbCB3aXRoIHJlZ2FyZCB0byBqdXJpc2RpY3Rpb25hbDwva2V5d29y
ZD48a2V5d29yZD5jbGFpbXMgaW4gcHVibGlzaGVkIG1hcHMgYW5kIGluc3RpdHV0aW9uYWwgYWZm
aWxpYXRpb25zLjwva2V5d29yZD48L2tleXdvcmRzPjxkYXRlcz48eWVhcj4yMDE4PC95ZWFyPjxw
dWItZGF0ZXM+PGRhdGU+TWF5IDI1PC9kYXRlPjwvcHViLWRhdGVzPjwvZGF0ZXM+PGlzYm4+MTQ3
Mi02ODc0IChFbGVjdHJvbmljKSYjeEQ7MTQ3Mi02ODc0IChMaW5raW5nKTwvaXNibj48YWNjZXNz
aW9uLW51bT4yOTgwMTQ0NzwvYWNjZXNzaW9uLW51bT48dXJscz48cmVsYXRlZC11cmxzPjx1cmw+
aHR0cHM6Ly93d3cubmNiaS5ubG0ubmloLmdvdi9wdWJtZWQvMjk4MDE0NDc8L3VybD48L3JlbGF0
ZWQtdXJscz48L3VybHM+PGN1c3RvbTI+UE1DNTk3MDQ5NzwvY3VzdG9tMj48ZWxlY3Ryb25pYy1y
ZXNvdXJjZS1udW0+MTAuMTE4Ni9zMTI5MDUtMDE4LTA1NjEtOTwvZWxlY3Ryb25pYy1yZXNvdXJj
ZS1udW0+PC9yZWNvcmQ+PC9DaXRlPjwvRW5kTm90ZT4A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CYW5zYWw8L0F1dGhvcj48WWVhcj4yMDIyPC9ZZWFyPjxS
ZWNOdW0+MTU8L1JlY051bT48RGlzcGxheVRleHQ+PHN0eWxlIGZhY2U9InN1cGVyc2NyaXB0Ij4x
MSwgMTI8L3N0eWxlPjwvRGlzcGxheVRleHQ+PHJlY29yZD48cmVjLW51bWJlcj4xNTwvcmVjLW51
bWJlcj48Zm9yZWlnbi1rZXlzPjxrZXkgYXBwPSJFTiIgZGItaWQ9IjVkc3Z4dHYydmE1MHh2ZXJz
MDh2ZnoyeDl4ZnZmNWZyc3dlNSIgdGltZXN0YW1wPSIxNzQ0MTY4Mjk2Ij4xNTwva2V5PjwvZm9y
ZWlnbi1rZXlzPjxyZWYtdHlwZSBuYW1lPSJKb3VybmFsIEFydGljbGUiPjE3PC9yZWYtdHlwZT48
Y29udHJpYnV0b3JzPjxhdXRob3JzPjxhdXRob3I+QmFuc2FsLCBOLjwvYXV0aG9yPjxhdXRob3I+
S2FybHNlbiwgUy48L2F1dGhvcj48YXV0aG9yPlNhc2hpZGhhcmFuLCBTLiBQLjwvYXV0aG9yPjxh
dXRob3I+Q29oZW4sIFIuPC9hdXRob3I+PGF1dGhvcj5DaGV3LUdyYWhhbSwgQy4gQS48L2F1dGhv
cj48YXV0aG9yPk1hbHBhc3MsIEEuPC9hdXRob3I+PC9hdXRob3JzPjwvY29udHJpYnV0b3JzPjxh
dXRoLWFkZHJlc3M+UG9wdWxhdGlvbiBIZWFsdGggU2NpZW5jZXMsIEJyaXN0b2wgTWVkaWNhbCBT
Y2hvb2wsIFVuaXZlcnNpdHkgb2YgQnJpc3RvbCwgQnJpc3RvbCwgVW5pdGVkIEtpbmdkb20uJiN4
RDtDZW50cmUgZm9yIHRoZSBTdHVkeSBvZiBFdGhuaWNpdHkgYW5kIENpdGl6ZW5zaGlwLCBTY2hv
b2wgb2YgU29jaW9sb2d5LCBQb2xpdGljcyBhbmQgSW50ZXJuYXRpb25hbCBTdHVkaWVzLCBVbml2
ZXJzaXR5IG9mIEJyaXN0b2wsIEJyaXN0b2wsIFVuaXRlZCBLaW5nZG9tLiYjeEQ7SW5zdGl0dXRl
IG9mIEhlYWx0aCBhbmQgV2VsbGJlaW5nLCBVbml2ZXJzaXR5IG9mIEdsYXNnb3csIEdsYXNnb3cs
IFVuaXRlZCBLaW5nZG9tLiYjeEQ7U2Nob29sIG9mIE1lZGljaW5lLCBLZWVsZSBVbml2ZXJzaXR5
LCBLZWVsZSwgVW5pdGVkIEtpbmdkb20uPC9hdXRoLWFkZHJlc3M+PHRpdGxlcz48dGl0bGU+VW5k
ZXJzdGFuZGluZyBldGhuaWMgaW5lcXVhbGl0aWVzIGluIG1lbnRhbCBoZWFsdGhjYXJlIGluIHRo
ZSBVSzogQSBtZXRhLWV0aG5vZ3JhcGh5PC90aXRsZT48c2Vjb25kYXJ5LXRpdGxlPlBMb1MgTWVk
PC9zZWNvbmRhcnktdGl0bGU+PC90aXRsZXM+PHBlcmlvZGljYWw+PGZ1bGwtdGl0bGU+UExvUyBN
ZWQ8L2Z1bGwtdGl0bGU+PC9wZXJpb2RpY2FsPjxwYWdlcz5lMTAwNDEzOTwvcGFnZXM+PHZvbHVt
ZT4xOTwvdm9sdW1lPjxudW1iZXI+MTI8L251bWJlcj48ZWRpdGlvbj4yMDIyLzEyLzE0PC9lZGl0
aW9uPjxrZXl3b3Jkcz48a2V5d29yZD5IdW1hbnM8L2tleXdvcmQ+PGtleXdvcmQ+KkV0aG5pY2l0
eTwva2V5d29yZD48a2V5d29yZD5NaW5vcml0eSBHcm91cHM8L2tleXdvcmQ+PGtleXdvcmQ+RGVs
aXZlcnkgb2YgSGVhbHRoIENhcmU8L2tleXdvcmQ+PGtleXdvcmQ+QW50aHJvcG9sb2d5LCBDdWx0
dXJhbDwva2V5d29yZD48a2V5d29yZD4qTWVudGFsIEhlYWx0aCBTZXJ2aWNlczwva2V5d29yZD48
a2V5d29yZD5Vbml0ZWQgS2luZ2RvbTwva2V5d29yZD48L2tleXdvcmRzPjxkYXRlcz48eWVhcj4y
MDIyPC95ZWFyPjxwdWItZGF0ZXM+PGRhdGU+RGVjPC9kYXRlPjwvcHViLWRhdGVzPjwvZGF0ZXM+
PGlzYm4+MTU0OS0xMjc3IChQcmludCkmI3hEOzE1NDktMTI3NzwvaXNibj48YWNjZXNzaW9uLW51
bT4zNjUxMjUyMzwvYWNjZXNzaW9uLW51bT48dXJscz48L3VybHM+PGN1c3RvbTI+UE1DOTc0Njk5
MTwvY3VzdG9tMj48ZWxlY3Ryb25pYy1yZXNvdXJjZS1udW0+MTAuMTM3MS9qb3VybmFsLnBtZWQu
MTAwNDEzOTwvZWxlY3Ryb25pYy1yZXNvdXJjZS1udW0+PHJlbW90ZS1kYXRhYmFzZS1wcm92aWRl
cj5OTE08L3JlbW90ZS1kYXRhYmFzZS1wcm92aWRlcj48bGFuZ3VhZ2U+ZW5nPC9sYW5ndWFnZT48
L3JlY29yZD48L0NpdGU+PENpdGU+PEF1dGhvcj5TdHJhaXRvbjwvQXV0aG9yPjxZZWFyPjIwMTg8
L1llYXI+PFJlY051bT4zNjwvUmVjTnVtPjxyZWNvcmQ+PHJlYy1udW1iZXI+MzY8L3JlYy1udW1i
ZXI+PGZvcmVpZ24ta2V5cz48a2V5IGFwcD0iRU4iIGRiLWlkPSI1ZHN2eHR2MnZhNTB4dmVyczA4
dmZ6Mng5eGZ2ZjVmcnN3ZTUiIHRpbWVzdGFtcD0iMTc0NTExNTYwNSI+MzY8L2tleT48L2ZvcmVp
Z24ta2V5cz48cmVmLXR5cGUgbmFtZT0iSm91cm5hbCBBcnRpY2xlIj4xNzwvcmVmLXR5cGU+PGNv
bnRyaWJ1dG9ycz48YXV0aG9ycz48YXV0aG9yPlN0cmFpdG9uLCBNLiBMLjwvYXV0aG9yPjxhdXRo
b3I+TGVkZXNtYSwgSC4gTS4gTC48L2F1dGhvcj48YXV0aG9yPkRvbm5lbGx5LCBULiBULjwvYXV0
aG9yPjwvYXV0aG9ycz48L2NvbnRyaWJ1dG9ycz48YXV0aC1hZGRyZXNzPkRlcGFydG1lbnQgb2Yg
TWVudGFsIEhlYWx0aCBhbmQgU3VpY2lkZSwgTm9yd2VnaWFuIEluc3RpdHV0ZSBvZiBQdWJsaWMg
SGVhbHRoLCBQLk8uIGJveCA0NDA0LCAwNDAzLCBPc2xvLCBOb3J3YXkuIE1lbGFuaWUuU3RyYWl0
b25AZmhpLm5vLiYjeEQ7RGVwYXJ0bWVudCBvZiBDaGlsZCBhbmQgQWRvbGVzY2VudCBQc3ljaGlh
dHJ5LCBPc2xvIFVuaXZlcnNpdHkgSG9zcGl0YWwsIFAuTy4gQm94IDQ5NTYsIE55ZGFsZW4sIDA0
MjQsIE9zbG8sIE5vcndheS4mI3hEO0ZhY3VsdHkgb2YgTnVyc2luZywgQ3VtbWluZyBTY2hvb2wg
b2YgTWVkaWNpbmUsIENvbW11bml0eSBIZWFsdGggU2NpZW5jZXMsIFVuaXZlcnNpdHkgb2YgQ2Fs
Z2FyeSwgMjUwMCBVbml2ZXJzaXR5IERyaXZlIE5XLCBDYWxnYXJ5LCBBQiwgVDJOIDFONCwgQ2Fu
YWRhLjwvYXV0aC1hZGRyZXNzPjx0aXRsZXM+PHRpdGxlPiZxdW90O0l0IGhhcyBub3Qgb2NjdXJy
ZWQgdG8gbWUgdG8gc2VlIGEgZG9jdG9yIGZvciB0aGF0IGtpbmQgb2YgZmVlbGluZyZxdW90Ozog
YSBxdWFsaXRhdGl2ZSBzdHVkeSBvZiBGaWxpcGluYSBpbW1pZ3JhbnRzJmFwb3M7IHBlcmNlcHRp
b25zIG9mIGhlbHAgc2Vla2luZyBmb3IgbWVudGFsIGhlYWx0aCBwcm9ibGVtczwvdGl0bGU+PHNl
Y29uZGFyeS10aXRsZT5CTUMgV29tZW5zIEhlYWx0aDwvc2Vjb25kYXJ5LXRpdGxlPjwvdGl0bGVz
PjxwZXJpb2RpY2FsPjxmdWxsLXRpdGxlPkJNQyBXb21lbnMgSGVhbHRoPC9mdWxsLXRpdGxlPjwv
cGVyaW9kaWNhbD48cGFnZXM+NzM8L3BhZ2VzPjx2b2x1bWU+MTg8L3ZvbHVtZT48bnVtYmVyPjE8
L251bWJlcj48ZWRpdGlvbj4yMDE4LzA1LzI5PC9lZGl0aW9uPjxrZXl3b3Jkcz48a2V5d29yZD5B
ZHVsdDwva2V5d29yZD48a2V5d29yZD5BdHRpdHVkZSB0byBIZWFsdGgvKmV0aG5vbG9neTwva2V5
d29yZD48a2V5d29yZD5FbWlncmFudHMgYW5kIEltbWlncmFudHMvKnBzeWNob2xvZ3kvKnN0YXRp
c3RpY3MgJmFtcDsgbnVtZXJpY2FsIGRhdGE8L2tleXdvcmQ+PGtleXdvcmQ+RmVtYWxlPC9rZXl3
b3JkPjxrZXl3b3JkPkh1bWFuczwva2V5d29yZD48a2V5d29yZD5NZW50YWwgRGlzb3JkZXJzLypl
dGhub2xvZ3kvKnBzeWNob2xvZ3k8L2tleXdvcmQ+PGtleXdvcmQ+TWlkZGxlIEFnZWQ8L2tleXdv
cmQ+PGtleXdvcmQ+Tm9yd2F5L2V0aG5vbG9neTwva2V5d29yZD48a2V5d29yZD5QYXRpZW50IEFj
Y2VwdGFuY2Ugb2YgSGVhbHRoIENhcmUvZXRobm9sb2d5Lypwc3ljaG9sb2d5LypzdGF0aXN0aWNz
ICZhbXA7IG51bWVyaWNhbDwva2V5d29yZD48a2V5d29yZD5kYXRhPC9rZXl3b3JkPjxrZXl3b3Jk
PlBoaWxpcHBpbmVzPC9rZXl3b3JkPjxrZXl3b3JkPlF1YWxpdGF0aXZlIFJlc2VhcmNoPC9rZXl3
b3JkPjxrZXl3b3JkPllvdW5nIEFkdWx0PC9rZXl3b3JkPjxrZXl3b3JkPkFjY2VzcyB0byBjYXJl
PC9rZXl3b3JkPjxrZXl3b3JkPkJhcnJpZXJzPC9rZXl3b3JkPjxrZXl3b3JkPkltbWlncmFudHM8
L2tleXdvcmQ+PGtleXdvcmQ+TWVudGFsIGhlYWx0aDwva2V5d29yZD48a2V5d29yZD5Xb21lbiZh
cG9zO3MgaGVhbHRoPC9rZXl3b3JkPjxrZXl3b3JkPkhlYWx0aC4gU2hlIGhhcyBhIFBoRCBpbiBw
c3ljaG9sb2d5IGFuZCBhbiBpbnRlcmVzdCBpbiBpbW1pZ3JhbnQgbWVudGFsIGhlYWx0aDwva2V5
d29yZD48a2V5d29yZD5hbmQgdXNlIG9mIGhlYWx0aCBjYXJlIHNlcnZpY2VzLiBITUwgaXMgYSBj
bGluaWNhbCBwc3ljaG9sb2dpc3QgYXQgT3Nsbzwva2V5d29yZD48a2V5d29yZD5Vbml2ZXJzaXR5
IEhvc3BpdGFsLCBEZXBhcnRtZW50IG9mIENoaWxkIGFuZCBBZG9sZXNjZW50IFBzeWNoaWF0cnku
IFNoZSBoYXMgYSBQSEQ8L2tleXdvcmQ+PGtleXdvcmQ+aW4gY2xpbmljYWwgbmV1cm9wc3ljaG9s
b2d5IGFuZCBhbiBpbnRlcmVzdCBpbiBiaWxpbmd1YWxpc20gYW5kIG1lbnRhbCBoZWFsdGguIFRE
PC9rZXl3b3JkPjxrZXl3b3JkPmlzIGEgRnVsbCBQcm9mZXNzb3IgYXQgdGhlIFVuaXZlcnNpdHkg
b2YgQ2FsZ2FyeSwgRmFjdWx0eSBvZiBOdXJzaW5nIGFuZCBNZWRpY2luZTwva2V5d29yZD48a2V5
d29yZD5hbmQgZm9ybWVyIEFzc29jaWF0ZSBEZWFuIGZvciBSZXNlYXJjaCBhdCB0aGUgVW5pdmVy
c2l0eSBvZiBDYWxnYXJ5IC0gUWF0YXIuIFREJmFwb3M7czwva2V5d29yZD48a2V5d29yZD5yZXNl
YXJjaCBmb2N1c2VzIG9uIHRoZSBIZWFsdGggYW5kIFdlbGxuZXNzIG9mIHBvcHVsYXRpb25zIHdp
dGggZGl2ZXJzZTwva2V5d29yZD48a2V5d29yZD5iYWNrZ3JvdW5kcywgaW5jbHVkaW5nIG1lbnRh
bCBoZWFsdGhjYXJlLCBvbmNvbG9neSwgbGlmZXN0eWxlIHJpc2sgZmFjdG9ycyB0aGF0PC9rZXl3
b3JkPjxrZXl3b3JkPmNvbnRyaWJ1dGUgdG8gY2hyb25pYyBkaXNlYXNlcywgYW5kIHByb21vdGlv
biBvZiBoZWFsdGh5IGxpZmVzdHlsZS4gRVRISUNTPC9rZXl3b3JkPjxrZXl3b3JkPkFQUFJPVkFM
IEFORCBDT05TRU5UIFRPIFBBUlRJQ0lQQVRFOiBFdGhpY2FsIGFwcHJvdmFsIHdhcyBvYnRhaW5l
ZCBmcm9tIHRoZTwva2V5d29yZD48a2V5d29yZD5SZWdpb25hbCBDb21taXR0ZWUgZm9yIE1lZGlj
YWwgYW5kIEhlYWx0aCBSZXNlYXJjaCBFdGhpY3MsIFdlc3QgTm9yd2F5PC9rZXl3b3JkPjxrZXl3
b3JkPigyMDEzLzU0Mi9SRUsgVmVzdCkuIEFsbCBpbmZvcm1hbnRzIGdhdmUgd3JpdHRlbiBjb25z
ZW50IHRvIHBhcnRpY2lwYXRlLjwva2V5d29yZD48a2V5d29yZD5DT01QRVRJTkcgSU5URVJFU1RT
OiBUaGUgYXV0aG9ycyBkZWNsYXJlIHRoYXQgdGhleSBoYXZlIG5vIGNvbXBldGluZyBpbnRlcmVz
dHMuPC9rZXl3b3JkPjxrZXl3b3JkPlBVQkxJU0hFUiZhcG9zO1MgTk9URTogU3ByaW5nZXIgTmF0
dXJlIHJlbWFpbnMgbmV1dHJhbCB3aXRoIHJlZ2FyZCB0byBqdXJpc2RpY3Rpb25hbDwva2V5d29y
ZD48a2V5d29yZD5jbGFpbXMgaW4gcHVibGlzaGVkIG1hcHMgYW5kIGluc3RpdHV0aW9uYWwgYWZm
aWxpYXRpb25zLjwva2V5d29yZD48L2tleXdvcmRzPjxkYXRlcz48eWVhcj4yMDE4PC95ZWFyPjxw
dWItZGF0ZXM+PGRhdGU+TWF5IDI1PC9kYXRlPjwvcHViLWRhdGVzPjwvZGF0ZXM+PGlzYm4+MTQ3
Mi02ODc0IChFbGVjdHJvbmljKSYjeEQ7MTQ3Mi02ODc0IChMaW5raW5nKTwvaXNibj48YWNjZXNz
aW9uLW51bT4yOTgwMTQ0NzwvYWNjZXNzaW9uLW51bT48dXJscz48cmVsYXRlZC11cmxzPjx1cmw+
aHR0cHM6Ly93d3cubmNiaS5ubG0ubmloLmdvdi9wdWJtZWQvMjk4MDE0NDc8L3VybD48L3JlbGF0
ZWQtdXJscz48L3VybHM+PGN1c3RvbTI+UE1DNTk3MDQ5NzwvY3VzdG9tMj48ZWxlY3Ryb25pYy1y
ZXNvdXJjZS1udW0+MTAuMTE4Ni9zMTI5MDUtMDE4LTA1NjEtOTwvZWxlY3Ryb25pYy1yZXNvdXJj
ZS1udW0+PC9yZWNvcmQ+PC9DaXRlPjwvRW5kTm90ZT4A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1, 12</w:t>
      </w:r>
      <w:r w:rsidR="003D2FA5">
        <w:rPr>
          <w:rFonts w:ascii="Arial" w:hAnsi="Arial" w:cs="Arial"/>
          <w:sz w:val="20"/>
          <w:szCs w:val="20"/>
        </w:rPr>
        <w:fldChar w:fldCharType="end"/>
      </w:r>
    </w:p>
    <w:p w14:paraId="7C295F48" w14:textId="719D70B0"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Misunderstanding/misinterpretation of symptoms</w:t>
      </w:r>
      <w:r w:rsidR="003D2FA5">
        <w:rPr>
          <w:rFonts w:ascii="Arial" w:hAnsi="Arial" w:cs="Arial"/>
          <w:sz w:val="20"/>
          <w:szCs w:val="20"/>
        </w:rPr>
        <w:fldChar w:fldCharType="begin">
          <w:fldData xml:space="preserve">PEVuZE5vdGU+PENpdGU+PEF1dGhvcj5BZ2dhcndhbDwvQXV0aG9yPjxZZWFyPjIwMTY8L1llYXI+
PFJlY051bT45PC9SZWNOdW0+PERpc3BsYXlUZXh0PjxzdHlsZSBmYWNlPSJzdXBlcnNjcmlwdCI+
MTM8L3N0eWxlPjwvRGlzcGxheVRleHQ+PHJlY29yZD48cmVjLW51bWJlcj45PC9yZWMtbnVtYmVy
Pjxmb3JlaWduLWtleXM+PGtleSBhcHA9IkVOIiBkYi1pZD0iNWRzdnh0djJ2YTUweHZlcnMwOHZm
ejJ4OXhmdmY1ZnJzd2U1IiB0aW1lc3RhbXA9IjE3NDQxNTkyMDUiPjk8L2tleT48L2ZvcmVpZ24t
a2V5cz48cmVmLXR5cGUgbmFtZT0iSm91cm5hbCBBcnRpY2xlIj4xNzwvcmVmLXR5cGU+PGNvbnRy
aWJ1dG9ycz48YXV0aG9ycz48YXV0aG9yPkFnZ2Fyd2FsLCBOLiBLLjwvYXV0aG9yPjxhdXRob3I+
UGllaCwgTS4gQy48L2F1dGhvcj48YXV0aG9yPkRpeG9uLCBMLjwvYXV0aG9yPjxhdXRob3I+R3Vh
cm5hY2NpYSwgUC48L2F1dGhvcj48YXV0aG9yPkFsZWdyw61hLCBNLjwvYXV0aG9yPjxhdXRob3I+
TGV3aXMtRmVybsOhbmRleiwgUi48L2F1dGhvcj48L2F1dGhvcnM+PC9jb250cmlidXRvcnM+PGF1
dGgtYWRkcmVzcz5Db2x1bWJpYSBVbml2ZXJzaXR5IERlcGFydG1lbnQgb2YgUHN5Y2hpYXRyeSBh
bmQgVGhlIENlbnRlciBvZiBFeGNlbGxlbmNlIGZvciBDdWx0dXJhbCBDb21wZXRlbmNlIGF0IFRo
ZSBOZXcgWW9yayBTdGF0ZSBQc3ljaGlhdHJpYyBJbnN0aXR1dGUsIE5ldyBZb3JrLCBVU0EuIEVs
ZWN0cm9uaWMgYWRkcmVzczogYWdnYXJ3YUBueXNwaS5jb2x1bWJpYS5lZHUuJiN4RDtDb2x1bWJp
YSBVbml2ZXJzaXR5IENvbGxlZ2Ugb2YgUGh5c2ljaWFucyBhbmQgU3VyZ2VvbnMsIE5ldyBZb3Jr
LCBVU0EuJiN4RDtDb2x1bWJpYSBVbml2ZXJzaXR5IERlcGFydG1lbnQgb2YgUHN5Y2hpYXRyeSBh
bmQgVGhlIE5ldyBZb3JrIFN0YXRlIFBzeWNoaWF0cmljIEluc3RpdHV0ZSwgTmV3IFlvcmssIFVT
QS4mI3hEO0luc3RpdHV0ZSBmb3IgSGVhbHRoLiBIZWFsdGggQ2FyZSBQb2xpY3kgJmFtcDsgQWdp
bmcgUmVzZWFyY2guIFJ1dGdlcnMsVGhlIFN0YXRlIFVuaXZlcnNpdHkgb2YgTmV3IEplcnNleSwg
TmV3IEJydW5zd2ljaywgVVNBLiYjeEQ7Q2VudGVyIGZvciBNdWx0aWN1bHR1cmFsIE1lbnRhbCBI
ZWFsdGggUmVzZWFyY2ggYW5kIEhhcnZhcmQgTWVkaWNhbCBTY2hvb2wsIFNvbWVydmlsbGUsIFVT
QS4mI3hEO0NvbHVtYmlhIFVuaXZlcnNpdHkgRGVwYXJ0bWVudCBvZiBQc3ljaGlhdHJ5IGFuZCBU
aGUgQ2VudGVyIG9mIEV4Y2VsbGVuY2UgZm9yIEN1bHR1cmFsIENvbXBldGVuY2UgYXQgVGhlIE5l
dyBZb3JrIFN0YXRlIFBzeWNoaWF0cmljIEluc3RpdHV0ZSwgTmV3IFlvcmssIFVTQS48L2F1dGgt
YWRkcmVzcz48dGl0bGVzPjx0aXRsZT5DbGluaWNpYW4gZGVzY3JpcHRpb25zIG9mIGNvbW11bmlj
YXRpb24gc3RyYXRlZ2llcyB0byBpbXByb3ZlIHRyZWF0bWVudCBlbmdhZ2VtZW50IGJ5IHJhY2lh
bC9ldGhuaWMgbWlub3JpdGllcyBpbiBtZW50YWwgaGVhbHRoIHNlcnZpY2VzOiBBIHN5c3RlbWF0
aWMgcmV2aWV3PC90aXRsZT48c2Vjb25kYXJ5LXRpdGxlPlBhdGllbnQgRWR1YyBDb3Vuczwvc2Vj
b25kYXJ5LXRpdGxlPjwvdGl0bGVzPjxwZXJpb2RpY2FsPjxmdWxsLXRpdGxlPlBhdGllbnQgRWR1
YyBDb3VuczwvZnVsbC10aXRsZT48L3BlcmlvZGljYWw+PHBhZ2VzPjE5OC0yMDk8L3BhZ2VzPjx2
b2x1bWU+OTk8L3ZvbHVtZT48bnVtYmVyPjI8L251bWJlcj48ZWRpdGlvbj4yMDE1LzA5LzE1PC9l
ZGl0aW9uPjxrZXl3b3Jkcz48a2V5d29yZD5BZG9sZXNjZW50PC9rZXl3b3JkPjxrZXl3b3JkPkFk
dWx0PC9rZXl3b3JkPjxrZXl3b3JkPkFnZWQ8L2tleXdvcmQ+PGtleXdvcmQ+KkNvbW11bmljYXRp
b248L2tleXdvcmQ+PGtleXdvcmQ+KkNvbnRpbnVpdHkgb2YgUGF0aWVudCBDYXJlPC9rZXl3b3Jk
PjxrZXl3b3JkPkN1bHR1cmFsIENvbXBldGVuY3k8L2tleXdvcmQ+PGtleXdvcmQ+Q3VsdHVyYWwg
RGl2ZXJzaXR5PC9rZXl3b3JkPjxrZXl3b3JkPipFdGhuaWNpdHkvcHN5Y2hvbG9neTwva2V5d29y
ZD48a2V5d29yZD5GZW1hbGU8L2tleXdvcmQ+PGtleXdvcmQ+SHVtYW5zPC9rZXl3b3JkPjxrZXl3
b3JkPk1hbGU8L2tleXdvcmQ+PGtleXdvcmQ+TWVudGFsIERpc29yZGVycy8qZXRobm9sb2d5Lyp0
aGVyYXB5PC9rZXl3b3JkPjxrZXl3b3JkPlBhdGllbnQgQWNjZXB0YW5jZSBvZiBIZWFsdGggQ2Fy
ZS8qZXRobm9sb2d5PC9rZXl3b3JkPjxrZXl3b3JkPlByb2Zlc3Npb25hbC1QYXRpZW50IFJlbGF0
aW9uczwva2V5d29yZD48a2V5d29yZD4qUmFjaWFsIEdyb3Vwcy9wc3ljaG9sb2d5PC9rZXl3b3Jk
PjxrZXl3b3JkPkNyb3NzLWN1bHR1cmFsIGNvbW11bmljYXRpb248L2tleXdvcmQ+PGtleXdvcmQ+
Q3VsdHVyYWwgcHN5Y2hpYXRyeTwva2V5d29yZD48a2V5d29yZD5NZWRpY2FsIGNvbW11bmljYXRp
b248L2tleXdvcmQ+PGtleXdvcmQ+U3lzdGVtYXRpYyByZXZpZXc8L2tleXdvcmQ+PGtleXdvcmQ+
VHJlYXRtZW50IGVuZ2FnZW1lbnQ8L2tleXdvcmQ+PC9rZXl3b3Jkcz48ZGF0ZXM+PHllYXI+MjAx
NjwveWVhcj48cHViLWRhdGVzPjxkYXRlPkZlYjwvZGF0ZT48L3B1Yi1kYXRlcz48L2RhdGVzPjxp
c2JuPjA3MzgtMzk5MSAoUHJpbnQpJiN4RDswNzM4LTM5OTE8L2lzYm4+PGFjY2Vzc2lvbi1udW0+
MjYzNjU0MzY8L2FjY2Vzc2lvbi1udW0+PHVybHM+PC91cmxzPjxjdXN0b20yPlBNQzQ3MzM0MTY8
L2N1c3RvbTI+PGN1c3RvbTY+TklITVM3MjI1ODU8L2N1c3RvbTY+PGVsZWN0cm9uaWMtcmVzb3Vy
Y2UtbnVtPjEwLjEwMTYvai5wZWMuMjAxNS4wOS4wMDI8L2VsZWN0cm9uaWMtcmVzb3VyY2UtbnVt
PjxyZW1vdGUtZGF0YWJhc2UtcHJvdmlkZXI+TkxNPC9yZW1vdGUtZGF0YWJhc2UtcHJvdmlkZXI+
PGxhbmd1YWdlPmVuZzwvbGFuZ3VhZ2U+PC9yZWNvcmQ+PC9DaXRlPjwvRW5kTm90ZT4A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BZ2dhcndhbDwvQXV0aG9yPjxZZWFyPjIwMTY8L1llYXI+
PFJlY051bT45PC9SZWNOdW0+PERpc3BsYXlUZXh0PjxzdHlsZSBmYWNlPSJzdXBlcnNjcmlwdCI+
MTM8L3N0eWxlPjwvRGlzcGxheVRleHQ+PHJlY29yZD48cmVjLW51bWJlcj45PC9yZWMtbnVtYmVy
Pjxmb3JlaWduLWtleXM+PGtleSBhcHA9IkVOIiBkYi1pZD0iNWRzdnh0djJ2YTUweHZlcnMwOHZm
ejJ4OXhmdmY1ZnJzd2U1IiB0aW1lc3RhbXA9IjE3NDQxNTkyMDUiPjk8L2tleT48L2ZvcmVpZ24t
a2V5cz48cmVmLXR5cGUgbmFtZT0iSm91cm5hbCBBcnRpY2xlIj4xNzwvcmVmLXR5cGU+PGNvbnRy
aWJ1dG9ycz48YXV0aG9ycz48YXV0aG9yPkFnZ2Fyd2FsLCBOLiBLLjwvYXV0aG9yPjxhdXRob3I+
UGllaCwgTS4gQy48L2F1dGhvcj48YXV0aG9yPkRpeG9uLCBMLjwvYXV0aG9yPjxhdXRob3I+R3Vh
cm5hY2NpYSwgUC48L2F1dGhvcj48YXV0aG9yPkFsZWdyw61hLCBNLjwvYXV0aG9yPjxhdXRob3I+
TGV3aXMtRmVybsOhbmRleiwgUi48L2F1dGhvcj48L2F1dGhvcnM+PC9jb250cmlidXRvcnM+PGF1
dGgtYWRkcmVzcz5Db2x1bWJpYSBVbml2ZXJzaXR5IERlcGFydG1lbnQgb2YgUHN5Y2hpYXRyeSBh
bmQgVGhlIENlbnRlciBvZiBFeGNlbGxlbmNlIGZvciBDdWx0dXJhbCBDb21wZXRlbmNlIGF0IFRo
ZSBOZXcgWW9yayBTdGF0ZSBQc3ljaGlhdHJpYyBJbnN0aXR1dGUsIE5ldyBZb3JrLCBVU0EuIEVs
ZWN0cm9uaWMgYWRkcmVzczogYWdnYXJ3YUBueXNwaS5jb2x1bWJpYS5lZHUuJiN4RDtDb2x1bWJp
YSBVbml2ZXJzaXR5IENvbGxlZ2Ugb2YgUGh5c2ljaWFucyBhbmQgU3VyZ2VvbnMsIE5ldyBZb3Jr
LCBVU0EuJiN4RDtDb2x1bWJpYSBVbml2ZXJzaXR5IERlcGFydG1lbnQgb2YgUHN5Y2hpYXRyeSBh
bmQgVGhlIE5ldyBZb3JrIFN0YXRlIFBzeWNoaWF0cmljIEluc3RpdHV0ZSwgTmV3IFlvcmssIFVT
QS4mI3hEO0luc3RpdHV0ZSBmb3IgSGVhbHRoLiBIZWFsdGggQ2FyZSBQb2xpY3kgJmFtcDsgQWdp
bmcgUmVzZWFyY2guIFJ1dGdlcnMsVGhlIFN0YXRlIFVuaXZlcnNpdHkgb2YgTmV3IEplcnNleSwg
TmV3IEJydW5zd2ljaywgVVNBLiYjeEQ7Q2VudGVyIGZvciBNdWx0aWN1bHR1cmFsIE1lbnRhbCBI
ZWFsdGggUmVzZWFyY2ggYW5kIEhhcnZhcmQgTWVkaWNhbCBTY2hvb2wsIFNvbWVydmlsbGUsIFVT
QS4mI3hEO0NvbHVtYmlhIFVuaXZlcnNpdHkgRGVwYXJ0bWVudCBvZiBQc3ljaGlhdHJ5IGFuZCBU
aGUgQ2VudGVyIG9mIEV4Y2VsbGVuY2UgZm9yIEN1bHR1cmFsIENvbXBldGVuY2UgYXQgVGhlIE5l
dyBZb3JrIFN0YXRlIFBzeWNoaWF0cmljIEluc3RpdHV0ZSwgTmV3IFlvcmssIFVTQS48L2F1dGgt
YWRkcmVzcz48dGl0bGVzPjx0aXRsZT5DbGluaWNpYW4gZGVzY3JpcHRpb25zIG9mIGNvbW11bmlj
YXRpb24gc3RyYXRlZ2llcyB0byBpbXByb3ZlIHRyZWF0bWVudCBlbmdhZ2VtZW50IGJ5IHJhY2lh
bC9ldGhuaWMgbWlub3JpdGllcyBpbiBtZW50YWwgaGVhbHRoIHNlcnZpY2VzOiBBIHN5c3RlbWF0
aWMgcmV2aWV3PC90aXRsZT48c2Vjb25kYXJ5LXRpdGxlPlBhdGllbnQgRWR1YyBDb3Vuczwvc2Vj
b25kYXJ5LXRpdGxlPjwvdGl0bGVzPjxwZXJpb2RpY2FsPjxmdWxsLXRpdGxlPlBhdGllbnQgRWR1
YyBDb3VuczwvZnVsbC10aXRsZT48L3BlcmlvZGljYWw+PHBhZ2VzPjE5OC0yMDk8L3BhZ2VzPjx2
b2x1bWU+OTk8L3ZvbHVtZT48bnVtYmVyPjI8L251bWJlcj48ZWRpdGlvbj4yMDE1LzA5LzE1PC9l
ZGl0aW9uPjxrZXl3b3Jkcz48a2V5d29yZD5BZG9sZXNjZW50PC9rZXl3b3JkPjxrZXl3b3JkPkFk
dWx0PC9rZXl3b3JkPjxrZXl3b3JkPkFnZWQ8L2tleXdvcmQ+PGtleXdvcmQ+KkNvbW11bmljYXRp
b248L2tleXdvcmQ+PGtleXdvcmQ+KkNvbnRpbnVpdHkgb2YgUGF0aWVudCBDYXJlPC9rZXl3b3Jk
PjxrZXl3b3JkPkN1bHR1cmFsIENvbXBldGVuY3k8L2tleXdvcmQ+PGtleXdvcmQ+Q3VsdHVyYWwg
RGl2ZXJzaXR5PC9rZXl3b3JkPjxrZXl3b3JkPipFdGhuaWNpdHkvcHN5Y2hvbG9neTwva2V5d29y
ZD48a2V5d29yZD5GZW1hbGU8L2tleXdvcmQ+PGtleXdvcmQ+SHVtYW5zPC9rZXl3b3JkPjxrZXl3
b3JkPk1hbGU8L2tleXdvcmQ+PGtleXdvcmQ+TWVudGFsIERpc29yZGVycy8qZXRobm9sb2d5Lyp0
aGVyYXB5PC9rZXl3b3JkPjxrZXl3b3JkPlBhdGllbnQgQWNjZXB0YW5jZSBvZiBIZWFsdGggQ2Fy
ZS8qZXRobm9sb2d5PC9rZXl3b3JkPjxrZXl3b3JkPlByb2Zlc3Npb25hbC1QYXRpZW50IFJlbGF0
aW9uczwva2V5d29yZD48a2V5d29yZD4qUmFjaWFsIEdyb3Vwcy9wc3ljaG9sb2d5PC9rZXl3b3Jk
PjxrZXl3b3JkPkNyb3NzLWN1bHR1cmFsIGNvbW11bmljYXRpb248L2tleXdvcmQ+PGtleXdvcmQ+
Q3VsdHVyYWwgcHN5Y2hpYXRyeTwva2V5d29yZD48a2V5d29yZD5NZWRpY2FsIGNvbW11bmljYXRp
b248L2tleXdvcmQ+PGtleXdvcmQ+U3lzdGVtYXRpYyByZXZpZXc8L2tleXdvcmQ+PGtleXdvcmQ+
VHJlYXRtZW50IGVuZ2FnZW1lbnQ8L2tleXdvcmQ+PC9rZXl3b3Jkcz48ZGF0ZXM+PHllYXI+MjAx
NjwveWVhcj48cHViLWRhdGVzPjxkYXRlPkZlYjwvZGF0ZT48L3B1Yi1kYXRlcz48L2RhdGVzPjxp
c2JuPjA3MzgtMzk5MSAoUHJpbnQpJiN4RDswNzM4LTM5OTE8L2lzYm4+PGFjY2Vzc2lvbi1udW0+
MjYzNjU0MzY8L2FjY2Vzc2lvbi1udW0+PHVybHM+PC91cmxzPjxjdXN0b20yPlBNQzQ3MzM0MTY8
L2N1c3RvbTI+PGN1c3RvbTY+TklITVM3MjI1ODU8L2N1c3RvbTY+PGVsZWN0cm9uaWMtcmVzb3Vy
Y2UtbnVtPjEwLjEwMTYvai5wZWMuMjAxNS4wOS4wMDI8L2VsZWN0cm9uaWMtcmVzb3VyY2UtbnVt
PjxyZW1vdGUtZGF0YWJhc2UtcHJvdmlkZXI+TkxNPC9yZW1vdGUtZGF0YWJhc2UtcHJvdmlkZXI+
PGxhbmd1YWdlPmVuZzwvbGFuZ3VhZ2U+PC9yZWNvcmQ+PC9DaXRlPjwvRW5kTm90ZT4A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3</w:t>
      </w:r>
      <w:r w:rsidR="003D2FA5">
        <w:rPr>
          <w:rFonts w:ascii="Arial" w:hAnsi="Arial" w:cs="Arial"/>
          <w:sz w:val="20"/>
          <w:szCs w:val="20"/>
        </w:rPr>
        <w:fldChar w:fldCharType="end"/>
      </w:r>
    </w:p>
    <w:p w14:paraId="5A395A78" w14:textId="602BD190"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 xml:space="preserve">Gender-specific barriers – including lack of childcare for mothers to attend appointments and </w:t>
      </w:r>
      <w:r w:rsidR="00EE70EF" w:rsidRPr="00366D48">
        <w:rPr>
          <w:rFonts w:ascii="Arial" w:hAnsi="Arial" w:cs="Arial"/>
          <w:sz w:val="20"/>
          <w:szCs w:val="20"/>
        </w:rPr>
        <w:t>gender power imbalances</w:t>
      </w:r>
      <w:r w:rsidR="003D2FA5">
        <w:rPr>
          <w:rFonts w:ascii="Arial" w:hAnsi="Arial" w:cs="Arial"/>
          <w:sz w:val="20"/>
          <w:szCs w:val="20"/>
        </w:rPr>
        <w:fldChar w:fldCharType="begin">
          <w:fldData xml:space="preserve">PEVuZE5vdGU+PENpdGU+PEF1dGhvcj5OeWlrYXZhcmFuZGE8L0F1dGhvcj48WWVhcj4yMDIzPC9Z
ZWFyPjxSZWNOdW0+MTM8L1JlY051bT48RGlzcGxheVRleHQ+PHN0eWxlIGZhY2U9InN1cGVyc2Ny
aXB0Ij4yNDwvc3R5bGU+PC9EaXNwbGF5VGV4dD48cmVjb3JkPjxyZWMtbnVtYmVyPjEzPC9yZWMt
bnVtYmVyPjxmb3JlaWduLWtleXM+PGtleSBhcHA9IkVOIiBkYi1pZD0iNWRzdnh0djJ2YTUweHZl
cnMwOHZmejJ4OXhmdmY1ZnJzd2U1IiB0aW1lc3RhbXA9IjE3NDQxNjgxNTYiPjEzPC9rZXk+PC9m
b3JlaWduLWtleXM+PHJlZi10eXBlIG5hbWU9IkpvdXJuYWwgQXJ0aWNsZSI+MTc8L3JlZi10eXBl
Pjxjb250cmlidXRvcnM+PGF1dGhvcnM+PGF1dGhvcj5OeWlrYXZhcmFuZGEsIFAuPC9hdXRob3I+
PGF1dGhvcj5QYW50ZWxpYywgTS48L2F1dGhvcj48YXV0aG9yPkpvbmVzLCBDLiBKLjwvYXV0aG9y
PjxhdXRob3I+UGF1ZHlhbCwgUC48L2F1dGhvcj48YXV0aG9yPlR1bmtzLCBBLjwvYXV0aG9yPjxh
dXRob3I+TGxld2VsbHluLCBDLiBELjwvYXV0aG9yPjwvYXV0aG9ycz48L2NvbnRyaWJ1dG9ycz48
YXV0aC1hZGRyZXNzPkRlcGFydG1lbnQgb2YgUHJpbWFyeSBDYXJlICZhbXA7IFB1YmxpYyBIZWFs
dGgsIEJyaWdodG9uICZhbXA7IFN1c3NleCBNZWRpY2FsIFNjaG9vbCwgVW5pdmVyc2l0eSBvZiBT
dXNzZXgsIFdhdHNvbiBCdWlsZGluZywgUm9vbSAxMDQsIEZhbG1lciwgQnJpZ2h0b24sIEVhc3Qg
U3Vzc2V4LCBCTjEgOVBILCBVSy4gUC5OeWlrYXZhcmFuZGFAYnNtcy5hYy51ay4mI3hEO0RlcGFy
dG1lbnQgb2YgUHJpbWFyeSBDYXJlICZhbXA7IFB1YmxpYyBIZWFsdGgsIEJyaWdodG9uICZhbXA7
IFN1c3NleCBNZWRpY2FsIFNjaG9vbCwgVW5pdmVyc2l0eSBvZiBTdXNzZXgsIFdhdHNvbiBCdWls
ZGluZywgUm9vbSAxMDQsIEZhbG1lciwgQnJpZ2h0b24sIEVhc3QgU3Vzc2V4LCBCTjEgOVBILCBV
Sy4mI3hEO1NjaG9vbCBvZiBQc3ljaG9sb2d5LCBGYWN1bHR5IG9mIEhlYWx0aCBhbmQgTWVkaWNh
bCBTY2llbmNlcywgVW5pdmVyc2l0eSBvZiBTdXJyZXksIEd1aWxkZm9yZCwgR1UyIDdYSCwgU3Vy
cmV5LCBVSy4mI3hEO0luc3RpdHV0ZSBmb3IgR2xvYmFsIEhlYWx0aCBhbmQgV2VsbGJlaW5nIFNj
aG9vbCBvZiBNZWRpY2luZSwgS2VlbGUgVW5pdmVyc2l0eSwgS2VlbGUsIFN0YWZmb3Jkc2hpcmUs
IFNUNSA1R0IsIFVLLjwvYXV0aC1hZGRyZXNzPjx0aXRsZXM+PHRpdGxlPkJhcnJpZXJzIGFuZCBm
YWNpbGl0YXRvcnMgdG8gc2Vla2luZyBhbmQgYWNjZXNzaW5nIG1lbnRhbCBoZWFsdGggc3VwcG9y
dCBpbiBwcmltYXJ5IGNhcmUgYW5kIHRoZSBjb21tdW5pdHkgYW1vbmcgZmVtYWxlIG1pZ3JhbnRz
IGluIEV1cm9wZTogYSAmcXVvdDtmZW1pbmlzbXMmcXVvdDsgc3lzdGVtYXRpYyByZXZpZXc8L3Rp
dGxlPjxzZWNvbmRhcnktdGl0bGU+SW50IEogRXF1aXR5IEhlYWx0aDwvc2Vjb25kYXJ5LXRpdGxl
PjwvdGl0bGVzPjxwZXJpb2RpY2FsPjxmdWxsLXRpdGxlPkludCBKIEVxdWl0eSBIZWFsdGg8L2Z1
bGwtdGl0bGU+PC9wZXJpb2RpY2FsPjxwYWdlcz4xOTY8L3BhZ2VzPjx2b2x1bWU+MjI8L3ZvbHVt
ZT48bnVtYmVyPjE8L251bWJlcj48ZWRpdGlvbj4yMDIzLzA5LzI3PC9lZGl0aW9uPjxrZXl3b3Jk
cz48a2V5d29yZD5GZW1hbGU8L2tleXdvcmQ+PGtleXdvcmQ+SHVtYW5zPC9rZXl3b3JkPjxrZXl3
b3JkPk1lbnRhbCBIZWFsdGg8L2tleXdvcmQ+PGtleXdvcmQ+RmVtaW5pc208L2tleXdvcmQ+PGtl
eXdvcmQ+KlRyYW5zaWVudHMgYW5kIE1pZ3JhbnRzPC9rZXl3b3JkPjxrZXl3b3JkPkV1cm9wZTwv
a2V5d29yZD48a2V5d29yZD4qUmVmdWdlZXMvcHN5Y2hvbG9neTwva2V5d29yZD48a2V5d29yZD5Q
cmltYXJ5IEhlYWx0aCBDYXJlPC9rZXl3b3JkPjxrZXl3b3JkPkhlYWx0aCBTZXJ2aWNlcyBBY2Nl
c3NpYmlsaXR5PC9rZXl3b3JkPjxrZXl3b3JkPkFjY2Vzczwva2V5d29yZD48a2V5d29yZD5Bc3ls
dW0gc2Vla2Vyczwva2V5d29yZD48a2V5d29yZD5GZW1hbGUgbWlncmFudHM8L2tleXdvcmQ+PGtl
eXdvcmQ+UHJpbWFyeSBjYXJlPC9rZXl3b3JkPjxrZXl3b3JkPlJlZnVnZWVzPC9rZXl3b3JkPjwv
a2V5d29yZHM+PGRhdGVzPjx5ZWFyPjIwMjM8L3llYXI+PHB1Yi1kYXRlcz48ZGF0ZT5TZXAgMjY8
L2RhdGU+PC9wdWItZGF0ZXM+PC9kYXRlcz48aXNibj4xNDc1LTkyNzY8L2lzYm4+PGFjY2Vzc2lv
bi1udW0+Mzc3NTI1MDI8L2FjY2Vzc2lvbi1udW0+PHVybHM+PC91cmxzPjxjdXN0b20yPlBNQzEw
NTIzNjE1PC9jdXN0b20yPjxlbGVjdHJvbmljLXJlc291cmNlLW51bT4xMC4xMTg2L3MxMjkzOS0w
MjMtMDE5OTAtODwvZWxlY3Ryb25pYy1yZXNvdXJjZS1udW0+PHJlbW90ZS1kYXRhYmFzZS1wcm92
aWRlcj5OTE08L3JlbW90ZS1kYXRhYmFzZS1wcm92aWRlcj48bGFuZ3VhZ2U+ZW5nPC9sYW5ndWFn
ZT48L3JlY29yZD48L0NpdGU+PC9FbmROb3RlPgB=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OeWlrYXZhcmFuZGE8L0F1dGhvcj48WWVhcj4yMDIzPC9Z
ZWFyPjxSZWNOdW0+MTM8L1JlY051bT48RGlzcGxheVRleHQ+PHN0eWxlIGZhY2U9InN1cGVyc2Ny
aXB0Ij4yNDwvc3R5bGU+PC9EaXNwbGF5VGV4dD48cmVjb3JkPjxyZWMtbnVtYmVyPjEzPC9yZWMt
bnVtYmVyPjxmb3JlaWduLWtleXM+PGtleSBhcHA9IkVOIiBkYi1pZD0iNWRzdnh0djJ2YTUweHZl
cnMwOHZmejJ4OXhmdmY1ZnJzd2U1IiB0aW1lc3RhbXA9IjE3NDQxNjgxNTYiPjEzPC9rZXk+PC9m
b3JlaWduLWtleXM+PHJlZi10eXBlIG5hbWU9IkpvdXJuYWwgQXJ0aWNsZSI+MTc8L3JlZi10eXBl
Pjxjb250cmlidXRvcnM+PGF1dGhvcnM+PGF1dGhvcj5OeWlrYXZhcmFuZGEsIFAuPC9hdXRob3I+
PGF1dGhvcj5QYW50ZWxpYywgTS48L2F1dGhvcj48YXV0aG9yPkpvbmVzLCBDLiBKLjwvYXV0aG9y
PjxhdXRob3I+UGF1ZHlhbCwgUC48L2F1dGhvcj48YXV0aG9yPlR1bmtzLCBBLjwvYXV0aG9yPjxh
dXRob3I+TGxld2VsbHluLCBDLiBELjwvYXV0aG9yPjwvYXV0aG9ycz48L2NvbnRyaWJ1dG9ycz48
YXV0aC1hZGRyZXNzPkRlcGFydG1lbnQgb2YgUHJpbWFyeSBDYXJlICZhbXA7IFB1YmxpYyBIZWFs
dGgsIEJyaWdodG9uICZhbXA7IFN1c3NleCBNZWRpY2FsIFNjaG9vbCwgVW5pdmVyc2l0eSBvZiBT
dXNzZXgsIFdhdHNvbiBCdWlsZGluZywgUm9vbSAxMDQsIEZhbG1lciwgQnJpZ2h0b24sIEVhc3Qg
U3Vzc2V4LCBCTjEgOVBILCBVSy4gUC5OeWlrYXZhcmFuZGFAYnNtcy5hYy51ay4mI3hEO0RlcGFy
dG1lbnQgb2YgUHJpbWFyeSBDYXJlICZhbXA7IFB1YmxpYyBIZWFsdGgsIEJyaWdodG9uICZhbXA7
IFN1c3NleCBNZWRpY2FsIFNjaG9vbCwgVW5pdmVyc2l0eSBvZiBTdXNzZXgsIFdhdHNvbiBCdWls
ZGluZywgUm9vbSAxMDQsIEZhbG1lciwgQnJpZ2h0b24sIEVhc3QgU3Vzc2V4LCBCTjEgOVBILCBV
Sy4mI3hEO1NjaG9vbCBvZiBQc3ljaG9sb2d5LCBGYWN1bHR5IG9mIEhlYWx0aCBhbmQgTWVkaWNh
bCBTY2llbmNlcywgVW5pdmVyc2l0eSBvZiBTdXJyZXksIEd1aWxkZm9yZCwgR1UyIDdYSCwgU3Vy
cmV5LCBVSy4mI3hEO0luc3RpdHV0ZSBmb3IgR2xvYmFsIEhlYWx0aCBhbmQgV2VsbGJlaW5nIFNj
aG9vbCBvZiBNZWRpY2luZSwgS2VlbGUgVW5pdmVyc2l0eSwgS2VlbGUsIFN0YWZmb3Jkc2hpcmUs
IFNUNSA1R0IsIFVLLjwvYXV0aC1hZGRyZXNzPjx0aXRsZXM+PHRpdGxlPkJhcnJpZXJzIGFuZCBm
YWNpbGl0YXRvcnMgdG8gc2Vla2luZyBhbmQgYWNjZXNzaW5nIG1lbnRhbCBoZWFsdGggc3VwcG9y
dCBpbiBwcmltYXJ5IGNhcmUgYW5kIHRoZSBjb21tdW5pdHkgYW1vbmcgZmVtYWxlIG1pZ3JhbnRz
IGluIEV1cm9wZTogYSAmcXVvdDtmZW1pbmlzbXMmcXVvdDsgc3lzdGVtYXRpYyByZXZpZXc8L3Rp
dGxlPjxzZWNvbmRhcnktdGl0bGU+SW50IEogRXF1aXR5IEhlYWx0aDwvc2Vjb25kYXJ5LXRpdGxl
PjwvdGl0bGVzPjxwZXJpb2RpY2FsPjxmdWxsLXRpdGxlPkludCBKIEVxdWl0eSBIZWFsdGg8L2Z1
bGwtdGl0bGU+PC9wZXJpb2RpY2FsPjxwYWdlcz4xOTY8L3BhZ2VzPjx2b2x1bWU+MjI8L3ZvbHVt
ZT48bnVtYmVyPjE8L251bWJlcj48ZWRpdGlvbj4yMDIzLzA5LzI3PC9lZGl0aW9uPjxrZXl3b3Jk
cz48a2V5d29yZD5GZW1hbGU8L2tleXdvcmQ+PGtleXdvcmQ+SHVtYW5zPC9rZXl3b3JkPjxrZXl3
b3JkPk1lbnRhbCBIZWFsdGg8L2tleXdvcmQ+PGtleXdvcmQ+RmVtaW5pc208L2tleXdvcmQ+PGtl
eXdvcmQ+KlRyYW5zaWVudHMgYW5kIE1pZ3JhbnRzPC9rZXl3b3JkPjxrZXl3b3JkPkV1cm9wZTwv
a2V5d29yZD48a2V5d29yZD4qUmVmdWdlZXMvcHN5Y2hvbG9neTwva2V5d29yZD48a2V5d29yZD5Q
cmltYXJ5IEhlYWx0aCBDYXJlPC9rZXl3b3JkPjxrZXl3b3JkPkhlYWx0aCBTZXJ2aWNlcyBBY2Nl
c3NpYmlsaXR5PC9rZXl3b3JkPjxrZXl3b3JkPkFjY2Vzczwva2V5d29yZD48a2V5d29yZD5Bc3ls
dW0gc2Vla2Vyczwva2V5d29yZD48a2V5d29yZD5GZW1hbGUgbWlncmFudHM8L2tleXdvcmQ+PGtl
eXdvcmQ+UHJpbWFyeSBjYXJlPC9rZXl3b3JkPjxrZXl3b3JkPlJlZnVnZWVzPC9rZXl3b3JkPjwv
a2V5d29yZHM+PGRhdGVzPjx5ZWFyPjIwMjM8L3llYXI+PHB1Yi1kYXRlcz48ZGF0ZT5TZXAgMjY8
L2RhdGU+PC9wdWItZGF0ZXM+PC9kYXRlcz48aXNibj4xNDc1LTkyNzY8L2lzYm4+PGFjY2Vzc2lv
bi1udW0+Mzc3NTI1MDI8L2FjY2Vzc2lvbi1udW0+PHVybHM+PC91cmxzPjxjdXN0b20yPlBNQzEw
NTIzNjE1PC9jdXN0b20yPjxlbGVjdHJvbmljLXJlc291cmNlLW51bT4xMC4xMTg2L3MxMjkzOS0w
MjMtMDE5OTAtODwvZWxlY3Ryb25pYy1yZXNvdXJjZS1udW0+PHJlbW90ZS1kYXRhYmFzZS1wcm92
aWRlcj5OTE08L3JlbW90ZS1kYXRhYmFzZS1wcm92aWRlcj48bGFuZ3VhZ2U+ZW5nPC9sYW5ndWFn
ZT48L3JlY29yZD48L0NpdGU+PC9FbmROb3RlPgB=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24</w:t>
      </w:r>
      <w:r w:rsidR="003D2FA5">
        <w:rPr>
          <w:rFonts w:ascii="Arial" w:hAnsi="Arial" w:cs="Arial"/>
          <w:sz w:val="20"/>
          <w:szCs w:val="20"/>
        </w:rPr>
        <w:fldChar w:fldCharType="end"/>
      </w:r>
    </w:p>
    <w:p w14:paraId="65509D9C" w14:textId="22EF79A7"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Concerns about medication – including addiction and side effects</w: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ExLCAyMzwvc3R5bGU+PC9EaXNwbGF5VGV4dD48cmVjb3JkPjxyZWMtbnVtYmVyPjM2PC9yZWMt
bnVtYmVyPjxmb3JlaWduLWtleXM+PGtleSBhcHA9IkVOIiBkYi1pZD0iNWRzdnh0djJ2YTUweHZl
cnMwOHZmejJ4OXhmdmY1ZnJzd2U1IiB0aW1lc3RhbXA9IjE3NDUxMTU2MDUiPjM2PC9rZXk+PC9m
b3JlaWduLWtleXM+PHJlZi10eXBlIG5hbWU9IkpvdXJuYWwgQXJ0aWNsZSI+MTc8L3JlZi10eXBl
Pjxjb250cmlidXRvcnM+PGF1dGhvcnM+PGF1dGhvcj5TdHJhaXRvbiwgTS4gTC48L2F1dGhvcj48
YXV0aG9yPkxlZGVzbWEsIEguIE0uIEwuPC9hdXRob3I+PGF1dGhvcj5Eb25uZWxseSwgVC4gVC48
L2F1dGhvcj48L2F1dGhvcnM+PC9jb250cmlidXRvcnM+PGF1dGgtYWRkcmVzcz5EZXBhcnRtZW50
IG9mIE1lbnRhbCBIZWFsdGggYW5kIFN1aWNpZGUsIE5vcndlZ2lhbiBJbnN0aXR1dGUgb2YgUHVi
bGljIEhlYWx0aCwgUC5PLiBib3ggNDQwNCwgMDQwMywgT3NsbywgTm9yd2F5LiBNZWxhbmllLlN0
cmFpdG9uQGZoaS5uby4mI3hEO0RlcGFydG1lbnQgb2YgQ2hpbGQgYW5kIEFkb2xlc2NlbnQgUHN5
Y2hpYXRyeSwgT3NsbyBVbml2ZXJzaXR5IEhvc3BpdGFsLCBQLk8uIEJveCA0OTU2LCBOeWRhbGVu
LCAwNDI0LCBPc2xvLCBOb3J3YXkuJiN4RDtGYWN1bHR5IG9mIE51cnNpbmcsIEN1bW1pbmcgU2No
b29sIG9mIE1lZGljaW5lLCBDb21tdW5pdHkgSGVhbHRoIFNjaWVuY2VzLCBVbml2ZXJzaXR5IG9m
IENhbGdhcnksIDI1MDAgVW5pdmVyc2l0eSBEcml2ZSBOVywgQ2FsZ2FyeSwgQUIsIFQyTiAxTjQs
IENhbmFkYS48L2F1dGgtYWRkcmVzcz48dGl0bGVzPjx0aXRsZT4mcXVvdDtJdCBoYXMgbm90IG9j
Y3VycmVkIHRvIG1lIHRvIHNlZSBhIGRvY3RvciBmb3IgdGhhdCBraW5kIG9mIGZlZWxpbmcmcXVv
dDs6IGEgcXVhbGl0YXRpdmUgc3R1ZHkgb2YgRmlsaXBpbmEgaW1taWdyYW50cyZhcG9zOyBwZXJj
ZXB0aW9ucyBvZiBoZWxwIHNlZWtpbmcgZm9yIG1lbnRhbCBoZWFsdGggcHJvYmxlbXM8L3RpdGxl
PjxzZWNvbmRhcnktdGl0bGU+Qk1DIFdvbWVucyBIZWFsdGg8L3NlY29uZGFyeS10aXRsZT48L3Rp
dGxlcz48cGVyaW9kaWNhbD48ZnVsbC10aXRsZT5CTUMgV29tZW5zIEhlYWx0aDwvZnVsbC10aXRs
ZT48L3BlcmlvZGljYWw+PHBhZ2VzPjczPC9wYWdlcz48dm9sdW1lPjE4PC92b2x1bWU+PG51bWJl
cj4xPC9udW1iZXI+PGVkaXRpb24+MjAxOC8wNS8yOTwvZWRpdGlvbj48a2V5d29yZHM+PGtleXdv
cmQ+QWR1bHQ8L2tleXdvcmQ+PGtleXdvcmQ+QXR0aXR1ZGUgdG8gSGVhbHRoLypldGhub2xvZ3k8
L2tleXdvcmQ+PGtleXdvcmQ+RW1pZ3JhbnRzIGFuZCBJbW1pZ3JhbnRzLypwc3ljaG9sb2d5Lypz
dGF0aXN0aWNzICZhbXA7IG51bWVyaWNhbCBkYXRhPC9rZXl3b3JkPjxrZXl3b3JkPkZlbWFsZTwv
a2V5d29yZD48a2V5d29yZD5IdW1hbnM8L2tleXdvcmQ+PGtleXdvcmQ+TWVudGFsIERpc29yZGVy
cy8qZXRobm9sb2d5Lypwc3ljaG9sb2d5PC9rZXl3b3JkPjxrZXl3b3JkPk1pZGRsZSBBZ2VkPC9r
ZXl3b3JkPjxrZXl3b3JkPk5vcndheS9ldGhub2xvZ3k8L2tleXdvcmQ+PGtleXdvcmQ+UGF0aWVu
dCBBY2NlcHRhbmNlIG9mIEhlYWx0aCBDYXJlL2V0aG5vbG9neS8qcHN5Y2hvbG9neS8qc3RhdGlz
dGljcyAmYW1wOyBudW1lcmljYWw8L2tleXdvcmQ+PGtleXdvcmQ+ZGF0YTwva2V5d29yZD48a2V5
d29yZD5QaGlsaXBwaW5lczwva2V5d29yZD48a2V5d29yZD5RdWFsaXRhdGl2ZSBSZXNlYXJjaDwv
a2V5d29yZD48a2V5d29yZD5Zb3VuZyBBZHVsdDwva2V5d29yZD48a2V5d29yZD5BY2Nlc3MgdG8g
Y2FyZTwva2V5d29yZD48a2V5d29yZD5CYXJyaWVyczwva2V5d29yZD48a2V5d29yZD5JbW1pZ3Jh
bnRzPC9rZXl3b3JkPjxrZXl3b3JkPk1lbnRhbCBoZWFsdGg8L2tleXdvcmQ+PGtleXdvcmQ+V29t
ZW4mYXBvcztzIGhlYWx0aDwva2V5d29yZD48a2V5d29yZD5IZWFsdGguIFNoZSBoYXMgYSBQaEQg
aW4gcHN5Y2hvbG9neSBhbmQgYW4gaW50ZXJlc3QgaW4gaW1taWdyYW50IG1lbnRhbCBoZWFsdGg8
L2tleXdvcmQ+PGtleXdvcmQ+YW5kIHVzZSBvZiBoZWFsdGggY2FyZSBzZXJ2aWNlcy4gSE1MIGlz
IGEgY2xpbmljYWwgcHN5Y2hvbG9naXN0IGF0IE9zbG88L2tleXdvcmQ+PGtleXdvcmQ+VW5pdmVy
c2l0eSBIb3NwaXRhbCwgRGVwYXJ0bWVudCBvZiBDaGlsZCBhbmQgQWRvbGVzY2VudCBQc3ljaGlh
dHJ5LiBTaGUgaGFzIGEgUEhEPC9rZXl3b3JkPjxrZXl3b3JkPmluIGNsaW5pY2FsIG5ldXJvcHN5
Y2hvbG9neSBhbmQgYW4gaW50ZXJlc3QgaW4gYmlsaW5ndWFsaXNtIGFuZCBtZW50YWwgaGVhbHRo
LiBURDwva2V5d29yZD48a2V5d29yZD5pcyBhIEZ1bGwgUHJvZmVzc29yIGF0IHRoZSBVbml2ZXJz
aXR5IG9mIENhbGdhcnksIEZhY3VsdHkgb2YgTnVyc2luZyBhbmQgTWVkaWNpbmU8L2tleXdvcmQ+
PGtleXdvcmQ+YW5kIGZvcm1lciBBc3NvY2lhdGUgRGVhbiBmb3IgUmVzZWFyY2ggYXQgdGhlIFVu
aXZlcnNpdHkgb2YgQ2FsZ2FyeSAtIFFhdGFyLiBURCZhcG9zO3M8L2tleXdvcmQ+PGtleXdvcmQ+
cmVzZWFyY2ggZm9jdXNlcyBvbiB0aGUgSGVhbHRoIGFuZCBXZWxsbmVzcyBvZiBwb3B1bGF0aW9u
cyB3aXRoIGRpdmVyc2U8L2tleXdvcmQ+PGtleXdvcmQ+YmFja2dyb3VuZHMsIGluY2x1ZGluZyBt
ZW50YWwgaGVhbHRoY2FyZSwgb25jb2xvZ3ksIGxpZmVzdHlsZSByaXNrIGZhY3RvcnMgdGhhdDwv
a2V5d29yZD48a2V5d29yZD5jb250cmlidXRlIHRvIGNocm9uaWMgZGlzZWFzZXMsIGFuZCBwcm9t
b3Rpb24gb2YgaGVhbHRoeSBsaWZlc3R5bGUuIEVUSElDUzwva2V5d29yZD48a2V5d29yZD5BUFBS
T1ZBTCBBTkQgQ09OU0VOVCBUTyBQQVJUSUNJUEFURTogRXRoaWNhbCBhcHByb3ZhbCB3YXMgb2J0
YWluZWQgZnJvbSB0aGU8L2tleXdvcmQ+PGtleXdvcmQ+UmVnaW9uYWwgQ29tbWl0dGVlIGZvciBN
ZWRpY2FsIGFuZCBIZWFsdGggUmVzZWFyY2ggRXRoaWNzLCBXZXN0IE5vcndheTwva2V5d29yZD48
a2V5d29yZD4oMjAxMy81NDIvUkVLIFZlc3QpLiBBbGwgaW5mb3JtYW50cyBnYXZlIHdyaXR0ZW4g
Y29uc2VudCB0byBwYXJ0aWNpcGF0ZS48L2tleXdvcmQ+PGtleXdvcmQ+Q09NUEVUSU5HIElOVEVS
RVNUUzogVGhlIGF1dGhvcnMgZGVjbGFyZSB0aGF0IHRoZXkgaGF2ZSBubyBjb21wZXRpbmcgaW50
ZXJlc3RzLjwva2V5d29yZD48a2V5d29yZD5QVUJMSVNIRVImYXBvcztTIE5PVEU6IFNwcmluZ2Vy
IE5hdHVyZSByZW1haW5zIG5ldXRyYWwgd2l0aCByZWdhcmQgdG8ganVyaXNkaWN0aW9uYWw8L2tl
eXdvcmQ+PGtleXdvcmQ+Y2xhaW1zIGluIHB1Ymxpc2hlZCBtYXBzIGFuZCBpbnN0aXR1dGlvbmFs
IGFmZmlsaWF0aW9ucy48L2tleXdvcmQ+PC9rZXl3b3Jkcz48ZGF0ZXM+PHllYXI+MjAxODwveWVh
cj48cHViLWRhdGVzPjxkYXRlPk1heSAyNTwvZGF0ZT48L3B1Yi1kYXRlcz48L2RhdGVzPjxpc2Ju
PjE0NzItNjg3NCAoRWxlY3Ryb25pYykmI3hEOzE0NzItNjg3NCAoTGlua2luZyk8L2lzYm4+PGFj
Y2Vzc2lvbi1udW0+Mjk4MDE0NDc8L2FjY2Vzc2lvbi1udW0+PHVybHM+PHJlbGF0ZWQtdXJscz48
dXJsPmh0dHBzOi8vd3d3Lm5jYmkubmxtLm5paC5nb3YvcHVibWVkLzI5ODAxNDQ3PC91cmw+PC9y
ZWxhdGVkLXVybHM+PC91cmxzPjxjdXN0b20yPlBNQzU5NzA0OTc8L2N1c3RvbTI+PGVsZWN0cm9u
aWMtcmVzb3VyY2UtbnVtPjEwLjExODYvczEyOTA1LTAxOC0wNTYxLTk8L2VsZWN0cm9uaWMtcmVz
b3VyY2UtbnVtPjwvcmVjb3JkPjwvQ2l0ZT48Q2l0ZT48QXV0aG9yPktpcmtwYXRyaWNrPC9BdXRo
b3I+PFllYXI+MjAyMDwvWWVhcj48UmVjTnVtPjM4PC9SZWNOdW0+PHJlY29yZD48cmVjLW51bWJl
cj4zODwvcmVjLW51bWJlcj48Zm9yZWlnbi1rZXlzPjxrZXkgYXBwPSJFTiIgZGItaWQ9IjVkc3Z4
dHYydmE1MHh2ZXJzMDh2ZnoyeDl4ZnZmNWZyc3dlNSIgdGltZXN0YW1wPSIxNzQ1MTE1OTM3Ij4z
ODwva2V5PjwvZm9yZWlnbi1rZXlzPjxyZWYtdHlwZSBuYW1lPSJKb3VybmFsIEFydGljbGUiPjE3
PC9yZWYtdHlwZT48Y29udHJpYnV0b3JzPjxhdXRob3JzPjxhdXRob3I+S2lya3BhdHJpY2ssIEwu
PC9hdXRob3I+PGF1dGhvcj5XYXRzb24sIE0uIFIuPC9hdXRob3I+PGF1dGhvcj5TZXJyYW5vLCBB
LjwvYXV0aG9yPjxhdXRob3I+Q2FtcG9saSwgTS48L2F1dGhvcj48YXV0aG9yPkthbHRtYW4sIFMu
IEkuPC9hdXRob3I+PGF1dGhvcj5UYWxpc21hbiwgTi48L2F1dGhvcj48YXV0aG9yPkdyZWVuLCBC
LiBMLjwvYXV0aG9yPjwvYXV0aG9ycz48L2NvbnRyaWJ1dG9ycz48YXV0aC1hZGRyZXNzPkdlb3Jn
ZXRvd24gVW5pdmVyc2l0eSBNZWRpY2FsIFNjaG9vbCwgV2FzaGluZ3RvbiwgREMuJiN4RDtQcmlt
YXJ5IENhcmUgQ29hbGl0aW9uIG9mIE1vbnRnb21lcnkgQ291bnR5LCBTaWx2ZXIgU3ByaW5nLCBN
YXJ5bGFuZC4mI3hEO0RlcGFydG1lbnQgb2YgUHN5Y2hpYXRyeSwgR2VvcmdldG93biBVbml2ZXJz
aXR5IE1lZGljYWwgU2Nob29sLCBXYXNoaW5ndG9uLCBEQy48L2F1dGgtYWRkcmVzcz48dGl0bGVz
Pjx0aXRsZT5QcmltYXJ5IENhcmUgUHJvdmlkZXJzJmFwb3M7IFBlcnNwZWN0aXZlcyBvbiBQcmVz
Y3JpYmluZyBBbnRpZGVwcmVzc2FudCBNZWRpY2F0aW9uIHRvIExhdGlubyBJbW1pZ3JhbnQgUGF0
aWVudHM6IEEgUHJlbGltaW5hcnkgU3R1ZHk8L3RpdGxlPjxzZWNvbmRhcnktdGl0bGU+SiBOZXJ2
IE1lbnQgRGlzPC9zZWNvbmRhcnktdGl0bGU+PC90aXRsZXM+PHBlcmlvZGljYWw+PGZ1bGwtdGl0
bGU+SiBOZXJ2IE1lbnQgRGlzPC9mdWxsLXRpdGxlPjwvcGVyaW9kaWNhbD48cGFnZXM+MjM4LTI0
NDwvcGFnZXM+PHZvbHVtZT4yMDg8L3ZvbHVtZT48bnVtYmVyPjM8L251bWJlcj48ZWRpdGlvbj4y
MDIwLzAxLzA3PC9lZGl0aW9uPjxrZXl3b3Jkcz48a2V5d29yZD5BbnRpZGVwcmVzc2l2ZSBBZ2Vu
dHMvKnRoZXJhcGV1dGljIHVzZTwva2V5d29yZD48a2V5d29yZD4qQXR0aXR1ZGUgb2YgSGVhbHRo
IFBlcnNvbm5lbDwva2V5d29yZD48a2V5d29yZD5FbWlncmFudHMgYW5kIEltbWlncmFudHMvKnBz
eWNob2xvZ3k8L2tleXdvcmQ+PGtleXdvcmQ+RmVtYWxlPC9rZXl3b3JkPjxrZXl3b3JkPkZvY3Vz
IEdyb3Vwczwva2V5d29yZD48a2V5d29yZD5IZWFsdGggTGl0ZXJhY3k8L2tleXdvcmQ+PGtleXdv
cmQ+SGlzcGFuaWMgb3IgTGF0aW5vLypwc3ljaG9sb2d5PC9rZXl3b3JkPjxrZXl3b3JkPkh1bWFu
czwva2V5d29yZD48a2V5d29yZD5MaW1pdGVkIEVuZ2xpc2ggUHJvZmljaWVuY3k8L2tleXdvcmQ+
PGtleXdvcmQ+TWFsZTwva2V5d29yZD48a2V5d29yZD5NaWRkbGUgQWdlZDwva2V5d29yZD48a2V5
d29yZD5QYXRpZW50IEFjY2VwdGFuY2Ugb2YgSGVhbHRoIENhcmUvZXRobm9sb2d5L3BzeWNob2xv
Z3k8L2tleXdvcmQ+PGtleXdvcmQ+UGh5c2ljaWFucywgUHJpbWFyeSBDYXJlLypwc3ljaG9sb2d5
PC9rZXl3b3JkPjxrZXl3b3JkPlNvY2lhbCBTdGlnbWE8L2tleXdvcmQ+PC9rZXl3b3Jkcz48ZGF0
ZXM+PHllYXI+MjAyMDwveWVhcj48cHViLWRhdGVzPjxkYXRlPk1hcjwvZGF0ZT48L3B1Yi1kYXRl
cz48L2RhdGVzPjxpc2JuPjE1MzktNzM2WCAoRWxlY3Ryb25pYykmI3hEOzAwMjItMzAxOCAoTGlu
a2luZyk8L2lzYm4+PGFjY2Vzc2lvbi1udW0+MzE5MDQ2Njk8L2FjY2Vzc2lvbi1udW0+PHVybHM+
PHJlbGF0ZWQtdXJscz48dXJsPmh0dHBzOi8vd3d3Lm5jYmkubmxtLm5paC5nb3YvcHVibWVkLzMx
OTA0NjY5PC91cmw+PC9yZWxhdGVkLXVybHM+PC91cmxzPjxlbGVjdHJvbmljLXJlc291cmNlLW51
bT4xMC4xMDk3L05NRC4wMDAwMDAwMDAwMDAxMDg1PC9lbGVjdHJvbmljLXJlc291cmNlLW51bT48
L3JlY29yZD48L0NpdGU+PC9FbmROb3RlPn==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ExLCAyMzwvc3R5bGU+PC9EaXNwbGF5VGV4dD48cmVjb3JkPjxyZWMtbnVtYmVyPjM2PC9yZWMt
bnVtYmVyPjxmb3JlaWduLWtleXM+PGtleSBhcHA9IkVOIiBkYi1pZD0iNWRzdnh0djJ2YTUweHZl
cnMwOHZmejJ4OXhmdmY1ZnJzd2U1IiB0aW1lc3RhbXA9IjE3NDUxMTU2MDUiPjM2PC9rZXk+PC9m
b3JlaWduLWtleXM+PHJlZi10eXBlIG5hbWU9IkpvdXJuYWwgQXJ0aWNsZSI+MTc8L3JlZi10eXBl
Pjxjb250cmlidXRvcnM+PGF1dGhvcnM+PGF1dGhvcj5TdHJhaXRvbiwgTS4gTC48L2F1dGhvcj48
YXV0aG9yPkxlZGVzbWEsIEguIE0uIEwuPC9hdXRob3I+PGF1dGhvcj5Eb25uZWxseSwgVC4gVC48
L2F1dGhvcj48L2F1dGhvcnM+PC9jb250cmlidXRvcnM+PGF1dGgtYWRkcmVzcz5EZXBhcnRtZW50
IG9mIE1lbnRhbCBIZWFsdGggYW5kIFN1aWNpZGUsIE5vcndlZ2lhbiBJbnN0aXR1dGUgb2YgUHVi
bGljIEhlYWx0aCwgUC5PLiBib3ggNDQwNCwgMDQwMywgT3NsbywgTm9yd2F5LiBNZWxhbmllLlN0
cmFpdG9uQGZoaS5uby4mI3hEO0RlcGFydG1lbnQgb2YgQ2hpbGQgYW5kIEFkb2xlc2NlbnQgUHN5
Y2hpYXRyeSwgT3NsbyBVbml2ZXJzaXR5IEhvc3BpdGFsLCBQLk8uIEJveCA0OTU2LCBOeWRhbGVu
LCAwNDI0LCBPc2xvLCBOb3J3YXkuJiN4RDtGYWN1bHR5IG9mIE51cnNpbmcsIEN1bW1pbmcgU2No
b29sIG9mIE1lZGljaW5lLCBDb21tdW5pdHkgSGVhbHRoIFNjaWVuY2VzLCBVbml2ZXJzaXR5IG9m
IENhbGdhcnksIDI1MDAgVW5pdmVyc2l0eSBEcml2ZSBOVywgQ2FsZ2FyeSwgQUIsIFQyTiAxTjQs
IENhbmFkYS48L2F1dGgtYWRkcmVzcz48dGl0bGVzPjx0aXRsZT4mcXVvdDtJdCBoYXMgbm90IG9j
Y3VycmVkIHRvIG1lIHRvIHNlZSBhIGRvY3RvciBmb3IgdGhhdCBraW5kIG9mIGZlZWxpbmcmcXVv
dDs6IGEgcXVhbGl0YXRpdmUgc3R1ZHkgb2YgRmlsaXBpbmEgaW1taWdyYW50cyZhcG9zOyBwZXJj
ZXB0aW9ucyBvZiBoZWxwIHNlZWtpbmcgZm9yIG1lbnRhbCBoZWFsdGggcHJvYmxlbXM8L3RpdGxl
PjxzZWNvbmRhcnktdGl0bGU+Qk1DIFdvbWVucyBIZWFsdGg8L3NlY29uZGFyeS10aXRsZT48L3Rp
dGxlcz48cGVyaW9kaWNhbD48ZnVsbC10aXRsZT5CTUMgV29tZW5zIEhlYWx0aDwvZnVsbC10aXRs
ZT48L3BlcmlvZGljYWw+PHBhZ2VzPjczPC9wYWdlcz48dm9sdW1lPjE4PC92b2x1bWU+PG51bWJl
cj4xPC9udW1iZXI+PGVkaXRpb24+MjAxOC8wNS8yOTwvZWRpdGlvbj48a2V5d29yZHM+PGtleXdv
cmQ+QWR1bHQ8L2tleXdvcmQ+PGtleXdvcmQ+QXR0aXR1ZGUgdG8gSGVhbHRoLypldGhub2xvZ3k8
L2tleXdvcmQ+PGtleXdvcmQ+RW1pZ3JhbnRzIGFuZCBJbW1pZ3JhbnRzLypwc3ljaG9sb2d5Lypz
dGF0aXN0aWNzICZhbXA7IG51bWVyaWNhbCBkYXRhPC9rZXl3b3JkPjxrZXl3b3JkPkZlbWFsZTwv
a2V5d29yZD48a2V5d29yZD5IdW1hbnM8L2tleXdvcmQ+PGtleXdvcmQ+TWVudGFsIERpc29yZGVy
cy8qZXRobm9sb2d5Lypwc3ljaG9sb2d5PC9rZXl3b3JkPjxrZXl3b3JkPk1pZGRsZSBBZ2VkPC9r
ZXl3b3JkPjxrZXl3b3JkPk5vcndheS9ldGhub2xvZ3k8L2tleXdvcmQ+PGtleXdvcmQ+UGF0aWVu
dCBBY2NlcHRhbmNlIG9mIEhlYWx0aCBDYXJlL2V0aG5vbG9neS8qcHN5Y2hvbG9neS8qc3RhdGlz
dGljcyAmYW1wOyBudW1lcmljYWw8L2tleXdvcmQ+PGtleXdvcmQ+ZGF0YTwva2V5d29yZD48a2V5
d29yZD5QaGlsaXBwaW5lczwva2V5d29yZD48a2V5d29yZD5RdWFsaXRhdGl2ZSBSZXNlYXJjaDwv
a2V5d29yZD48a2V5d29yZD5Zb3VuZyBBZHVsdDwva2V5d29yZD48a2V5d29yZD5BY2Nlc3MgdG8g
Y2FyZTwva2V5d29yZD48a2V5d29yZD5CYXJyaWVyczwva2V5d29yZD48a2V5d29yZD5JbW1pZ3Jh
bnRzPC9rZXl3b3JkPjxrZXl3b3JkPk1lbnRhbCBoZWFsdGg8L2tleXdvcmQ+PGtleXdvcmQ+V29t
ZW4mYXBvcztzIGhlYWx0aDwva2V5d29yZD48a2V5d29yZD5IZWFsdGguIFNoZSBoYXMgYSBQaEQg
aW4gcHN5Y2hvbG9neSBhbmQgYW4gaW50ZXJlc3QgaW4gaW1taWdyYW50IG1lbnRhbCBoZWFsdGg8
L2tleXdvcmQ+PGtleXdvcmQ+YW5kIHVzZSBvZiBoZWFsdGggY2FyZSBzZXJ2aWNlcy4gSE1MIGlz
IGEgY2xpbmljYWwgcHN5Y2hvbG9naXN0IGF0IE9zbG88L2tleXdvcmQ+PGtleXdvcmQ+VW5pdmVy
c2l0eSBIb3NwaXRhbCwgRGVwYXJ0bWVudCBvZiBDaGlsZCBhbmQgQWRvbGVzY2VudCBQc3ljaGlh
dHJ5LiBTaGUgaGFzIGEgUEhEPC9rZXl3b3JkPjxrZXl3b3JkPmluIGNsaW5pY2FsIG5ldXJvcHN5
Y2hvbG9neSBhbmQgYW4gaW50ZXJlc3QgaW4gYmlsaW5ndWFsaXNtIGFuZCBtZW50YWwgaGVhbHRo
LiBURDwva2V5d29yZD48a2V5d29yZD5pcyBhIEZ1bGwgUHJvZmVzc29yIGF0IHRoZSBVbml2ZXJz
aXR5IG9mIENhbGdhcnksIEZhY3VsdHkgb2YgTnVyc2luZyBhbmQgTWVkaWNpbmU8L2tleXdvcmQ+
PGtleXdvcmQ+YW5kIGZvcm1lciBBc3NvY2lhdGUgRGVhbiBmb3IgUmVzZWFyY2ggYXQgdGhlIFVu
aXZlcnNpdHkgb2YgQ2FsZ2FyeSAtIFFhdGFyLiBURCZhcG9zO3M8L2tleXdvcmQ+PGtleXdvcmQ+
cmVzZWFyY2ggZm9jdXNlcyBvbiB0aGUgSGVhbHRoIGFuZCBXZWxsbmVzcyBvZiBwb3B1bGF0aW9u
cyB3aXRoIGRpdmVyc2U8L2tleXdvcmQ+PGtleXdvcmQ+YmFja2dyb3VuZHMsIGluY2x1ZGluZyBt
ZW50YWwgaGVhbHRoY2FyZSwgb25jb2xvZ3ksIGxpZmVzdHlsZSByaXNrIGZhY3RvcnMgdGhhdDwv
a2V5d29yZD48a2V5d29yZD5jb250cmlidXRlIHRvIGNocm9uaWMgZGlzZWFzZXMsIGFuZCBwcm9t
b3Rpb24gb2YgaGVhbHRoeSBsaWZlc3R5bGUuIEVUSElDUzwva2V5d29yZD48a2V5d29yZD5BUFBS
T1ZBTCBBTkQgQ09OU0VOVCBUTyBQQVJUSUNJUEFURTogRXRoaWNhbCBhcHByb3ZhbCB3YXMgb2J0
YWluZWQgZnJvbSB0aGU8L2tleXdvcmQ+PGtleXdvcmQ+UmVnaW9uYWwgQ29tbWl0dGVlIGZvciBN
ZWRpY2FsIGFuZCBIZWFsdGggUmVzZWFyY2ggRXRoaWNzLCBXZXN0IE5vcndheTwva2V5d29yZD48
a2V5d29yZD4oMjAxMy81NDIvUkVLIFZlc3QpLiBBbGwgaW5mb3JtYW50cyBnYXZlIHdyaXR0ZW4g
Y29uc2VudCB0byBwYXJ0aWNpcGF0ZS48L2tleXdvcmQ+PGtleXdvcmQ+Q09NUEVUSU5HIElOVEVS
RVNUUzogVGhlIGF1dGhvcnMgZGVjbGFyZSB0aGF0IHRoZXkgaGF2ZSBubyBjb21wZXRpbmcgaW50
ZXJlc3RzLjwva2V5d29yZD48a2V5d29yZD5QVUJMSVNIRVImYXBvcztTIE5PVEU6IFNwcmluZ2Vy
IE5hdHVyZSByZW1haW5zIG5ldXRyYWwgd2l0aCByZWdhcmQgdG8ganVyaXNkaWN0aW9uYWw8L2tl
eXdvcmQ+PGtleXdvcmQ+Y2xhaW1zIGluIHB1Ymxpc2hlZCBtYXBzIGFuZCBpbnN0aXR1dGlvbmFs
IGFmZmlsaWF0aW9ucy48L2tleXdvcmQ+PC9rZXl3b3Jkcz48ZGF0ZXM+PHllYXI+MjAxODwveWVh
cj48cHViLWRhdGVzPjxkYXRlPk1heSAyNTwvZGF0ZT48L3B1Yi1kYXRlcz48L2RhdGVzPjxpc2Ju
PjE0NzItNjg3NCAoRWxlY3Ryb25pYykmI3hEOzE0NzItNjg3NCAoTGlua2luZyk8L2lzYm4+PGFj
Y2Vzc2lvbi1udW0+Mjk4MDE0NDc8L2FjY2Vzc2lvbi1udW0+PHVybHM+PHJlbGF0ZWQtdXJscz48
dXJsPmh0dHBzOi8vd3d3Lm5jYmkubmxtLm5paC5nb3YvcHVibWVkLzI5ODAxNDQ3PC91cmw+PC9y
ZWxhdGVkLXVybHM+PC91cmxzPjxjdXN0b20yPlBNQzU5NzA0OTc8L2N1c3RvbTI+PGVsZWN0cm9u
aWMtcmVzb3VyY2UtbnVtPjEwLjExODYvczEyOTA1LTAxOC0wNTYxLTk8L2VsZWN0cm9uaWMtcmVz
b3VyY2UtbnVtPjwvcmVjb3JkPjwvQ2l0ZT48Q2l0ZT48QXV0aG9yPktpcmtwYXRyaWNrPC9BdXRo
b3I+PFllYXI+MjAyMDwvWWVhcj48UmVjTnVtPjM4PC9SZWNOdW0+PHJlY29yZD48cmVjLW51bWJl
cj4zODwvcmVjLW51bWJlcj48Zm9yZWlnbi1rZXlzPjxrZXkgYXBwPSJFTiIgZGItaWQ9IjVkc3Z4
dHYydmE1MHh2ZXJzMDh2ZnoyeDl4ZnZmNWZyc3dlNSIgdGltZXN0YW1wPSIxNzQ1MTE1OTM3Ij4z
ODwva2V5PjwvZm9yZWlnbi1rZXlzPjxyZWYtdHlwZSBuYW1lPSJKb3VybmFsIEFydGljbGUiPjE3
PC9yZWYtdHlwZT48Y29udHJpYnV0b3JzPjxhdXRob3JzPjxhdXRob3I+S2lya3BhdHJpY2ssIEwu
PC9hdXRob3I+PGF1dGhvcj5XYXRzb24sIE0uIFIuPC9hdXRob3I+PGF1dGhvcj5TZXJyYW5vLCBB
LjwvYXV0aG9yPjxhdXRob3I+Q2FtcG9saSwgTS48L2F1dGhvcj48YXV0aG9yPkthbHRtYW4sIFMu
IEkuPC9hdXRob3I+PGF1dGhvcj5UYWxpc21hbiwgTi48L2F1dGhvcj48YXV0aG9yPkdyZWVuLCBC
LiBMLjwvYXV0aG9yPjwvYXV0aG9ycz48L2NvbnRyaWJ1dG9ycz48YXV0aC1hZGRyZXNzPkdlb3Jn
ZXRvd24gVW5pdmVyc2l0eSBNZWRpY2FsIFNjaG9vbCwgV2FzaGluZ3RvbiwgREMuJiN4RDtQcmlt
YXJ5IENhcmUgQ29hbGl0aW9uIG9mIE1vbnRnb21lcnkgQ291bnR5LCBTaWx2ZXIgU3ByaW5nLCBN
YXJ5bGFuZC4mI3hEO0RlcGFydG1lbnQgb2YgUHN5Y2hpYXRyeSwgR2VvcmdldG93biBVbml2ZXJz
aXR5IE1lZGljYWwgU2Nob29sLCBXYXNoaW5ndG9uLCBEQy48L2F1dGgtYWRkcmVzcz48dGl0bGVz
Pjx0aXRsZT5QcmltYXJ5IENhcmUgUHJvdmlkZXJzJmFwb3M7IFBlcnNwZWN0aXZlcyBvbiBQcmVz
Y3JpYmluZyBBbnRpZGVwcmVzc2FudCBNZWRpY2F0aW9uIHRvIExhdGlubyBJbW1pZ3JhbnQgUGF0
aWVudHM6IEEgUHJlbGltaW5hcnkgU3R1ZHk8L3RpdGxlPjxzZWNvbmRhcnktdGl0bGU+SiBOZXJ2
IE1lbnQgRGlzPC9zZWNvbmRhcnktdGl0bGU+PC90aXRsZXM+PHBlcmlvZGljYWw+PGZ1bGwtdGl0
bGU+SiBOZXJ2IE1lbnQgRGlzPC9mdWxsLXRpdGxlPjwvcGVyaW9kaWNhbD48cGFnZXM+MjM4LTI0
NDwvcGFnZXM+PHZvbHVtZT4yMDg8L3ZvbHVtZT48bnVtYmVyPjM8L251bWJlcj48ZWRpdGlvbj4y
MDIwLzAxLzA3PC9lZGl0aW9uPjxrZXl3b3Jkcz48a2V5d29yZD5BbnRpZGVwcmVzc2l2ZSBBZ2Vu
dHMvKnRoZXJhcGV1dGljIHVzZTwva2V5d29yZD48a2V5d29yZD4qQXR0aXR1ZGUgb2YgSGVhbHRo
IFBlcnNvbm5lbDwva2V5d29yZD48a2V5d29yZD5FbWlncmFudHMgYW5kIEltbWlncmFudHMvKnBz
eWNob2xvZ3k8L2tleXdvcmQ+PGtleXdvcmQ+RmVtYWxlPC9rZXl3b3JkPjxrZXl3b3JkPkZvY3Vz
IEdyb3Vwczwva2V5d29yZD48a2V5d29yZD5IZWFsdGggTGl0ZXJhY3k8L2tleXdvcmQ+PGtleXdv
cmQ+SGlzcGFuaWMgb3IgTGF0aW5vLypwc3ljaG9sb2d5PC9rZXl3b3JkPjxrZXl3b3JkPkh1bWFu
czwva2V5d29yZD48a2V5d29yZD5MaW1pdGVkIEVuZ2xpc2ggUHJvZmljaWVuY3k8L2tleXdvcmQ+
PGtleXdvcmQ+TWFsZTwva2V5d29yZD48a2V5d29yZD5NaWRkbGUgQWdlZDwva2V5d29yZD48a2V5
d29yZD5QYXRpZW50IEFjY2VwdGFuY2Ugb2YgSGVhbHRoIENhcmUvZXRobm9sb2d5L3BzeWNob2xv
Z3k8L2tleXdvcmQ+PGtleXdvcmQ+UGh5c2ljaWFucywgUHJpbWFyeSBDYXJlLypwc3ljaG9sb2d5
PC9rZXl3b3JkPjxrZXl3b3JkPlNvY2lhbCBTdGlnbWE8L2tleXdvcmQ+PC9rZXl3b3Jkcz48ZGF0
ZXM+PHllYXI+MjAyMDwveWVhcj48cHViLWRhdGVzPjxkYXRlPk1hcjwvZGF0ZT48L3B1Yi1kYXRl
cz48L2RhdGVzPjxpc2JuPjE1MzktNzM2WCAoRWxlY3Ryb25pYykmI3hEOzAwMjItMzAxOCAoTGlu
a2luZyk8L2lzYm4+PGFjY2Vzc2lvbi1udW0+MzE5MDQ2Njk8L2FjY2Vzc2lvbi1udW0+PHVybHM+
PHJlbGF0ZWQtdXJscz48dXJsPmh0dHBzOi8vd3d3Lm5jYmkubmxtLm5paC5nb3YvcHVibWVkLzMx
OTA0NjY5PC91cmw+PC9yZWxhdGVkLXVybHM+PC91cmxzPjxlbGVjdHJvbmljLXJlc291cmNlLW51
bT4xMC4xMDk3L05NRC4wMDAwMDAwMDAwMDAxMDg1PC9lbGVjdHJvbmljLXJlc291cmNlLW51bT48
L3JlY29yZD48L0NpdGU+PC9FbmROb3RlPn==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1, 23</w:t>
      </w:r>
      <w:r w:rsidR="003D2FA5">
        <w:rPr>
          <w:rFonts w:ascii="Arial" w:hAnsi="Arial" w:cs="Arial"/>
          <w:sz w:val="20"/>
          <w:szCs w:val="20"/>
        </w:rPr>
        <w:fldChar w:fldCharType="end"/>
      </w:r>
    </w:p>
    <w:p w14:paraId="60BB58B7" w14:textId="0523A4B2"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Concerns about confidentiality, particularly within community members</w:t>
      </w:r>
      <w:r w:rsidR="003D2FA5">
        <w:rPr>
          <w:rFonts w:ascii="Arial" w:hAnsi="Arial" w:cs="Arial"/>
          <w:sz w:val="20"/>
          <w:szCs w:val="20"/>
        </w:rPr>
        <w:fldChar w:fldCharType="begin">
          <w:fldData xml:space="preserve">PEVuZE5vdGU+PENpdGU+PEF1dGhvcj5QYW5kZXk8L0F1dGhvcj48WWVhcj4yMDIyPC9ZZWFyPjxS
ZWNOdW0+MTQ8L1JlY051bT48RGlzcGxheVRleHQ+PHN0eWxlIGZhY2U9InN1cGVyc2NyaXB0Ij44
LCAxNSwgMjE8L3N0eWxlPjwvRGlzcGxheVRleHQ+PHJlY29yZD48cmVjLW51bWJlcj4xNDwvcmVj
LW51bWJlcj48Zm9yZWlnbi1rZXlzPjxrZXkgYXBwPSJFTiIgZGItaWQ9IjVkc3Z4dHYydmE1MHh2
ZXJzMDh2ZnoyeDl4ZnZmNWZyc3dlNSIgdGltZXN0YW1wPSIxNzQ0MTY4Mjg1Ij4xNDwva2V5Pjwv
Zm9yZWlnbi1rZXlzPjxyZWYtdHlwZSBuYW1lPSJKb3VybmFsIEFydGljbGUiPjE3PC9yZWYtdHlw
ZT48Y29udHJpYnV0b3JzPjxhdXRob3JzPjxhdXRob3I+UGFuZGV5LCBNLjwvYXV0aG9yPjxhdXRo
b3I+S2FtcnVsLCBSLjwvYXV0aG9yPjxhdXRob3I+TWljaGFlbHMsIEMuIFIuPC9hdXRob3I+PGF1
dGhvcj5NY0NhcnJvbiwgTS48L2F1dGhvcj48L2F1dGhvcnM+PC9jb250cmlidXRvcnM+PGF1dGgt
YWRkcmVzcz5SZXNlYXJjaCBEZXBhcnRtZW50LCBTYXNrYXRjaGV3YW4gSGVhbHRoIEF1dGhvcml0
eSwgV2FzY2FuYSBSZWhhYmlsaXRhdGlvbiBDZW50cmUsIDIxODAtMjNyZCBBdmUsIFJlZ2luYSwg
U0ssIFM0UyAwQTUsIENhbmFkYS4gTWFtYXRhLlBhbmRleUBzYXNraGVhbHRoYXV0aG9yaXR5LmNh
LiYjeEQ7RGVwYXJ0bWVudCBvZiBBY2FkZW1pYyBGYW1pbHkgTWVkaWNpbmUsIFVuaXZlcnNpdHkg
b2YgU2Fza2F0Y2hld2FuLCAxNjIxIEFsYmVydCBTdCAjMTcyLCBSZWdpbmEsIFNLLCBTNFAgMlM1
LCBDYW5hZGEuJiN4RDtSZXNlYXJjaCBEZXBhcnRtZW50LCBTYXNrYXRjaGV3YW4gSGVhbHRoIEF1
dGhvcml0eSwgV2FzY2FuYSBSZWhhYmlsaXRhdGlvbiBDZW50cmUsIDIxODAtMjNyZCBBdmUsIFJl
Z2luYSwgU0ssIFM0UyAwQTUsIENhbmFkYS48L2F1dGgtYWRkcmVzcz48dGl0bGVzPjx0aXRsZT5Q
ZXJjZXB0aW9ucyBvZiBtZW50YWwgaGVhbHRoIGFuZCB1dGlsaXphdGlvbiBvZiBtZW50YWwgaGVh
bHRoIHNlcnZpY2VzIGFtb25nIG5ldyBpbW1pZ3JhbnRzIGluIENhbmFkYTogQSBxdWFsaXRhdGl2
ZSBzdHVkeTwvdGl0bGU+PHNlY29uZGFyeS10aXRsZT5Db21tdW5pdHkgTWVudCBIZWFsdGggSjwv
c2Vjb25kYXJ5LXRpdGxlPjwvdGl0bGVzPjxwZXJpb2RpY2FsPjxmdWxsLXRpdGxlPkNvbW11bml0
eSBNZW50IEhlYWx0aCBKPC9mdWxsLXRpdGxlPjwvcGVyaW9kaWNhbD48cGFnZXM+Mzk0LTQwNDwv
cGFnZXM+PHZvbHVtZT41ODwvdm9sdW1lPjxudW1iZXI+MjwvbnVtYmVyPjxlZGl0aW9uPjIwMjEv
MDUvMjk8L2VkaXRpb24+PGtleXdvcmRzPjxrZXl3b3JkPkNhbmFkYTwva2V5d29yZD48a2V5d29y
ZD4qRW1pZ3JhbnRzIGFuZCBJbW1pZ3JhbnRzPC9rZXl3b3JkPjxrZXl3b3JkPkhlYWx0aCBTZXJ2
aWNlcyBBY2Nlc3NpYmlsaXR5PC9rZXl3b3JkPjxrZXl3b3JkPkh1bWFuczwva2V5d29yZD48a2V5
d29yZD5NZW50YWwgSGVhbHRoPC9rZXl3b3JkPjxrZXl3b3JkPipNZW50YWwgSGVhbHRoIFNlcnZp
Y2VzPC9rZXl3b3JkPjxrZXl3b3JkPkJhcnJpZXJzIHRvIG1lbnRhbCBoZWFsdGggY2FyZTwva2V5
d29yZD48a2V5d29yZD5NZW50YWwgaGVhbHRoIHV0aWxpemF0aW9uPC9rZXl3b3JkPjxrZXl3b3Jk
Pk5ldyBpbW1pZ3JhbnRzPC9rZXl3b3JkPjwva2V5d29yZHM+PGRhdGVzPjx5ZWFyPjIwMjI8L3ll
YXI+PHB1Yi1kYXRlcz48ZGF0ZT5GZWI8L2RhdGU+PC9wdWItZGF0ZXM+PC9kYXRlcz48aXNibj4w
MDEwLTM4NTM8L2lzYm4+PGFjY2Vzc2lvbi1udW0+MzQwNDc4NjI8L2FjY2Vzc2lvbi1udW0+PHVy
bHM+PC91cmxzPjxlbGVjdHJvbmljLXJlc291cmNlLW51bT4xMC4xMDA3L3MxMDU5Ny0wMjEtMDA4
MzYtMzwvZWxlY3Ryb25pYy1yZXNvdXJjZS1udW0+PHJlbW90ZS1kYXRhYmFzZS1wcm92aWRlcj5O
TE08L3JlbW90ZS1kYXRhYmFzZS1wcm92aWRlcj48bGFuZ3VhZ2U+ZW5nPC9sYW5ndWFnZT48L3Jl
Y29yZD48L0NpdGU+PENpdGU+PEF1dGhvcj5LYXBhZGlhPC9BdXRob3I+PFllYXI+MjAxNzwvWWVh
cj48UmVjTnVtPjEwPC9SZWNOdW0+PHJlY29yZD48cmVjLW51bWJlcj4xMDwvcmVjLW51bWJlcj48
Zm9yZWlnbi1rZXlzPjxrZXkgYXBwPSJFTiIgZGItaWQ9IjVkc3Z4dHYydmE1MHh2ZXJzMDh2Znoy
eDl4ZnZmNWZyc3dlNSIgdGltZXN0YW1wPSIxNzQ0MTU5MjI5Ij4xMDwva2V5PjwvZm9yZWlnbi1r
ZXlzPjxyZWYtdHlwZSBuYW1lPSJKb3VybmFsIEFydGljbGUiPjE3PC9yZWYtdHlwZT48Y29udHJp
YnV0b3JzPjxhdXRob3JzPjxhdXRob3I+S2FwYWRpYSwgRC48L2F1dGhvcj48YXV0aG9yPkJyb29r
cywgSC4gTC48L2F1dGhvcj48YXV0aG9yPk5henJvbywgSi48L2F1dGhvcj48YXV0aG9yPlRyYW5t
ZXIsIE0uPC9hdXRob3I+PC9hdXRob3JzPjwvY29udHJpYnV0b3JzPjxhdXRoLWFkZHJlc3M+VGhl
IENhdGhpZSBNYXJzaCBJbnN0aXR1dGUgZm9yIFNvY2lhbCBSZXNlYXJjaCAoQ01JU1QpLCBUaGUg
VW5pdmVyc2l0eSBvZiBNYW5jaGVzdGVyLCBNYW5jaGVzdGVyLCBVSy4mI3hEO1NjaG9vbCBvZiBO
dXJzaW5nLCBNaWR3aWZlcnkgYW5kIFNvY2lhbCBXb3JrLCBUaGUgVW5pdmVyc2l0eSBvZiBNYW5j
aGVzdGVyLCBNYW5jaGVzdGVyLCBVSy48L2F1dGgtYWRkcmVzcz48dGl0bGVzPjx0aXRsZT5QYWtp
c3Rhbmkgd29tZW4mYXBvcztzIHVzZSBvZiBtZW50YWwgaGVhbHRoIHNlcnZpY2VzIGFuZCB0aGUg
cm9sZSBvZiBzb2NpYWwgbmV0d29ya3M6IGEgc3lzdGVtYXRpYyByZXZpZXcgb2YgcXVhbnRpdGF0
aXZlIGFuZCBxdWFsaXRhdGl2ZSByZXNlYXJjaDwvdGl0bGU+PHNlY29uZGFyeS10aXRsZT5IZWFs
dGggU29jIENhcmUgQ29tbXVuaXR5PC9zZWNvbmRhcnktdGl0bGU+PC90aXRsZXM+PHBlcmlvZGlj
YWw+PGZ1bGwtdGl0bGU+SGVhbHRoIFNvYyBDYXJlIENvbW11bml0eTwvZnVsbC10aXRsZT48L3Bl
cmlvZGljYWw+PHBhZ2VzPjEzMDQtMTMxNzwvcGFnZXM+PHZvbHVtZT4yNTwvdm9sdW1lPjxudW1i
ZXI+NDwvbnVtYmVyPjxlZGl0aW9uPjIwMTUvMTEvMjY8L2VkaXRpb24+PGtleXdvcmRzPjxrZXl3
b3JkPkFkYXB0YXRpb24sIFBzeWNob2xvZ2ljYWw8L2tleXdvcmQ+PGtleXdvcmQ+RmVtYWxlPC9r
ZXl3b3JkPjxrZXl3b3JkPkdlbmVyYWwgUHJhY3RpY2Uvc3RhdGlzdGljcyAmYW1wOyBudW1lcmlj
YWwgZGF0YTwva2V5d29yZD48a2V5d29yZD5IdW1hbnM8L2tleXdvcmQ+PGtleXdvcmQ+TGFuZ3Vh
Z2U8L2tleXdvcmQ+PGtleXdvcmQ+TWVudGFsIEhlYWx0aCBTZXJ2aWNlcy8qc3RhdGlzdGljcyAm
YW1wOyBudW1lcmljYWwgZGF0YTwva2V5d29yZD48a2V5d29yZD5QYWtpc3Rhbi9ldGhub2xvZ3k8
L2tleXdvcmQ+PGtleXdvcmQ+U29jaWFsIFN0aWdtYTwva2V5d29yZD48a2V5d29yZD4qU29jaWFs
IFN1cHBvcnQ8L2tleXdvcmQ+PGtleXdvcmQ+U3BlY2lhbGl6YXRpb24vc3RhdGlzdGljcyAmYW1w
OyBudW1lcmljYWwgZGF0YTwva2V5d29yZD48a2V5d29yZD5Vbml0ZWQgS2luZ2RvbS9lcGlkZW1p
b2xvZ3k8L2tleXdvcmQ+PGtleXdvcmQ+V29tZW4mYXBvcztzIEhlYWx0aDwva2V5d29yZD48a2V5
d29yZD5QYWtpc3Rhbmk8L2tleXdvcmQ+PGtleXdvcmQ+ZXRobmljIG1pbm9yaXRpZXM8L2tleXdv
cmQ+PGtleXdvcmQ+bWVudGFsIGhlYWx0aCBzZXJ2aWNlczwva2V5d29yZD48a2V5d29yZD5zb2Np
YWwgc3VwcG9ydDwva2V5d29yZD48a2V5d29yZD5zdGlnbWE8L2tleXdvcmQ+PC9rZXl3b3Jkcz48
ZGF0ZXM+PHllYXI+MjAxNzwveWVhcj48cHViLWRhdGVzPjxkYXRlPkp1bDwvZGF0ZT48L3B1Yi1k
YXRlcz48L2RhdGVzPjxpc2JuPjA5NjYtMDQxMCAoUHJpbnQpJiN4RDswOTY2LTA0MTA8L2lzYm4+
PGFjY2Vzc2lvbi1udW0+MjY1OTI0ODc8L2FjY2Vzc2lvbi1udW0+PHVybHM+PC91cmxzPjxjdXN0
b20yPlBNQzY4NDk1MzY8L2N1c3RvbTI+PGVsZWN0cm9uaWMtcmVzb3VyY2UtbnVtPjEwLjExMTEv
aHNjLjEyMzA1PC9lbGVjdHJvbmljLXJlc291cmNlLW51bT48cmVtb3RlLWRhdGFiYXNlLXByb3Zp
ZGVyPk5MTTwvcmVtb3RlLWRhdGFiYXNlLXByb3ZpZGVyPjxsYW5ndWFnZT5lbmc8L2xhbmd1YWdl
PjwvcmVjb3JkPjwvQ2l0ZT48Q2l0ZT48QXV0aG9yPlJhZGhhbW9ueTwvQXV0aG9yPjxZZWFyPjIw
MjM8L1llYXI+PFJlY051bT42PC9SZWNOdW0+PHJlY29yZD48cmVjLW51bWJlcj42PC9yZWMtbnVt
YmVyPjxmb3JlaWduLWtleXM+PGtleSBhcHA9IkVOIiBkYi1pZD0iNWRzdnh0djJ2YTUweHZlcnMw
OHZmejJ4OXhmdmY1ZnJzd2U1IiB0aW1lc3RhbXA9IjE3NDQwODM3OTIiPjY8L2tleT48L2ZvcmVp
Z24ta2V5cz48cmVmLXR5cGUgbmFtZT0iSm91cm5hbCBBcnRpY2xlIj4xNzwvcmVmLXR5cGU+PGNv
bnRyaWJ1dG9ycz48YXV0aG9ycz48YXV0aG9yPlJhZGhhbW9ueSwgUi48L2F1dGhvcj48YXV0aG9y
PkNyb3NzLCBXLiBNLjwvYXV0aG9yPjxhdXRob3I+VG93bnNpbiwgTC48L2F1dGhvcj48YXV0aG9y
PkJhbmlrLCBCLjwvYXV0aG9yPjwvYXV0aG9ycz48L2NvbnRyaWJ1dG9ycz48YXV0aC1hZGRyZXNz
Pkluc3RpdHV0ZSBvZiBIZWFsdGggYW5kIFdlbGxiZWluZywgRmVkZXJhdGlvbiBVbml2ZXJzaXR5
LCBCZXJ3aWNrLCBBdXN0cmFsaWEuJiN4RDtGZWRlcmF0aW9uIFVuaXZlcnNpdHksIEJlcndpY2ss
IEF1c3RyYWxpYS4mI3hEO1RvcnJlbnMgVW5pdmVyc2l0eSwgQWRlbGFpZGUsIFNvdXRoIEF1c3Ry
YWxpYS4mI3hEO01hbm5hIEluc3RpdHV0ZSwgUmVnaW9uYWwgQXVzdHJhbGlhIE1lbnRhbCBIZWFs
dGggUmVzZWFyY2ggYW5kIFRyYWluaW5nIEluc3RpdHV0ZSwgQSBwcm9qZWN0IG9mIFJlZ2lvbmFs
IFVuaXZlcnNpdHkgTmV0d29yayAoUlVOKSwgbGVkIGJ5IHRoZSBVbml2ZXJzaXR5IG9mIE5ldyBF
bmdsYW5kLCBBcm1pZGFsZSwgTlNXLCBBdXN0cmFsaWEuPC9hdXRoLWFkZHJlc3M+PHRpdGxlcz48
dGl0bGU+UGVyc3BlY3RpdmVzIG9mIGN1bHR1cmFsbHkgYW5kIGxpbmd1aXN0aWNhbGx5IGRpdmVy
c2UgKENBTEQpIGNvbW11bml0eSBtZW1iZXJzIHJlZ2FyZGluZyBtZW50YWwgaGVhbHRoIHNlcnZp
Y2VzOiBBIHF1YWxpdGF0aXZlIGFuYWx5c2lzPC90aXRsZT48c2Vjb25kYXJ5LXRpdGxlPkogUHN5
Y2hpYXRyIE1lbnQgSGVhbHRoIE51cnM8L3NlY29uZGFyeS10aXRsZT48L3RpdGxlcz48cGVyaW9k
aWNhbD48ZnVsbC10aXRsZT5KIFBzeWNoaWF0ciBNZW50IEhlYWx0aCBOdXJzPC9mdWxsLXRpdGxl
PjwvcGVyaW9kaWNhbD48cGFnZXM+ODUwLTg2NDwvcGFnZXM+PHZvbHVtZT4zMDwvdm9sdW1lPjxu
dW1iZXI+NDwvbnVtYmVyPjxlZGl0aW9uPjIwMjMvMDMvMjM8L2VkaXRpb24+PGtleXdvcmRzPjxr
ZXl3b3JkPkh1bWFuczwva2V5d29yZD48a2V5d29yZD5BdXN0cmFsaWE8L2tleXdvcmQ+PGtleXdv
cmQ+KkhlYWx0aCBTZXJ2aWNlcyBBY2Nlc3NpYmlsaXR5PC9rZXl3b3JkPjxrZXl3b3JkPkN1bHR1
cmFsIERpdmVyc2l0eTwva2V5d29yZD48a2V5d29yZD4qTWVudGFsIEhlYWx0aCBTZXJ2aWNlczwv
a2V5d29yZD48a2V5d29yZD5IZWFsdGggUGVyc29ubmVsPC9rZXl3b3JkPjxrZXl3b3JkPkNBTEQg
Y29tbXVuaXR5IGluIFZpY3RvcmlhPC9rZXl3b3JkPjxrZXl3b3JkPm1lbnRhbCBoZWFsdGggaXNz
dWVzPC9rZXl3b3JkPjxrZXl3b3JkPnVuZGVyc3RhbmRpbmcgYW5kIGV4cGVyaWVuY2VzIG9mIG1l
bnRhbCBoZWFsdGggc2VydmljZXM8L2tleXdvcmQ+PC9rZXl3b3Jkcz48ZGF0ZXM+PHllYXI+MjAy
MzwveWVhcj48cHViLWRhdGVzPjxkYXRlPkF1ZzwvZGF0ZT48L3B1Yi1kYXRlcz48L2RhdGVzPjxp
c2JuPjEzNjUtMjg1MCAoRWxlY3Ryb25pYykmI3hEOzEzNTEtMDEyNiAoTGlua2luZyk8L2lzYm4+
PGFjY2Vzc2lvbi1udW0+MzY5NDcxMDA8L2FjY2Vzc2lvbi1udW0+PHVybHM+PHJlbGF0ZWQtdXJs
cz48dXJsPmh0dHBzOi8vd3d3Lm5jYmkubmxtLm5paC5nb3YvcHVibWVkLzM2OTQ3MTAwPC91cmw+
PC9yZWxhdGVkLXVybHM+PC91cmxzPjxlbGVjdHJvbmljLXJlc291cmNlLW51bT4xMC4xMTExL2pw
bS4xMjkxOTwvZWxlY3Ryb25pYy1yZXNvdXJjZS1udW0+PC9yZWNvcmQ+PC9DaXRlPjwvRW5kTm90
ZT4A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QYW5kZXk8L0F1dGhvcj48WWVhcj4yMDIyPC9ZZWFyPjxS
ZWNOdW0+MTQ8L1JlY051bT48RGlzcGxheVRleHQ+PHN0eWxlIGZhY2U9InN1cGVyc2NyaXB0Ij44
LCAxNSwgMjE8L3N0eWxlPjwvRGlzcGxheVRleHQ+PHJlY29yZD48cmVjLW51bWJlcj4xNDwvcmVj
LW51bWJlcj48Zm9yZWlnbi1rZXlzPjxrZXkgYXBwPSJFTiIgZGItaWQ9IjVkc3Z4dHYydmE1MHh2
ZXJzMDh2ZnoyeDl4ZnZmNWZyc3dlNSIgdGltZXN0YW1wPSIxNzQ0MTY4Mjg1Ij4xNDwva2V5Pjwv
Zm9yZWlnbi1rZXlzPjxyZWYtdHlwZSBuYW1lPSJKb3VybmFsIEFydGljbGUiPjE3PC9yZWYtdHlw
ZT48Y29udHJpYnV0b3JzPjxhdXRob3JzPjxhdXRob3I+UGFuZGV5LCBNLjwvYXV0aG9yPjxhdXRo
b3I+S2FtcnVsLCBSLjwvYXV0aG9yPjxhdXRob3I+TWljaGFlbHMsIEMuIFIuPC9hdXRob3I+PGF1
dGhvcj5NY0NhcnJvbiwgTS48L2F1dGhvcj48L2F1dGhvcnM+PC9jb250cmlidXRvcnM+PGF1dGgt
YWRkcmVzcz5SZXNlYXJjaCBEZXBhcnRtZW50LCBTYXNrYXRjaGV3YW4gSGVhbHRoIEF1dGhvcml0
eSwgV2FzY2FuYSBSZWhhYmlsaXRhdGlvbiBDZW50cmUsIDIxODAtMjNyZCBBdmUsIFJlZ2luYSwg
U0ssIFM0UyAwQTUsIENhbmFkYS4gTWFtYXRhLlBhbmRleUBzYXNraGVhbHRoYXV0aG9yaXR5LmNh
LiYjeEQ7RGVwYXJ0bWVudCBvZiBBY2FkZW1pYyBGYW1pbHkgTWVkaWNpbmUsIFVuaXZlcnNpdHkg
b2YgU2Fza2F0Y2hld2FuLCAxNjIxIEFsYmVydCBTdCAjMTcyLCBSZWdpbmEsIFNLLCBTNFAgMlM1
LCBDYW5hZGEuJiN4RDtSZXNlYXJjaCBEZXBhcnRtZW50LCBTYXNrYXRjaGV3YW4gSGVhbHRoIEF1
dGhvcml0eSwgV2FzY2FuYSBSZWhhYmlsaXRhdGlvbiBDZW50cmUsIDIxODAtMjNyZCBBdmUsIFJl
Z2luYSwgU0ssIFM0UyAwQTUsIENhbmFkYS48L2F1dGgtYWRkcmVzcz48dGl0bGVzPjx0aXRsZT5Q
ZXJjZXB0aW9ucyBvZiBtZW50YWwgaGVhbHRoIGFuZCB1dGlsaXphdGlvbiBvZiBtZW50YWwgaGVh
bHRoIHNlcnZpY2VzIGFtb25nIG5ldyBpbW1pZ3JhbnRzIGluIENhbmFkYTogQSBxdWFsaXRhdGl2
ZSBzdHVkeTwvdGl0bGU+PHNlY29uZGFyeS10aXRsZT5Db21tdW5pdHkgTWVudCBIZWFsdGggSjwv
c2Vjb25kYXJ5LXRpdGxlPjwvdGl0bGVzPjxwZXJpb2RpY2FsPjxmdWxsLXRpdGxlPkNvbW11bml0
eSBNZW50IEhlYWx0aCBKPC9mdWxsLXRpdGxlPjwvcGVyaW9kaWNhbD48cGFnZXM+Mzk0LTQwNDwv
cGFnZXM+PHZvbHVtZT41ODwvdm9sdW1lPjxudW1iZXI+MjwvbnVtYmVyPjxlZGl0aW9uPjIwMjEv
MDUvMjk8L2VkaXRpb24+PGtleXdvcmRzPjxrZXl3b3JkPkNhbmFkYTwva2V5d29yZD48a2V5d29y
ZD4qRW1pZ3JhbnRzIGFuZCBJbW1pZ3JhbnRzPC9rZXl3b3JkPjxrZXl3b3JkPkhlYWx0aCBTZXJ2
aWNlcyBBY2Nlc3NpYmlsaXR5PC9rZXl3b3JkPjxrZXl3b3JkPkh1bWFuczwva2V5d29yZD48a2V5
d29yZD5NZW50YWwgSGVhbHRoPC9rZXl3b3JkPjxrZXl3b3JkPipNZW50YWwgSGVhbHRoIFNlcnZp
Y2VzPC9rZXl3b3JkPjxrZXl3b3JkPkJhcnJpZXJzIHRvIG1lbnRhbCBoZWFsdGggY2FyZTwva2V5
d29yZD48a2V5d29yZD5NZW50YWwgaGVhbHRoIHV0aWxpemF0aW9uPC9rZXl3b3JkPjxrZXl3b3Jk
Pk5ldyBpbW1pZ3JhbnRzPC9rZXl3b3JkPjwva2V5d29yZHM+PGRhdGVzPjx5ZWFyPjIwMjI8L3ll
YXI+PHB1Yi1kYXRlcz48ZGF0ZT5GZWI8L2RhdGU+PC9wdWItZGF0ZXM+PC9kYXRlcz48aXNibj4w
MDEwLTM4NTM8L2lzYm4+PGFjY2Vzc2lvbi1udW0+MzQwNDc4NjI8L2FjY2Vzc2lvbi1udW0+PHVy
bHM+PC91cmxzPjxlbGVjdHJvbmljLXJlc291cmNlLW51bT4xMC4xMDA3L3MxMDU5Ny0wMjEtMDA4
MzYtMzwvZWxlY3Ryb25pYy1yZXNvdXJjZS1udW0+PHJlbW90ZS1kYXRhYmFzZS1wcm92aWRlcj5O
TE08L3JlbW90ZS1kYXRhYmFzZS1wcm92aWRlcj48bGFuZ3VhZ2U+ZW5nPC9sYW5ndWFnZT48L3Jl
Y29yZD48L0NpdGU+PENpdGU+PEF1dGhvcj5LYXBhZGlhPC9BdXRob3I+PFllYXI+MjAxNzwvWWVh
cj48UmVjTnVtPjEwPC9SZWNOdW0+PHJlY29yZD48cmVjLW51bWJlcj4xMDwvcmVjLW51bWJlcj48
Zm9yZWlnbi1rZXlzPjxrZXkgYXBwPSJFTiIgZGItaWQ9IjVkc3Z4dHYydmE1MHh2ZXJzMDh2Znoy
eDl4ZnZmNWZyc3dlNSIgdGltZXN0YW1wPSIxNzQ0MTU5MjI5Ij4xMDwva2V5PjwvZm9yZWlnbi1r
ZXlzPjxyZWYtdHlwZSBuYW1lPSJKb3VybmFsIEFydGljbGUiPjE3PC9yZWYtdHlwZT48Y29udHJp
YnV0b3JzPjxhdXRob3JzPjxhdXRob3I+S2FwYWRpYSwgRC48L2F1dGhvcj48YXV0aG9yPkJyb29r
cywgSC4gTC48L2F1dGhvcj48YXV0aG9yPk5henJvbywgSi48L2F1dGhvcj48YXV0aG9yPlRyYW5t
ZXIsIE0uPC9hdXRob3I+PC9hdXRob3JzPjwvY29udHJpYnV0b3JzPjxhdXRoLWFkZHJlc3M+VGhl
IENhdGhpZSBNYXJzaCBJbnN0aXR1dGUgZm9yIFNvY2lhbCBSZXNlYXJjaCAoQ01JU1QpLCBUaGUg
VW5pdmVyc2l0eSBvZiBNYW5jaGVzdGVyLCBNYW5jaGVzdGVyLCBVSy4mI3hEO1NjaG9vbCBvZiBO
dXJzaW5nLCBNaWR3aWZlcnkgYW5kIFNvY2lhbCBXb3JrLCBUaGUgVW5pdmVyc2l0eSBvZiBNYW5j
aGVzdGVyLCBNYW5jaGVzdGVyLCBVSy48L2F1dGgtYWRkcmVzcz48dGl0bGVzPjx0aXRsZT5QYWtp
c3Rhbmkgd29tZW4mYXBvcztzIHVzZSBvZiBtZW50YWwgaGVhbHRoIHNlcnZpY2VzIGFuZCB0aGUg
cm9sZSBvZiBzb2NpYWwgbmV0d29ya3M6IGEgc3lzdGVtYXRpYyByZXZpZXcgb2YgcXVhbnRpdGF0
aXZlIGFuZCBxdWFsaXRhdGl2ZSByZXNlYXJjaDwvdGl0bGU+PHNlY29uZGFyeS10aXRsZT5IZWFs
dGggU29jIENhcmUgQ29tbXVuaXR5PC9zZWNvbmRhcnktdGl0bGU+PC90aXRsZXM+PHBlcmlvZGlj
YWw+PGZ1bGwtdGl0bGU+SGVhbHRoIFNvYyBDYXJlIENvbW11bml0eTwvZnVsbC10aXRsZT48L3Bl
cmlvZGljYWw+PHBhZ2VzPjEzMDQtMTMxNzwvcGFnZXM+PHZvbHVtZT4yNTwvdm9sdW1lPjxudW1i
ZXI+NDwvbnVtYmVyPjxlZGl0aW9uPjIwMTUvMTEvMjY8L2VkaXRpb24+PGtleXdvcmRzPjxrZXl3
b3JkPkFkYXB0YXRpb24sIFBzeWNob2xvZ2ljYWw8L2tleXdvcmQ+PGtleXdvcmQ+RmVtYWxlPC9r
ZXl3b3JkPjxrZXl3b3JkPkdlbmVyYWwgUHJhY3RpY2Uvc3RhdGlzdGljcyAmYW1wOyBudW1lcmlj
YWwgZGF0YTwva2V5d29yZD48a2V5d29yZD5IdW1hbnM8L2tleXdvcmQ+PGtleXdvcmQ+TGFuZ3Vh
Z2U8L2tleXdvcmQ+PGtleXdvcmQ+TWVudGFsIEhlYWx0aCBTZXJ2aWNlcy8qc3RhdGlzdGljcyAm
YW1wOyBudW1lcmljYWwgZGF0YTwva2V5d29yZD48a2V5d29yZD5QYWtpc3Rhbi9ldGhub2xvZ3k8
L2tleXdvcmQ+PGtleXdvcmQ+U29jaWFsIFN0aWdtYTwva2V5d29yZD48a2V5d29yZD4qU29jaWFs
IFN1cHBvcnQ8L2tleXdvcmQ+PGtleXdvcmQ+U3BlY2lhbGl6YXRpb24vc3RhdGlzdGljcyAmYW1w
OyBudW1lcmljYWwgZGF0YTwva2V5d29yZD48a2V5d29yZD5Vbml0ZWQgS2luZ2RvbS9lcGlkZW1p
b2xvZ3k8L2tleXdvcmQ+PGtleXdvcmQ+V29tZW4mYXBvcztzIEhlYWx0aDwva2V5d29yZD48a2V5
d29yZD5QYWtpc3Rhbmk8L2tleXdvcmQ+PGtleXdvcmQ+ZXRobmljIG1pbm9yaXRpZXM8L2tleXdv
cmQ+PGtleXdvcmQ+bWVudGFsIGhlYWx0aCBzZXJ2aWNlczwva2V5d29yZD48a2V5d29yZD5zb2Np
YWwgc3VwcG9ydDwva2V5d29yZD48a2V5d29yZD5zdGlnbWE8L2tleXdvcmQ+PC9rZXl3b3Jkcz48
ZGF0ZXM+PHllYXI+MjAxNzwveWVhcj48cHViLWRhdGVzPjxkYXRlPkp1bDwvZGF0ZT48L3B1Yi1k
YXRlcz48L2RhdGVzPjxpc2JuPjA5NjYtMDQxMCAoUHJpbnQpJiN4RDswOTY2LTA0MTA8L2lzYm4+
PGFjY2Vzc2lvbi1udW0+MjY1OTI0ODc8L2FjY2Vzc2lvbi1udW0+PHVybHM+PC91cmxzPjxjdXN0
b20yPlBNQzY4NDk1MzY8L2N1c3RvbTI+PGVsZWN0cm9uaWMtcmVzb3VyY2UtbnVtPjEwLjExMTEv
aHNjLjEyMzA1PC9lbGVjdHJvbmljLXJlc291cmNlLW51bT48cmVtb3RlLWRhdGFiYXNlLXByb3Zp
ZGVyPk5MTTwvcmVtb3RlLWRhdGFiYXNlLXByb3ZpZGVyPjxsYW5ndWFnZT5lbmc8L2xhbmd1YWdl
PjwvcmVjb3JkPjwvQ2l0ZT48Q2l0ZT48QXV0aG9yPlJhZGhhbW9ueTwvQXV0aG9yPjxZZWFyPjIw
MjM8L1llYXI+PFJlY051bT42PC9SZWNOdW0+PHJlY29yZD48cmVjLW51bWJlcj42PC9yZWMtbnVt
YmVyPjxmb3JlaWduLWtleXM+PGtleSBhcHA9IkVOIiBkYi1pZD0iNWRzdnh0djJ2YTUweHZlcnMw
OHZmejJ4OXhmdmY1ZnJzd2U1IiB0aW1lc3RhbXA9IjE3NDQwODM3OTIiPjY8L2tleT48L2ZvcmVp
Z24ta2V5cz48cmVmLXR5cGUgbmFtZT0iSm91cm5hbCBBcnRpY2xlIj4xNzwvcmVmLXR5cGU+PGNv
bnRyaWJ1dG9ycz48YXV0aG9ycz48YXV0aG9yPlJhZGhhbW9ueSwgUi48L2F1dGhvcj48YXV0aG9y
PkNyb3NzLCBXLiBNLjwvYXV0aG9yPjxhdXRob3I+VG93bnNpbiwgTC48L2F1dGhvcj48YXV0aG9y
PkJhbmlrLCBCLjwvYXV0aG9yPjwvYXV0aG9ycz48L2NvbnRyaWJ1dG9ycz48YXV0aC1hZGRyZXNz
Pkluc3RpdHV0ZSBvZiBIZWFsdGggYW5kIFdlbGxiZWluZywgRmVkZXJhdGlvbiBVbml2ZXJzaXR5
LCBCZXJ3aWNrLCBBdXN0cmFsaWEuJiN4RDtGZWRlcmF0aW9uIFVuaXZlcnNpdHksIEJlcndpY2ss
IEF1c3RyYWxpYS4mI3hEO1RvcnJlbnMgVW5pdmVyc2l0eSwgQWRlbGFpZGUsIFNvdXRoIEF1c3Ry
YWxpYS4mI3hEO01hbm5hIEluc3RpdHV0ZSwgUmVnaW9uYWwgQXVzdHJhbGlhIE1lbnRhbCBIZWFs
dGggUmVzZWFyY2ggYW5kIFRyYWluaW5nIEluc3RpdHV0ZSwgQSBwcm9qZWN0IG9mIFJlZ2lvbmFs
IFVuaXZlcnNpdHkgTmV0d29yayAoUlVOKSwgbGVkIGJ5IHRoZSBVbml2ZXJzaXR5IG9mIE5ldyBF
bmdsYW5kLCBBcm1pZGFsZSwgTlNXLCBBdXN0cmFsaWEuPC9hdXRoLWFkZHJlc3M+PHRpdGxlcz48
dGl0bGU+UGVyc3BlY3RpdmVzIG9mIGN1bHR1cmFsbHkgYW5kIGxpbmd1aXN0aWNhbGx5IGRpdmVy
c2UgKENBTEQpIGNvbW11bml0eSBtZW1iZXJzIHJlZ2FyZGluZyBtZW50YWwgaGVhbHRoIHNlcnZp
Y2VzOiBBIHF1YWxpdGF0aXZlIGFuYWx5c2lzPC90aXRsZT48c2Vjb25kYXJ5LXRpdGxlPkogUHN5
Y2hpYXRyIE1lbnQgSGVhbHRoIE51cnM8L3NlY29uZGFyeS10aXRsZT48L3RpdGxlcz48cGVyaW9k
aWNhbD48ZnVsbC10aXRsZT5KIFBzeWNoaWF0ciBNZW50IEhlYWx0aCBOdXJzPC9mdWxsLXRpdGxl
PjwvcGVyaW9kaWNhbD48cGFnZXM+ODUwLTg2NDwvcGFnZXM+PHZvbHVtZT4zMDwvdm9sdW1lPjxu
dW1iZXI+NDwvbnVtYmVyPjxlZGl0aW9uPjIwMjMvMDMvMjM8L2VkaXRpb24+PGtleXdvcmRzPjxr
ZXl3b3JkPkh1bWFuczwva2V5d29yZD48a2V5d29yZD5BdXN0cmFsaWE8L2tleXdvcmQ+PGtleXdv
cmQ+KkhlYWx0aCBTZXJ2aWNlcyBBY2Nlc3NpYmlsaXR5PC9rZXl3b3JkPjxrZXl3b3JkPkN1bHR1
cmFsIERpdmVyc2l0eTwva2V5d29yZD48a2V5d29yZD4qTWVudGFsIEhlYWx0aCBTZXJ2aWNlczwv
a2V5d29yZD48a2V5d29yZD5IZWFsdGggUGVyc29ubmVsPC9rZXl3b3JkPjxrZXl3b3JkPkNBTEQg
Y29tbXVuaXR5IGluIFZpY3RvcmlhPC9rZXl3b3JkPjxrZXl3b3JkPm1lbnRhbCBoZWFsdGggaXNz
dWVzPC9rZXl3b3JkPjxrZXl3b3JkPnVuZGVyc3RhbmRpbmcgYW5kIGV4cGVyaWVuY2VzIG9mIG1l
bnRhbCBoZWFsdGggc2VydmljZXM8L2tleXdvcmQ+PC9rZXl3b3Jkcz48ZGF0ZXM+PHllYXI+MjAy
MzwveWVhcj48cHViLWRhdGVzPjxkYXRlPkF1ZzwvZGF0ZT48L3B1Yi1kYXRlcz48L2RhdGVzPjxp
c2JuPjEzNjUtMjg1MCAoRWxlY3Ryb25pYykmI3hEOzEzNTEtMDEyNiAoTGlua2luZyk8L2lzYm4+
PGFjY2Vzc2lvbi1udW0+MzY5NDcxMDA8L2FjY2Vzc2lvbi1udW0+PHVybHM+PHJlbGF0ZWQtdXJs
cz48dXJsPmh0dHBzOi8vd3d3Lm5jYmkubmxtLm5paC5nb3YvcHVibWVkLzM2OTQ3MTAwPC91cmw+
PC9yZWxhdGVkLXVybHM+PC91cmxzPjxlbGVjdHJvbmljLXJlc291cmNlLW51bT4xMC4xMTExL2pw
bS4xMjkxOTwvZWxlY3Ryb25pYy1yZXNvdXJjZS1udW0+PC9yZWNvcmQ+PC9DaXRlPjwvRW5kTm90
ZT4A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 15, 21</w:t>
      </w:r>
      <w:r w:rsidR="003D2FA5">
        <w:rPr>
          <w:rFonts w:ascii="Arial" w:hAnsi="Arial" w:cs="Arial"/>
          <w:sz w:val="20"/>
          <w:szCs w:val="20"/>
        </w:rPr>
        <w:fldChar w:fldCharType="end"/>
      </w:r>
    </w:p>
    <w:p w14:paraId="0E4745AA" w14:textId="2AFB30D4" w:rsidR="007307AA" w:rsidRPr="00366D48" w:rsidRDefault="007307AA"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Lack of culturally appropriate services</w:t>
      </w:r>
      <w:r w:rsidR="003D2FA5">
        <w:rPr>
          <w:rFonts w:ascii="Arial" w:hAnsi="Arial" w:cs="Arial"/>
          <w:sz w:val="20"/>
          <w:szCs w:val="20"/>
        </w:rPr>
        <w:fldChar w:fldCharType="begin">
          <w:fldData xml:space="preserve">PEVuZE5vdGU+PENpdGU+PEF1dGhvcj5QYW5kZXk8L0F1dGhvcj48WWVhcj4yMDIyPC9ZZWFyPjxS
ZWNOdW0+MTQ8L1JlY051bT48RGlzcGxheVRleHQ+PHN0eWxlIGZhY2U9InN1cGVyc2NyaXB0Ij4y
MSwgMjQ8L3N0eWxlPjwvRGlzcGxheVRleHQ+PHJlY29yZD48cmVjLW51bWJlcj4xNDwvcmVjLW51
bWJlcj48Zm9yZWlnbi1rZXlzPjxrZXkgYXBwPSJFTiIgZGItaWQ9IjVkc3Z4dHYydmE1MHh2ZXJz
MDh2ZnoyeDl4ZnZmNWZyc3dlNSIgdGltZXN0YW1wPSIxNzQ0MTY4Mjg1Ij4xNDwva2V5PjwvZm9y
ZWlnbi1rZXlzPjxyZWYtdHlwZSBuYW1lPSJKb3VybmFsIEFydGljbGUiPjE3PC9yZWYtdHlwZT48
Y29udHJpYnV0b3JzPjxhdXRob3JzPjxhdXRob3I+UGFuZGV5LCBNLjwvYXV0aG9yPjxhdXRob3I+
S2FtcnVsLCBSLjwvYXV0aG9yPjxhdXRob3I+TWljaGFlbHMsIEMuIFIuPC9hdXRob3I+PGF1dGhv
cj5NY0NhcnJvbiwgTS48L2F1dGhvcj48L2F1dGhvcnM+PC9jb250cmlidXRvcnM+PGF1dGgtYWRk
cmVzcz5SZXNlYXJjaCBEZXBhcnRtZW50LCBTYXNrYXRjaGV3YW4gSGVhbHRoIEF1dGhvcml0eSwg
V2FzY2FuYSBSZWhhYmlsaXRhdGlvbiBDZW50cmUsIDIxODAtMjNyZCBBdmUsIFJlZ2luYSwgU0ss
IFM0UyAwQTUsIENhbmFkYS4gTWFtYXRhLlBhbmRleUBzYXNraGVhbHRoYXV0aG9yaXR5LmNhLiYj
eEQ7RGVwYXJ0bWVudCBvZiBBY2FkZW1pYyBGYW1pbHkgTWVkaWNpbmUsIFVuaXZlcnNpdHkgb2Yg
U2Fza2F0Y2hld2FuLCAxNjIxIEFsYmVydCBTdCAjMTcyLCBSZWdpbmEsIFNLLCBTNFAgMlM1LCBD
YW5hZGEuJiN4RDtSZXNlYXJjaCBEZXBhcnRtZW50LCBTYXNrYXRjaGV3YW4gSGVhbHRoIEF1dGhv
cml0eSwgV2FzY2FuYSBSZWhhYmlsaXRhdGlvbiBDZW50cmUsIDIxODAtMjNyZCBBdmUsIFJlZ2lu
YSwgU0ssIFM0UyAwQTUsIENhbmFkYS48L2F1dGgtYWRkcmVzcz48dGl0bGVzPjx0aXRsZT5QZXJj
ZXB0aW9ucyBvZiBtZW50YWwgaGVhbHRoIGFuZCB1dGlsaXphdGlvbiBvZiBtZW50YWwgaGVhbHRo
IHNlcnZpY2VzIGFtb25nIG5ldyBpbW1pZ3JhbnRzIGluIENhbmFkYTogQSBxdWFsaXRhdGl2ZSBz
dHVkeTwvdGl0bGU+PHNlY29uZGFyeS10aXRsZT5Db21tdW5pdHkgTWVudCBIZWFsdGggSjwvc2Vj
b25kYXJ5LXRpdGxlPjwvdGl0bGVzPjxwZXJpb2RpY2FsPjxmdWxsLXRpdGxlPkNvbW11bml0eSBN
ZW50IEhlYWx0aCBKPC9mdWxsLXRpdGxlPjwvcGVyaW9kaWNhbD48cGFnZXM+Mzk0LTQwNDwvcGFn
ZXM+PHZvbHVtZT41ODwvdm9sdW1lPjxudW1iZXI+MjwvbnVtYmVyPjxlZGl0aW9uPjIwMjEvMDUv
Mjk8L2VkaXRpb24+PGtleXdvcmRzPjxrZXl3b3JkPkNhbmFkYTwva2V5d29yZD48a2V5d29yZD4q
RW1pZ3JhbnRzIGFuZCBJbW1pZ3JhbnRzPC9rZXl3b3JkPjxrZXl3b3JkPkhlYWx0aCBTZXJ2aWNl
cyBBY2Nlc3NpYmlsaXR5PC9rZXl3b3JkPjxrZXl3b3JkPkh1bWFuczwva2V5d29yZD48a2V5d29y
ZD5NZW50YWwgSGVhbHRoPC9rZXl3b3JkPjxrZXl3b3JkPipNZW50YWwgSGVhbHRoIFNlcnZpY2Vz
PC9rZXl3b3JkPjxrZXl3b3JkPkJhcnJpZXJzIHRvIG1lbnRhbCBoZWFsdGggY2FyZTwva2V5d29y
ZD48a2V5d29yZD5NZW50YWwgaGVhbHRoIHV0aWxpemF0aW9uPC9rZXl3b3JkPjxrZXl3b3JkPk5l
dyBpbW1pZ3JhbnRzPC9rZXl3b3JkPjwva2V5d29yZHM+PGRhdGVzPjx5ZWFyPjIwMjI8L3llYXI+
PHB1Yi1kYXRlcz48ZGF0ZT5GZWI8L2RhdGU+PC9wdWItZGF0ZXM+PC9kYXRlcz48aXNibj4wMDEw
LTM4NTM8L2lzYm4+PGFjY2Vzc2lvbi1udW0+MzQwNDc4NjI8L2FjY2Vzc2lvbi1udW0+PHVybHM+
PC91cmxzPjxlbGVjdHJvbmljLXJlc291cmNlLW51bT4xMC4xMDA3L3MxMDU5Ny0wMjEtMDA4MzYt
MzwvZWxlY3Ryb25pYy1yZXNvdXJjZS1udW0+PHJlbW90ZS1kYXRhYmFzZS1wcm92aWRlcj5OTE08
L3JlbW90ZS1kYXRhYmFzZS1wcm92aWRlcj48bGFuZ3VhZ2U+ZW5nPC9sYW5ndWFnZT48L3JlY29y
ZD48L0NpdGU+PENpdGU+PEF1dGhvcj5OeWlrYXZhcmFuZGE8L0F1dGhvcj48WWVhcj4yMDIzPC9Z
ZWFyPjxSZWNOdW0+MTM8L1JlY051bT48cmVjb3JkPjxyZWMtbnVtYmVyPjEzPC9yZWMtbnVtYmVy
Pjxmb3JlaWduLWtleXM+PGtleSBhcHA9IkVOIiBkYi1pZD0iNWRzdnh0djJ2YTUweHZlcnMwOHZm
ejJ4OXhmdmY1ZnJzd2U1IiB0aW1lc3RhbXA9IjE3NDQxNjgxNTYiPjEzPC9rZXk+PC9mb3JlaWdu
LWtleXM+PHJlZi10eXBlIG5hbWU9IkpvdXJuYWwgQXJ0aWNsZSI+MTc8L3JlZi10eXBlPjxjb250
cmlidXRvcnM+PGF1dGhvcnM+PGF1dGhvcj5OeWlrYXZhcmFuZGEsIFAuPC9hdXRob3I+PGF1dGhv
cj5QYW50ZWxpYywgTS48L2F1dGhvcj48YXV0aG9yPkpvbmVzLCBDLiBKLjwvYXV0aG9yPjxhdXRo
b3I+UGF1ZHlhbCwgUC48L2F1dGhvcj48YXV0aG9yPlR1bmtzLCBBLjwvYXV0aG9yPjxhdXRob3I+
TGxld2VsbHluLCBDLiBELjwvYXV0aG9yPjwvYXV0aG9ycz48L2NvbnRyaWJ1dG9ycz48YXV0aC1h
ZGRyZXNzPkRlcGFydG1lbnQgb2YgUHJpbWFyeSBDYXJlICZhbXA7IFB1YmxpYyBIZWFsdGgsIEJy
aWdodG9uICZhbXA7IFN1c3NleCBNZWRpY2FsIFNjaG9vbCwgVW5pdmVyc2l0eSBvZiBTdXNzZXgs
IFdhdHNvbiBCdWlsZGluZywgUm9vbSAxMDQsIEZhbG1lciwgQnJpZ2h0b24sIEVhc3QgU3Vzc2V4
LCBCTjEgOVBILCBVSy4gUC5OeWlrYXZhcmFuZGFAYnNtcy5hYy51ay4mI3hEO0RlcGFydG1lbnQg
b2YgUHJpbWFyeSBDYXJlICZhbXA7IFB1YmxpYyBIZWFsdGgsIEJyaWdodG9uICZhbXA7IFN1c3Nl
eCBNZWRpY2FsIFNjaG9vbCwgVW5pdmVyc2l0eSBvZiBTdXNzZXgsIFdhdHNvbiBCdWlsZGluZywg
Um9vbSAxMDQsIEZhbG1lciwgQnJpZ2h0b24sIEVhc3QgU3Vzc2V4LCBCTjEgOVBILCBVSy4mI3hE
O1NjaG9vbCBvZiBQc3ljaG9sb2d5LCBGYWN1bHR5IG9mIEhlYWx0aCBhbmQgTWVkaWNhbCBTY2ll
bmNlcywgVW5pdmVyc2l0eSBvZiBTdXJyZXksIEd1aWxkZm9yZCwgR1UyIDdYSCwgU3VycmV5LCBV
Sy4mI3hEO0luc3RpdHV0ZSBmb3IgR2xvYmFsIEhlYWx0aCBhbmQgV2VsbGJlaW5nIFNjaG9vbCBv
ZiBNZWRpY2luZSwgS2VlbGUgVW5pdmVyc2l0eSwgS2VlbGUsIFN0YWZmb3Jkc2hpcmUsIFNUNSA1
R0IsIFVLLjwvYXV0aC1hZGRyZXNzPjx0aXRsZXM+PHRpdGxlPkJhcnJpZXJzIGFuZCBmYWNpbGl0
YXRvcnMgdG8gc2Vla2luZyBhbmQgYWNjZXNzaW5nIG1lbnRhbCBoZWFsdGggc3VwcG9ydCBpbiBw
cmltYXJ5IGNhcmUgYW5kIHRoZSBjb21tdW5pdHkgYW1vbmcgZmVtYWxlIG1pZ3JhbnRzIGluIEV1
cm9wZTogYSAmcXVvdDtmZW1pbmlzbXMmcXVvdDsgc3lzdGVtYXRpYyByZXZpZXc8L3RpdGxlPjxz
ZWNvbmRhcnktdGl0bGU+SW50IEogRXF1aXR5IEhlYWx0aDwvc2Vjb25kYXJ5LXRpdGxlPjwvdGl0
bGVzPjxwZXJpb2RpY2FsPjxmdWxsLXRpdGxlPkludCBKIEVxdWl0eSBIZWFsdGg8L2Z1bGwtdGl0
bGU+PC9wZXJpb2RpY2FsPjxwYWdlcz4xOTY8L3BhZ2VzPjx2b2x1bWU+MjI8L3ZvbHVtZT48bnVt
YmVyPjE8L251bWJlcj48ZWRpdGlvbj4yMDIzLzA5LzI3PC9lZGl0aW9uPjxrZXl3b3Jkcz48a2V5
d29yZD5GZW1hbGU8L2tleXdvcmQ+PGtleXdvcmQ+SHVtYW5zPC9rZXl3b3JkPjxrZXl3b3JkPk1l
bnRhbCBIZWFsdGg8L2tleXdvcmQ+PGtleXdvcmQ+RmVtaW5pc208L2tleXdvcmQ+PGtleXdvcmQ+
KlRyYW5zaWVudHMgYW5kIE1pZ3JhbnRzPC9rZXl3b3JkPjxrZXl3b3JkPkV1cm9wZTwva2V5d29y
ZD48a2V5d29yZD4qUmVmdWdlZXMvcHN5Y2hvbG9neTwva2V5d29yZD48a2V5d29yZD5QcmltYXJ5
IEhlYWx0aCBDYXJlPC9rZXl3b3JkPjxrZXl3b3JkPkhlYWx0aCBTZXJ2aWNlcyBBY2Nlc3NpYmls
aXR5PC9rZXl3b3JkPjxrZXl3b3JkPkFjY2Vzczwva2V5d29yZD48a2V5d29yZD5Bc3lsdW0gc2Vl
a2Vyczwva2V5d29yZD48a2V5d29yZD5GZW1hbGUgbWlncmFudHM8L2tleXdvcmQ+PGtleXdvcmQ+
UHJpbWFyeSBjYXJlPC9rZXl3b3JkPjxrZXl3b3JkPlJlZnVnZWVzPC9rZXl3b3JkPjwva2V5d29y
ZHM+PGRhdGVzPjx5ZWFyPjIwMjM8L3llYXI+PHB1Yi1kYXRlcz48ZGF0ZT5TZXAgMjY8L2RhdGU+
PC9wdWItZGF0ZXM+PC9kYXRlcz48aXNibj4xNDc1LTkyNzY8L2lzYm4+PGFjY2Vzc2lvbi1udW0+
Mzc3NTI1MDI8L2FjY2Vzc2lvbi1udW0+PHVybHM+PC91cmxzPjxjdXN0b20yPlBNQzEwNTIzNjE1
PC9jdXN0b20yPjxlbGVjdHJvbmljLXJlc291cmNlLW51bT4xMC4xMTg2L3MxMjkzOS0wMjMtMDE5
OTAtODwvZWxlY3Ryb25pYy1yZXNvdXJjZS1udW0+PHJlbW90ZS1kYXRhYmFzZS1wcm92aWRlcj5O
TE08L3JlbW90ZS1kYXRhYmFzZS1wcm92aWRlcj48bGFuZ3VhZ2U+ZW5nPC9sYW5ndWFnZT48L3Jl
Y29yZD48L0NpdGU+PC9FbmROb3RlPgB=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QYW5kZXk8L0F1dGhvcj48WWVhcj4yMDIyPC9ZZWFyPjxS
ZWNOdW0+MTQ8L1JlY051bT48RGlzcGxheVRleHQ+PHN0eWxlIGZhY2U9InN1cGVyc2NyaXB0Ij4y
MSwgMjQ8L3N0eWxlPjwvRGlzcGxheVRleHQ+PHJlY29yZD48cmVjLW51bWJlcj4xNDwvcmVjLW51
bWJlcj48Zm9yZWlnbi1rZXlzPjxrZXkgYXBwPSJFTiIgZGItaWQ9IjVkc3Z4dHYydmE1MHh2ZXJz
MDh2ZnoyeDl4ZnZmNWZyc3dlNSIgdGltZXN0YW1wPSIxNzQ0MTY4Mjg1Ij4xNDwva2V5PjwvZm9y
ZWlnbi1rZXlzPjxyZWYtdHlwZSBuYW1lPSJKb3VybmFsIEFydGljbGUiPjE3PC9yZWYtdHlwZT48
Y29udHJpYnV0b3JzPjxhdXRob3JzPjxhdXRob3I+UGFuZGV5LCBNLjwvYXV0aG9yPjxhdXRob3I+
S2FtcnVsLCBSLjwvYXV0aG9yPjxhdXRob3I+TWljaGFlbHMsIEMuIFIuPC9hdXRob3I+PGF1dGhv
cj5NY0NhcnJvbiwgTS48L2F1dGhvcj48L2F1dGhvcnM+PC9jb250cmlidXRvcnM+PGF1dGgtYWRk
cmVzcz5SZXNlYXJjaCBEZXBhcnRtZW50LCBTYXNrYXRjaGV3YW4gSGVhbHRoIEF1dGhvcml0eSwg
V2FzY2FuYSBSZWhhYmlsaXRhdGlvbiBDZW50cmUsIDIxODAtMjNyZCBBdmUsIFJlZ2luYSwgU0ss
IFM0UyAwQTUsIENhbmFkYS4gTWFtYXRhLlBhbmRleUBzYXNraGVhbHRoYXV0aG9yaXR5LmNhLiYj
eEQ7RGVwYXJ0bWVudCBvZiBBY2FkZW1pYyBGYW1pbHkgTWVkaWNpbmUsIFVuaXZlcnNpdHkgb2Yg
U2Fza2F0Y2hld2FuLCAxNjIxIEFsYmVydCBTdCAjMTcyLCBSZWdpbmEsIFNLLCBTNFAgMlM1LCBD
YW5hZGEuJiN4RDtSZXNlYXJjaCBEZXBhcnRtZW50LCBTYXNrYXRjaGV3YW4gSGVhbHRoIEF1dGhv
cml0eSwgV2FzY2FuYSBSZWhhYmlsaXRhdGlvbiBDZW50cmUsIDIxODAtMjNyZCBBdmUsIFJlZ2lu
YSwgU0ssIFM0UyAwQTUsIENhbmFkYS48L2F1dGgtYWRkcmVzcz48dGl0bGVzPjx0aXRsZT5QZXJj
ZXB0aW9ucyBvZiBtZW50YWwgaGVhbHRoIGFuZCB1dGlsaXphdGlvbiBvZiBtZW50YWwgaGVhbHRo
IHNlcnZpY2VzIGFtb25nIG5ldyBpbW1pZ3JhbnRzIGluIENhbmFkYTogQSBxdWFsaXRhdGl2ZSBz
dHVkeTwvdGl0bGU+PHNlY29uZGFyeS10aXRsZT5Db21tdW5pdHkgTWVudCBIZWFsdGggSjwvc2Vj
b25kYXJ5LXRpdGxlPjwvdGl0bGVzPjxwZXJpb2RpY2FsPjxmdWxsLXRpdGxlPkNvbW11bml0eSBN
ZW50IEhlYWx0aCBKPC9mdWxsLXRpdGxlPjwvcGVyaW9kaWNhbD48cGFnZXM+Mzk0LTQwNDwvcGFn
ZXM+PHZvbHVtZT41ODwvdm9sdW1lPjxudW1iZXI+MjwvbnVtYmVyPjxlZGl0aW9uPjIwMjEvMDUv
Mjk8L2VkaXRpb24+PGtleXdvcmRzPjxrZXl3b3JkPkNhbmFkYTwva2V5d29yZD48a2V5d29yZD4q
RW1pZ3JhbnRzIGFuZCBJbW1pZ3JhbnRzPC9rZXl3b3JkPjxrZXl3b3JkPkhlYWx0aCBTZXJ2aWNl
cyBBY2Nlc3NpYmlsaXR5PC9rZXl3b3JkPjxrZXl3b3JkPkh1bWFuczwva2V5d29yZD48a2V5d29y
ZD5NZW50YWwgSGVhbHRoPC9rZXl3b3JkPjxrZXl3b3JkPipNZW50YWwgSGVhbHRoIFNlcnZpY2Vz
PC9rZXl3b3JkPjxrZXl3b3JkPkJhcnJpZXJzIHRvIG1lbnRhbCBoZWFsdGggY2FyZTwva2V5d29y
ZD48a2V5d29yZD5NZW50YWwgaGVhbHRoIHV0aWxpemF0aW9uPC9rZXl3b3JkPjxrZXl3b3JkPk5l
dyBpbW1pZ3JhbnRzPC9rZXl3b3JkPjwva2V5d29yZHM+PGRhdGVzPjx5ZWFyPjIwMjI8L3llYXI+
PHB1Yi1kYXRlcz48ZGF0ZT5GZWI8L2RhdGU+PC9wdWItZGF0ZXM+PC9kYXRlcz48aXNibj4wMDEw
LTM4NTM8L2lzYm4+PGFjY2Vzc2lvbi1udW0+MzQwNDc4NjI8L2FjY2Vzc2lvbi1udW0+PHVybHM+
PC91cmxzPjxlbGVjdHJvbmljLXJlc291cmNlLW51bT4xMC4xMDA3L3MxMDU5Ny0wMjEtMDA4MzYt
MzwvZWxlY3Ryb25pYy1yZXNvdXJjZS1udW0+PHJlbW90ZS1kYXRhYmFzZS1wcm92aWRlcj5OTE08
L3JlbW90ZS1kYXRhYmFzZS1wcm92aWRlcj48bGFuZ3VhZ2U+ZW5nPC9sYW5ndWFnZT48L3JlY29y
ZD48L0NpdGU+PENpdGU+PEF1dGhvcj5OeWlrYXZhcmFuZGE8L0F1dGhvcj48WWVhcj4yMDIzPC9Z
ZWFyPjxSZWNOdW0+MTM8L1JlY051bT48cmVjb3JkPjxyZWMtbnVtYmVyPjEzPC9yZWMtbnVtYmVy
Pjxmb3JlaWduLWtleXM+PGtleSBhcHA9IkVOIiBkYi1pZD0iNWRzdnh0djJ2YTUweHZlcnMwOHZm
ejJ4OXhmdmY1ZnJzd2U1IiB0aW1lc3RhbXA9IjE3NDQxNjgxNTYiPjEzPC9rZXk+PC9mb3JlaWdu
LWtleXM+PHJlZi10eXBlIG5hbWU9IkpvdXJuYWwgQXJ0aWNsZSI+MTc8L3JlZi10eXBlPjxjb250
cmlidXRvcnM+PGF1dGhvcnM+PGF1dGhvcj5OeWlrYXZhcmFuZGEsIFAuPC9hdXRob3I+PGF1dGhv
cj5QYW50ZWxpYywgTS48L2F1dGhvcj48YXV0aG9yPkpvbmVzLCBDLiBKLjwvYXV0aG9yPjxhdXRo
b3I+UGF1ZHlhbCwgUC48L2F1dGhvcj48YXV0aG9yPlR1bmtzLCBBLjwvYXV0aG9yPjxhdXRob3I+
TGxld2VsbHluLCBDLiBELjwvYXV0aG9yPjwvYXV0aG9ycz48L2NvbnRyaWJ1dG9ycz48YXV0aC1h
ZGRyZXNzPkRlcGFydG1lbnQgb2YgUHJpbWFyeSBDYXJlICZhbXA7IFB1YmxpYyBIZWFsdGgsIEJy
aWdodG9uICZhbXA7IFN1c3NleCBNZWRpY2FsIFNjaG9vbCwgVW5pdmVyc2l0eSBvZiBTdXNzZXgs
IFdhdHNvbiBCdWlsZGluZywgUm9vbSAxMDQsIEZhbG1lciwgQnJpZ2h0b24sIEVhc3QgU3Vzc2V4
LCBCTjEgOVBILCBVSy4gUC5OeWlrYXZhcmFuZGFAYnNtcy5hYy51ay4mI3hEO0RlcGFydG1lbnQg
b2YgUHJpbWFyeSBDYXJlICZhbXA7IFB1YmxpYyBIZWFsdGgsIEJyaWdodG9uICZhbXA7IFN1c3Nl
eCBNZWRpY2FsIFNjaG9vbCwgVW5pdmVyc2l0eSBvZiBTdXNzZXgsIFdhdHNvbiBCdWlsZGluZywg
Um9vbSAxMDQsIEZhbG1lciwgQnJpZ2h0b24sIEVhc3QgU3Vzc2V4LCBCTjEgOVBILCBVSy4mI3hE
O1NjaG9vbCBvZiBQc3ljaG9sb2d5LCBGYWN1bHR5IG9mIEhlYWx0aCBhbmQgTWVkaWNhbCBTY2ll
bmNlcywgVW5pdmVyc2l0eSBvZiBTdXJyZXksIEd1aWxkZm9yZCwgR1UyIDdYSCwgU3VycmV5LCBV
Sy4mI3hEO0luc3RpdHV0ZSBmb3IgR2xvYmFsIEhlYWx0aCBhbmQgV2VsbGJlaW5nIFNjaG9vbCBv
ZiBNZWRpY2luZSwgS2VlbGUgVW5pdmVyc2l0eSwgS2VlbGUsIFN0YWZmb3Jkc2hpcmUsIFNUNSA1
R0IsIFVLLjwvYXV0aC1hZGRyZXNzPjx0aXRsZXM+PHRpdGxlPkJhcnJpZXJzIGFuZCBmYWNpbGl0
YXRvcnMgdG8gc2Vla2luZyBhbmQgYWNjZXNzaW5nIG1lbnRhbCBoZWFsdGggc3VwcG9ydCBpbiBw
cmltYXJ5IGNhcmUgYW5kIHRoZSBjb21tdW5pdHkgYW1vbmcgZmVtYWxlIG1pZ3JhbnRzIGluIEV1
cm9wZTogYSAmcXVvdDtmZW1pbmlzbXMmcXVvdDsgc3lzdGVtYXRpYyByZXZpZXc8L3RpdGxlPjxz
ZWNvbmRhcnktdGl0bGU+SW50IEogRXF1aXR5IEhlYWx0aDwvc2Vjb25kYXJ5LXRpdGxlPjwvdGl0
bGVzPjxwZXJpb2RpY2FsPjxmdWxsLXRpdGxlPkludCBKIEVxdWl0eSBIZWFsdGg8L2Z1bGwtdGl0
bGU+PC9wZXJpb2RpY2FsPjxwYWdlcz4xOTY8L3BhZ2VzPjx2b2x1bWU+MjI8L3ZvbHVtZT48bnVt
YmVyPjE8L251bWJlcj48ZWRpdGlvbj4yMDIzLzA5LzI3PC9lZGl0aW9uPjxrZXl3b3Jkcz48a2V5
d29yZD5GZW1hbGU8L2tleXdvcmQ+PGtleXdvcmQ+SHVtYW5zPC9rZXl3b3JkPjxrZXl3b3JkPk1l
bnRhbCBIZWFsdGg8L2tleXdvcmQ+PGtleXdvcmQ+RmVtaW5pc208L2tleXdvcmQ+PGtleXdvcmQ+
KlRyYW5zaWVudHMgYW5kIE1pZ3JhbnRzPC9rZXl3b3JkPjxrZXl3b3JkPkV1cm9wZTwva2V5d29y
ZD48a2V5d29yZD4qUmVmdWdlZXMvcHN5Y2hvbG9neTwva2V5d29yZD48a2V5d29yZD5QcmltYXJ5
IEhlYWx0aCBDYXJlPC9rZXl3b3JkPjxrZXl3b3JkPkhlYWx0aCBTZXJ2aWNlcyBBY2Nlc3NpYmls
aXR5PC9rZXl3b3JkPjxrZXl3b3JkPkFjY2Vzczwva2V5d29yZD48a2V5d29yZD5Bc3lsdW0gc2Vl
a2Vyczwva2V5d29yZD48a2V5d29yZD5GZW1hbGUgbWlncmFudHM8L2tleXdvcmQ+PGtleXdvcmQ+
UHJpbWFyeSBjYXJlPC9rZXl3b3JkPjxrZXl3b3JkPlJlZnVnZWVzPC9rZXl3b3JkPjwva2V5d29y
ZHM+PGRhdGVzPjx5ZWFyPjIwMjM8L3llYXI+PHB1Yi1kYXRlcz48ZGF0ZT5TZXAgMjY8L2RhdGU+
PC9wdWItZGF0ZXM+PC9kYXRlcz48aXNibj4xNDc1LTkyNzY8L2lzYm4+PGFjY2Vzc2lvbi1udW0+
Mzc3NTI1MDI8L2FjY2Vzc2lvbi1udW0+PHVybHM+PC91cmxzPjxjdXN0b20yPlBNQzEwNTIzNjE1
PC9jdXN0b20yPjxlbGVjdHJvbmljLXJlc291cmNlLW51bT4xMC4xMTg2L3MxMjkzOS0wMjMtMDE5
OTAtODwvZWxlY3Ryb25pYy1yZXNvdXJjZS1udW0+PHJlbW90ZS1kYXRhYmFzZS1wcm92aWRlcj5O
TE08L3JlbW90ZS1kYXRhYmFzZS1wcm92aWRlcj48bGFuZ3VhZ2U+ZW5nPC9sYW5ndWFnZT48L3Jl
Y29yZD48L0NpdGU+PC9FbmROb3RlPgB=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21, 24</w:t>
      </w:r>
      <w:r w:rsidR="003D2FA5">
        <w:rPr>
          <w:rFonts w:ascii="Arial" w:hAnsi="Arial" w:cs="Arial"/>
          <w:sz w:val="20"/>
          <w:szCs w:val="20"/>
        </w:rPr>
        <w:fldChar w:fldCharType="end"/>
      </w:r>
    </w:p>
    <w:p w14:paraId="13E51B34" w14:textId="4E541BFE" w:rsidR="00696D41" w:rsidRPr="00366D48" w:rsidRDefault="00696D41" w:rsidP="00366D48">
      <w:pPr>
        <w:spacing w:line="360" w:lineRule="auto"/>
        <w:rPr>
          <w:rFonts w:ascii="Arial" w:hAnsi="Arial" w:cs="Arial"/>
          <w:sz w:val="20"/>
          <w:szCs w:val="20"/>
        </w:rPr>
      </w:pPr>
      <w:r w:rsidRPr="00366D48">
        <w:rPr>
          <w:rFonts w:ascii="Arial" w:hAnsi="Arial" w:cs="Arial"/>
          <w:sz w:val="20"/>
          <w:szCs w:val="20"/>
        </w:rPr>
        <w:t>Barriers to health professionals providing effective mental health care:</w:t>
      </w:r>
    </w:p>
    <w:p w14:paraId="5751505D" w14:textId="5630BD5B" w:rsidR="00696D41" w:rsidRPr="00366D48" w:rsidRDefault="00696D41" w:rsidP="00366D48">
      <w:pPr>
        <w:pStyle w:val="ListParagraph"/>
        <w:numPr>
          <w:ilvl w:val="0"/>
          <w:numId w:val="13"/>
        </w:numPr>
        <w:spacing w:line="360" w:lineRule="auto"/>
        <w:rPr>
          <w:rFonts w:ascii="Arial" w:hAnsi="Arial" w:cs="Arial"/>
          <w:sz w:val="20"/>
          <w:szCs w:val="20"/>
        </w:rPr>
      </w:pPr>
      <w:r w:rsidRPr="00366D48">
        <w:rPr>
          <w:rFonts w:ascii="Arial" w:hAnsi="Arial" w:cs="Arial"/>
          <w:sz w:val="20"/>
          <w:szCs w:val="20"/>
        </w:rPr>
        <w:t>Access to/problems with interpreters</w:t>
      </w:r>
      <w:r w:rsidR="003D2FA5">
        <w:rPr>
          <w:rFonts w:ascii="Arial" w:hAnsi="Arial" w:cs="Arial"/>
          <w:sz w:val="20"/>
          <w:szCs w:val="20"/>
        </w:rPr>
        <w:fldChar w:fldCharType="begin">
          <w:fldData xml:space="preserve">PEVuZE5vdGU+PENpdGU+PEF1dGhvcj5IYXJkaW5nPC9BdXRob3I+PFllYXI+MjAxNTwvWWVhcj48
UmVjTnVtPjEyPC9SZWNOdW0+PERpc3BsYXlUZXh0PjxzdHlsZSBmYWNlPSJzdXBlcnNjcmlwdCI+
MTIsIDI2PC9zdHlsZT48L0Rpc3BsYXlUZXh0PjxyZWNvcmQ+PHJlYy1udW1iZXI+MTI8L3JlYy1u
dW1iZXI+PGZvcmVpZ24ta2V5cz48a2V5IGFwcD0iRU4iIGRiLWlkPSI1ZHN2eHR2MnZhNTB4dmVy
czA4dmZ6Mng5eGZ2ZjVmcnN3ZTUiIHRpbWVzdGFtcD0iMTc0NDE2MDkxNCI+MTI8L2tleT48L2Zv
cmVpZ24ta2V5cz48cmVmLXR5cGUgbmFtZT0iSm91cm5hbCBBcnRpY2xlIj4xNzwvcmVmLXR5cGU+
PGNvbnRyaWJ1dG9ycz48YXV0aG9ycz48YXV0aG9yPkhhcmRpbmcsIFMuPC9hdXRob3I+PGF1dGhv
cj5TY2hhdHRuZXIsIFAuPC9hdXRob3I+PGF1dGhvcj5CcmlqbmF0aCwgQi48L2F1dGhvcj48L2F1
dGhvcnM+PC9jb250cmlidXRvcnM+PGF1dGgtYWRkcmVzcz5NQkJTLCBCTWVkU2NpIChIb25zKSwg
R2VuZXJhbCBQcmFjdGl0aW9uZXIsIE1lbGJvdXJuZSwgVklDLjwvYXV0aC1hZGRyZXNzPjx0aXRs
ZXM+PHRpdGxlPkhvdyBnZW5lcmFsIHByYWN0aXRpb25lcnMgbWFuYWdlIG1lbnRhbCBpbGxuZXNz
IGluIGN1bHR1cmFsbHkgYW5kIGxpbmd1aXN0aWNhbGx5IGRpdmVyc2UgcGF0aWVudHM6IGFuIGV4
cGxvcmF0b3J5IHN0dWR5PC90aXRsZT48c2Vjb25kYXJ5LXRpdGxlPkF1c3QgRmFtIFBoeXNpY2lh
bjwvc2Vjb25kYXJ5LXRpdGxlPjwvdGl0bGVzPjxwZXJpb2RpY2FsPjxmdWxsLXRpdGxlPkF1c3Qg
RmFtIFBoeXNpY2lhbjwvZnVsbC10aXRsZT48L3BlcmlvZGljYWw+PHBhZ2VzPjE0Ny01MjwvcGFn
ZXM+PHZvbHVtZT40NDwvdm9sdW1lPjxudW1iZXI+MzwvbnVtYmVyPjxlZGl0aW9uPjIwMTUvMDMv
MTc8L2VkaXRpb24+PGtleXdvcmRzPjxrZXl3b3JkPkFkdWx0PC9rZXl3b3JkPjxrZXl3b3JkPipD
dWx0dXJhbCBEaXZlcnNpdHk8L2tleXdvcmQ+PGtleXdvcmQ+Q3VsdHVyZTwva2V5d29yZD48a2V5
d29yZD4qRGlzZWFzZSBNYW5hZ2VtZW50PC9rZXl3b3JkPjxrZXl3b3JkPkZlbWFsZTwva2V5d29y
ZD48a2V5d29yZD5HZW5lcmFsIFByYWN0aXRpb25lcnMvcHN5Y2hvbG9neS8qc3RhbmRhcmRzPC9r
ZXl3b3JkPjxrZXl3b3JkPipIZWFsdGggS25vd2xlZGdlLCBBdHRpdHVkZXMsIFByYWN0aWNlPC9r
ZXl3b3JkPjxrZXl3b3JkPkhlYWx0aCBTZXJ2aWNlcyBOZWVkcyBhbmQgRGVtYW5kLyp0cmVuZHM8
L2tleXdvcmQ+PGtleXdvcmQ+SHVtYW5zPC9rZXl3b3JkPjxrZXl3b3JkPk1hbGU8L2tleXdvcmQ+
PGtleXdvcmQ+TWVudGFsIERpc29yZGVycy8qdGhlcmFweTwva2V5d29yZD48a2V5d29yZD5NaWRk
bGUgQWdlZDwva2V5d29yZD48a2V5d29yZD5SZXRyb3NwZWN0aXZlIFN0dWRpZXM8L2tleXdvcmQ+
PGtleXdvcmQ+VmljdG9yaWE8L2tleXdvcmQ+PC9rZXl3b3Jkcz48ZGF0ZXM+PHllYXI+MjAxNTwv
eWVhcj48cHViLWRhdGVzPjxkYXRlPk1hcjwvZGF0ZT48L3B1Yi1kYXRlcz48L2RhdGVzPjxpc2Ju
PjAzMDAtODQ5NSAoUHJpbnQpJiN4RDswMzAwLTg0OTU8L2lzYm4+PGFjY2Vzc2lvbi1udW0+MjU3
NzA1ODE8L2FjY2Vzc2lvbi1udW0+PHVybHM+PC91cmxzPjxyZW1vdGUtZGF0YWJhc2UtcHJvdmlk
ZXI+TkxNPC9yZW1vdGUtZGF0YWJhc2UtcHJvdmlkZXI+PGxhbmd1YWdlPmVuZzwvbGFuZ3VhZ2U+
PC9yZWNvcmQ+PC9DaXRlPjxDaXRlPjxBdXRob3I+QmFuc2FsPC9BdXRob3I+PFllYXI+MjAyMjwv
WWVhcj48UmVjTnVtPjE1PC9SZWNOdW0+PHJlY29yZD48cmVjLW51bWJlcj4xNTwvcmVjLW51bWJl
cj48Zm9yZWlnbi1rZXlzPjxrZXkgYXBwPSJFTiIgZGItaWQ9IjVkc3Z4dHYydmE1MHh2ZXJzMDh2
ZnoyeDl4ZnZmNWZyc3dlNSIgdGltZXN0YW1wPSIxNzQ0MTY4Mjk2Ij4xNTwva2V5PjwvZm9yZWln
bi1rZXlzPjxyZWYtdHlwZSBuYW1lPSJKb3VybmFsIEFydGljbGUiPjE3PC9yZWYtdHlwZT48Y29u
dHJpYnV0b3JzPjxhdXRob3JzPjxhdXRob3I+QmFuc2FsLCBOLjwvYXV0aG9yPjxhdXRob3I+S2Fy
bHNlbiwgUy48L2F1dGhvcj48YXV0aG9yPlNhc2hpZGhhcmFuLCBTLiBQLjwvYXV0aG9yPjxhdXRo
b3I+Q29oZW4sIFIuPC9hdXRob3I+PGF1dGhvcj5DaGV3LUdyYWhhbSwgQy4gQS48L2F1dGhvcj48
YXV0aG9yPk1hbHBhc3MsIEEuPC9hdXRob3I+PC9hdXRob3JzPjwvY29udHJpYnV0b3JzPjxhdXRo
LWFkZHJlc3M+UG9wdWxhdGlvbiBIZWFsdGggU2NpZW5jZXMsIEJyaXN0b2wgTWVkaWNhbCBTY2hv
b2wsIFVuaXZlcnNpdHkgb2YgQnJpc3RvbCwgQnJpc3RvbCwgVW5pdGVkIEtpbmdkb20uJiN4RDtD
ZW50cmUgZm9yIHRoZSBTdHVkeSBvZiBFdGhuaWNpdHkgYW5kIENpdGl6ZW5zaGlwLCBTY2hvb2wg
b2YgU29jaW9sb2d5LCBQb2xpdGljcyBhbmQgSW50ZXJuYXRpb25hbCBTdHVkaWVzLCBVbml2ZXJz
aXR5IG9mIEJyaXN0b2wsIEJyaXN0b2wsIFVuaXRlZCBLaW5nZG9tLiYjeEQ7SW5zdGl0dXRlIG9m
IEhlYWx0aCBhbmQgV2VsbGJlaW5nLCBVbml2ZXJzaXR5IG9mIEdsYXNnb3csIEdsYXNnb3csIFVu
aXRlZCBLaW5nZG9tLiYjeEQ7U2Nob29sIG9mIE1lZGljaW5lLCBLZWVsZSBVbml2ZXJzaXR5LCBL
ZWVsZSwgVW5pdGVkIEtpbmdkb20uPC9hdXRoLWFkZHJlc3M+PHRpdGxlcz48dGl0bGU+VW5kZXJz
dGFuZGluZyBldGhuaWMgaW5lcXVhbGl0aWVzIGluIG1lbnRhbCBoZWFsdGhjYXJlIGluIHRoZSBV
SzogQSBtZXRhLWV0aG5vZ3JhcGh5PC90aXRsZT48c2Vjb25kYXJ5LXRpdGxlPlBMb1MgTWVkPC9z
ZWNvbmRhcnktdGl0bGU+PC90aXRsZXM+PHBlcmlvZGljYWw+PGZ1bGwtdGl0bGU+UExvUyBNZWQ8
L2Z1bGwtdGl0bGU+PC9wZXJpb2RpY2FsPjxwYWdlcz5lMTAwNDEzOTwvcGFnZXM+PHZvbHVtZT4x
OTwvdm9sdW1lPjxudW1iZXI+MTI8L251bWJlcj48ZWRpdGlvbj4yMDIyLzEyLzE0PC9lZGl0aW9u
PjxrZXl3b3Jkcz48a2V5d29yZD5IdW1hbnM8L2tleXdvcmQ+PGtleXdvcmQ+KkV0aG5pY2l0eTwv
a2V5d29yZD48a2V5d29yZD5NaW5vcml0eSBHcm91cHM8L2tleXdvcmQ+PGtleXdvcmQ+RGVsaXZl
cnkgb2YgSGVhbHRoIENhcmU8L2tleXdvcmQ+PGtleXdvcmQ+QW50aHJvcG9sb2d5LCBDdWx0dXJh
bDwva2V5d29yZD48a2V5d29yZD4qTWVudGFsIEhlYWx0aCBTZXJ2aWNlczwva2V5d29yZD48a2V5
d29yZD5Vbml0ZWQgS2luZ2RvbTwva2V5d29yZD48L2tleXdvcmRzPjxkYXRlcz48eWVhcj4yMDIy
PC95ZWFyPjxwdWItZGF0ZXM+PGRhdGU+RGVjPC9kYXRlPjwvcHViLWRhdGVzPjwvZGF0ZXM+PGlz
Ym4+MTU0OS0xMjc3IChQcmludCkmI3hEOzE1NDktMTI3NzwvaXNibj48YWNjZXNzaW9uLW51bT4z
NjUxMjUyMzwvYWNjZXNzaW9uLW51bT48dXJscz48L3VybHM+PGN1c3RvbTI+UE1DOTc0Njk5MTwv
Y3VzdG9tMj48ZWxlY3Ryb25pYy1yZXNvdXJjZS1udW0+MTAuMTM3MS9qb3VybmFsLnBtZWQuMTAw
NDEzOTwvZWxlY3Ryb25pYy1yZXNvdXJjZS1udW0+PHJlbW90ZS1kYXRhYmFzZS1wcm92aWRlcj5O
TE08L3JlbW90ZS1kYXRhYmFzZS1wcm92aWRlcj48bGFuZ3VhZ2U+ZW5nPC9sYW5ndWFnZT48L3Jl
Y29yZD48L0NpdGU+PC9FbmROb3RlPgB=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IYXJkaW5nPC9BdXRob3I+PFllYXI+MjAxNTwvWWVhcj48
UmVjTnVtPjEyPC9SZWNOdW0+PERpc3BsYXlUZXh0PjxzdHlsZSBmYWNlPSJzdXBlcnNjcmlwdCI+
MTIsIDI2PC9zdHlsZT48L0Rpc3BsYXlUZXh0PjxyZWNvcmQ+PHJlYy1udW1iZXI+MTI8L3JlYy1u
dW1iZXI+PGZvcmVpZ24ta2V5cz48a2V5IGFwcD0iRU4iIGRiLWlkPSI1ZHN2eHR2MnZhNTB4dmVy
czA4dmZ6Mng5eGZ2ZjVmcnN3ZTUiIHRpbWVzdGFtcD0iMTc0NDE2MDkxNCI+MTI8L2tleT48L2Zv
cmVpZ24ta2V5cz48cmVmLXR5cGUgbmFtZT0iSm91cm5hbCBBcnRpY2xlIj4xNzwvcmVmLXR5cGU+
PGNvbnRyaWJ1dG9ycz48YXV0aG9ycz48YXV0aG9yPkhhcmRpbmcsIFMuPC9hdXRob3I+PGF1dGhv
cj5TY2hhdHRuZXIsIFAuPC9hdXRob3I+PGF1dGhvcj5CcmlqbmF0aCwgQi48L2F1dGhvcj48L2F1
dGhvcnM+PC9jb250cmlidXRvcnM+PGF1dGgtYWRkcmVzcz5NQkJTLCBCTWVkU2NpIChIb25zKSwg
R2VuZXJhbCBQcmFjdGl0aW9uZXIsIE1lbGJvdXJuZSwgVklDLjwvYXV0aC1hZGRyZXNzPjx0aXRs
ZXM+PHRpdGxlPkhvdyBnZW5lcmFsIHByYWN0aXRpb25lcnMgbWFuYWdlIG1lbnRhbCBpbGxuZXNz
IGluIGN1bHR1cmFsbHkgYW5kIGxpbmd1aXN0aWNhbGx5IGRpdmVyc2UgcGF0aWVudHM6IGFuIGV4
cGxvcmF0b3J5IHN0dWR5PC90aXRsZT48c2Vjb25kYXJ5LXRpdGxlPkF1c3QgRmFtIFBoeXNpY2lh
bjwvc2Vjb25kYXJ5LXRpdGxlPjwvdGl0bGVzPjxwZXJpb2RpY2FsPjxmdWxsLXRpdGxlPkF1c3Qg
RmFtIFBoeXNpY2lhbjwvZnVsbC10aXRsZT48L3BlcmlvZGljYWw+PHBhZ2VzPjE0Ny01MjwvcGFn
ZXM+PHZvbHVtZT40NDwvdm9sdW1lPjxudW1iZXI+MzwvbnVtYmVyPjxlZGl0aW9uPjIwMTUvMDMv
MTc8L2VkaXRpb24+PGtleXdvcmRzPjxrZXl3b3JkPkFkdWx0PC9rZXl3b3JkPjxrZXl3b3JkPipD
dWx0dXJhbCBEaXZlcnNpdHk8L2tleXdvcmQ+PGtleXdvcmQ+Q3VsdHVyZTwva2V5d29yZD48a2V5
d29yZD4qRGlzZWFzZSBNYW5hZ2VtZW50PC9rZXl3b3JkPjxrZXl3b3JkPkZlbWFsZTwva2V5d29y
ZD48a2V5d29yZD5HZW5lcmFsIFByYWN0aXRpb25lcnMvcHN5Y2hvbG9neS8qc3RhbmRhcmRzPC9r
ZXl3b3JkPjxrZXl3b3JkPipIZWFsdGggS25vd2xlZGdlLCBBdHRpdHVkZXMsIFByYWN0aWNlPC9r
ZXl3b3JkPjxrZXl3b3JkPkhlYWx0aCBTZXJ2aWNlcyBOZWVkcyBhbmQgRGVtYW5kLyp0cmVuZHM8
L2tleXdvcmQ+PGtleXdvcmQ+SHVtYW5zPC9rZXl3b3JkPjxrZXl3b3JkPk1hbGU8L2tleXdvcmQ+
PGtleXdvcmQ+TWVudGFsIERpc29yZGVycy8qdGhlcmFweTwva2V5d29yZD48a2V5d29yZD5NaWRk
bGUgQWdlZDwva2V5d29yZD48a2V5d29yZD5SZXRyb3NwZWN0aXZlIFN0dWRpZXM8L2tleXdvcmQ+
PGtleXdvcmQ+VmljdG9yaWE8L2tleXdvcmQ+PC9rZXl3b3Jkcz48ZGF0ZXM+PHllYXI+MjAxNTwv
eWVhcj48cHViLWRhdGVzPjxkYXRlPk1hcjwvZGF0ZT48L3B1Yi1kYXRlcz48L2RhdGVzPjxpc2Ju
PjAzMDAtODQ5NSAoUHJpbnQpJiN4RDswMzAwLTg0OTU8L2lzYm4+PGFjY2Vzc2lvbi1udW0+MjU3
NzA1ODE8L2FjY2Vzc2lvbi1udW0+PHVybHM+PC91cmxzPjxyZW1vdGUtZGF0YWJhc2UtcHJvdmlk
ZXI+TkxNPC9yZW1vdGUtZGF0YWJhc2UtcHJvdmlkZXI+PGxhbmd1YWdlPmVuZzwvbGFuZ3VhZ2U+
PC9yZWNvcmQ+PC9DaXRlPjxDaXRlPjxBdXRob3I+QmFuc2FsPC9BdXRob3I+PFllYXI+MjAyMjwv
WWVhcj48UmVjTnVtPjE1PC9SZWNOdW0+PHJlY29yZD48cmVjLW51bWJlcj4xNTwvcmVjLW51bWJl
cj48Zm9yZWlnbi1rZXlzPjxrZXkgYXBwPSJFTiIgZGItaWQ9IjVkc3Z4dHYydmE1MHh2ZXJzMDh2
ZnoyeDl4ZnZmNWZyc3dlNSIgdGltZXN0YW1wPSIxNzQ0MTY4Mjk2Ij4xNTwva2V5PjwvZm9yZWln
bi1rZXlzPjxyZWYtdHlwZSBuYW1lPSJKb3VybmFsIEFydGljbGUiPjE3PC9yZWYtdHlwZT48Y29u
dHJpYnV0b3JzPjxhdXRob3JzPjxhdXRob3I+QmFuc2FsLCBOLjwvYXV0aG9yPjxhdXRob3I+S2Fy
bHNlbiwgUy48L2F1dGhvcj48YXV0aG9yPlNhc2hpZGhhcmFuLCBTLiBQLjwvYXV0aG9yPjxhdXRo
b3I+Q29oZW4sIFIuPC9hdXRob3I+PGF1dGhvcj5DaGV3LUdyYWhhbSwgQy4gQS48L2F1dGhvcj48
YXV0aG9yPk1hbHBhc3MsIEEuPC9hdXRob3I+PC9hdXRob3JzPjwvY29udHJpYnV0b3JzPjxhdXRo
LWFkZHJlc3M+UG9wdWxhdGlvbiBIZWFsdGggU2NpZW5jZXMsIEJyaXN0b2wgTWVkaWNhbCBTY2hv
b2wsIFVuaXZlcnNpdHkgb2YgQnJpc3RvbCwgQnJpc3RvbCwgVW5pdGVkIEtpbmdkb20uJiN4RDtD
ZW50cmUgZm9yIHRoZSBTdHVkeSBvZiBFdGhuaWNpdHkgYW5kIENpdGl6ZW5zaGlwLCBTY2hvb2wg
b2YgU29jaW9sb2d5LCBQb2xpdGljcyBhbmQgSW50ZXJuYXRpb25hbCBTdHVkaWVzLCBVbml2ZXJz
aXR5IG9mIEJyaXN0b2wsIEJyaXN0b2wsIFVuaXRlZCBLaW5nZG9tLiYjeEQ7SW5zdGl0dXRlIG9m
IEhlYWx0aCBhbmQgV2VsbGJlaW5nLCBVbml2ZXJzaXR5IG9mIEdsYXNnb3csIEdsYXNnb3csIFVu
aXRlZCBLaW5nZG9tLiYjeEQ7U2Nob29sIG9mIE1lZGljaW5lLCBLZWVsZSBVbml2ZXJzaXR5LCBL
ZWVsZSwgVW5pdGVkIEtpbmdkb20uPC9hdXRoLWFkZHJlc3M+PHRpdGxlcz48dGl0bGU+VW5kZXJz
dGFuZGluZyBldGhuaWMgaW5lcXVhbGl0aWVzIGluIG1lbnRhbCBoZWFsdGhjYXJlIGluIHRoZSBV
SzogQSBtZXRhLWV0aG5vZ3JhcGh5PC90aXRsZT48c2Vjb25kYXJ5LXRpdGxlPlBMb1MgTWVkPC9z
ZWNvbmRhcnktdGl0bGU+PC90aXRsZXM+PHBlcmlvZGljYWw+PGZ1bGwtdGl0bGU+UExvUyBNZWQ8
L2Z1bGwtdGl0bGU+PC9wZXJpb2RpY2FsPjxwYWdlcz5lMTAwNDEzOTwvcGFnZXM+PHZvbHVtZT4x
OTwvdm9sdW1lPjxudW1iZXI+MTI8L251bWJlcj48ZWRpdGlvbj4yMDIyLzEyLzE0PC9lZGl0aW9u
PjxrZXl3b3Jkcz48a2V5d29yZD5IdW1hbnM8L2tleXdvcmQ+PGtleXdvcmQ+KkV0aG5pY2l0eTwv
a2V5d29yZD48a2V5d29yZD5NaW5vcml0eSBHcm91cHM8L2tleXdvcmQ+PGtleXdvcmQ+RGVsaXZl
cnkgb2YgSGVhbHRoIENhcmU8L2tleXdvcmQ+PGtleXdvcmQ+QW50aHJvcG9sb2d5LCBDdWx0dXJh
bDwva2V5d29yZD48a2V5d29yZD4qTWVudGFsIEhlYWx0aCBTZXJ2aWNlczwva2V5d29yZD48a2V5
d29yZD5Vbml0ZWQgS2luZ2RvbTwva2V5d29yZD48L2tleXdvcmRzPjxkYXRlcz48eWVhcj4yMDIy
PC95ZWFyPjxwdWItZGF0ZXM+PGRhdGU+RGVjPC9kYXRlPjwvcHViLWRhdGVzPjwvZGF0ZXM+PGlz
Ym4+MTU0OS0xMjc3IChQcmludCkmI3hEOzE1NDktMTI3NzwvaXNibj48YWNjZXNzaW9uLW51bT4z
NjUxMjUyMzwvYWNjZXNzaW9uLW51bT48dXJscz48L3VybHM+PGN1c3RvbTI+UE1DOTc0Njk5MTwv
Y3VzdG9tMj48ZWxlY3Ryb25pYy1yZXNvdXJjZS1udW0+MTAuMTM3MS9qb3VybmFsLnBtZWQuMTAw
NDEzOTwvZWxlY3Ryb25pYy1yZXNvdXJjZS1udW0+PHJlbW90ZS1kYXRhYmFzZS1wcm92aWRlcj5O
TE08L3JlbW90ZS1kYXRhYmFzZS1wcm92aWRlcj48bGFuZ3VhZ2U+ZW5nPC9sYW5ndWFnZT48L3Jl
Y29yZD48L0NpdGU+PC9FbmROb3RlPgB=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2, 26</w:t>
      </w:r>
      <w:r w:rsidR="003D2FA5">
        <w:rPr>
          <w:rFonts w:ascii="Arial" w:hAnsi="Arial" w:cs="Arial"/>
          <w:sz w:val="20"/>
          <w:szCs w:val="20"/>
        </w:rPr>
        <w:fldChar w:fldCharType="end"/>
      </w:r>
    </w:p>
    <w:p w14:paraId="2BE88BFB" w14:textId="7C4CB70C" w:rsidR="00F221D0" w:rsidRPr="00366D48" w:rsidRDefault="00F221D0" w:rsidP="00366D48">
      <w:pPr>
        <w:spacing w:line="360" w:lineRule="auto"/>
        <w:rPr>
          <w:rFonts w:ascii="Arial" w:hAnsi="Arial" w:cs="Arial"/>
          <w:i/>
          <w:iCs/>
          <w:sz w:val="20"/>
          <w:szCs w:val="20"/>
        </w:rPr>
      </w:pPr>
      <w:r w:rsidRPr="00366D48">
        <w:rPr>
          <w:rFonts w:ascii="Arial" w:hAnsi="Arial" w:cs="Arial"/>
          <w:i/>
          <w:iCs/>
          <w:sz w:val="20"/>
          <w:szCs w:val="20"/>
        </w:rPr>
        <w:t>Language barriers</w:t>
      </w:r>
    </w:p>
    <w:p w14:paraId="66FE8706" w14:textId="4B98CC99" w:rsidR="00F221D0" w:rsidRPr="00366D48" w:rsidRDefault="00F221D0" w:rsidP="00366D48">
      <w:pPr>
        <w:spacing w:line="360" w:lineRule="auto"/>
        <w:rPr>
          <w:rFonts w:ascii="Arial" w:hAnsi="Arial" w:cs="Arial"/>
          <w:sz w:val="20"/>
          <w:szCs w:val="20"/>
        </w:rPr>
      </w:pPr>
      <w:r w:rsidRPr="00366D48">
        <w:rPr>
          <w:rFonts w:ascii="Arial" w:hAnsi="Arial" w:cs="Arial"/>
          <w:sz w:val="20"/>
          <w:szCs w:val="20"/>
        </w:rPr>
        <w:t xml:space="preserve">Language barriers were commonly reported in the CALD </w:t>
      </w:r>
      <w:proofErr w:type="gramStart"/>
      <w:r w:rsidRPr="00366D48">
        <w:rPr>
          <w:rFonts w:ascii="Arial" w:hAnsi="Arial" w:cs="Arial"/>
          <w:sz w:val="20"/>
          <w:szCs w:val="20"/>
        </w:rPr>
        <w:t>literature</w:t>
      </w:r>
      <w:r w:rsidR="00C40CDD" w:rsidRPr="00366D48">
        <w:rPr>
          <w:rFonts w:ascii="Arial" w:hAnsi="Arial" w:cs="Arial"/>
          <w:sz w:val="20"/>
          <w:szCs w:val="20"/>
        </w:rPr>
        <w:t>, but</w:t>
      </w:r>
      <w:proofErr w:type="gramEnd"/>
      <w:r w:rsidR="00C40CDD" w:rsidRPr="00366D48">
        <w:rPr>
          <w:rFonts w:ascii="Arial" w:hAnsi="Arial" w:cs="Arial"/>
          <w:sz w:val="20"/>
          <w:szCs w:val="20"/>
        </w:rPr>
        <w:t xml:space="preserve"> often were not discussed in detail</w:t>
      </w:r>
      <w:r w:rsidRPr="00366D48">
        <w:rPr>
          <w:rFonts w:ascii="Arial" w:hAnsi="Arial" w:cs="Arial"/>
          <w:sz w:val="20"/>
          <w:szCs w:val="20"/>
        </w:rPr>
        <w:t>.</w:t>
      </w:r>
      <w:r w:rsidR="00C40CDD" w:rsidRPr="00366D48">
        <w:rPr>
          <w:rFonts w:ascii="Arial" w:hAnsi="Arial" w:cs="Arial"/>
          <w:sz w:val="20"/>
          <w:szCs w:val="20"/>
        </w:rPr>
        <w:t xml:space="preserve"> </w:t>
      </w:r>
    </w:p>
    <w:p w14:paraId="2A48356A" w14:textId="395A05C9" w:rsidR="00F221D0" w:rsidRPr="00366D48" w:rsidRDefault="00F221D0" w:rsidP="00366D48">
      <w:pPr>
        <w:spacing w:line="360" w:lineRule="auto"/>
        <w:rPr>
          <w:rFonts w:ascii="Arial" w:hAnsi="Arial" w:cs="Arial"/>
          <w:sz w:val="20"/>
          <w:szCs w:val="20"/>
        </w:rPr>
      </w:pPr>
      <w:r w:rsidRPr="00366D48">
        <w:rPr>
          <w:rFonts w:ascii="Arial" w:hAnsi="Arial" w:cs="Arial"/>
          <w:sz w:val="20"/>
          <w:szCs w:val="20"/>
        </w:rPr>
        <w:t>Ho et al (2023)</w:t>
      </w:r>
      <w:r w:rsidR="003D2FA5">
        <w:rPr>
          <w:rFonts w:ascii="Arial" w:hAnsi="Arial" w:cs="Arial"/>
          <w:sz w:val="20"/>
          <w:szCs w:val="20"/>
        </w:rPr>
        <w:fldChar w:fldCharType="begin">
          <w:fldData xml:space="preserve">PEVuZE5vdGU+PENpdGU+PEF1dGhvcj5IbzwvQXV0aG9yPjxZZWFyPjIwMjM8L1llYXI+PFJlY051
bT41NDwvUmVjTnVtPjxEaXNwbGF5VGV4dD48c3R5bGUgZmFjZT0ic3VwZXJzY3JpcHQiPjI3PC9z
dHlsZT48L0Rpc3BsYXlUZXh0PjxyZWNvcmQ+PHJlYy1udW1iZXI+NTQ8L3JlYy1udW1iZXI+PGZv
cmVpZ24ta2V5cz48a2V5IGFwcD0iRU4iIGRiLWlkPSI1ZHN2eHR2MnZhNTB4dmVyczA4dmZ6Mng5
eGZ2ZjVmcnN3ZTUiIHRpbWVzdGFtcD0iMTc0NTIzMTEzNyI+NTQ8L2tleT48L2ZvcmVpZ24ta2V5
cz48cmVmLXR5cGUgbmFtZT0iSm91cm5hbCBBcnRpY2xlIj4xNzwvcmVmLXR5cGU+PGNvbnRyaWJ1
dG9ycz48YXV0aG9ycz48YXV0aG9yPkhvLCBFLiBZLjwvYXV0aG9yPjxhdXRob3I+S2FybGluZXIs
IEwuIFMuPC9hdXRob3I+PGF1dGhvcj5MZXVuZywgRy48L2F1dGhvcj48YXV0aG9yPkhhcmIsIFIu
PC9hdXRob3I+PGF1dGhvcj5BZ3VheW8gUmFtaXJleiwgRy48L2F1dGhvcj48YXV0aG9yPkdhcmNp
YSwgTS4gRS48L2F1dGhvcj48L2F1dGhvcnM+PC9jb250cmlidXRvcnM+PGF1dGgtYWRkcmVzcz5E
ZXBhcnRtZW50IG9mIENvbW11bmljYXRpb24gU3R1ZGllcywgVW5pdmVyc2l0eSBvZiBTYW4gRnJh
bmNpc2NvLCBTYW4gRnJhbmNpc2NvLCBDQSwgVVNBOyBBc2lhbiBBbWVyaWNhbiBSZXNlYXJjaCBD
ZW50ZXIgb24gSGVhbHRoLCBVbml2ZXJzaXR5IG9mIENhbGlmb3JuaWEsIFNhbiBGcmFuY2lzY28s
IFNhbiBGcmFuY2lzY28sIENBLCBVU0EuIEVsZWN0cm9uaWMgYWRkcmVzczogZXlob0B1c2ZjYS5l
ZHUuJiN4RDtNdWx0aWV0aG5pYyBIZWFsdGggRXF1aXR5IFJlc2VhcmNoIENlbnRlciwgRGl2aXNp
b24gb2YgR2VuZXJhbCBJbnRlcm5hbCBNZWRpY2luZSwgRGVwYXJ0bWVudCBvZiBNZWRpY2luZSwg
VW5pdmVyc2l0eSBvZiBDYWxpZm9ybmlhLCBTYW4gRnJhbmNpc2NvLCBTYW4gRnJhbmNpc2NvLCBD
QSwgVVNBOyBEaXZpc2lvbiBvZiBHZW5lcmFsIEludGVybmFsIE1lZGljaW5lLCBEZXBhcnRtZW50
IG9mIE1lZGljaW5lLCBVbml2ZXJzaXR5IG9mIENhbGlmb3JuaWEsIFNhbiBGcmFuY2lzY28sIFNh
biBGcmFuY2lzY28sIENBLCBVU0EuJiN4RDtEZXBhcnRtZW50IG9mIFJoZXRvcmljIGFuZCBMYW5n
dWFnZSwgVW5pdmVyc2l0eSBvZiBTYW4gRnJhbmNpc2NvLCBTYW4gRnJhbmNpc2NvLCBDQSwgVVNB
LiYjeEQ7RGVwYXJ0bWVudCBvZiBDb21tdW5pY2F0aW9uIFN0dWRpZXMsIFVuaXZlcnNpdHkgb2Yg
U2FuIEZyYW5jaXNjbywgU2FuIEZyYW5jaXNjbywgQ0EsIFVTQS4mI3hEO011bHRpZXRobmljIEhl
YWx0aCBFcXVpdHkgUmVzZWFyY2ggQ2VudGVyLCBEaXZpc2lvbiBvZiBHZW5lcmFsIEludGVybmFs
IE1lZGljaW5lLCBEZXBhcnRtZW50IG9mIE1lZGljaW5lLCBVbml2ZXJzaXR5IG9mIENhbGlmb3Ju
aWEsIFNhbiBGcmFuY2lzY28sIFNhbiBGcmFuY2lzY28sIENBLCBVU0E7IERpdmlzaW9uIG9mIEdl
bmVyYWwgSW50ZXJuYWwgTWVkaWNpbmUsIERlcGFydG1lbnQgb2YgTWVkaWNpbmUsIFVuaXZlcnNp
dHkgb2YgQ2FsaWZvcm5pYSwgU2FuIEZyYW5jaXNjbywgU2FuIEZyYW5jaXNjbywgQ0EsIFVTQTsg
RGVwYXJ0bWVudCBvZiBFcGlkZW1pb2xvZ3kgYW5kIEJpb3N0YXRpc3RpY3MsIFVuaXZlcnNpdHkg
b2YgQ2FsaWZvcm5pYSwgU2FuIEZyYW5jaXNjbywgU2FuIEZyYW5jaXNjbywgQ0EsIFVTQS48L2F1
dGgtYWRkcmVzcz48dGl0bGVzPjx0aXRsZT4mcXVvdDtIb3cmYXBvcztzIHlvdXIgbW9vZCZxdW90
OzogUmVjb3JkZWQgcGh5c2ljaWFuIG1lbnRhbCBoZWFsdGggY29udmVyc2F0aW9ucyB3aXRoIENo
aW5lc2UgYW5kIExhdGlubyBwYXRpZW50cyBpbiByb3V0aW5lIHByaW1hcnkgY2FyZSB2aXNpdHM8
L3RpdGxlPjxzZWNvbmRhcnktdGl0bGU+UGF0aWVudCBFZHVjIENvdW5zPC9zZWNvbmRhcnktdGl0
bGU+PC90aXRsZXM+PHBlcmlvZGljYWw+PGZ1bGwtdGl0bGU+UGF0aWVudCBFZHVjIENvdW5zPC9m
dWxsLXRpdGxlPjwvcGVyaW9kaWNhbD48cGFnZXM+MTA3ODUwPC9wYWdlcz48dm9sdW1lPjExNDwv
dm9sdW1lPjxlZGl0aW9uPjIwMjMvMDYvMjc8L2VkaXRpb24+PGtleXdvcmRzPjxrZXl3b3JkPkFk
dWx0PC9rZXl3b3JkPjxrZXl3b3JkPkh1bWFuczwva2V5d29yZD48a2V5d29yZD4qQ29tbXVuaWNh
dGlvbjwva2V5d29yZD48a2V5d29yZD5Db21tdW5pY2F0aW9uIEJhcnJpZXJzPC9rZXl3b3JkPjxr
ZXl3b3JkPkVhc3QgQXNpYW4gUGVvcGxlPC9rZXl3b3JkPjxrZXl3b3JkPkV0aG5pY2l0eTwva2V5
d29yZD48a2V5d29yZD5IaXNwYW5pYyBvciBMYXRpbm8vcHN5Y2hvbG9neTwva2V5d29yZD48a2V5
d29yZD4qTWVudGFsIEhlYWx0aDwva2V5d29yZD48a2V5d29yZD5NaW5vcml0eSBHcm91cHM8L2tl
eXdvcmQ+PGtleXdvcmQ+KlBoeXNpY2lhbi1QYXRpZW50IFJlbGF0aW9uczwva2V5d29yZD48a2V5
d29yZD5QaHlzaWNpYW5zPC9rZXl3b3JkPjxrZXl3b3JkPlByaW1hcnkgSGVhbHRoIENhcmU8L2tl
eXdvcmQ+PGtleXdvcmQ+RGVwcmVzc2lvbjwva2V5d29yZD48a2V5d29yZD5MYW5ndWFnZSBiYXJy
aWVyczwva2V5d29yZD48a2V5d29yZD5MaW1pdGVkIEVuZ2xpc2ggcHJvZmljaWVuY3k8L2tleXdv
cmQ+PGtleXdvcmQ+TWVudGFsIGhlYWx0aDwva2V5d29yZD48a2V5d29yZD5QaHlzaWNpYW4gcGF0
aWVudCBjb21tdW5pY2F0aW9uPC9rZXl3b3JkPjxrZXl3b3JkPmludGVyZXN0Ljwva2V5d29yZD48
L2tleXdvcmRzPjxkYXRlcz48eWVhcj4yMDIzPC95ZWFyPjxwdWItZGF0ZXM+PGRhdGU+U2VwPC9k
YXRlPjwvcHViLWRhdGVzPjwvZGF0ZXM+PGlzYm4+MTg3My01MTM0IChFbGVjdHJvbmljKSYjeEQ7
MDczOC0zOTkxIChQcmludCkmI3hEOzA3MzgtMzk5MSAoTGlua2luZyk8L2lzYm4+PGFjY2Vzc2lv
bi1udW0+MzczNjQzODE8L2FjY2Vzc2lvbi1udW0+PHVybHM+PHJlbGF0ZWQtdXJscz48dXJsPmh0
dHBzOi8vd3d3Lm5jYmkubmxtLm5paC5nb3YvcHVibWVkLzM3MzY0MzgxPC91cmw+PC9yZWxhdGVk
LXVybHM+PC91cmxzPjxjdXN0b20yPlBNQzEwNTI4MTcyPC9jdXN0b20yPjxlbGVjdHJvbmljLXJl
c291cmNlLW51bT4xMC4xMDE2L2oucGVjLjIwMjMuMTA3ODUwPC9lbGVjdHJvbmljLXJlc291cmNl
LW51bT48L3JlY29yZD48L0NpdGU+PC9FbmROb3RlPn==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IbzwvQXV0aG9yPjxZZWFyPjIwMjM8L1llYXI+PFJlY051
bT41NDwvUmVjTnVtPjxEaXNwbGF5VGV4dD48c3R5bGUgZmFjZT0ic3VwZXJzY3JpcHQiPjI3PC9z
dHlsZT48L0Rpc3BsYXlUZXh0PjxyZWNvcmQ+PHJlYy1udW1iZXI+NTQ8L3JlYy1udW1iZXI+PGZv
cmVpZ24ta2V5cz48a2V5IGFwcD0iRU4iIGRiLWlkPSI1ZHN2eHR2MnZhNTB4dmVyczA4dmZ6Mng5
eGZ2ZjVmcnN3ZTUiIHRpbWVzdGFtcD0iMTc0NTIzMTEzNyI+NTQ8L2tleT48L2ZvcmVpZ24ta2V5
cz48cmVmLXR5cGUgbmFtZT0iSm91cm5hbCBBcnRpY2xlIj4xNzwvcmVmLXR5cGU+PGNvbnRyaWJ1
dG9ycz48YXV0aG9ycz48YXV0aG9yPkhvLCBFLiBZLjwvYXV0aG9yPjxhdXRob3I+S2FybGluZXIs
IEwuIFMuPC9hdXRob3I+PGF1dGhvcj5MZXVuZywgRy48L2F1dGhvcj48YXV0aG9yPkhhcmIsIFIu
PC9hdXRob3I+PGF1dGhvcj5BZ3VheW8gUmFtaXJleiwgRy48L2F1dGhvcj48YXV0aG9yPkdhcmNp
YSwgTS4gRS48L2F1dGhvcj48L2F1dGhvcnM+PC9jb250cmlidXRvcnM+PGF1dGgtYWRkcmVzcz5E
ZXBhcnRtZW50IG9mIENvbW11bmljYXRpb24gU3R1ZGllcywgVW5pdmVyc2l0eSBvZiBTYW4gRnJh
bmNpc2NvLCBTYW4gRnJhbmNpc2NvLCBDQSwgVVNBOyBBc2lhbiBBbWVyaWNhbiBSZXNlYXJjaCBD
ZW50ZXIgb24gSGVhbHRoLCBVbml2ZXJzaXR5IG9mIENhbGlmb3JuaWEsIFNhbiBGcmFuY2lzY28s
IFNhbiBGcmFuY2lzY28sIENBLCBVU0EuIEVsZWN0cm9uaWMgYWRkcmVzczogZXlob0B1c2ZjYS5l
ZHUuJiN4RDtNdWx0aWV0aG5pYyBIZWFsdGggRXF1aXR5IFJlc2VhcmNoIENlbnRlciwgRGl2aXNp
b24gb2YgR2VuZXJhbCBJbnRlcm5hbCBNZWRpY2luZSwgRGVwYXJ0bWVudCBvZiBNZWRpY2luZSwg
VW5pdmVyc2l0eSBvZiBDYWxpZm9ybmlhLCBTYW4gRnJhbmNpc2NvLCBTYW4gRnJhbmNpc2NvLCBD
QSwgVVNBOyBEaXZpc2lvbiBvZiBHZW5lcmFsIEludGVybmFsIE1lZGljaW5lLCBEZXBhcnRtZW50
IG9mIE1lZGljaW5lLCBVbml2ZXJzaXR5IG9mIENhbGlmb3JuaWEsIFNhbiBGcmFuY2lzY28sIFNh
biBGcmFuY2lzY28sIENBLCBVU0EuJiN4RDtEZXBhcnRtZW50IG9mIFJoZXRvcmljIGFuZCBMYW5n
dWFnZSwgVW5pdmVyc2l0eSBvZiBTYW4gRnJhbmNpc2NvLCBTYW4gRnJhbmNpc2NvLCBDQSwgVVNB
LiYjeEQ7RGVwYXJ0bWVudCBvZiBDb21tdW5pY2F0aW9uIFN0dWRpZXMsIFVuaXZlcnNpdHkgb2Yg
U2FuIEZyYW5jaXNjbywgU2FuIEZyYW5jaXNjbywgQ0EsIFVTQS4mI3hEO011bHRpZXRobmljIEhl
YWx0aCBFcXVpdHkgUmVzZWFyY2ggQ2VudGVyLCBEaXZpc2lvbiBvZiBHZW5lcmFsIEludGVybmFs
IE1lZGljaW5lLCBEZXBhcnRtZW50IG9mIE1lZGljaW5lLCBVbml2ZXJzaXR5IG9mIENhbGlmb3Ju
aWEsIFNhbiBGcmFuY2lzY28sIFNhbiBGcmFuY2lzY28sIENBLCBVU0E7IERpdmlzaW9uIG9mIEdl
bmVyYWwgSW50ZXJuYWwgTWVkaWNpbmUsIERlcGFydG1lbnQgb2YgTWVkaWNpbmUsIFVuaXZlcnNp
dHkgb2YgQ2FsaWZvcm5pYSwgU2FuIEZyYW5jaXNjbywgU2FuIEZyYW5jaXNjbywgQ0EsIFVTQTsg
RGVwYXJ0bWVudCBvZiBFcGlkZW1pb2xvZ3kgYW5kIEJpb3N0YXRpc3RpY3MsIFVuaXZlcnNpdHkg
b2YgQ2FsaWZvcm5pYSwgU2FuIEZyYW5jaXNjbywgU2FuIEZyYW5jaXNjbywgQ0EsIFVTQS48L2F1
dGgtYWRkcmVzcz48dGl0bGVzPjx0aXRsZT4mcXVvdDtIb3cmYXBvcztzIHlvdXIgbW9vZCZxdW90
OzogUmVjb3JkZWQgcGh5c2ljaWFuIG1lbnRhbCBoZWFsdGggY29udmVyc2F0aW9ucyB3aXRoIENo
aW5lc2UgYW5kIExhdGlubyBwYXRpZW50cyBpbiByb3V0aW5lIHByaW1hcnkgY2FyZSB2aXNpdHM8
L3RpdGxlPjxzZWNvbmRhcnktdGl0bGU+UGF0aWVudCBFZHVjIENvdW5zPC9zZWNvbmRhcnktdGl0
bGU+PC90aXRsZXM+PHBlcmlvZGljYWw+PGZ1bGwtdGl0bGU+UGF0aWVudCBFZHVjIENvdW5zPC9m
dWxsLXRpdGxlPjwvcGVyaW9kaWNhbD48cGFnZXM+MTA3ODUwPC9wYWdlcz48dm9sdW1lPjExNDwv
dm9sdW1lPjxlZGl0aW9uPjIwMjMvMDYvMjc8L2VkaXRpb24+PGtleXdvcmRzPjxrZXl3b3JkPkFk
dWx0PC9rZXl3b3JkPjxrZXl3b3JkPkh1bWFuczwva2V5d29yZD48a2V5d29yZD4qQ29tbXVuaWNh
dGlvbjwva2V5d29yZD48a2V5d29yZD5Db21tdW5pY2F0aW9uIEJhcnJpZXJzPC9rZXl3b3JkPjxr
ZXl3b3JkPkVhc3QgQXNpYW4gUGVvcGxlPC9rZXl3b3JkPjxrZXl3b3JkPkV0aG5pY2l0eTwva2V5
d29yZD48a2V5d29yZD5IaXNwYW5pYyBvciBMYXRpbm8vcHN5Y2hvbG9neTwva2V5d29yZD48a2V5
d29yZD4qTWVudGFsIEhlYWx0aDwva2V5d29yZD48a2V5d29yZD5NaW5vcml0eSBHcm91cHM8L2tl
eXdvcmQ+PGtleXdvcmQ+KlBoeXNpY2lhbi1QYXRpZW50IFJlbGF0aW9uczwva2V5d29yZD48a2V5
d29yZD5QaHlzaWNpYW5zPC9rZXl3b3JkPjxrZXl3b3JkPlByaW1hcnkgSGVhbHRoIENhcmU8L2tl
eXdvcmQ+PGtleXdvcmQ+RGVwcmVzc2lvbjwva2V5d29yZD48a2V5d29yZD5MYW5ndWFnZSBiYXJy
aWVyczwva2V5d29yZD48a2V5d29yZD5MaW1pdGVkIEVuZ2xpc2ggcHJvZmljaWVuY3k8L2tleXdv
cmQ+PGtleXdvcmQ+TWVudGFsIGhlYWx0aDwva2V5d29yZD48a2V5d29yZD5QaHlzaWNpYW4gcGF0
aWVudCBjb21tdW5pY2F0aW9uPC9rZXl3b3JkPjxrZXl3b3JkPmludGVyZXN0Ljwva2V5d29yZD48
L2tleXdvcmRzPjxkYXRlcz48eWVhcj4yMDIzPC95ZWFyPjxwdWItZGF0ZXM+PGRhdGU+U2VwPC9k
YXRlPjwvcHViLWRhdGVzPjwvZGF0ZXM+PGlzYm4+MTg3My01MTM0IChFbGVjdHJvbmljKSYjeEQ7
MDczOC0zOTkxIChQcmludCkmI3hEOzA3MzgtMzk5MSAoTGlua2luZyk8L2lzYm4+PGFjY2Vzc2lv
bi1udW0+MzczNjQzODE8L2FjY2Vzc2lvbi1udW0+PHVybHM+PHJlbGF0ZWQtdXJscz48dXJsPmh0
dHBzOi8vd3d3Lm5jYmkubmxtLm5paC5nb3YvcHVibWVkLzM3MzY0MzgxPC91cmw+PC9yZWxhdGVk
LXVybHM+PC91cmxzPjxjdXN0b20yPlBNQzEwNTI4MTcyPC9jdXN0b20yPjxlbGVjdHJvbmljLXJl
c291cmNlLW51bT4xMC4xMDE2L2oucGVjLjIwMjMuMTA3ODUwPC9lbGVjdHJvbmljLXJlc291cmNl
LW51bT48L3JlY29yZD48L0NpdGU+PC9FbmROb3RlPn==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27</w:t>
      </w:r>
      <w:r w:rsidR="003D2FA5">
        <w:rPr>
          <w:rFonts w:ascii="Arial" w:hAnsi="Arial" w:cs="Arial"/>
          <w:sz w:val="20"/>
          <w:szCs w:val="20"/>
        </w:rPr>
        <w:fldChar w:fldCharType="end"/>
      </w:r>
      <w:r w:rsidRPr="00366D48">
        <w:rPr>
          <w:rFonts w:ascii="Arial" w:hAnsi="Arial" w:cs="Arial"/>
          <w:sz w:val="20"/>
          <w:szCs w:val="20"/>
        </w:rPr>
        <w:t xml:space="preserve"> describe an analysis of conversations regarding mental health between Chinese and Latino patients (N=17) and primary care providers in the US. Misalignment in terminology used between patients, providers and/or interpreters could lead to misunderstandings about symptoms or treatment options (examples include patients and providers using different terms or having different understanding of mood/feeling down/depression or psychologist/psychiatrist/therapist).</w:t>
      </w:r>
    </w:p>
    <w:p w14:paraId="40C60E9F" w14:textId="425AAE96" w:rsidR="007307AA" w:rsidRPr="00366D48" w:rsidRDefault="007307AA" w:rsidP="00366D48">
      <w:pPr>
        <w:spacing w:line="360" w:lineRule="auto"/>
        <w:rPr>
          <w:rFonts w:ascii="Arial" w:hAnsi="Arial" w:cs="Arial"/>
          <w:i/>
          <w:iCs/>
          <w:sz w:val="20"/>
          <w:szCs w:val="20"/>
        </w:rPr>
      </w:pPr>
      <w:r w:rsidRPr="00366D48">
        <w:rPr>
          <w:rFonts w:ascii="Arial" w:hAnsi="Arial" w:cs="Arial"/>
          <w:i/>
          <w:iCs/>
          <w:sz w:val="20"/>
          <w:szCs w:val="20"/>
        </w:rPr>
        <w:t>Stigma</w:t>
      </w:r>
    </w:p>
    <w:p w14:paraId="092BC208" w14:textId="03EE5A80" w:rsidR="007307AA" w:rsidRPr="00366D48" w:rsidRDefault="007307AA" w:rsidP="00366D48">
      <w:pPr>
        <w:spacing w:line="360" w:lineRule="auto"/>
        <w:rPr>
          <w:rFonts w:ascii="Arial" w:hAnsi="Arial" w:cs="Arial"/>
          <w:sz w:val="20"/>
          <w:szCs w:val="20"/>
        </w:rPr>
      </w:pPr>
      <w:r w:rsidRPr="00366D48">
        <w:rPr>
          <w:rFonts w:ascii="Arial" w:hAnsi="Arial" w:cs="Arial"/>
          <w:sz w:val="20"/>
          <w:szCs w:val="20"/>
        </w:rPr>
        <w:t>Stigma around mental health was described in multiple ways. Mental health problems were sometimes associated with madness or being crazy.</w: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gsIDExPC9zdHlsZT48L0Rpc3BsYXlUZXh0PjxyZWNvcmQ+PHJlYy1udW1iZXI+MzY8L3JlYy1u
dW1iZXI+PGZvcmVpZ24ta2V5cz48a2V5IGFwcD0iRU4iIGRiLWlkPSI1ZHN2eHR2MnZhNTB4dmVy
czA4dmZ6Mng5eGZ2ZjVmcnN3ZTUiIHRpbWVzdGFtcD0iMTc0NTExNTYwNSI+MzY8L2tleT48L2Zv
cmVpZ24ta2V5cz48cmVmLXR5cGUgbmFtZT0iSm91cm5hbCBBcnRpY2xlIj4xNzwvcmVmLXR5cGU+
PGNvbnRyaWJ1dG9ycz48YXV0aG9ycz48YXV0aG9yPlN0cmFpdG9uLCBNLiBMLjwvYXV0aG9yPjxh
dXRob3I+TGVkZXNtYSwgSC4gTS4gTC48L2F1dGhvcj48YXV0aG9yPkRvbm5lbGx5LCBULiBULjwv
YXV0aG9yPjwvYXV0aG9ycz48L2NvbnRyaWJ1dG9ycz48YXV0aC1hZGRyZXNzPkRlcGFydG1lbnQg
b2YgTWVudGFsIEhlYWx0aCBhbmQgU3VpY2lkZSwgTm9yd2VnaWFuIEluc3RpdHV0ZSBvZiBQdWJs
aWMgSGVhbHRoLCBQLk8uIGJveCA0NDA0LCAwNDAzLCBPc2xvLCBOb3J3YXkuIE1lbGFuaWUuU3Ry
YWl0b25AZmhpLm5vLiYjeEQ7RGVwYXJ0bWVudCBvZiBDaGlsZCBhbmQgQWRvbGVzY2VudCBQc3lj
aGlhdHJ5LCBPc2xvIFVuaXZlcnNpdHkgSG9zcGl0YWwsIFAuTy4gQm94IDQ5NTYsIE55ZGFsZW4s
IDA0MjQsIE9zbG8sIE5vcndheS4mI3hEO0ZhY3VsdHkgb2YgTnVyc2luZywgQ3VtbWluZyBTY2hv
b2wgb2YgTWVkaWNpbmUsIENvbW11bml0eSBIZWFsdGggU2NpZW5jZXMsIFVuaXZlcnNpdHkgb2Yg
Q2FsZ2FyeSwgMjUwMCBVbml2ZXJzaXR5IERyaXZlIE5XLCBDYWxnYXJ5LCBBQiwgVDJOIDFONCwg
Q2FuYWRhLjwvYXV0aC1hZGRyZXNzPjx0aXRsZXM+PHRpdGxlPiZxdW90O0l0IGhhcyBub3Qgb2Nj
dXJyZWQgdG8gbWUgdG8gc2VlIGEgZG9jdG9yIGZvciB0aGF0IGtpbmQgb2YgZmVlbGluZyZxdW90
OzogYSBxdWFsaXRhdGl2ZSBzdHVkeSBvZiBGaWxpcGluYSBpbW1pZ3JhbnRzJmFwb3M7IHBlcmNl
cHRpb25zIG9mIGhlbHAgc2Vla2luZyBmb3IgbWVudGFsIGhlYWx0aCBwcm9ibGVtczwvdGl0bGU+
PHNlY29uZGFyeS10aXRsZT5CTUMgV29tZW5zIEhlYWx0aDwvc2Vjb25kYXJ5LXRpdGxlPjwvdGl0
bGVzPjxwZXJpb2RpY2FsPjxmdWxsLXRpdGxlPkJNQyBXb21lbnMgSGVhbHRoPC9mdWxsLXRpdGxl
PjwvcGVyaW9kaWNhbD48cGFnZXM+NzM8L3BhZ2VzPjx2b2x1bWU+MTg8L3ZvbHVtZT48bnVtYmVy
PjE8L251bWJlcj48ZWRpdGlvbj4yMDE4LzA1LzI5PC9lZGl0aW9uPjxrZXl3b3Jkcz48a2V5d29y
ZD5BZHVsdDwva2V5d29yZD48a2V5d29yZD5BdHRpdHVkZSB0byBIZWFsdGgvKmV0aG5vbG9neTwv
a2V5d29yZD48a2V5d29yZD5FbWlncmFudHMgYW5kIEltbWlncmFudHMvKnBzeWNob2xvZ3kvKnN0
YXRpc3RpY3MgJmFtcDsgbnVtZXJpY2FsIGRhdGE8L2tleXdvcmQ+PGtleXdvcmQ+RmVtYWxlPC9r
ZXl3b3JkPjxrZXl3b3JkPkh1bWFuczwva2V5d29yZD48a2V5d29yZD5NZW50YWwgRGlzb3JkZXJz
LypldGhub2xvZ3kvKnBzeWNob2xvZ3k8L2tleXdvcmQ+PGtleXdvcmQ+TWlkZGxlIEFnZWQ8L2tl
eXdvcmQ+PGtleXdvcmQ+Tm9yd2F5L2V0aG5vbG9neTwva2V5d29yZD48a2V5d29yZD5QYXRpZW50
IEFjY2VwdGFuY2Ugb2YgSGVhbHRoIENhcmUvZXRobm9sb2d5Lypwc3ljaG9sb2d5LypzdGF0aXN0
aWNzICZhbXA7IG51bWVyaWNhbDwva2V5d29yZD48a2V5d29yZD5kYXRhPC9rZXl3b3JkPjxrZXl3
b3JkPlBoaWxpcHBpbmVzPC9rZXl3b3JkPjxrZXl3b3JkPlF1YWxpdGF0aXZlIFJlc2VhcmNoPC9r
ZXl3b3JkPjxrZXl3b3JkPllvdW5nIEFkdWx0PC9rZXl3b3JkPjxrZXl3b3JkPkFjY2VzcyB0byBj
YXJlPC9rZXl3b3JkPjxrZXl3b3JkPkJhcnJpZXJzPC9rZXl3b3JkPjxrZXl3b3JkPkltbWlncmFu
dHM8L2tleXdvcmQ+PGtleXdvcmQ+TWVudGFsIGhlYWx0aDwva2V5d29yZD48a2V5d29yZD5Xb21l
biZhcG9zO3MgaGVhbHRoPC9rZXl3b3JkPjxrZXl3b3JkPkhlYWx0aC4gU2hlIGhhcyBhIFBoRCBp
biBwc3ljaG9sb2d5IGFuZCBhbiBpbnRlcmVzdCBpbiBpbW1pZ3JhbnQgbWVudGFsIGhlYWx0aDwv
a2V5d29yZD48a2V5d29yZD5hbmQgdXNlIG9mIGhlYWx0aCBjYXJlIHNlcnZpY2VzLiBITUwgaXMg
YSBjbGluaWNhbCBwc3ljaG9sb2dpc3QgYXQgT3Nsbzwva2V5d29yZD48a2V5d29yZD5Vbml2ZXJz
aXR5IEhvc3BpdGFsLCBEZXBhcnRtZW50IG9mIENoaWxkIGFuZCBBZG9sZXNjZW50IFBzeWNoaWF0
cnkuIFNoZSBoYXMgYSBQSEQ8L2tleXdvcmQ+PGtleXdvcmQ+aW4gY2xpbmljYWwgbmV1cm9wc3lj
aG9sb2d5IGFuZCBhbiBpbnRlcmVzdCBpbiBiaWxpbmd1YWxpc20gYW5kIG1lbnRhbCBoZWFsdGgu
IFREPC9rZXl3b3JkPjxrZXl3b3JkPmlzIGEgRnVsbCBQcm9mZXNzb3IgYXQgdGhlIFVuaXZlcnNp
dHkgb2YgQ2FsZ2FyeSwgRmFjdWx0eSBvZiBOdXJzaW5nIGFuZCBNZWRpY2luZTwva2V5d29yZD48
a2V5d29yZD5hbmQgZm9ybWVyIEFzc29jaWF0ZSBEZWFuIGZvciBSZXNlYXJjaCBhdCB0aGUgVW5p
dmVyc2l0eSBvZiBDYWxnYXJ5IC0gUWF0YXIuIFREJmFwb3M7czwva2V5d29yZD48a2V5d29yZD5y
ZXNlYXJjaCBmb2N1c2VzIG9uIHRoZSBIZWFsdGggYW5kIFdlbGxuZXNzIG9mIHBvcHVsYXRpb25z
IHdpdGggZGl2ZXJzZTwva2V5d29yZD48a2V5d29yZD5iYWNrZ3JvdW5kcywgaW5jbHVkaW5nIG1l
bnRhbCBoZWFsdGhjYXJlLCBvbmNvbG9neSwgbGlmZXN0eWxlIHJpc2sgZmFjdG9ycyB0aGF0PC9r
ZXl3b3JkPjxrZXl3b3JkPmNvbnRyaWJ1dGUgdG8gY2hyb25pYyBkaXNlYXNlcywgYW5kIHByb21v
dGlvbiBvZiBoZWFsdGh5IGxpZmVzdHlsZS4gRVRISUNTPC9rZXl3b3JkPjxrZXl3b3JkPkFQUFJP
VkFMIEFORCBDT05TRU5UIFRPIFBBUlRJQ0lQQVRFOiBFdGhpY2FsIGFwcHJvdmFsIHdhcyBvYnRh
aW5lZCBmcm9tIHRoZTwva2V5d29yZD48a2V5d29yZD5SZWdpb25hbCBDb21taXR0ZWUgZm9yIE1l
ZGljYWwgYW5kIEhlYWx0aCBSZXNlYXJjaCBFdGhpY3MsIFdlc3QgTm9yd2F5PC9rZXl3b3JkPjxr
ZXl3b3JkPigyMDEzLzU0Mi9SRUsgVmVzdCkuIEFsbCBpbmZvcm1hbnRzIGdhdmUgd3JpdHRlbiBj
b25zZW50IHRvIHBhcnRpY2lwYXRlLjwva2V5d29yZD48a2V5d29yZD5DT01QRVRJTkcgSU5URVJF
U1RTOiBUaGUgYXV0aG9ycyBkZWNsYXJlIHRoYXQgdGhleSBoYXZlIG5vIGNvbXBldGluZyBpbnRl
cmVzdHMuPC9rZXl3b3JkPjxrZXl3b3JkPlBVQkxJU0hFUiZhcG9zO1MgTk9URTogU3ByaW5nZXIg
TmF0dXJlIHJlbWFpbnMgbmV1dHJhbCB3aXRoIHJlZ2FyZCB0byBqdXJpc2RpY3Rpb25hbDwva2V5
d29yZD48a2V5d29yZD5jbGFpbXMgaW4gcHVibGlzaGVkIG1hcHMgYW5kIGluc3RpdHV0aW9uYWwg
YWZmaWxpYXRpb25zLjwva2V5d29yZD48L2tleXdvcmRzPjxkYXRlcz48eWVhcj4yMDE4PC95ZWFy
PjxwdWItZGF0ZXM+PGRhdGU+TWF5IDI1PC9kYXRlPjwvcHViLWRhdGVzPjwvZGF0ZXM+PGlzYm4+
MTQ3Mi02ODc0IChFbGVjdHJvbmljKSYjeEQ7MTQ3Mi02ODc0IChMaW5raW5nKTwvaXNibj48YWNj
ZXNzaW9uLW51bT4yOTgwMTQ0NzwvYWNjZXNzaW9uLW51bT48dXJscz48cmVsYXRlZC11cmxzPjx1
cmw+aHR0cHM6Ly93d3cubmNiaS5ubG0ubmloLmdvdi9wdWJtZWQvMjk4MDE0NDc8L3VybD48L3Jl
bGF0ZWQtdXJscz48L3VybHM+PGN1c3RvbTI+UE1DNTk3MDQ5NzwvY3VzdG9tMj48ZWxlY3Ryb25p
Yy1yZXNvdXJjZS1udW0+MTAuMTE4Ni9zMTI5MDUtMDE4LTA1NjEtOTwvZWxlY3Ryb25pYy1yZXNv
dXJjZS1udW0+PC9yZWNvcmQ+PC9DaXRlPjxDaXRlPjxBdXRob3I+UmFkaGFtb255PC9BdXRob3I+
PFllYXI+MjAyMzwvWWVhcj48UmVjTnVtPjY8L1JlY051bT48cmVjb3JkPjxyZWMtbnVtYmVyPjY8
L3JlYy1udW1iZXI+PGZvcmVpZ24ta2V5cz48a2V5IGFwcD0iRU4iIGRiLWlkPSI1ZHN2eHR2MnZh
NTB4dmVyczA4dmZ6Mng5eGZ2ZjVmcnN3ZTUiIHRpbWVzdGFtcD0iMTc0NDA4Mzc5MiI+Njwva2V5
PjwvZm9yZWlnbi1rZXlzPjxyZWYtdHlwZSBuYW1lPSJKb3VybmFsIEFydGljbGUiPjE3PC9yZWYt
dHlwZT48Y29udHJpYnV0b3JzPjxhdXRob3JzPjxhdXRob3I+UmFkaGFtb255LCBSLjwvYXV0aG9y
PjxhdXRob3I+Q3Jvc3MsIFcuIE0uPC9hdXRob3I+PGF1dGhvcj5Ub3duc2luLCBMLjwvYXV0aG9y
PjxhdXRob3I+QmFuaWssIEIuPC9hdXRob3I+PC9hdXRob3JzPjwvY29udHJpYnV0b3JzPjxhdXRo
LWFkZHJlc3M+SW5zdGl0dXRlIG9mIEhlYWx0aCBhbmQgV2VsbGJlaW5nLCBGZWRlcmF0aW9uIFVu
aXZlcnNpdHksIEJlcndpY2ssIEF1c3RyYWxpYS4mI3hEO0ZlZGVyYXRpb24gVW5pdmVyc2l0eSwg
QmVyd2ljaywgQXVzdHJhbGlhLiYjeEQ7VG9ycmVucyBVbml2ZXJzaXR5LCBBZGVsYWlkZSwgU291
dGggQXVzdHJhbGlhLiYjeEQ7TWFubmEgSW5zdGl0dXRlLCBSZWdpb25hbCBBdXN0cmFsaWEgTWVu
dGFsIEhlYWx0aCBSZXNlYXJjaCBhbmQgVHJhaW5pbmcgSW5zdGl0dXRlLCBBIHByb2plY3Qgb2Yg
UmVnaW9uYWwgVW5pdmVyc2l0eSBOZXR3b3JrIChSVU4pLCBsZWQgYnkgdGhlIFVuaXZlcnNpdHkg
b2YgTmV3IEVuZ2xhbmQsIEFybWlkYWxlLCBOU1csIEF1c3RyYWxpYS48L2F1dGgtYWRkcmVzcz48
dGl0bGVzPjx0aXRsZT5QZXJzcGVjdGl2ZXMgb2YgY3VsdHVyYWxseSBhbmQgbGluZ3Vpc3RpY2Fs
bHkgZGl2ZXJzZSAoQ0FMRCkgY29tbXVuaXR5IG1lbWJlcnMgcmVnYXJkaW5nIG1lbnRhbCBoZWFs
dGggc2VydmljZXM6IEEgcXVhbGl0YXRpdmUgYW5hbHlzaXM8L3RpdGxlPjxzZWNvbmRhcnktdGl0
bGU+SiBQc3ljaGlhdHIgTWVudCBIZWFsdGggTnVyczwvc2Vjb25kYXJ5LXRpdGxlPjwvdGl0bGVz
PjxwZXJpb2RpY2FsPjxmdWxsLXRpdGxlPkogUHN5Y2hpYXRyIE1lbnQgSGVhbHRoIE51cnM8L2Z1
bGwtdGl0bGU+PC9wZXJpb2RpY2FsPjxwYWdlcz44NTAtODY0PC9wYWdlcz48dm9sdW1lPjMwPC92
b2x1bWU+PG51bWJlcj40PC9udW1iZXI+PGVkaXRpb24+MjAyMy8wMy8yMzwvZWRpdGlvbj48a2V5
d29yZHM+PGtleXdvcmQ+SHVtYW5zPC9rZXl3b3JkPjxrZXl3b3JkPkF1c3RyYWxpYTwva2V5d29y
ZD48a2V5d29yZD4qSGVhbHRoIFNlcnZpY2VzIEFjY2Vzc2liaWxpdHk8L2tleXdvcmQ+PGtleXdv
cmQ+Q3VsdHVyYWwgRGl2ZXJzaXR5PC9rZXl3b3JkPjxrZXl3b3JkPipNZW50YWwgSGVhbHRoIFNl
cnZpY2VzPC9rZXl3b3JkPjxrZXl3b3JkPkhlYWx0aCBQZXJzb25uZWw8L2tleXdvcmQ+PGtleXdv
cmQ+Q0FMRCBjb21tdW5pdHkgaW4gVmljdG9yaWE8L2tleXdvcmQ+PGtleXdvcmQ+bWVudGFsIGhl
YWx0aCBpc3N1ZXM8L2tleXdvcmQ+PGtleXdvcmQ+dW5kZXJzdGFuZGluZyBhbmQgZXhwZXJpZW5j
ZXMgb2YgbWVudGFsIGhlYWx0aCBzZXJ2aWNlczwva2V5d29yZD48L2tleXdvcmRzPjxkYXRlcz48
eWVhcj4yMDIzPC95ZWFyPjxwdWItZGF0ZXM+PGRhdGU+QXVnPC9kYXRlPjwvcHViLWRhdGVzPjwv
ZGF0ZXM+PGlzYm4+MTM2NS0yODUwIChFbGVjdHJvbmljKSYjeEQ7MTM1MS0wMTI2IChMaW5raW5n
KTwvaXNibj48YWNjZXNzaW9uLW51bT4zNjk0NzEwMDwvYWNjZXNzaW9uLW51bT48dXJscz48cmVs
YXRlZC11cmxzPjx1cmw+aHR0cHM6Ly93d3cubmNiaS5ubG0ubmloLmdvdi9wdWJtZWQvMzY5NDcx
MDA8L3VybD48L3JlbGF0ZWQtdXJscz48L3VybHM+PGVsZWN0cm9uaWMtcmVzb3VyY2UtbnVtPjEw
LjExMTEvanBtLjEyOTE5PC9lbGVjdHJvbmljLXJlc291cmNlLW51bT48L3JlY29yZD48L0NpdGU+
PC9FbmROb3RlPgB=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gsIDExPC9zdHlsZT48L0Rpc3BsYXlUZXh0PjxyZWNvcmQ+PHJlYy1udW1iZXI+MzY8L3JlYy1u
dW1iZXI+PGZvcmVpZ24ta2V5cz48a2V5IGFwcD0iRU4iIGRiLWlkPSI1ZHN2eHR2MnZhNTB4dmVy
czA4dmZ6Mng5eGZ2ZjVmcnN3ZTUiIHRpbWVzdGFtcD0iMTc0NTExNTYwNSI+MzY8L2tleT48L2Zv
cmVpZ24ta2V5cz48cmVmLXR5cGUgbmFtZT0iSm91cm5hbCBBcnRpY2xlIj4xNzwvcmVmLXR5cGU+
PGNvbnRyaWJ1dG9ycz48YXV0aG9ycz48YXV0aG9yPlN0cmFpdG9uLCBNLiBMLjwvYXV0aG9yPjxh
dXRob3I+TGVkZXNtYSwgSC4gTS4gTC48L2F1dGhvcj48YXV0aG9yPkRvbm5lbGx5LCBULiBULjwv
YXV0aG9yPjwvYXV0aG9ycz48L2NvbnRyaWJ1dG9ycz48YXV0aC1hZGRyZXNzPkRlcGFydG1lbnQg
b2YgTWVudGFsIEhlYWx0aCBhbmQgU3VpY2lkZSwgTm9yd2VnaWFuIEluc3RpdHV0ZSBvZiBQdWJs
aWMgSGVhbHRoLCBQLk8uIGJveCA0NDA0LCAwNDAzLCBPc2xvLCBOb3J3YXkuIE1lbGFuaWUuU3Ry
YWl0b25AZmhpLm5vLiYjeEQ7RGVwYXJ0bWVudCBvZiBDaGlsZCBhbmQgQWRvbGVzY2VudCBQc3lj
aGlhdHJ5LCBPc2xvIFVuaXZlcnNpdHkgSG9zcGl0YWwsIFAuTy4gQm94IDQ5NTYsIE55ZGFsZW4s
IDA0MjQsIE9zbG8sIE5vcndheS4mI3hEO0ZhY3VsdHkgb2YgTnVyc2luZywgQ3VtbWluZyBTY2hv
b2wgb2YgTWVkaWNpbmUsIENvbW11bml0eSBIZWFsdGggU2NpZW5jZXMsIFVuaXZlcnNpdHkgb2Yg
Q2FsZ2FyeSwgMjUwMCBVbml2ZXJzaXR5IERyaXZlIE5XLCBDYWxnYXJ5LCBBQiwgVDJOIDFONCwg
Q2FuYWRhLjwvYXV0aC1hZGRyZXNzPjx0aXRsZXM+PHRpdGxlPiZxdW90O0l0IGhhcyBub3Qgb2Nj
dXJyZWQgdG8gbWUgdG8gc2VlIGEgZG9jdG9yIGZvciB0aGF0IGtpbmQgb2YgZmVlbGluZyZxdW90
OzogYSBxdWFsaXRhdGl2ZSBzdHVkeSBvZiBGaWxpcGluYSBpbW1pZ3JhbnRzJmFwb3M7IHBlcmNl
cHRpb25zIG9mIGhlbHAgc2Vla2luZyBmb3IgbWVudGFsIGhlYWx0aCBwcm9ibGVtczwvdGl0bGU+
PHNlY29uZGFyeS10aXRsZT5CTUMgV29tZW5zIEhlYWx0aDwvc2Vjb25kYXJ5LXRpdGxlPjwvdGl0
bGVzPjxwZXJpb2RpY2FsPjxmdWxsLXRpdGxlPkJNQyBXb21lbnMgSGVhbHRoPC9mdWxsLXRpdGxl
PjwvcGVyaW9kaWNhbD48cGFnZXM+NzM8L3BhZ2VzPjx2b2x1bWU+MTg8L3ZvbHVtZT48bnVtYmVy
PjE8L251bWJlcj48ZWRpdGlvbj4yMDE4LzA1LzI5PC9lZGl0aW9uPjxrZXl3b3Jkcz48a2V5d29y
ZD5BZHVsdDwva2V5d29yZD48a2V5d29yZD5BdHRpdHVkZSB0byBIZWFsdGgvKmV0aG5vbG9neTwv
a2V5d29yZD48a2V5d29yZD5FbWlncmFudHMgYW5kIEltbWlncmFudHMvKnBzeWNob2xvZ3kvKnN0
YXRpc3RpY3MgJmFtcDsgbnVtZXJpY2FsIGRhdGE8L2tleXdvcmQ+PGtleXdvcmQ+RmVtYWxlPC9r
ZXl3b3JkPjxrZXl3b3JkPkh1bWFuczwva2V5d29yZD48a2V5d29yZD5NZW50YWwgRGlzb3JkZXJz
LypldGhub2xvZ3kvKnBzeWNob2xvZ3k8L2tleXdvcmQ+PGtleXdvcmQ+TWlkZGxlIEFnZWQ8L2tl
eXdvcmQ+PGtleXdvcmQ+Tm9yd2F5L2V0aG5vbG9neTwva2V5d29yZD48a2V5d29yZD5QYXRpZW50
IEFjY2VwdGFuY2Ugb2YgSGVhbHRoIENhcmUvZXRobm9sb2d5Lypwc3ljaG9sb2d5LypzdGF0aXN0
aWNzICZhbXA7IG51bWVyaWNhbDwva2V5d29yZD48a2V5d29yZD5kYXRhPC9rZXl3b3JkPjxrZXl3
b3JkPlBoaWxpcHBpbmVzPC9rZXl3b3JkPjxrZXl3b3JkPlF1YWxpdGF0aXZlIFJlc2VhcmNoPC9r
ZXl3b3JkPjxrZXl3b3JkPllvdW5nIEFkdWx0PC9rZXl3b3JkPjxrZXl3b3JkPkFjY2VzcyB0byBj
YXJlPC9rZXl3b3JkPjxrZXl3b3JkPkJhcnJpZXJzPC9rZXl3b3JkPjxrZXl3b3JkPkltbWlncmFu
dHM8L2tleXdvcmQ+PGtleXdvcmQ+TWVudGFsIGhlYWx0aDwva2V5d29yZD48a2V5d29yZD5Xb21l
biZhcG9zO3MgaGVhbHRoPC9rZXl3b3JkPjxrZXl3b3JkPkhlYWx0aC4gU2hlIGhhcyBhIFBoRCBp
biBwc3ljaG9sb2d5IGFuZCBhbiBpbnRlcmVzdCBpbiBpbW1pZ3JhbnQgbWVudGFsIGhlYWx0aDwv
a2V5d29yZD48a2V5d29yZD5hbmQgdXNlIG9mIGhlYWx0aCBjYXJlIHNlcnZpY2VzLiBITUwgaXMg
YSBjbGluaWNhbCBwc3ljaG9sb2dpc3QgYXQgT3Nsbzwva2V5d29yZD48a2V5d29yZD5Vbml2ZXJz
aXR5IEhvc3BpdGFsLCBEZXBhcnRtZW50IG9mIENoaWxkIGFuZCBBZG9sZXNjZW50IFBzeWNoaWF0
cnkuIFNoZSBoYXMgYSBQSEQ8L2tleXdvcmQ+PGtleXdvcmQ+aW4gY2xpbmljYWwgbmV1cm9wc3lj
aG9sb2d5IGFuZCBhbiBpbnRlcmVzdCBpbiBiaWxpbmd1YWxpc20gYW5kIG1lbnRhbCBoZWFsdGgu
IFREPC9rZXl3b3JkPjxrZXl3b3JkPmlzIGEgRnVsbCBQcm9mZXNzb3IgYXQgdGhlIFVuaXZlcnNp
dHkgb2YgQ2FsZ2FyeSwgRmFjdWx0eSBvZiBOdXJzaW5nIGFuZCBNZWRpY2luZTwva2V5d29yZD48
a2V5d29yZD5hbmQgZm9ybWVyIEFzc29jaWF0ZSBEZWFuIGZvciBSZXNlYXJjaCBhdCB0aGUgVW5p
dmVyc2l0eSBvZiBDYWxnYXJ5IC0gUWF0YXIuIFREJmFwb3M7czwva2V5d29yZD48a2V5d29yZD5y
ZXNlYXJjaCBmb2N1c2VzIG9uIHRoZSBIZWFsdGggYW5kIFdlbGxuZXNzIG9mIHBvcHVsYXRpb25z
IHdpdGggZGl2ZXJzZTwva2V5d29yZD48a2V5d29yZD5iYWNrZ3JvdW5kcywgaW5jbHVkaW5nIG1l
bnRhbCBoZWFsdGhjYXJlLCBvbmNvbG9neSwgbGlmZXN0eWxlIHJpc2sgZmFjdG9ycyB0aGF0PC9r
ZXl3b3JkPjxrZXl3b3JkPmNvbnRyaWJ1dGUgdG8gY2hyb25pYyBkaXNlYXNlcywgYW5kIHByb21v
dGlvbiBvZiBoZWFsdGh5IGxpZmVzdHlsZS4gRVRISUNTPC9rZXl3b3JkPjxrZXl3b3JkPkFQUFJP
VkFMIEFORCBDT05TRU5UIFRPIFBBUlRJQ0lQQVRFOiBFdGhpY2FsIGFwcHJvdmFsIHdhcyBvYnRh
aW5lZCBmcm9tIHRoZTwva2V5d29yZD48a2V5d29yZD5SZWdpb25hbCBDb21taXR0ZWUgZm9yIE1l
ZGljYWwgYW5kIEhlYWx0aCBSZXNlYXJjaCBFdGhpY3MsIFdlc3QgTm9yd2F5PC9rZXl3b3JkPjxr
ZXl3b3JkPigyMDEzLzU0Mi9SRUsgVmVzdCkuIEFsbCBpbmZvcm1hbnRzIGdhdmUgd3JpdHRlbiBj
b25zZW50IHRvIHBhcnRpY2lwYXRlLjwva2V5d29yZD48a2V5d29yZD5DT01QRVRJTkcgSU5URVJF
U1RTOiBUaGUgYXV0aG9ycyBkZWNsYXJlIHRoYXQgdGhleSBoYXZlIG5vIGNvbXBldGluZyBpbnRl
cmVzdHMuPC9rZXl3b3JkPjxrZXl3b3JkPlBVQkxJU0hFUiZhcG9zO1MgTk9URTogU3ByaW5nZXIg
TmF0dXJlIHJlbWFpbnMgbmV1dHJhbCB3aXRoIHJlZ2FyZCB0byBqdXJpc2RpY3Rpb25hbDwva2V5
d29yZD48a2V5d29yZD5jbGFpbXMgaW4gcHVibGlzaGVkIG1hcHMgYW5kIGluc3RpdHV0aW9uYWwg
YWZmaWxpYXRpb25zLjwva2V5d29yZD48L2tleXdvcmRzPjxkYXRlcz48eWVhcj4yMDE4PC95ZWFy
PjxwdWItZGF0ZXM+PGRhdGU+TWF5IDI1PC9kYXRlPjwvcHViLWRhdGVzPjwvZGF0ZXM+PGlzYm4+
MTQ3Mi02ODc0IChFbGVjdHJvbmljKSYjeEQ7MTQ3Mi02ODc0IChMaW5raW5nKTwvaXNibj48YWNj
ZXNzaW9uLW51bT4yOTgwMTQ0NzwvYWNjZXNzaW9uLW51bT48dXJscz48cmVsYXRlZC11cmxzPjx1
cmw+aHR0cHM6Ly93d3cubmNiaS5ubG0ubmloLmdvdi9wdWJtZWQvMjk4MDE0NDc8L3VybD48L3Jl
bGF0ZWQtdXJscz48L3VybHM+PGN1c3RvbTI+UE1DNTk3MDQ5NzwvY3VzdG9tMj48ZWxlY3Ryb25p
Yy1yZXNvdXJjZS1udW0+MTAuMTE4Ni9zMTI5MDUtMDE4LTA1NjEtOTwvZWxlY3Ryb25pYy1yZXNv
dXJjZS1udW0+PC9yZWNvcmQ+PC9DaXRlPjxDaXRlPjxBdXRob3I+UmFkaGFtb255PC9BdXRob3I+
PFllYXI+MjAyMzwvWWVhcj48UmVjTnVtPjY8L1JlY051bT48cmVjb3JkPjxyZWMtbnVtYmVyPjY8
L3JlYy1udW1iZXI+PGZvcmVpZ24ta2V5cz48a2V5IGFwcD0iRU4iIGRiLWlkPSI1ZHN2eHR2MnZh
NTB4dmVyczA4dmZ6Mng5eGZ2ZjVmcnN3ZTUiIHRpbWVzdGFtcD0iMTc0NDA4Mzc5MiI+Njwva2V5
PjwvZm9yZWlnbi1rZXlzPjxyZWYtdHlwZSBuYW1lPSJKb3VybmFsIEFydGljbGUiPjE3PC9yZWYt
dHlwZT48Y29udHJpYnV0b3JzPjxhdXRob3JzPjxhdXRob3I+UmFkaGFtb255LCBSLjwvYXV0aG9y
PjxhdXRob3I+Q3Jvc3MsIFcuIE0uPC9hdXRob3I+PGF1dGhvcj5Ub3duc2luLCBMLjwvYXV0aG9y
PjxhdXRob3I+QmFuaWssIEIuPC9hdXRob3I+PC9hdXRob3JzPjwvY29udHJpYnV0b3JzPjxhdXRo
LWFkZHJlc3M+SW5zdGl0dXRlIG9mIEhlYWx0aCBhbmQgV2VsbGJlaW5nLCBGZWRlcmF0aW9uIFVu
aXZlcnNpdHksIEJlcndpY2ssIEF1c3RyYWxpYS4mI3hEO0ZlZGVyYXRpb24gVW5pdmVyc2l0eSwg
QmVyd2ljaywgQXVzdHJhbGlhLiYjeEQ7VG9ycmVucyBVbml2ZXJzaXR5LCBBZGVsYWlkZSwgU291
dGggQXVzdHJhbGlhLiYjeEQ7TWFubmEgSW5zdGl0dXRlLCBSZWdpb25hbCBBdXN0cmFsaWEgTWVu
dGFsIEhlYWx0aCBSZXNlYXJjaCBhbmQgVHJhaW5pbmcgSW5zdGl0dXRlLCBBIHByb2plY3Qgb2Yg
UmVnaW9uYWwgVW5pdmVyc2l0eSBOZXR3b3JrIChSVU4pLCBsZWQgYnkgdGhlIFVuaXZlcnNpdHkg
b2YgTmV3IEVuZ2xhbmQsIEFybWlkYWxlLCBOU1csIEF1c3RyYWxpYS48L2F1dGgtYWRkcmVzcz48
dGl0bGVzPjx0aXRsZT5QZXJzcGVjdGl2ZXMgb2YgY3VsdHVyYWxseSBhbmQgbGluZ3Vpc3RpY2Fs
bHkgZGl2ZXJzZSAoQ0FMRCkgY29tbXVuaXR5IG1lbWJlcnMgcmVnYXJkaW5nIG1lbnRhbCBoZWFs
dGggc2VydmljZXM6IEEgcXVhbGl0YXRpdmUgYW5hbHlzaXM8L3RpdGxlPjxzZWNvbmRhcnktdGl0
bGU+SiBQc3ljaGlhdHIgTWVudCBIZWFsdGggTnVyczwvc2Vjb25kYXJ5LXRpdGxlPjwvdGl0bGVz
PjxwZXJpb2RpY2FsPjxmdWxsLXRpdGxlPkogUHN5Y2hpYXRyIE1lbnQgSGVhbHRoIE51cnM8L2Z1
bGwtdGl0bGU+PC9wZXJpb2RpY2FsPjxwYWdlcz44NTAtODY0PC9wYWdlcz48dm9sdW1lPjMwPC92
b2x1bWU+PG51bWJlcj40PC9udW1iZXI+PGVkaXRpb24+MjAyMy8wMy8yMzwvZWRpdGlvbj48a2V5
d29yZHM+PGtleXdvcmQ+SHVtYW5zPC9rZXl3b3JkPjxrZXl3b3JkPkF1c3RyYWxpYTwva2V5d29y
ZD48a2V5d29yZD4qSGVhbHRoIFNlcnZpY2VzIEFjY2Vzc2liaWxpdHk8L2tleXdvcmQ+PGtleXdv
cmQ+Q3VsdHVyYWwgRGl2ZXJzaXR5PC9rZXl3b3JkPjxrZXl3b3JkPipNZW50YWwgSGVhbHRoIFNl
cnZpY2VzPC9rZXl3b3JkPjxrZXl3b3JkPkhlYWx0aCBQZXJzb25uZWw8L2tleXdvcmQ+PGtleXdv
cmQ+Q0FMRCBjb21tdW5pdHkgaW4gVmljdG9yaWE8L2tleXdvcmQ+PGtleXdvcmQ+bWVudGFsIGhl
YWx0aCBpc3N1ZXM8L2tleXdvcmQ+PGtleXdvcmQ+dW5kZXJzdGFuZGluZyBhbmQgZXhwZXJpZW5j
ZXMgb2YgbWVudGFsIGhlYWx0aCBzZXJ2aWNlczwva2V5d29yZD48L2tleXdvcmRzPjxkYXRlcz48
eWVhcj4yMDIzPC95ZWFyPjxwdWItZGF0ZXM+PGRhdGU+QXVnPC9kYXRlPjwvcHViLWRhdGVzPjwv
ZGF0ZXM+PGlzYm4+MTM2NS0yODUwIChFbGVjdHJvbmljKSYjeEQ7MTM1MS0wMTI2IChMaW5raW5n
KTwvaXNibj48YWNjZXNzaW9uLW51bT4zNjk0NzEwMDwvYWNjZXNzaW9uLW51bT48dXJscz48cmVs
YXRlZC11cmxzPjx1cmw+aHR0cHM6Ly93d3cubmNiaS5ubG0ubmloLmdvdi9wdWJtZWQvMzY5NDcx
MDA8L3VybD48L3JlbGF0ZWQtdXJscz48L3VybHM+PGVsZWN0cm9uaWMtcmVzb3VyY2UtbnVtPjEw
LjExMTEvanBtLjEyOTE5PC9lbGVjdHJvbmljLXJlc291cmNlLW51bT48L3JlY29yZD48L0NpdGU+
PC9FbmROb3RlPgB=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 11</w:t>
      </w:r>
      <w:r w:rsidR="003D2FA5">
        <w:rPr>
          <w:rFonts w:ascii="Arial" w:hAnsi="Arial" w:cs="Arial"/>
          <w:sz w:val="20"/>
          <w:szCs w:val="20"/>
        </w:rPr>
        <w:fldChar w:fldCharType="end"/>
      </w:r>
      <w:r w:rsidRPr="00366D48">
        <w:rPr>
          <w:rFonts w:ascii="Arial" w:hAnsi="Arial" w:cs="Arial"/>
          <w:sz w:val="20"/>
          <w:szCs w:val="20"/>
        </w:rPr>
        <w:t xml:space="preserve"> </w:t>
      </w:r>
      <w:r w:rsidR="00037E8D" w:rsidRPr="00366D48">
        <w:rPr>
          <w:rFonts w:ascii="Arial" w:hAnsi="Arial" w:cs="Arial"/>
          <w:sz w:val="20"/>
          <w:szCs w:val="20"/>
        </w:rPr>
        <w:t>Stigma can be attached to the label of mental illness,</w: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8L3N0eWxlPjwvRGlzcGxheVRleHQ+PHJlY29yZD48cmVjLW51bWJlcj42PC9yZWMtbnVtYmVy
Pjxmb3JlaWduLWtleXM+PGtleSBhcHA9IkVOIiBkYi1pZD0iNWRzdnh0djJ2YTUweHZlcnMwOHZm
ejJ4OXhmdmY1ZnJzd2U1IiB0aW1lc3RhbXA9IjE3NDQwODM3OTIiPjY8L2tleT48L2ZvcmVpZ24t
a2V5cz48cmVmLXR5cGUgbmFtZT0iSm91cm5hbCBBcnRpY2xlIj4xNzwvcmVmLXR5cGU+PGNvbnRy
aWJ1dG9ycz48YXV0aG9ycz48YXV0aG9yPlJhZGhhbW9ueSwgUi48L2F1dGhvcj48YXV0aG9yPkNy
b3NzLCBXLiBNLjwvYXV0aG9yPjxhdXRob3I+VG93bnNpbiwgTC48L2F1dGhvcj48YXV0aG9yPkJh
bmlrLCBCLjwvYXV0aG9yPjwvYXV0aG9ycz48L2NvbnRyaWJ1dG9ycz48YXV0aC1hZGRyZXNzPklu
c3RpdHV0ZSBvZiBIZWFsdGggYW5kIFdlbGxiZWluZywgRmVkZXJhdGlvbiBVbml2ZXJzaXR5LCBC
ZXJ3aWNrLCBBdXN0cmFsaWEuJiN4RDtGZWRlcmF0aW9uIFVuaXZlcnNpdHksIEJlcndpY2ssIEF1
c3RyYWxpYS4mI3hEO1RvcnJlbnMgVW5pdmVyc2l0eSwgQWRlbGFpZGUsIFNvdXRoIEF1c3RyYWxp
YS4mI3hEO01hbm5hIEluc3RpdHV0ZSwgUmVnaW9uYWwgQXVzdHJhbGlhIE1lbnRhbCBIZWFsdGgg
UmVzZWFyY2ggYW5kIFRyYWluaW5nIEluc3RpdHV0ZSwgQSBwcm9qZWN0IG9mIFJlZ2lvbmFsIFVu
aXZlcnNpdHkgTmV0d29yayAoUlVOKSwgbGVkIGJ5IHRoZSBVbml2ZXJzaXR5IG9mIE5ldyBFbmds
YW5kLCBBcm1pZGFsZSwgTlNXLCBBdXN0cmFsaWEuPC9hdXRoLWFkZHJlc3M+PHRpdGxlcz48dGl0
bGU+UGVyc3BlY3RpdmVzIG9mIGN1bHR1cmFsbHkgYW5kIGxpbmd1aXN0aWNhbGx5IGRpdmVyc2Ug
KENBTEQpIGNvbW11bml0eSBtZW1iZXJzIHJlZ2FyZGluZyBtZW50YWwgaGVhbHRoIHNlcnZpY2Vz
OiBBIHF1YWxpdGF0aXZlIGFuYWx5c2lzPC90aXRsZT48c2Vjb25kYXJ5LXRpdGxlPkogUHN5Y2hp
YXRyIE1lbnQgSGVhbHRoIE51cnM8L3NlY29uZGFyeS10aXRsZT48L3RpdGxlcz48cGVyaW9kaWNh
bD48ZnVsbC10aXRsZT5KIFBzeWNoaWF0ciBNZW50IEhlYWx0aCBOdXJzPC9mdWxsLXRpdGxlPjwv
cGVyaW9kaWNhbD48cGFnZXM+ODUwLTg2NDwvcGFnZXM+PHZvbHVtZT4zMDwvdm9sdW1lPjxudW1i
ZXI+NDwvbnVtYmVyPjxlZGl0aW9uPjIwMjMvMDMvMjM8L2VkaXRpb24+PGtleXdvcmRzPjxrZXl3
b3JkPkh1bWFuczwva2V5d29yZD48a2V5d29yZD5BdXN0cmFsaWE8L2tleXdvcmQ+PGtleXdvcmQ+
KkhlYWx0aCBTZXJ2aWNlcyBBY2Nlc3NpYmlsaXR5PC9rZXl3b3JkPjxrZXl3b3JkPkN1bHR1cmFs
IERpdmVyc2l0eTwva2V5d29yZD48a2V5d29yZD4qTWVudGFsIEhlYWx0aCBTZXJ2aWNlczwva2V5
d29yZD48a2V5d29yZD5IZWFsdGggUGVyc29ubmVsPC9rZXl3b3JkPjxrZXl3b3JkPkNBTEQgY29t
bXVuaXR5IGluIFZpY3RvcmlhPC9rZXl3b3JkPjxrZXl3b3JkPm1lbnRhbCBoZWFsdGggaXNzdWVz
PC9rZXl3b3JkPjxrZXl3b3JkPnVuZGVyc3RhbmRpbmcgYW5kIGV4cGVyaWVuY2VzIG9mIG1lbnRh
bCBoZWFsdGggc2VydmljZXM8L2tleXdvcmQ+PC9rZXl3b3Jkcz48ZGF0ZXM+PHllYXI+MjAyMzwv
eWVhcj48cHViLWRhdGVzPjxkYXRlPkF1ZzwvZGF0ZT48L3B1Yi1kYXRlcz48L2RhdGVzPjxpc2Ju
PjEzNjUtMjg1MCAoRWxlY3Ryb25pYykmI3hEOzEzNTEtMDEyNiAoTGlua2luZyk8L2lzYm4+PGFj
Y2Vzc2lvbi1udW0+MzY5NDcxMDA8L2FjY2Vzc2lvbi1udW0+PHVybHM+PHJlbGF0ZWQtdXJscz48
dXJsPmh0dHBzOi8vd3d3Lm5jYmkubmxtLm5paC5nb3YvcHVibWVkLzM2OTQ3MTAwPC91cmw+PC9y
ZWxhdGVkLXVybHM+PC91cmxzPjxlbGVjdHJvbmljLXJlc291cmNlLW51bT4xMC4xMTExL2pwbS4x
MjkxOTwvZWxlY3Ryb25pYy1yZXNvdXJjZS1udW0+PC9yZWNvcmQ+PC9DaXRlPjwvRW5kTm90ZT4A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8L3N0eWxlPjwvRGlzcGxheVRleHQ+PHJlY29yZD48cmVjLW51bWJlcj42PC9yZWMtbnVtYmVy
Pjxmb3JlaWduLWtleXM+PGtleSBhcHA9IkVOIiBkYi1pZD0iNWRzdnh0djJ2YTUweHZlcnMwOHZm
ejJ4OXhmdmY1ZnJzd2U1IiB0aW1lc3RhbXA9IjE3NDQwODM3OTIiPjY8L2tleT48L2ZvcmVpZ24t
a2V5cz48cmVmLXR5cGUgbmFtZT0iSm91cm5hbCBBcnRpY2xlIj4xNzwvcmVmLXR5cGU+PGNvbnRy
aWJ1dG9ycz48YXV0aG9ycz48YXV0aG9yPlJhZGhhbW9ueSwgUi48L2F1dGhvcj48YXV0aG9yPkNy
b3NzLCBXLiBNLjwvYXV0aG9yPjxhdXRob3I+VG93bnNpbiwgTC48L2F1dGhvcj48YXV0aG9yPkJh
bmlrLCBCLjwvYXV0aG9yPjwvYXV0aG9ycz48L2NvbnRyaWJ1dG9ycz48YXV0aC1hZGRyZXNzPklu
c3RpdHV0ZSBvZiBIZWFsdGggYW5kIFdlbGxiZWluZywgRmVkZXJhdGlvbiBVbml2ZXJzaXR5LCBC
ZXJ3aWNrLCBBdXN0cmFsaWEuJiN4RDtGZWRlcmF0aW9uIFVuaXZlcnNpdHksIEJlcndpY2ssIEF1
c3RyYWxpYS4mI3hEO1RvcnJlbnMgVW5pdmVyc2l0eSwgQWRlbGFpZGUsIFNvdXRoIEF1c3RyYWxp
YS4mI3hEO01hbm5hIEluc3RpdHV0ZSwgUmVnaW9uYWwgQXVzdHJhbGlhIE1lbnRhbCBIZWFsdGgg
UmVzZWFyY2ggYW5kIFRyYWluaW5nIEluc3RpdHV0ZSwgQSBwcm9qZWN0IG9mIFJlZ2lvbmFsIFVu
aXZlcnNpdHkgTmV0d29yayAoUlVOKSwgbGVkIGJ5IHRoZSBVbml2ZXJzaXR5IG9mIE5ldyBFbmds
YW5kLCBBcm1pZGFsZSwgTlNXLCBBdXN0cmFsaWEuPC9hdXRoLWFkZHJlc3M+PHRpdGxlcz48dGl0
bGU+UGVyc3BlY3RpdmVzIG9mIGN1bHR1cmFsbHkgYW5kIGxpbmd1aXN0aWNhbGx5IGRpdmVyc2Ug
KENBTEQpIGNvbW11bml0eSBtZW1iZXJzIHJlZ2FyZGluZyBtZW50YWwgaGVhbHRoIHNlcnZpY2Vz
OiBBIHF1YWxpdGF0aXZlIGFuYWx5c2lzPC90aXRsZT48c2Vjb25kYXJ5LXRpdGxlPkogUHN5Y2hp
YXRyIE1lbnQgSGVhbHRoIE51cnM8L3NlY29uZGFyeS10aXRsZT48L3RpdGxlcz48cGVyaW9kaWNh
bD48ZnVsbC10aXRsZT5KIFBzeWNoaWF0ciBNZW50IEhlYWx0aCBOdXJzPC9mdWxsLXRpdGxlPjwv
cGVyaW9kaWNhbD48cGFnZXM+ODUwLTg2NDwvcGFnZXM+PHZvbHVtZT4zMDwvdm9sdW1lPjxudW1i
ZXI+NDwvbnVtYmVyPjxlZGl0aW9uPjIwMjMvMDMvMjM8L2VkaXRpb24+PGtleXdvcmRzPjxrZXl3
b3JkPkh1bWFuczwva2V5d29yZD48a2V5d29yZD5BdXN0cmFsaWE8L2tleXdvcmQ+PGtleXdvcmQ+
KkhlYWx0aCBTZXJ2aWNlcyBBY2Nlc3NpYmlsaXR5PC9rZXl3b3JkPjxrZXl3b3JkPkN1bHR1cmFs
IERpdmVyc2l0eTwva2V5d29yZD48a2V5d29yZD4qTWVudGFsIEhlYWx0aCBTZXJ2aWNlczwva2V5
d29yZD48a2V5d29yZD5IZWFsdGggUGVyc29ubmVsPC9rZXl3b3JkPjxrZXl3b3JkPkNBTEQgY29t
bXVuaXR5IGluIFZpY3RvcmlhPC9rZXl3b3JkPjxrZXl3b3JkPm1lbnRhbCBoZWFsdGggaXNzdWVz
PC9rZXl3b3JkPjxrZXl3b3JkPnVuZGVyc3RhbmRpbmcgYW5kIGV4cGVyaWVuY2VzIG9mIG1lbnRh
bCBoZWFsdGggc2VydmljZXM8L2tleXdvcmQ+PC9rZXl3b3Jkcz48ZGF0ZXM+PHllYXI+MjAyMzwv
eWVhcj48cHViLWRhdGVzPjxkYXRlPkF1ZzwvZGF0ZT48L3B1Yi1kYXRlcz48L2RhdGVzPjxpc2Ju
PjEzNjUtMjg1MCAoRWxlY3Ryb25pYykmI3hEOzEzNTEtMDEyNiAoTGlua2luZyk8L2lzYm4+PGFj
Y2Vzc2lvbi1udW0+MzY5NDcxMDA8L2FjY2Vzc2lvbi1udW0+PHVybHM+PHJlbGF0ZWQtdXJscz48
dXJsPmh0dHBzOi8vd3d3Lm5jYmkubmxtLm5paC5nb3YvcHVibWVkLzM2OTQ3MTAwPC91cmw+PC9y
ZWxhdGVkLXVybHM+PC91cmxzPjxlbGVjdHJvbmljLXJlc291cmNlLW51bT4xMC4xMTExL2pwbS4x
MjkxOTwvZWxlY3Ryb25pYy1yZXNvdXJjZS1udW0+PC9yZWNvcmQ+PC9DaXRlPjwvRW5kTm90ZT4A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w:t>
      </w:r>
      <w:r w:rsidR="003D2FA5">
        <w:rPr>
          <w:rFonts w:ascii="Arial" w:hAnsi="Arial" w:cs="Arial"/>
          <w:sz w:val="20"/>
          <w:szCs w:val="20"/>
        </w:rPr>
        <w:fldChar w:fldCharType="end"/>
      </w:r>
      <w:r w:rsidR="00037E8D" w:rsidRPr="00366D48">
        <w:rPr>
          <w:rFonts w:ascii="Arial" w:hAnsi="Arial" w:cs="Arial"/>
          <w:sz w:val="20"/>
          <w:szCs w:val="20"/>
        </w:rPr>
        <w:t xml:space="preserve"> Pandey et al (2022)</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Pandey&lt;/Author&gt;&lt;Year&gt;2022&lt;/Year&gt;&lt;RecNum&gt;14&lt;/RecNum&gt;&lt;DisplayText&gt;&lt;style face="superscript"&gt;21&lt;/style&gt;&lt;/DisplayText&gt;&lt;record&gt;&lt;rec-number&gt;14&lt;/rec-number&gt;&lt;foreign-keys&gt;&lt;key app="EN" db-id="5dsvxtv2va50xvers08vfz2x9xfvf5frswe5" timestamp="1744168285"&gt;14&lt;/key&gt;&lt;/foreign-keys&gt;&lt;ref-type name="Journal Article"&gt;17&lt;/ref-type&gt;&lt;contributors&gt;&lt;authors&gt;&lt;author&gt;Pandey, M.&lt;/author&gt;&lt;author&gt;Kamrul, R.&lt;/author&gt;&lt;author&gt;Michaels, C. R.&lt;/author&gt;&lt;author&gt;McCarron, M.&lt;/author&gt;&lt;/authors&gt;&lt;/contributors&gt;&lt;auth-address&gt;Research Department, Saskatchewan Health Authority, Wascana Rehabilitation Centre, 2180-23rd Ave, Regina, SK, S4S 0A5, Canada. Mamata.Pandey@saskhealthauthority.ca.&amp;#xD;Department of Academic Family Medicine, University of Saskatchewan, 1621 Albert St #172, Regina, SK, S4P 2S5, Canada.&amp;#xD;Research Department, Saskatchewan Health Authority, Wascana Rehabilitation Centre, 2180-23rd Ave, Regina, SK, S4S 0A5, Canada.&lt;/auth-address&gt;&lt;titles&gt;&lt;title&gt;Perceptions of mental health and utilization of mental health services among new immigrants in Canada: A qualitative study&lt;/title&gt;&lt;secondary-title&gt;Community Ment Health J&lt;/secondary-title&gt;&lt;/titles&gt;&lt;periodical&gt;&lt;full-title&gt;Community Ment Health J&lt;/full-title&gt;&lt;/periodical&gt;&lt;pages&gt;394-404&lt;/pages&gt;&lt;volume&gt;58&lt;/volume&gt;&lt;number&gt;2&lt;/number&gt;&lt;edition&gt;2021/05/29&lt;/edition&gt;&lt;keywords&gt;&lt;keyword&gt;Canada&lt;/keyword&gt;&lt;keyword&gt;*Emigrants and Immigrants&lt;/keyword&gt;&lt;keyword&gt;Health Services Accessibility&lt;/keyword&gt;&lt;keyword&gt;Humans&lt;/keyword&gt;&lt;keyword&gt;Mental Health&lt;/keyword&gt;&lt;keyword&gt;*Mental Health Services&lt;/keyword&gt;&lt;keyword&gt;Barriers to mental health care&lt;/keyword&gt;&lt;keyword&gt;Mental health utilization&lt;/keyword&gt;&lt;keyword&gt;New immigrants&lt;/keyword&gt;&lt;/keywords&gt;&lt;dates&gt;&lt;year&gt;2022&lt;/year&gt;&lt;pub-dates&gt;&lt;date&gt;Feb&lt;/date&gt;&lt;/pub-dates&gt;&lt;/dates&gt;&lt;isbn&gt;0010-3853&lt;/isbn&gt;&lt;accession-num&gt;34047862&lt;/accession-num&gt;&lt;urls&gt;&lt;/urls&gt;&lt;electronic-resource-num&gt;10.1007/s10597-021-00836-3&lt;/electronic-resource-num&gt;&lt;remote-database-provider&gt;NLM&lt;/remote-database-provider&gt;&lt;language&gt;eng&lt;/language&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21</w:t>
      </w:r>
      <w:r w:rsidR="003D2FA5">
        <w:rPr>
          <w:rFonts w:ascii="Arial" w:hAnsi="Arial" w:cs="Arial"/>
          <w:sz w:val="20"/>
          <w:szCs w:val="20"/>
        </w:rPr>
        <w:fldChar w:fldCharType="end"/>
      </w:r>
      <w:r w:rsidR="00037E8D" w:rsidRPr="00366D48">
        <w:rPr>
          <w:rFonts w:ascii="Arial" w:hAnsi="Arial" w:cs="Arial"/>
          <w:sz w:val="20"/>
          <w:szCs w:val="20"/>
        </w:rPr>
        <w:t xml:space="preserve"> recommend using words such as worry, sad or feeling low to reduce stigma. </w:t>
      </w:r>
      <w:r w:rsidRPr="00366D48">
        <w:rPr>
          <w:rFonts w:ascii="Arial" w:hAnsi="Arial" w:cs="Arial"/>
          <w:sz w:val="20"/>
          <w:szCs w:val="20"/>
        </w:rPr>
        <w:t>There was also a concern on how a mental health diagnosis may reflect badly on family,</w: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ExLCAxMywgMTUsIDI1PC9zdHlsZT48L0Rpc3BsYXlUZXh0PjxyZWNvcmQ+PHJlYy1udW1iZXI+
MzY8L3JlYy1udW1iZXI+PGZvcmVpZ24ta2V5cz48a2V5IGFwcD0iRU4iIGRiLWlkPSI1ZHN2eHR2
MnZhNTB4dmVyczA4dmZ6Mng5eGZ2ZjVmcnN3ZTUiIHRpbWVzdGFtcD0iMTc0NTExNTYwNSI+MzY8
L2tleT48L2ZvcmVpZ24ta2V5cz48cmVmLXR5cGUgbmFtZT0iSm91cm5hbCBBcnRpY2xlIj4xNzwv
cmVmLXR5cGU+PGNvbnRyaWJ1dG9ycz48YXV0aG9ycz48YXV0aG9yPlN0cmFpdG9uLCBNLiBMLjwv
YXV0aG9yPjxhdXRob3I+TGVkZXNtYSwgSC4gTS4gTC48L2F1dGhvcj48YXV0aG9yPkRvbm5lbGx5
LCBULiBULjwvYXV0aG9yPjwvYXV0aG9ycz48L2NvbnRyaWJ1dG9ycz48YXV0aC1hZGRyZXNzPkRl
cGFydG1lbnQgb2YgTWVudGFsIEhlYWx0aCBhbmQgU3VpY2lkZSwgTm9yd2VnaWFuIEluc3RpdHV0
ZSBvZiBQdWJsaWMgSGVhbHRoLCBQLk8uIGJveCA0NDA0LCAwNDAzLCBPc2xvLCBOb3J3YXkuIE1l
bGFuaWUuU3RyYWl0b25AZmhpLm5vLiYjeEQ7RGVwYXJ0bWVudCBvZiBDaGlsZCBhbmQgQWRvbGVz
Y2VudCBQc3ljaGlhdHJ5LCBPc2xvIFVuaXZlcnNpdHkgSG9zcGl0YWwsIFAuTy4gQm94IDQ5NTYs
IE55ZGFsZW4sIDA0MjQsIE9zbG8sIE5vcndheS4mI3hEO0ZhY3VsdHkgb2YgTnVyc2luZywgQ3Vt
bWluZyBTY2hvb2wgb2YgTWVkaWNpbmUsIENvbW11bml0eSBIZWFsdGggU2NpZW5jZXMsIFVuaXZl
cnNpdHkgb2YgQ2FsZ2FyeSwgMjUwMCBVbml2ZXJzaXR5IERyaXZlIE5XLCBDYWxnYXJ5LCBBQiwg
VDJOIDFONCwgQ2FuYWRhLjwvYXV0aC1hZGRyZXNzPjx0aXRsZXM+PHRpdGxlPiZxdW90O0l0IGhh
cyBub3Qgb2NjdXJyZWQgdG8gbWUgdG8gc2VlIGEgZG9jdG9yIGZvciB0aGF0IGtpbmQgb2YgZmVl
bGluZyZxdW90OzogYSBxdWFsaXRhdGl2ZSBzdHVkeSBvZiBGaWxpcGluYSBpbW1pZ3JhbnRzJmFw
b3M7IHBlcmNlcHRpb25zIG9mIGhlbHAgc2Vla2luZyBmb3IgbWVudGFsIGhlYWx0aCBwcm9ibGVt
czwvdGl0bGU+PHNlY29uZGFyeS10aXRsZT5CTUMgV29tZW5zIEhlYWx0aDwvc2Vjb25kYXJ5LXRp
dGxlPjwvdGl0bGVzPjxwZXJpb2RpY2FsPjxmdWxsLXRpdGxlPkJNQyBXb21lbnMgSGVhbHRoPC9m
dWxsLXRpdGxlPjwvcGVyaW9kaWNhbD48cGFnZXM+NzM8L3BhZ2VzPjx2b2x1bWU+MTg8L3ZvbHVt
ZT48bnVtYmVyPjE8L251bWJlcj48ZWRpdGlvbj4yMDE4LzA1LzI5PC9lZGl0aW9uPjxrZXl3b3Jk
cz48a2V5d29yZD5BZHVsdDwva2V5d29yZD48a2V5d29yZD5BdHRpdHVkZSB0byBIZWFsdGgvKmV0
aG5vbG9neTwva2V5d29yZD48a2V5d29yZD5FbWlncmFudHMgYW5kIEltbWlncmFudHMvKnBzeWNo
b2xvZ3kvKnN0YXRpc3RpY3MgJmFtcDsgbnVtZXJpY2FsIGRhdGE8L2tleXdvcmQ+PGtleXdvcmQ+
RmVtYWxlPC9rZXl3b3JkPjxrZXl3b3JkPkh1bWFuczwva2V5d29yZD48a2V5d29yZD5NZW50YWwg
RGlzb3JkZXJzLypldGhub2xvZ3kvKnBzeWNob2xvZ3k8L2tleXdvcmQ+PGtleXdvcmQ+TWlkZGxl
IEFnZWQ8L2tleXdvcmQ+PGtleXdvcmQ+Tm9yd2F5L2V0aG5vbG9neTwva2V5d29yZD48a2V5d29y
ZD5QYXRpZW50IEFjY2VwdGFuY2Ugb2YgSGVhbHRoIENhcmUvZXRobm9sb2d5Lypwc3ljaG9sb2d5
LypzdGF0aXN0aWNzICZhbXA7IG51bWVyaWNhbDwva2V5d29yZD48a2V5d29yZD5kYXRhPC9rZXl3
b3JkPjxrZXl3b3JkPlBoaWxpcHBpbmVzPC9rZXl3b3JkPjxrZXl3b3JkPlF1YWxpdGF0aXZlIFJl
c2VhcmNoPC9rZXl3b3JkPjxrZXl3b3JkPllvdW5nIEFkdWx0PC9rZXl3b3JkPjxrZXl3b3JkPkFj
Y2VzcyB0byBjYXJlPC9rZXl3b3JkPjxrZXl3b3JkPkJhcnJpZXJzPC9rZXl3b3JkPjxrZXl3b3Jk
PkltbWlncmFudHM8L2tleXdvcmQ+PGtleXdvcmQ+TWVudGFsIGhlYWx0aDwva2V5d29yZD48a2V5
d29yZD5Xb21lbiZhcG9zO3MgaGVhbHRoPC9rZXl3b3JkPjxrZXl3b3JkPkhlYWx0aC4gU2hlIGhh
cyBhIFBoRCBpbiBwc3ljaG9sb2d5IGFuZCBhbiBpbnRlcmVzdCBpbiBpbW1pZ3JhbnQgbWVudGFs
IGhlYWx0aDwva2V5d29yZD48a2V5d29yZD5hbmQgdXNlIG9mIGhlYWx0aCBjYXJlIHNlcnZpY2Vz
LiBITUwgaXMgYSBjbGluaWNhbCBwc3ljaG9sb2dpc3QgYXQgT3Nsbzwva2V5d29yZD48a2V5d29y
ZD5Vbml2ZXJzaXR5IEhvc3BpdGFsLCBEZXBhcnRtZW50IG9mIENoaWxkIGFuZCBBZG9sZXNjZW50
IFBzeWNoaWF0cnkuIFNoZSBoYXMgYSBQSEQ8L2tleXdvcmQ+PGtleXdvcmQ+aW4gY2xpbmljYWwg
bmV1cm9wc3ljaG9sb2d5IGFuZCBhbiBpbnRlcmVzdCBpbiBiaWxpbmd1YWxpc20gYW5kIG1lbnRh
bCBoZWFsdGguIFREPC9rZXl3b3JkPjxrZXl3b3JkPmlzIGEgRnVsbCBQcm9mZXNzb3IgYXQgdGhl
IFVuaXZlcnNpdHkgb2YgQ2FsZ2FyeSwgRmFjdWx0eSBvZiBOdXJzaW5nIGFuZCBNZWRpY2luZTwv
a2V5d29yZD48a2V5d29yZD5hbmQgZm9ybWVyIEFzc29jaWF0ZSBEZWFuIGZvciBSZXNlYXJjaCBh
dCB0aGUgVW5pdmVyc2l0eSBvZiBDYWxnYXJ5IC0gUWF0YXIuIFREJmFwb3M7czwva2V5d29yZD48
a2V5d29yZD5yZXNlYXJjaCBmb2N1c2VzIG9uIHRoZSBIZWFsdGggYW5kIFdlbGxuZXNzIG9mIHBv
cHVsYXRpb25zIHdpdGggZGl2ZXJzZTwva2V5d29yZD48a2V5d29yZD5iYWNrZ3JvdW5kcywgaW5j
bHVkaW5nIG1lbnRhbCBoZWFsdGhjYXJlLCBvbmNvbG9neSwgbGlmZXN0eWxlIHJpc2sgZmFjdG9y
cyB0aGF0PC9rZXl3b3JkPjxrZXl3b3JkPmNvbnRyaWJ1dGUgdG8gY2hyb25pYyBkaXNlYXNlcywg
YW5kIHByb21vdGlvbiBvZiBoZWFsdGh5IGxpZmVzdHlsZS4gRVRISUNTPC9rZXl3b3JkPjxrZXl3
b3JkPkFQUFJPVkFMIEFORCBDT05TRU5UIFRPIFBBUlRJQ0lQQVRFOiBFdGhpY2FsIGFwcHJvdmFs
IHdhcyBvYnRhaW5lZCBmcm9tIHRoZTwva2V5d29yZD48a2V5d29yZD5SZWdpb25hbCBDb21taXR0
ZWUgZm9yIE1lZGljYWwgYW5kIEhlYWx0aCBSZXNlYXJjaCBFdGhpY3MsIFdlc3QgTm9yd2F5PC9r
ZXl3b3JkPjxrZXl3b3JkPigyMDEzLzU0Mi9SRUsgVmVzdCkuIEFsbCBpbmZvcm1hbnRzIGdhdmUg
d3JpdHRlbiBjb25zZW50IHRvIHBhcnRpY2lwYXRlLjwva2V5d29yZD48a2V5d29yZD5DT01QRVRJ
TkcgSU5URVJFU1RTOiBUaGUgYXV0aG9ycyBkZWNsYXJlIHRoYXQgdGhleSBoYXZlIG5vIGNvbXBl
dGluZyBpbnRlcmVzdHMuPC9rZXl3b3JkPjxrZXl3b3JkPlBVQkxJU0hFUiZhcG9zO1MgTk9URTog
U3ByaW5nZXIgTmF0dXJlIHJlbWFpbnMgbmV1dHJhbCB3aXRoIHJlZ2FyZCB0byBqdXJpc2RpY3Rp
b25hbDwva2V5d29yZD48a2V5d29yZD5jbGFpbXMgaW4gcHVibGlzaGVkIG1hcHMgYW5kIGluc3Rp
dHV0aW9uYWwgYWZmaWxpYXRpb25zLjwva2V5d29yZD48L2tleXdvcmRzPjxkYXRlcz48eWVhcj4y
MDE4PC95ZWFyPjxwdWItZGF0ZXM+PGRhdGU+TWF5IDI1PC9kYXRlPjwvcHViLWRhdGVzPjwvZGF0
ZXM+PGlzYm4+MTQ3Mi02ODc0IChFbGVjdHJvbmljKSYjeEQ7MTQ3Mi02ODc0IChMaW5raW5nKTwv
aXNibj48YWNjZXNzaW9uLW51bT4yOTgwMTQ0NzwvYWNjZXNzaW9uLW51bT48dXJscz48cmVsYXRl
ZC11cmxzPjx1cmw+aHR0cHM6Ly93d3cubmNiaS5ubG0ubmloLmdvdi9wdWJtZWQvMjk4MDE0NDc8
L3VybD48L3JlbGF0ZWQtdXJscz48L3VybHM+PGN1c3RvbTI+UE1DNTk3MDQ5NzwvY3VzdG9tMj48
ZWxlY3Ryb25pYy1yZXNvdXJjZS1udW0+MTAuMTE4Ni9zMTI5MDUtMDE4LTA1NjEtOTwvZWxlY3Ry
b25pYy1yZXNvdXJjZS1udW0+PC9yZWNvcmQ+PC9DaXRlPjxDaXRlPjxBdXRob3I+Q2xlbWVudDwv
QXV0aG9yPjxZZWFyPjIwMTU8L1llYXI+PFJlY051bT4xNjwvUmVjTnVtPjxyZWNvcmQ+PHJlYy1u
dW1iZXI+MTY8L3JlYy1udW1iZXI+PGZvcmVpZ24ta2V5cz48a2V5IGFwcD0iRU4iIGRiLWlkPSI1
ZHN2eHR2MnZhNTB4dmVyczA4dmZ6Mng5eGZ2ZjVmcnN3ZTUiIHRpbWVzdGFtcD0iMTc0NDE2ODMy
OCI+MTY8L2tleT48L2ZvcmVpZ24ta2V5cz48cmVmLXR5cGUgbmFtZT0iSm91cm5hbCBBcnRpY2xl
Ij4xNzwvcmVmLXR5cGU+PGNvbnRyaWJ1dG9ycz48YXV0aG9ycz48YXV0aG9yPkNsZW1lbnQsIFMu
PC9hdXRob3I+PGF1dGhvcj5TY2hhdW1hbiwgTy48L2F1dGhvcj48YXV0aG9yPkdyYWhhbSwgVC48
L2F1dGhvcj48YXV0aG9yPk1hZ2dpb25pLCBGLjwvYXV0aG9yPjxhdXRob3I+RXZhbnMtTGFja28s
IFMuPC9hdXRob3I+PGF1dGhvcj5CZXpib3JvZG92cywgTi48L2F1dGhvcj48YXV0aG9yPk1vcmdh
biwgQy48L2F1dGhvcj48YXV0aG9yPlLDvHNjaCwgTi48L2F1dGhvcj48YXV0aG9yPkJyb3duLCBK
LiBTLjwvYXV0aG9yPjxhdXRob3I+VGhvcm5pY3JvZnQsIEcuPC9hdXRob3I+PC9hdXRob3JzPjwv
Y29udHJpYnV0b3JzPjxhdXRoLWFkZHJlc3M+SGVhbHRoIFNlcnZpY2UgYW5kIFBvcHVsYXRpb24g
UmVzZWFyY2ggRGVwYXJ0bWVudCwgSW5zdGl0dXRlIG9mIFBzeWNoaWF0cnksS2luZyZhcG9zO3Mg
Q29sbGVnZSBMb25kb24sVUsuJiN4RDtEZXBhcnRtZW50IG9mIFBzeWNoaWF0cnkgSUksVW5pdmVy
c2l0eSBvZiBVbG0sR2VybWFueS4mI3hEO0RlcGFydG1lbnQgb2YgUHN5Y2hvbG9neSwgSW5zdGl0
dXRlIG9mIFBzeWNoaWF0cnksS2luZyZhcG9zO3MgQ29sbGVnZSBMb25kb24sVUsuPC9hdXRoLWFk
ZHJlc3M+PHRpdGxlcz48dGl0bGU+V2hhdCBpcyB0aGUgaW1wYWN0IG9mIG1lbnRhbCBoZWFsdGgt
cmVsYXRlZCBzdGlnbWEgb24gaGVscC1zZWVraW5nPyBBIHN5c3RlbWF0aWMgcmV2aWV3IG9mIHF1
YW50aXRhdGl2ZSBhbmQgcXVhbGl0YXRpdmUgc3R1ZGllczwvdGl0bGU+PHNlY29uZGFyeS10aXRs
ZT5Qc3ljaG9sIE1lZDwvc2Vjb25kYXJ5LXRpdGxlPjwvdGl0bGVzPjxwZXJpb2RpY2FsPjxmdWxs
LXRpdGxlPlBzeWNob2wgTWVkPC9mdWxsLXRpdGxlPjwvcGVyaW9kaWNhbD48cGFnZXM+MTEtMjc8
L3BhZ2VzPjx2b2x1bWU+NDU8L3ZvbHVtZT48bnVtYmVyPjE8L251bWJlcj48ZWRpdGlvbj4yMDE0
LzAyLzI3PC9lZGl0aW9uPjxrZXl3b3Jkcz48a2V5d29yZD5BdHRpdHVkZSBvZiBIZWFsdGggUGVy
c29ubmVsPC9rZXl3b3JkPjxrZXl3b3JkPkZlbWFsZTwva2V5d29yZD48a2V5d29yZD5IZWFsdGgg
UGVyc29ubmVsL3BzeWNob2xvZ3k8L2tleXdvcmQ+PGtleXdvcmQ+SHVtYW5zPC9rZXl3b3JkPjxr
ZXl3b3JkPk1hbGU8L2tleXdvcmQ+PGtleXdvcmQ+TWVudGFsIERpc29yZGVycy8qcHN5Y2hvbG9n
eTwva2V5d29yZD48a2V5d29yZD5NZW50YWwgSGVhbHRoPC9rZXl3b3JkPjxrZXl3b3JkPk1lbnRh
bCBIZWFsdGggU2VydmljZXM8L2tleXdvcmQ+PGtleXdvcmQ+TWlsaXRhcnkgUGVyc29ubmVsL3Bz
eWNob2xvZ3k8L2tleXdvcmQ+PGtleXdvcmQ+UGF0aWVudCBBY2NlcHRhbmNlIG9mIEhlYWx0aCBD
YXJlLypwc3ljaG9sb2d5PC9rZXl3b3JkPjxrZXl3b3JkPlByaW1hcnkgSGVhbHRoIENhcmU8L2tl
eXdvcmQ+PGtleXdvcmQ+UXVhbGl0YXRpdmUgUmVzZWFyY2g8L2tleXdvcmQ+PGtleXdvcmQ+KlNv
Y2lhbCBTdGlnbWE8L2tleXdvcmQ+PC9rZXl3b3Jkcz48ZGF0ZXM+PHllYXI+MjAxNTwveWVhcj48
cHViLWRhdGVzPjxkYXRlPkphbjwvZGF0ZT48L3B1Yi1kYXRlcz48L2RhdGVzPjxpc2JuPjAwMzMt
MjkxNzwvaXNibj48YWNjZXNzaW9uLW51bT4yNDU2OTA4NjwvYWNjZXNzaW9uLW51bT48dXJscz48
L3VybHM+PGVsZWN0cm9uaWMtcmVzb3VyY2UtbnVtPjEwLjEwMTcvczAwMzMyOTE3MTQwMDAxMjk8
L2VsZWN0cm9uaWMtcmVzb3VyY2UtbnVtPjxyZW1vdGUtZGF0YWJhc2UtcHJvdmlkZXI+TkxNPC9y
ZW1vdGUtZGF0YWJhc2UtcHJvdmlkZXI+PGxhbmd1YWdlPmVuZzwvbGFuZ3VhZ2U+PC9yZWNvcmQ+
PC9DaXRlPjxDaXRlPjxBdXRob3I+QWdnYXJ3YWw8L0F1dGhvcj48WWVhcj4yMDE2PC9ZZWFyPjxS
ZWNOdW0+OTwvUmVjTnVtPjxyZWNvcmQ+PHJlYy1udW1iZXI+OTwvcmVjLW51bWJlcj48Zm9yZWln
bi1rZXlzPjxrZXkgYXBwPSJFTiIgZGItaWQ9IjVkc3Z4dHYydmE1MHh2ZXJzMDh2ZnoyeDl4ZnZm
NWZyc3dlNSIgdGltZXN0YW1wPSIxNzQ0MTU5MjA1Ij45PC9rZXk+PC9mb3JlaWduLWtleXM+PHJl
Zi10eXBlIG5hbWU9IkpvdXJuYWwgQXJ0aWNsZSI+MTc8L3JlZi10eXBlPjxjb250cmlidXRvcnM+
PGF1dGhvcnM+PGF1dGhvcj5BZ2dhcndhbCwgTi4gSy48L2F1dGhvcj48YXV0aG9yPlBpZWgsIE0u
IEMuPC9hdXRob3I+PGF1dGhvcj5EaXhvbiwgTC48L2F1dGhvcj48YXV0aG9yPkd1YXJuYWNjaWEs
IFAuPC9hdXRob3I+PGF1dGhvcj5BbGVncsOtYSwgTS48L2F1dGhvcj48YXV0aG9yPkxld2lzLUZl
cm7DoW5kZXosIFIuPC9hdXRob3I+PC9hdXRob3JzPjwvY29udHJpYnV0b3JzPjxhdXRoLWFkZHJl
c3M+Q29sdW1iaWEgVW5pdmVyc2l0eSBEZXBhcnRtZW50IG9mIFBzeWNoaWF0cnkgYW5kIFRoZSBD
ZW50ZXIgb2YgRXhjZWxsZW5jZSBmb3IgQ3VsdHVyYWwgQ29tcGV0ZW5jZSBhdCBUaGUgTmV3IFlv
cmsgU3RhdGUgUHN5Y2hpYXRyaWMgSW5zdGl0dXRlLCBOZXcgWW9yaywgVVNBLiBFbGVjdHJvbmlj
IGFkZHJlc3M6IGFnZ2Fyd2FAbnlzcGkuY29sdW1iaWEuZWR1LiYjeEQ7Q29sdW1iaWEgVW5pdmVy
c2l0eSBDb2xsZWdlIG9mIFBoeXNpY2lhbnMgYW5kIFN1cmdlb25zLCBOZXcgWW9yaywgVVNBLiYj
eEQ7Q29sdW1iaWEgVW5pdmVyc2l0eSBEZXBhcnRtZW50IG9mIFBzeWNoaWF0cnkgYW5kIFRoZSBO
ZXcgWW9yayBTdGF0ZSBQc3ljaGlhdHJpYyBJbnN0aXR1dGUsIE5ldyBZb3JrLCBVU0EuJiN4RDtJ
bnN0aXR1dGUgZm9yIEhlYWx0aC4gSGVhbHRoIENhcmUgUG9saWN5ICZhbXA7IEFnaW5nIFJlc2Vh
cmNoLiBSdXRnZXJzLFRoZSBTdGF0ZSBVbml2ZXJzaXR5IG9mIE5ldyBKZXJzZXksIE5ldyBCcnVu
c3dpY2ssIFVTQS4mI3hEO0NlbnRlciBmb3IgTXVsdGljdWx0dXJhbCBNZW50YWwgSGVhbHRoIFJl
c2VhcmNoIGFuZCBIYXJ2YXJkIE1lZGljYWwgU2Nob29sLCBTb21lcnZpbGxlLCBVU0EuJiN4RDtD
b2x1bWJpYSBVbml2ZXJzaXR5IERlcGFydG1lbnQgb2YgUHN5Y2hpYXRyeSBhbmQgVGhlIENlbnRl
ciBvZiBFeGNlbGxlbmNlIGZvciBDdWx0dXJhbCBDb21wZXRlbmNlIGF0IFRoZSBOZXcgWW9yayBT
dGF0ZSBQc3ljaGlhdHJpYyBJbnN0aXR1dGUsIE5ldyBZb3JrLCBVU0EuPC9hdXRoLWFkZHJlc3M+
PHRpdGxlcz48dGl0bGU+Q2xpbmljaWFuIGRlc2NyaXB0aW9ucyBvZiBjb21tdW5pY2F0aW9uIHN0
cmF0ZWdpZXMgdG8gaW1wcm92ZSB0cmVhdG1lbnQgZW5nYWdlbWVudCBieSByYWNpYWwvZXRobmlj
IG1pbm9yaXRpZXMgaW4gbWVudGFsIGhlYWx0aCBzZXJ2aWNlczogQSBzeXN0ZW1hdGljIHJldmll
dzwvdGl0bGU+PHNlY29uZGFyeS10aXRsZT5QYXRpZW50IEVkdWMgQ291bnM8L3NlY29uZGFyeS10
aXRsZT48L3RpdGxlcz48cGVyaW9kaWNhbD48ZnVsbC10aXRsZT5QYXRpZW50IEVkdWMgQ291bnM8
L2Z1bGwtdGl0bGU+PC9wZXJpb2RpY2FsPjxwYWdlcz4xOTgtMjA5PC9wYWdlcz48dm9sdW1lPjk5
PC92b2x1bWU+PG51bWJlcj4yPC9udW1iZXI+PGVkaXRpb24+MjAxNS8wOS8xNTwvZWRpdGlvbj48
a2V5d29yZHM+PGtleXdvcmQ+QWRvbGVzY2VudDwva2V5d29yZD48a2V5d29yZD5BZHVsdDwva2V5
d29yZD48a2V5d29yZD5BZ2VkPC9rZXl3b3JkPjxrZXl3b3JkPipDb21tdW5pY2F0aW9uPC9rZXl3
b3JkPjxrZXl3b3JkPipDb250aW51aXR5IG9mIFBhdGllbnQgQ2FyZTwva2V5d29yZD48a2V5d29y
ZD5DdWx0dXJhbCBDb21wZXRlbmN5PC9rZXl3b3JkPjxrZXl3b3JkPkN1bHR1cmFsIERpdmVyc2l0
eTwva2V5d29yZD48a2V5d29yZD4qRXRobmljaXR5L3BzeWNob2xvZ3k8L2tleXdvcmQ+PGtleXdv
cmQ+RmVtYWxlPC9rZXl3b3JkPjxrZXl3b3JkPkh1bWFuczwva2V5d29yZD48a2V5d29yZD5NYWxl
PC9rZXl3b3JkPjxrZXl3b3JkPk1lbnRhbCBEaXNvcmRlcnMvKmV0aG5vbG9neS8qdGhlcmFweTwv
a2V5d29yZD48a2V5d29yZD5QYXRpZW50IEFjY2VwdGFuY2Ugb2YgSGVhbHRoIENhcmUvKmV0aG5v
bG9neTwva2V5d29yZD48a2V5d29yZD5Qcm9mZXNzaW9uYWwtUGF0aWVudCBSZWxhdGlvbnM8L2tl
eXdvcmQ+PGtleXdvcmQ+KlJhY2lhbCBHcm91cHMvcHN5Y2hvbG9neTwva2V5d29yZD48a2V5d29y
ZD5Dcm9zcy1jdWx0dXJhbCBjb21tdW5pY2F0aW9uPC9rZXl3b3JkPjxrZXl3b3JkPkN1bHR1cmFs
IHBzeWNoaWF0cnk8L2tleXdvcmQ+PGtleXdvcmQ+TWVkaWNhbCBjb21tdW5pY2F0aW9uPC9rZXl3
b3JkPjxrZXl3b3JkPlN5c3RlbWF0aWMgcmV2aWV3PC9rZXl3b3JkPjxrZXl3b3JkPlRyZWF0bWVu
dCBlbmdhZ2VtZW50PC9rZXl3b3JkPjwva2V5d29yZHM+PGRhdGVzPjx5ZWFyPjIwMTY8L3llYXI+
PHB1Yi1kYXRlcz48ZGF0ZT5GZWI8L2RhdGU+PC9wdWItZGF0ZXM+PC9kYXRlcz48aXNibj4wNzM4
LTM5OTEgKFByaW50KSYjeEQ7MDczOC0zOTkxPC9pc2JuPjxhY2Nlc3Npb24tbnVtPjI2MzY1NDM2
PC9hY2Nlc3Npb24tbnVtPjx1cmxzPjwvdXJscz48Y3VzdG9tMj5QTUM0NzMzNDE2PC9jdXN0b20y
PjxjdXN0b202Pk5JSE1TNzIyNTg1PC9jdXN0b202PjxlbGVjdHJvbmljLXJlc291cmNlLW51bT4x
MC4xMDE2L2oucGVjLjIwMTUuMDkuMDAyPC9lbGVjdHJvbmljLXJlc291cmNlLW51bT48cmVtb3Rl
LWRhdGFiYXNlLXByb3ZpZGVyPk5MTTwvcmVtb3RlLWRhdGFiYXNlLXByb3ZpZGVyPjxsYW5ndWFn
ZT5lbmc8L2xhbmd1YWdlPjwvcmVjb3JkPjwvQ2l0ZT48Q2l0ZT48QXV0aG9yPkthcGFkaWE8L0F1
dGhvcj48WWVhcj4yMDE3PC9ZZWFyPjxSZWNOdW0+MTA8L1JlY051bT48cmVjb3JkPjxyZWMtbnVt
YmVyPjEwPC9yZWMtbnVtYmVyPjxmb3JlaWduLWtleXM+PGtleSBhcHA9IkVOIiBkYi1pZD0iNWRz
dnh0djJ2YTUweHZlcnMwOHZmejJ4OXhmdmY1ZnJzd2U1IiB0aW1lc3RhbXA9IjE3NDQxNTkyMjki
PjEwPC9rZXk+PC9mb3JlaWduLWtleXM+PHJlZi10eXBlIG5hbWU9IkpvdXJuYWwgQXJ0aWNsZSI+
MTc8L3JlZi10eXBlPjxjb250cmlidXRvcnM+PGF1dGhvcnM+PGF1dGhvcj5LYXBhZGlhLCBELjwv
YXV0aG9yPjxhdXRob3I+QnJvb2tzLCBILiBMLjwvYXV0aG9yPjxhdXRob3I+TmF6cm9vLCBKLjwv
YXV0aG9yPjxhdXRob3I+VHJhbm1lciwgTS48L2F1dGhvcj48L2F1dGhvcnM+PC9jb250cmlidXRv
cnM+PGF1dGgtYWRkcmVzcz5UaGUgQ2F0aGllIE1hcnNoIEluc3RpdHV0ZSBmb3IgU29jaWFsIFJl
c2VhcmNoIChDTUlTVCksIFRoZSBVbml2ZXJzaXR5IG9mIE1hbmNoZXN0ZXIsIE1hbmNoZXN0ZXIs
IFVLLiYjeEQ7U2Nob29sIG9mIE51cnNpbmcsIE1pZHdpZmVyeSBhbmQgU29jaWFsIFdvcmssIFRo
ZSBVbml2ZXJzaXR5IG9mIE1hbmNoZXN0ZXIsIE1hbmNoZXN0ZXIsIFVLLjwvYXV0aC1hZGRyZXNz
Pjx0aXRsZXM+PHRpdGxlPlBha2lzdGFuaSB3b21lbiZhcG9zO3MgdXNlIG9mIG1lbnRhbCBoZWFs
dGggc2VydmljZXMgYW5kIHRoZSByb2xlIG9mIHNvY2lhbCBuZXR3b3JrczogYSBzeXN0ZW1hdGlj
IHJldmlldyBvZiBxdWFudGl0YXRpdmUgYW5kIHF1YWxpdGF0aXZlIHJlc2VhcmNoPC90aXRsZT48
c2Vjb25kYXJ5LXRpdGxlPkhlYWx0aCBTb2MgQ2FyZSBDb21tdW5pdHk8L3NlY29uZGFyeS10aXRs
ZT48L3RpdGxlcz48cGVyaW9kaWNhbD48ZnVsbC10aXRsZT5IZWFsdGggU29jIENhcmUgQ29tbXVu
aXR5PC9mdWxsLXRpdGxlPjwvcGVyaW9kaWNhbD48cGFnZXM+MTMwNC0xMzE3PC9wYWdlcz48dm9s
dW1lPjI1PC92b2x1bWU+PG51bWJlcj40PC9udW1iZXI+PGVkaXRpb24+MjAxNS8xMS8yNjwvZWRp
dGlvbj48a2V5d29yZHM+PGtleXdvcmQ+QWRhcHRhdGlvbiwgUHN5Y2hvbG9naWNhbDwva2V5d29y
ZD48a2V5d29yZD5GZW1hbGU8L2tleXdvcmQ+PGtleXdvcmQ+R2VuZXJhbCBQcmFjdGljZS9zdGF0
aXN0aWNzICZhbXA7IG51bWVyaWNhbCBkYXRhPC9rZXl3b3JkPjxrZXl3b3JkPkh1bWFuczwva2V5
d29yZD48a2V5d29yZD5MYW5ndWFnZTwva2V5d29yZD48a2V5d29yZD5NZW50YWwgSGVhbHRoIFNl
cnZpY2VzLypzdGF0aXN0aWNzICZhbXA7IG51bWVyaWNhbCBkYXRhPC9rZXl3b3JkPjxrZXl3b3Jk
PlBha2lzdGFuL2V0aG5vbG9neTwva2V5d29yZD48a2V5d29yZD5Tb2NpYWwgU3RpZ21hPC9rZXl3
b3JkPjxrZXl3b3JkPipTb2NpYWwgU3VwcG9ydDwva2V5d29yZD48a2V5d29yZD5TcGVjaWFsaXph
dGlvbi9zdGF0aXN0aWNzICZhbXA7IG51bWVyaWNhbCBkYXRhPC9rZXl3b3JkPjxrZXl3b3JkPlVu
aXRlZCBLaW5nZG9tL2VwaWRlbWlvbG9neTwva2V5d29yZD48a2V5d29yZD5Xb21lbiZhcG9zO3Mg
SGVhbHRoPC9rZXl3b3JkPjxrZXl3b3JkPlBha2lzdGFuaTwva2V5d29yZD48a2V5d29yZD5ldGhu
aWMgbWlub3JpdGllczwva2V5d29yZD48a2V5d29yZD5tZW50YWwgaGVhbHRoIHNlcnZpY2VzPC9r
ZXl3b3JkPjxrZXl3b3JkPnNvY2lhbCBzdXBwb3J0PC9rZXl3b3JkPjxrZXl3b3JkPnN0aWdtYTwv
a2V5d29yZD48L2tleXdvcmRzPjxkYXRlcz48eWVhcj4yMDE3PC95ZWFyPjxwdWItZGF0ZXM+PGRh
dGU+SnVsPC9kYXRlPjwvcHViLWRhdGVzPjwvZGF0ZXM+PGlzYm4+MDk2Ni0wNDEwIChQcmludCkm
I3hEOzA5NjYtMDQxMDwvaXNibj48YWNjZXNzaW9uLW51bT4yNjU5MjQ4NzwvYWNjZXNzaW9uLW51
bT48dXJscz48L3VybHM+PGN1c3RvbTI+UE1DNjg0OTUzNjwvY3VzdG9tMj48ZWxlY3Ryb25pYy1y
ZXNvdXJjZS1udW0+MTAuMTExMS9oc2MuMTIzMDU8L2VsZWN0cm9uaWMtcmVzb3VyY2UtbnVtPjxy
ZW1vdGUtZGF0YWJhc2UtcHJvdmlkZXI+TkxNPC9yZW1vdGUtZGF0YWJhc2UtcHJvdmlkZXI+PGxh
bmd1YWdlPmVuZzwvbGFuZ3VhZ2U+PC9yZWNvcmQ+PC9DaXRlPjwvRW5kTm90ZT4A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ExLCAxMywgMTUsIDI1PC9zdHlsZT48L0Rpc3BsYXlUZXh0PjxyZWNvcmQ+PHJlYy1udW1iZXI+
MzY8L3JlYy1udW1iZXI+PGZvcmVpZ24ta2V5cz48a2V5IGFwcD0iRU4iIGRiLWlkPSI1ZHN2eHR2
MnZhNTB4dmVyczA4dmZ6Mng5eGZ2ZjVmcnN3ZTUiIHRpbWVzdGFtcD0iMTc0NTExNTYwNSI+MzY8
L2tleT48L2ZvcmVpZ24ta2V5cz48cmVmLXR5cGUgbmFtZT0iSm91cm5hbCBBcnRpY2xlIj4xNzwv
cmVmLXR5cGU+PGNvbnRyaWJ1dG9ycz48YXV0aG9ycz48YXV0aG9yPlN0cmFpdG9uLCBNLiBMLjwv
YXV0aG9yPjxhdXRob3I+TGVkZXNtYSwgSC4gTS4gTC48L2F1dGhvcj48YXV0aG9yPkRvbm5lbGx5
LCBULiBULjwvYXV0aG9yPjwvYXV0aG9ycz48L2NvbnRyaWJ1dG9ycz48YXV0aC1hZGRyZXNzPkRl
cGFydG1lbnQgb2YgTWVudGFsIEhlYWx0aCBhbmQgU3VpY2lkZSwgTm9yd2VnaWFuIEluc3RpdHV0
ZSBvZiBQdWJsaWMgSGVhbHRoLCBQLk8uIGJveCA0NDA0LCAwNDAzLCBPc2xvLCBOb3J3YXkuIE1l
bGFuaWUuU3RyYWl0b25AZmhpLm5vLiYjeEQ7RGVwYXJ0bWVudCBvZiBDaGlsZCBhbmQgQWRvbGVz
Y2VudCBQc3ljaGlhdHJ5LCBPc2xvIFVuaXZlcnNpdHkgSG9zcGl0YWwsIFAuTy4gQm94IDQ5NTYs
IE55ZGFsZW4sIDA0MjQsIE9zbG8sIE5vcndheS4mI3hEO0ZhY3VsdHkgb2YgTnVyc2luZywgQ3Vt
bWluZyBTY2hvb2wgb2YgTWVkaWNpbmUsIENvbW11bml0eSBIZWFsdGggU2NpZW5jZXMsIFVuaXZl
cnNpdHkgb2YgQ2FsZ2FyeSwgMjUwMCBVbml2ZXJzaXR5IERyaXZlIE5XLCBDYWxnYXJ5LCBBQiwg
VDJOIDFONCwgQ2FuYWRhLjwvYXV0aC1hZGRyZXNzPjx0aXRsZXM+PHRpdGxlPiZxdW90O0l0IGhh
cyBub3Qgb2NjdXJyZWQgdG8gbWUgdG8gc2VlIGEgZG9jdG9yIGZvciB0aGF0IGtpbmQgb2YgZmVl
bGluZyZxdW90OzogYSBxdWFsaXRhdGl2ZSBzdHVkeSBvZiBGaWxpcGluYSBpbW1pZ3JhbnRzJmFw
b3M7IHBlcmNlcHRpb25zIG9mIGhlbHAgc2Vla2luZyBmb3IgbWVudGFsIGhlYWx0aCBwcm9ibGVt
czwvdGl0bGU+PHNlY29uZGFyeS10aXRsZT5CTUMgV29tZW5zIEhlYWx0aDwvc2Vjb25kYXJ5LXRp
dGxlPjwvdGl0bGVzPjxwZXJpb2RpY2FsPjxmdWxsLXRpdGxlPkJNQyBXb21lbnMgSGVhbHRoPC9m
dWxsLXRpdGxlPjwvcGVyaW9kaWNhbD48cGFnZXM+NzM8L3BhZ2VzPjx2b2x1bWU+MTg8L3ZvbHVt
ZT48bnVtYmVyPjE8L251bWJlcj48ZWRpdGlvbj4yMDE4LzA1LzI5PC9lZGl0aW9uPjxrZXl3b3Jk
cz48a2V5d29yZD5BZHVsdDwva2V5d29yZD48a2V5d29yZD5BdHRpdHVkZSB0byBIZWFsdGgvKmV0
aG5vbG9neTwva2V5d29yZD48a2V5d29yZD5FbWlncmFudHMgYW5kIEltbWlncmFudHMvKnBzeWNo
b2xvZ3kvKnN0YXRpc3RpY3MgJmFtcDsgbnVtZXJpY2FsIGRhdGE8L2tleXdvcmQ+PGtleXdvcmQ+
RmVtYWxlPC9rZXl3b3JkPjxrZXl3b3JkPkh1bWFuczwva2V5d29yZD48a2V5d29yZD5NZW50YWwg
RGlzb3JkZXJzLypldGhub2xvZ3kvKnBzeWNob2xvZ3k8L2tleXdvcmQ+PGtleXdvcmQ+TWlkZGxl
IEFnZWQ8L2tleXdvcmQ+PGtleXdvcmQ+Tm9yd2F5L2V0aG5vbG9neTwva2V5d29yZD48a2V5d29y
ZD5QYXRpZW50IEFjY2VwdGFuY2Ugb2YgSGVhbHRoIENhcmUvZXRobm9sb2d5Lypwc3ljaG9sb2d5
LypzdGF0aXN0aWNzICZhbXA7IG51bWVyaWNhbDwva2V5d29yZD48a2V5d29yZD5kYXRhPC9rZXl3
b3JkPjxrZXl3b3JkPlBoaWxpcHBpbmVzPC9rZXl3b3JkPjxrZXl3b3JkPlF1YWxpdGF0aXZlIFJl
c2VhcmNoPC9rZXl3b3JkPjxrZXl3b3JkPllvdW5nIEFkdWx0PC9rZXl3b3JkPjxrZXl3b3JkPkFj
Y2VzcyB0byBjYXJlPC9rZXl3b3JkPjxrZXl3b3JkPkJhcnJpZXJzPC9rZXl3b3JkPjxrZXl3b3Jk
PkltbWlncmFudHM8L2tleXdvcmQ+PGtleXdvcmQ+TWVudGFsIGhlYWx0aDwva2V5d29yZD48a2V5
d29yZD5Xb21lbiZhcG9zO3MgaGVhbHRoPC9rZXl3b3JkPjxrZXl3b3JkPkhlYWx0aC4gU2hlIGhh
cyBhIFBoRCBpbiBwc3ljaG9sb2d5IGFuZCBhbiBpbnRlcmVzdCBpbiBpbW1pZ3JhbnQgbWVudGFs
IGhlYWx0aDwva2V5d29yZD48a2V5d29yZD5hbmQgdXNlIG9mIGhlYWx0aCBjYXJlIHNlcnZpY2Vz
LiBITUwgaXMgYSBjbGluaWNhbCBwc3ljaG9sb2dpc3QgYXQgT3Nsbzwva2V5d29yZD48a2V5d29y
ZD5Vbml2ZXJzaXR5IEhvc3BpdGFsLCBEZXBhcnRtZW50IG9mIENoaWxkIGFuZCBBZG9sZXNjZW50
IFBzeWNoaWF0cnkuIFNoZSBoYXMgYSBQSEQ8L2tleXdvcmQ+PGtleXdvcmQ+aW4gY2xpbmljYWwg
bmV1cm9wc3ljaG9sb2d5IGFuZCBhbiBpbnRlcmVzdCBpbiBiaWxpbmd1YWxpc20gYW5kIG1lbnRh
bCBoZWFsdGguIFREPC9rZXl3b3JkPjxrZXl3b3JkPmlzIGEgRnVsbCBQcm9mZXNzb3IgYXQgdGhl
IFVuaXZlcnNpdHkgb2YgQ2FsZ2FyeSwgRmFjdWx0eSBvZiBOdXJzaW5nIGFuZCBNZWRpY2luZTwv
a2V5d29yZD48a2V5d29yZD5hbmQgZm9ybWVyIEFzc29jaWF0ZSBEZWFuIGZvciBSZXNlYXJjaCBh
dCB0aGUgVW5pdmVyc2l0eSBvZiBDYWxnYXJ5IC0gUWF0YXIuIFREJmFwb3M7czwva2V5d29yZD48
a2V5d29yZD5yZXNlYXJjaCBmb2N1c2VzIG9uIHRoZSBIZWFsdGggYW5kIFdlbGxuZXNzIG9mIHBv
cHVsYXRpb25zIHdpdGggZGl2ZXJzZTwva2V5d29yZD48a2V5d29yZD5iYWNrZ3JvdW5kcywgaW5j
bHVkaW5nIG1lbnRhbCBoZWFsdGhjYXJlLCBvbmNvbG9neSwgbGlmZXN0eWxlIHJpc2sgZmFjdG9y
cyB0aGF0PC9rZXl3b3JkPjxrZXl3b3JkPmNvbnRyaWJ1dGUgdG8gY2hyb25pYyBkaXNlYXNlcywg
YW5kIHByb21vdGlvbiBvZiBoZWFsdGh5IGxpZmVzdHlsZS4gRVRISUNTPC9rZXl3b3JkPjxrZXl3
b3JkPkFQUFJPVkFMIEFORCBDT05TRU5UIFRPIFBBUlRJQ0lQQVRFOiBFdGhpY2FsIGFwcHJvdmFs
IHdhcyBvYnRhaW5lZCBmcm9tIHRoZTwva2V5d29yZD48a2V5d29yZD5SZWdpb25hbCBDb21taXR0
ZWUgZm9yIE1lZGljYWwgYW5kIEhlYWx0aCBSZXNlYXJjaCBFdGhpY3MsIFdlc3QgTm9yd2F5PC9r
ZXl3b3JkPjxrZXl3b3JkPigyMDEzLzU0Mi9SRUsgVmVzdCkuIEFsbCBpbmZvcm1hbnRzIGdhdmUg
d3JpdHRlbiBjb25zZW50IHRvIHBhcnRpY2lwYXRlLjwva2V5d29yZD48a2V5d29yZD5DT01QRVRJ
TkcgSU5URVJFU1RTOiBUaGUgYXV0aG9ycyBkZWNsYXJlIHRoYXQgdGhleSBoYXZlIG5vIGNvbXBl
dGluZyBpbnRlcmVzdHMuPC9rZXl3b3JkPjxrZXl3b3JkPlBVQkxJU0hFUiZhcG9zO1MgTk9URTog
U3ByaW5nZXIgTmF0dXJlIHJlbWFpbnMgbmV1dHJhbCB3aXRoIHJlZ2FyZCB0byBqdXJpc2RpY3Rp
b25hbDwva2V5d29yZD48a2V5d29yZD5jbGFpbXMgaW4gcHVibGlzaGVkIG1hcHMgYW5kIGluc3Rp
dHV0aW9uYWwgYWZmaWxpYXRpb25zLjwva2V5d29yZD48L2tleXdvcmRzPjxkYXRlcz48eWVhcj4y
MDE4PC95ZWFyPjxwdWItZGF0ZXM+PGRhdGU+TWF5IDI1PC9kYXRlPjwvcHViLWRhdGVzPjwvZGF0
ZXM+PGlzYm4+MTQ3Mi02ODc0IChFbGVjdHJvbmljKSYjeEQ7MTQ3Mi02ODc0IChMaW5raW5nKTwv
aXNibj48YWNjZXNzaW9uLW51bT4yOTgwMTQ0NzwvYWNjZXNzaW9uLW51bT48dXJscz48cmVsYXRl
ZC11cmxzPjx1cmw+aHR0cHM6Ly93d3cubmNiaS5ubG0ubmloLmdvdi9wdWJtZWQvMjk4MDE0NDc8
L3VybD48L3JlbGF0ZWQtdXJscz48L3VybHM+PGN1c3RvbTI+UE1DNTk3MDQ5NzwvY3VzdG9tMj48
ZWxlY3Ryb25pYy1yZXNvdXJjZS1udW0+MTAuMTE4Ni9zMTI5MDUtMDE4LTA1NjEtOTwvZWxlY3Ry
b25pYy1yZXNvdXJjZS1udW0+PC9yZWNvcmQ+PC9DaXRlPjxDaXRlPjxBdXRob3I+Q2xlbWVudDwv
QXV0aG9yPjxZZWFyPjIwMTU8L1llYXI+PFJlY051bT4xNjwvUmVjTnVtPjxyZWNvcmQ+PHJlYy1u
dW1iZXI+MTY8L3JlYy1udW1iZXI+PGZvcmVpZ24ta2V5cz48a2V5IGFwcD0iRU4iIGRiLWlkPSI1
ZHN2eHR2MnZhNTB4dmVyczA4dmZ6Mng5eGZ2ZjVmcnN3ZTUiIHRpbWVzdGFtcD0iMTc0NDE2ODMy
OCI+MTY8L2tleT48L2ZvcmVpZ24ta2V5cz48cmVmLXR5cGUgbmFtZT0iSm91cm5hbCBBcnRpY2xl
Ij4xNzwvcmVmLXR5cGU+PGNvbnRyaWJ1dG9ycz48YXV0aG9ycz48YXV0aG9yPkNsZW1lbnQsIFMu
PC9hdXRob3I+PGF1dGhvcj5TY2hhdW1hbiwgTy48L2F1dGhvcj48YXV0aG9yPkdyYWhhbSwgVC48
L2F1dGhvcj48YXV0aG9yPk1hZ2dpb25pLCBGLjwvYXV0aG9yPjxhdXRob3I+RXZhbnMtTGFja28s
IFMuPC9hdXRob3I+PGF1dGhvcj5CZXpib3JvZG92cywgTi48L2F1dGhvcj48YXV0aG9yPk1vcmdh
biwgQy48L2F1dGhvcj48YXV0aG9yPlLDvHNjaCwgTi48L2F1dGhvcj48YXV0aG9yPkJyb3duLCBK
LiBTLjwvYXV0aG9yPjxhdXRob3I+VGhvcm5pY3JvZnQsIEcuPC9hdXRob3I+PC9hdXRob3JzPjwv
Y29udHJpYnV0b3JzPjxhdXRoLWFkZHJlc3M+SGVhbHRoIFNlcnZpY2UgYW5kIFBvcHVsYXRpb24g
UmVzZWFyY2ggRGVwYXJ0bWVudCwgSW5zdGl0dXRlIG9mIFBzeWNoaWF0cnksS2luZyZhcG9zO3Mg
Q29sbGVnZSBMb25kb24sVUsuJiN4RDtEZXBhcnRtZW50IG9mIFBzeWNoaWF0cnkgSUksVW5pdmVy
c2l0eSBvZiBVbG0sR2VybWFueS4mI3hEO0RlcGFydG1lbnQgb2YgUHN5Y2hvbG9neSwgSW5zdGl0
dXRlIG9mIFBzeWNoaWF0cnksS2luZyZhcG9zO3MgQ29sbGVnZSBMb25kb24sVUsuPC9hdXRoLWFk
ZHJlc3M+PHRpdGxlcz48dGl0bGU+V2hhdCBpcyB0aGUgaW1wYWN0IG9mIG1lbnRhbCBoZWFsdGgt
cmVsYXRlZCBzdGlnbWEgb24gaGVscC1zZWVraW5nPyBBIHN5c3RlbWF0aWMgcmV2aWV3IG9mIHF1
YW50aXRhdGl2ZSBhbmQgcXVhbGl0YXRpdmUgc3R1ZGllczwvdGl0bGU+PHNlY29uZGFyeS10aXRs
ZT5Qc3ljaG9sIE1lZDwvc2Vjb25kYXJ5LXRpdGxlPjwvdGl0bGVzPjxwZXJpb2RpY2FsPjxmdWxs
LXRpdGxlPlBzeWNob2wgTWVkPC9mdWxsLXRpdGxlPjwvcGVyaW9kaWNhbD48cGFnZXM+MTEtMjc8
L3BhZ2VzPjx2b2x1bWU+NDU8L3ZvbHVtZT48bnVtYmVyPjE8L251bWJlcj48ZWRpdGlvbj4yMDE0
LzAyLzI3PC9lZGl0aW9uPjxrZXl3b3Jkcz48a2V5d29yZD5BdHRpdHVkZSBvZiBIZWFsdGggUGVy
c29ubmVsPC9rZXl3b3JkPjxrZXl3b3JkPkZlbWFsZTwva2V5d29yZD48a2V5d29yZD5IZWFsdGgg
UGVyc29ubmVsL3BzeWNob2xvZ3k8L2tleXdvcmQ+PGtleXdvcmQ+SHVtYW5zPC9rZXl3b3JkPjxr
ZXl3b3JkPk1hbGU8L2tleXdvcmQ+PGtleXdvcmQ+TWVudGFsIERpc29yZGVycy8qcHN5Y2hvbG9n
eTwva2V5d29yZD48a2V5d29yZD5NZW50YWwgSGVhbHRoPC9rZXl3b3JkPjxrZXl3b3JkPk1lbnRh
bCBIZWFsdGggU2VydmljZXM8L2tleXdvcmQ+PGtleXdvcmQ+TWlsaXRhcnkgUGVyc29ubmVsL3Bz
eWNob2xvZ3k8L2tleXdvcmQ+PGtleXdvcmQ+UGF0aWVudCBBY2NlcHRhbmNlIG9mIEhlYWx0aCBD
YXJlLypwc3ljaG9sb2d5PC9rZXl3b3JkPjxrZXl3b3JkPlByaW1hcnkgSGVhbHRoIENhcmU8L2tl
eXdvcmQ+PGtleXdvcmQ+UXVhbGl0YXRpdmUgUmVzZWFyY2g8L2tleXdvcmQ+PGtleXdvcmQ+KlNv
Y2lhbCBTdGlnbWE8L2tleXdvcmQ+PC9rZXl3b3Jkcz48ZGF0ZXM+PHllYXI+MjAxNTwveWVhcj48
cHViLWRhdGVzPjxkYXRlPkphbjwvZGF0ZT48L3B1Yi1kYXRlcz48L2RhdGVzPjxpc2JuPjAwMzMt
MjkxNzwvaXNibj48YWNjZXNzaW9uLW51bT4yNDU2OTA4NjwvYWNjZXNzaW9uLW51bT48dXJscz48
L3VybHM+PGVsZWN0cm9uaWMtcmVzb3VyY2UtbnVtPjEwLjEwMTcvczAwMzMyOTE3MTQwMDAxMjk8
L2VsZWN0cm9uaWMtcmVzb3VyY2UtbnVtPjxyZW1vdGUtZGF0YWJhc2UtcHJvdmlkZXI+TkxNPC9y
ZW1vdGUtZGF0YWJhc2UtcHJvdmlkZXI+PGxhbmd1YWdlPmVuZzwvbGFuZ3VhZ2U+PC9yZWNvcmQ+
PC9DaXRlPjxDaXRlPjxBdXRob3I+QWdnYXJ3YWw8L0F1dGhvcj48WWVhcj4yMDE2PC9ZZWFyPjxS
ZWNOdW0+OTwvUmVjTnVtPjxyZWNvcmQ+PHJlYy1udW1iZXI+OTwvcmVjLW51bWJlcj48Zm9yZWln
bi1rZXlzPjxrZXkgYXBwPSJFTiIgZGItaWQ9IjVkc3Z4dHYydmE1MHh2ZXJzMDh2ZnoyeDl4ZnZm
NWZyc3dlNSIgdGltZXN0YW1wPSIxNzQ0MTU5MjA1Ij45PC9rZXk+PC9mb3JlaWduLWtleXM+PHJl
Zi10eXBlIG5hbWU9IkpvdXJuYWwgQXJ0aWNsZSI+MTc8L3JlZi10eXBlPjxjb250cmlidXRvcnM+
PGF1dGhvcnM+PGF1dGhvcj5BZ2dhcndhbCwgTi4gSy48L2F1dGhvcj48YXV0aG9yPlBpZWgsIE0u
IEMuPC9hdXRob3I+PGF1dGhvcj5EaXhvbiwgTC48L2F1dGhvcj48YXV0aG9yPkd1YXJuYWNjaWEs
IFAuPC9hdXRob3I+PGF1dGhvcj5BbGVncsOtYSwgTS48L2F1dGhvcj48YXV0aG9yPkxld2lzLUZl
cm7DoW5kZXosIFIuPC9hdXRob3I+PC9hdXRob3JzPjwvY29udHJpYnV0b3JzPjxhdXRoLWFkZHJl
c3M+Q29sdW1iaWEgVW5pdmVyc2l0eSBEZXBhcnRtZW50IG9mIFBzeWNoaWF0cnkgYW5kIFRoZSBD
ZW50ZXIgb2YgRXhjZWxsZW5jZSBmb3IgQ3VsdHVyYWwgQ29tcGV0ZW5jZSBhdCBUaGUgTmV3IFlv
cmsgU3RhdGUgUHN5Y2hpYXRyaWMgSW5zdGl0dXRlLCBOZXcgWW9yaywgVVNBLiBFbGVjdHJvbmlj
IGFkZHJlc3M6IGFnZ2Fyd2FAbnlzcGkuY29sdW1iaWEuZWR1LiYjeEQ7Q29sdW1iaWEgVW5pdmVy
c2l0eSBDb2xsZWdlIG9mIFBoeXNpY2lhbnMgYW5kIFN1cmdlb25zLCBOZXcgWW9yaywgVVNBLiYj
eEQ7Q29sdW1iaWEgVW5pdmVyc2l0eSBEZXBhcnRtZW50IG9mIFBzeWNoaWF0cnkgYW5kIFRoZSBO
ZXcgWW9yayBTdGF0ZSBQc3ljaGlhdHJpYyBJbnN0aXR1dGUsIE5ldyBZb3JrLCBVU0EuJiN4RDtJ
bnN0aXR1dGUgZm9yIEhlYWx0aC4gSGVhbHRoIENhcmUgUG9saWN5ICZhbXA7IEFnaW5nIFJlc2Vh
cmNoLiBSdXRnZXJzLFRoZSBTdGF0ZSBVbml2ZXJzaXR5IG9mIE5ldyBKZXJzZXksIE5ldyBCcnVu
c3dpY2ssIFVTQS4mI3hEO0NlbnRlciBmb3IgTXVsdGljdWx0dXJhbCBNZW50YWwgSGVhbHRoIFJl
c2VhcmNoIGFuZCBIYXJ2YXJkIE1lZGljYWwgU2Nob29sLCBTb21lcnZpbGxlLCBVU0EuJiN4RDtD
b2x1bWJpYSBVbml2ZXJzaXR5IERlcGFydG1lbnQgb2YgUHN5Y2hpYXRyeSBhbmQgVGhlIENlbnRl
ciBvZiBFeGNlbGxlbmNlIGZvciBDdWx0dXJhbCBDb21wZXRlbmNlIGF0IFRoZSBOZXcgWW9yayBT
dGF0ZSBQc3ljaGlhdHJpYyBJbnN0aXR1dGUsIE5ldyBZb3JrLCBVU0EuPC9hdXRoLWFkZHJlc3M+
PHRpdGxlcz48dGl0bGU+Q2xpbmljaWFuIGRlc2NyaXB0aW9ucyBvZiBjb21tdW5pY2F0aW9uIHN0
cmF0ZWdpZXMgdG8gaW1wcm92ZSB0cmVhdG1lbnQgZW5nYWdlbWVudCBieSByYWNpYWwvZXRobmlj
IG1pbm9yaXRpZXMgaW4gbWVudGFsIGhlYWx0aCBzZXJ2aWNlczogQSBzeXN0ZW1hdGljIHJldmll
dzwvdGl0bGU+PHNlY29uZGFyeS10aXRsZT5QYXRpZW50IEVkdWMgQ291bnM8L3NlY29uZGFyeS10
aXRsZT48L3RpdGxlcz48cGVyaW9kaWNhbD48ZnVsbC10aXRsZT5QYXRpZW50IEVkdWMgQ291bnM8
L2Z1bGwtdGl0bGU+PC9wZXJpb2RpY2FsPjxwYWdlcz4xOTgtMjA5PC9wYWdlcz48dm9sdW1lPjk5
PC92b2x1bWU+PG51bWJlcj4yPC9udW1iZXI+PGVkaXRpb24+MjAxNS8wOS8xNTwvZWRpdGlvbj48
a2V5d29yZHM+PGtleXdvcmQ+QWRvbGVzY2VudDwva2V5d29yZD48a2V5d29yZD5BZHVsdDwva2V5
d29yZD48a2V5d29yZD5BZ2VkPC9rZXl3b3JkPjxrZXl3b3JkPipDb21tdW5pY2F0aW9uPC9rZXl3
b3JkPjxrZXl3b3JkPipDb250aW51aXR5IG9mIFBhdGllbnQgQ2FyZTwva2V5d29yZD48a2V5d29y
ZD5DdWx0dXJhbCBDb21wZXRlbmN5PC9rZXl3b3JkPjxrZXl3b3JkPkN1bHR1cmFsIERpdmVyc2l0
eTwva2V5d29yZD48a2V5d29yZD4qRXRobmljaXR5L3BzeWNob2xvZ3k8L2tleXdvcmQ+PGtleXdv
cmQ+RmVtYWxlPC9rZXl3b3JkPjxrZXl3b3JkPkh1bWFuczwva2V5d29yZD48a2V5d29yZD5NYWxl
PC9rZXl3b3JkPjxrZXl3b3JkPk1lbnRhbCBEaXNvcmRlcnMvKmV0aG5vbG9neS8qdGhlcmFweTwv
a2V5d29yZD48a2V5d29yZD5QYXRpZW50IEFjY2VwdGFuY2Ugb2YgSGVhbHRoIENhcmUvKmV0aG5v
bG9neTwva2V5d29yZD48a2V5d29yZD5Qcm9mZXNzaW9uYWwtUGF0aWVudCBSZWxhdGlvbnM8L2tl
eXdvcmQ+PGtleXdvcmQ+KlJhY2lhbCBHcm91cHMvcHN5Y2hvbG9neTwva2V5d29yZD48a2V5d29y
ZD5Dcm9zcy1jdWx0dXJhbCBjb21tdW5pY2F0aW9uPC9rZXl3b3JkPjxrZXl3b3JkPkN1bHR1cmFs
IHBzeWNoaWF0cnk8L2tleXdvcmQ+PGtleXdvcmQ+TWVkaWNhbCBjb21tdW5pY2F0aW9uPC9rZXl3
b3JkPjxrZXl3b3JkPlN5c3RlbWF0aWMgcmV2aWV3PC9rZXl3b3JkPjxrZXl3b3JkPlRyZWF0bWVu
dCBlbmdhZ2VtZW50PC9rZXl3b3JkPjwva2V5d29yZHM+PGRhdGVzPjx5ZWFyPjIwMTY8L3llYXI+
PHB1Yi1kYXRlcz48ZGF0ZT5GZWI8L2RhdGU+PC9wdWItZGF0ZXM+PC9kYXRlcz48aXNibj4wNzM4
LTM5OTEgKFByaW50KSYjeEQ7MDczOC0zOTkxPC9pc2JuPjxhY2Nlc3Npb24tbnVtPjI2MzY1NDM2
PC9hY2Nlc3Npb24tbnVtPjx1cmxzPjwvdXJscz48Y3VzdG9tMj5QTUM0NzMzNDE2PC9jdXN0b20y
PjxjdXN0b202Pk5JSE1TNzIyNTg1PC9jdXN0b202PjxlbGVjdHJvbmljLXJlc291cmNlLW51bT4x
MC4xMDE2L2oucGVjLjIwMTUuMDkuMDAyPC9lbGVjdHJvbmljLXJlc291cmNlLW51bT48cmVtb3Rl
LWRhdGFiYXNlLXByb3ZpZGVyPk5MTTwvcmVtb3RlLWRhdGFiYXNlLXByb3ZpZGVyPjxsYW5ndWFn
ZT5lbmc8L2xhbmd1YWdlPjwvcmVjb3JkPjwvQ2l0ZT48Q2l0ZT48QXV0aG9yPkthcGFkaWE8L0F1
dGhvcj48WWVhcj4yMDE3PC9ZZWFyPjxSZWNOdW0+MTA8L1JlY051bT48cmVjb3JkPjxyZWMtbnVt
YmVyPjEwPC9yZWMtbnVtYmVyPjxmb3JlaWduLWtleXM+PGtleSBhcHA9IkVOIiBkYi1pZD0iNWRz
dnh0djJ2YTUweHZlcnMwOHZmejJ4OXhmdmY1ZnJzd2U1IiB0aW1lc3RhbXA9IjE3NDQxNTkyMjki
PjEwPC9rZXk+PC9mb3JlaWduLWtleXM+PHJlZi10eXBlIG5hbWU9IkpvdXJuYWwgQXJ0aWNsZSI+
MTc8L3JlZi10eXBlPjxjb250cmlidXRvcnM+PGF1dGhvcnM+PGF1dGhvcj5LYXBhZGlhLCBELjwv
YXV0aG9yPjxhdXRob3I+QnJvb2tzLCBILiBMLjwvYXV0aG9yPjxhdXRob3I+TmF6cm9vLCBKLjwv
YXV0aG9yPjxhdXRob3I+VHJhbm1lciwgTS48L2F1dGhvcj48L2F1dGhvcnM+PC9jb250cmlidXRv
cnM+PGF1dGgtYWRkcmVzcz5UaGUgQ2F0aGllIE1hcnNoIEluc3RpdHV0ZSBmb3IgU29jaWFsIFJl
c2VhcmNoIChDTUlTVCksIFRoZSBVbml2ZXJzaXR5IG9mIE1hbmNoZXN0ZXIsIE1hbmNoZXN0ZXIs
IFVLLiYjeEQ7U2Nob29sIG9mIE51cnNpbmcsIE1pZHdpZmVyeSBhbmQgU29jaWFsIFdvcmssIFRo
ZSBVbml2ZXJzaXR5IG9mIE1hbmNoZXN0ZXIsIE1hbmNoZXN0ZXIsIFVLLjwvYXV0aC1hZGRyZXNz
Pjx0aXRsZXM+PHRpdGxlPlBha2lzdGFuaSB3b21lbiZhcG9zO3MgdXNlIG9mIG1lbnRhbCBoZWFs
dGggc2VydmljZXMgYW5kIHRoZSByb2xlIG9mIHNvY2lhbCBuZXR3b3JrczogYSBzeXN0ZW1hdGlj
IHJldmlldyBvZiBxdWFudGl0YXRpdmUgYW5kIHF1YWxpdGF0aXZlIHJlc2VhcmNoPC90aXRsZT48
c2Vjb25kYXJ5LXRpdGxlPkhlYWx0aCBTb2MgQ2FyZSBDb21tdW5pdHk8L3NlY29uZGFyeS10aXRs
ZT48L3RpdGxlcz48cGVyaW9kaWNhbD48ZnVsbC10aXRsZT5IZWFsdGggU29jIENhcmUgQ29tbXVu
aXR5PC9mdWxsLXRpdGxlPjwvcGVyaW9kaWNhbD48cGFnZXM+MTMwNC0xMzE3PC9wYWdlcz48dm9s
dW1lPjI1PC92b2x1bWU+PG51bWJlcj40PC9udW1iZXI+PGVkaXRpb24+MjAxNS8xMS8yNjwvZWRp
dGlvbj48a2V5d29yZHM+PGtleXdvcmQ+QWRhcHRhdGlvbiwgUHN5Y2hvbG9naWNhbDwva2V5d29y
ZD48a2V5d29yZD5GZW1hbGU8L2tleXdvcmQ+PGtleXdvcmQ+R2VuZXJhbCBQcmFjdGljZS9zdGF0
aXN0aWNzICZhbXA7IG51bWVyaWNhbCBkYXRhPC9rZXl3b3JkPjxrZXl3b3JkPkh1bWFuczwva2V5
d29yZD48a2V5d29yZD5MYW5ndWFnZTwva2V5d29yZD48a2V5d29yZD5NZW50YWwgSGVhbHRoIFNl
cnZpY2VzLypzdGF0aXN0aWNzICZhbXA7IG51bWVyaWNhbCBkYXRhPC9rZXl3b3JkPjxrZXl3b3Jk
PlBha2lzdGFuL2V0aG5vbG9neTwva2V5d29yZD48a2V5d29yZD5Tb2NpYWwgU3RpZ21hPC9rZXl3
b3JkPjxrZXl3b3JkPipTb2NpYWwgU3VwcG9ydDwva2V5d29yZD48a2V5d29yZD5TcGVjaWFsaXph
dGlvbi9zdGF0aXN0aWNzICZhbXA7IG51bWVyaWNhbCBkYXRhPC9rZXl3b3JkPjxrZXl3b3JkPlVu
aXRlZCBLaW5nZG9tL2VwaWRlbWlvbG9neTwva2V5d29yZD48a2V5d29yZD5Xb21lbiZhcG9zO3Mg
SGVhbHRoPC9rZXl3b3JkPjxrZXl3b3JkPlBha2lzdGFuaTwva2V5d29yZD48a2V5d29yZD5ldGhu
aWMgbWlub3JpdGllczwva2V5d29yZD48a2V5d29yZD5tZW50YWwgaGVhbHRoIHNlcnZpY2VzPC9r
ZXl3b3JkPjxrZXl3b3JkPnNvY2lhbCBzdXBwb3J0PC9rZXl3b3JkPjxrZXl3b3JkPnN0aWdtYTwv
a2V5d29yZD48L2tleXdvcmRzPjxkYXRlcz48eWVhcj4yMDE3PC95ZWFyPjxwdWItZGF0ZXM+PGRh
dGU+SnVsPC9kYXRlPjwvcHViLWRhdGVzPjwvZGF0ZXM+PGlzYm4+MDk2Ni0wNDEwIChQcmludCkm
I3hEOzA5NjYtMDQxMDwvaXNibj48YWNjZXNzaW9uLW51bT4yNjU5MjQ4NzwvYWNjZXNzaW9uLW51
bT48dXJscz48L3VybHM+PGN1c3RvbTI+UE1DNjg0OTUzNjwvY3VzdG9tMj48ZWxlY3Ryb25pYy1y
ZXNvdXJjZS1udW0+MTAuMTExMS9oc2MuMTIzMDU8L2VsZWN0cm9uaWMtcmVzb3VyY2UtbnVtPjxy
ZW1vdGUtZGF0YWJhc2UtcHJvdmlkZXI+TkxNPC9yZW1vdGUtZGF0YWJhc2UtcHJvdmlkZXI+PGxh
bmd1YWdlPmVuZzwvbGFuZ3VhZ2U+PC9yZWNvcmQ+PC9DaXRlPjwvRW5kTm90ZT4A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1, 13, 15, 25</w:t>
      </w:r>
      <w:r w:rsidR="003D2FA5">
        <w:rPr>
          <w:rFonts w:ascii="Arial" w:hAnsi="Arial" w:cs="Arial"/>
          <w:sz w:val="20"/>
          <w:szCs w:val="20"/>
        </w:rPr>
        <w:fldChar w:fldCharType="end"/>
      </w:r>
      <w:r w:rsidRPr="00366D48">
        <w:rPr>
          <w:rFonts w:ascii="Arial" w:hAnsi="Arial" w:cs="Arial"/>
          <w:sz w:val="20"/>
          <w:szCs w:val="20"/>
        </w:rPr>
        <w:t xml:space="preserve"> or have negative ramifications on work, social status or legal issues (such as immigration or police, social justice department involvement).</w:t>
      </w:r>
      <w:r w:rsidR="003D2FA5">
        <w:rPr>
          <w:rFonts w:ascii="Arial" w:hAnsi="Arial" w:cs="Arial"/>
          <w:sz w:val="20"/>
          <w:szCs w:val="20"/>
        </w:rPr>
        <w:fldChar w:fldCharType="begin">
          <w:fldData xml:space="preserve">PEVuZE5vdGU+PENpdGU+PEF1dGhvcj5BZ2dhcndhbDwvQXV0aG9yPjxZZWFyPjIwMTY8L1llYXI+
PFJlY051bT45PC9SZWNOdW0+PERpc3BsYXlUZXh0PjxzdHlsZSBmYWNlPSJzdXBlcnNjcmlwdCI+
OCwgMTM8L3N0eWxlPjwvRGlzcGxheVRleHQ+PHJlY29yZD48cmVjLW51bWJlcj45PC9yZWMtbnVt
YmVyPjxmb3JlaWduLWtleXM+PGtleSBhcHA9IkVOIiBkYi1pZD0iNWRzdnh0djJ2YTUweHZlcnMw
OHZmejJ4OXhmdmY1ZnJzd2U1IiB0aW1lc3RhbXA9IjE3NDQxNTkyMDUiPjk8L2tleT48L2ZvcmVp
Z24ta2V5cz48cmVmLXR5cGUgbmFtZT0iSm91cm5hbCBBcnRpY2xlIj4xNzwvcmVmLXR5cGU+PGNv
bnRyaWJ1dG9ycz48YXV0aG9ycz48YXV0aG9yPkFnZ2Fyd2FsLCBOLiBLLjwvYXV0aG9yPjxhdXRo
b3I+UGllaCwgTS4gQy48L2F1dGhvcj48YXV0aG9yPkRpeG9uLCBMLjwvYXV0aG9yPjxhdXRob3I+
R3Vhcm5hY2NpYSwgUC48L2F1dGhvcj48YXV0aG9yPkFsZWdyw61hLCBNLjwvYXV0aG9yPjxhdXRo
b3I+TGV3aXMtRmVybsOhbmRleiwgUi48L2F1dGhvcj48L2F1dGhvcnM+PC9jb250cmlidXRvcnM+
PGF1dGgtYWRkcmVzcz5Db2x1bWJpYSBVbml2ZXJzaXR5IERlcGFydG1lbnQgb2YgUHN5Y2hpYXRy
eSBhbmQgVGhlIENlbnRlciBvZiBFeGNlbGxlbmNlIGZvciBDdWx0dXJhbCBDb21wZXRlbmNlIGF0
IFRoZSBOZXcgWW9yayBTdGF0ZSBQc3ljaGlhdHJpYyBJbnN0aXR1dGUsIE5ldyBZb3JrLCBVU0Eu
IEVsZWN0cm9uaWMgYWRkcmVzczogYWdnYXJ3YUBueXNwaS5jb2x1bWJpYS5lZHUuJiN4RDtDb2x1
bWJpYSBVbml2ZXJzaXR5IENvbGxlZ2Ugb2YgUGh5c2ljaWFucyBhbmQgU3VyZ2VvbnMsIE5ldyBZ
b3JrLCBVU0EuJiN4RDtDb2x1bWJpYSBVbml2ZXJzaXR5IERlcGFydG1lbnQgb2YgUHN5Y2hpYXRy
eSBhbmQgVGhlIE5ldyBZb3JrIFN0YXRlIFBzeWNoaWF0cmljIEluc3RpdHV0ZSwgTmV3IFlvcmss
IFVTQS4mI3hEO0luc3RpdHV0ZSBmb3IgSGVhbHRoLiBIZWFsdGggQ2FyZSBQb2xpY3kgJmFtcDsg
QWdpbmcgUmVzZWFyY2guIFJ1dGdlcnMsVGhlIFN0YXRlIFVuaXZlcnNpdHkgb2YgTmV3IEplcnNl
eSwgTmV3IEJydW5zd2ljaywgVVNBLiYjeEQ7Q2VudGVyIGZvciBNdWx0aWN1bHR1cmFsIE1lbnRh
bCBIZWFsdGggUmVzZWFyY2ggYW5kIEhhcnZhcmQgTWVkaWNhbCBTY2hvb2wsIFNvbWVydmlsbGUs
IFVTQS4mI3hEO0NvbHVtYmlhIFVuaXZlcnNpdHkgRGVwYXJ0bWVudCBvZiBQc3ljaGlhdHJ5IGFu
ZCBUaGUgQ2VudGVyIG9mIEV4Y2VsbGVuY2UgZm9yIEN1bHR1cmFsIENvbXBldGVuY2UgYXQgVGhl
IE5ldyBZb3JrIFN0YXRlIFBzeWNoaWF0cmljIEluc3RpdHV0ZSwgTmV3IFlvcmssIFVTQS48L2F1
dGgtYWRkcmVzcz48dGl0bGVzPjx0aXRsZT5DbGluaWNpYW4gZGVzY3JpcHRpb25zIG9mIGNvbW11
bmljYXRpb24gc3RyYXRlZ2llcyB0byBpbXByb3ZlIHRyZWF0bWVudCBlbmdhZ2VtZW50IGJ5IHJh
Y2lhbC9ldGhuaWMgbWlub3JpdGllcyBpbiBtZW50YWwgaGVhbHRoIHNlcnZpY2VzOiBBIHN5c3Rl
bWF0aWMgcmV2aWV3PC90aXRsZT48c2Vjb25kYXJ5LXRpdGxlPlBhdGllbnQgRWR1YyBDb3Vuczwv
c2Vjb25kYXJ5LXRpdGxlPjwvdGl0bGVzPjxwZXJpb2RpY2FsPjxmdWxsLXRpdGxlPlBhdGllbnQg
RWR1YyBDb3VuczwvZnVsbC10aXRsZT48L3BlcmlvZGljYWw+PHBhZ2VzPjE5OC0yMDk8L3BhZ2Vz
Pjx2b2x1bWU+OTk8L3ZvbHVtZT48bnVtYmVyPjI8L251bWJlcj48ZWRpdGlvbj4yMDE1LzA5LzE1
PC9lZGl0aW9uPjxrZXl3b3Jkcz48a2V5d29yZD5BZG9sZXNjZW50PC9rZXl3b3JkPjxrZXl3b3Jk
PkFkdWx0PC9rZXl3b3JkPjxrZXl3b3JkPkFnZWQ8L2tleXdvcmQ+PGtleXdvcmQ+KkNvbW11bmlj
YXRpb248L2tleXdvcmQ+PGtleXdvcmQ+KkNvbnRpbnVpdHkgb2YgUGF0aWVudCBDYXJlPC9rZXl3
b3JkPjxrZXl3b3JkPkN1bHR1cmFsIENvbXBldGVuY3k8L2tleXdvcmQ+PGtleXdvcmQ+Q3VsdHVy
YWwgRGl2ZXJzaXR5PC9rZXl3b3JkPjxrZXl3b3JkPipFdGhuaWNpdHkvcHN5Y2hvbG9neTwva2V5
d29yZD48a2V5d29yZD5GZW1hbGU8L2tleXdvcmQ+PGtleXdvcmQ+SHVtYW5zPC9rZXl3b3JkPjxr
ZXl3b3JkPk1hbGU8L2tleXdvcmQ+PGtleXdvcmQ+TWVudGFsIERpc29yZGVycy8qZXRobm9sb2d5
Lyp0aGVyYXB5PC9rZXl3b3JkPjxrZXl3b3JkPlBhdGllbnQgQWNjZXB0YW5jZSBvZiBIZWFsdGgg
Q2FyZS8qZXRobm9sb2d5PC9rZXl3b3JkPjxrZXl3b3JkPlByb2Zlc3Npb25hbC1QYXRpZW50IFJl
bGF0aW9uczwva2V5d29yZD48a2V5d29yZD4qUmFjaWFsIEdyb3Vwcy9wc3ljaG9sb2d5PC9rZXl3
b3JkPjxrZXl3b3JkPkNyb3NzLWN1bHR1cmFsIGNvbW11bmljYXRpb248L2tleXdvcmQ+PGtleXdv
cmQ+Q3VsdHVyYWwgcHN5Y2hpYXRyeTwva2V5d29yZD48a2V5d29yZD5NZWRpY2FsIGNvbW11bmlj
YXRpb248L2tleXdvcmQ+PGtleXdvcmQ+U3lzdGVtYXRpYyByZXZpZXc8L2tleXdvcmQ+PGtleXdv
cmQ+VHJlYXRtZW50IGVuZ2FnZW1lbnQ8L2tleXdvcmQ+PC9rZXl3b3Jkcz48ZGF0ZXM+PHllYXI+
MjAxNjwveWVhcj48cHViLWRhdGVzPjxkYXRlPkZlYjwvZGF0ZT48L3B1Yi1kYXRlcz48L2RhdGVz
Pjxpc2JuPjA3MzgtMzk5MSAoUHJpbnQpJiN4RDswNzM4LTM5OTE8L2lzYm4+PGFjY2Vzc2lvbi1u
dW0+MjYzNjU0MzY8L2FjY2Vzc2lvbi1udW0+PHVybHM+PC91cmxzPjxjdXN0b20yPlBNQzQ3MzM0
MTY8L2N1c3RvbTI+PGN1c3RvbTY+TklITVM3MjI1ODU8L2N1c3RvbTY+PGVsZWN0cm9uaWMtcmVz
b3VyY2UtbnVtPjEwLjEwMTYvai5wZWMuMjAxNS4wOS4wMDI8L2VsZWN0cm9uaWMtcmVzb3VyY2Ut
bnVtPjxyZW1vdGUtZGF0YWJhc2UtcHJvdmlkZXI+TkxNPC9yZW1vdGUtZGF0YWJhc2UtcHJvdmlk
ZXI+PGxhbmd1YWdlPmVuZzwvbGFuZ3VhZ2U+PC9yZWNvcmQ+PC9DaXRlPjxDaXRlPjxBdXRob3I+
UmFkaGFtb255PC9BdXRob3I+PFllYXI+MjAyMzwvWWVhcj48UmVjTnVtPjY8L1JlY051bT48cmVj
b3JkPjxyZWMtbnVtYmVyPjY8L3JlYy1udW1iZXI+PGZvcmVpZ24ta2V5cz48a2V5IGFwcD0iRU4i
IGRiLWlkPSI1ZHN2eHR2MnZhNTB4dmVyczA4dmZ6Mng5eGZ2ZjVmcnN3ZTUiIHRpbWVzdGFtcD0i
MTc0NDA4Mzc5MiI+Njwva2V5PjwvZm9yZWlnbi1rZXlzPjxyZWYtdHlwZSBuYW1lPSJKb3VybmFs
IEFydGljbGUiPjE3PC9yZWYtdHlwZT48Y29udHJpYnV0b3JzPjxhdXRob3JzPjxhdXRob3I+UmFk
aGFtb255LCBSLjwvYXV0aG9yPjxhdXRob3I+Q3Jvc3MsIFcuIE0uPC9hdXRob3I+PGF1dGhvcj5U
b3duc2luLCBMLjwvYXV0aG9yPjxhdXRob3I+QmFuaWssIEIuPC9hdXRob3I+PC9hdXRob3JzPjwv
Y29udHJpYnV0b3JzPjxhdXRoLWFkZHJlc3M+SW5zdGl0dXRlIG9mIEhlYWx0aCBhbmQgV2VsbGJl
aW5nLCBGZWRlcmF0aW9uIFVuaXZlcnNpdHksIEJlcndpY2ssIEF1c3RyYWxpYS4mI3hEO0ZlZGVy
YXRpb24gVW5pdmVyc2l0eSwgQmVyd2ljaywgQXVzdHJhbGlhLiYjeEQ7VG9ycmVucyBVbml2ZXJz
aXR5LCBBZGVsYWlkZSwgU291dGggQXVzdHJhbGlhLiYjeEQ7TWFubmEgSW5zdGl0dXRlLCBSZWdp
b25hbCBBdXN0cmFsaWEgTWVudGFsIEhlYWx0aCBSZXNlYXJjaCBhbmQgVHJhaW5pbmcgSW5zdGl0
dXRlLCBBIHByb2plY3Qgb2YgUmVnaW9uYWwgVW5pdmVyc2l0eSBOZXR3b3JrIChSVU4pLCBsZWQg
YnkgdGhlIFVuaXZlcnNpdHkgb2YgTmV3IEVuZ2xhbmQsIEFybWlkYWxlLCBOU1csIEF1c3RyYWxp
YS48L2F1dGgtYWRkcmVzcz48dGl0bGVzPjx0aXRsZT5QZXJzcGVjdGl2ZXMgb2YgY3VsdHVyYWxs
eSBhbmQgbGluZ3Vpc3RpY2FsbHkgZGl2ZXJzZSAoQ0FMRCkgY29tbXVuaXR5IG1lbWJlcnMgcmVn
YXJkaW5nIG1lbnRhbCBoZWFsdGggc2VydmljZXM6IEEgcXVhbGl0YXRpdmUgYW5hbHlzaXM8L3Rp
dGxlPjxzZWNvbmRhcnktdGl0bGU+SiBQc3ljaGlhdHIgTWVudCBIZWFsdGggTnVyczwvc2Vjb25k
YXJ5LXRpdGxlPjwvdGl0bGVzPjxwZXJpb2RpY2FsPjxmdWxsLXRpdGxlPkogUHN5Y2hpYXRyIE1l
bnQgSGVhbHRoIE51cnM8L2Z1bGwtdGl0bGU+PC9wZXJpb2RpY2FsPjxwYWdlcz44NTAtODY0PC9w
YWdlcz48dm9sdW1lPjMwPC92b2x1bWU+PG51bWJlcj40PC9udW1iZXI+PGVkaXRpb24+MjAyMy8w
My8yMzwvZWRpdGlvbj48a2V5d29yZHM+PGtleXdvcmQ+SHVtYW5zPC9rZXl3b3JkPjxrZXl3b3Jk
PkF1c3RyYWxpYTwva2V5d29yZD48a2V5d29yZD4qSGVhbHRoIFNlcnZpY2VzIEFjY2Vzc2liaWxp
dHk8L2tleXdvcmQ+PGtleXdvcmQ+Q3VsdHVyYWwgRGl2ZXJzaXR5PC9rZXl3b3JkPjxrZXl3b3Jk
PipNZW50YWwgSGVhbHRoIFNlcnZpY2VzPC9rZXl3b3JkPjxrZXl3b3JkPkhlYWx0aCBQZXJzb25u
ZWw8L2tleXdvcmQ+PGtleXdvcmQ+Q0FMRCBjb21tdW5pdHkgaW4gVmljdG9yaWE8L2tleXdvcmQ+
PGtleXdvcmQ+bWVudGFsIGhlYWx0aCBpc3N1ZXM8L2tleXdvcmQ+PGtleXdvcmQ+dW5kZXJzdGFu
ZGluZyBhbmQgZXhwZXJpZW5jZXMgb2YgbWVudGFsIGhlYWx0aCBzZXJ2aWNlczwva2V5d29yZD48
L2tleXdvcmRzPjxkYXRlcz48eWVhcj4yMDIzPC95ZWFyPjxwdWItZGF0ZXM+PGRhdGU+QXVnPC9k
YXRlPjwvcHViLWRhdGVzPjwvZGF0ZXM+PGlzYm4+MTM2NS0yODUwIChFbGVjdHJvbmljKSYjeEQ7
MTM1MS0wMTI2IChMaW5raW5nKTwvaXNibj48YWNjZXNzaW9uLW51bT4zNjk0NzEwMDwvYWNjZXNz
aW9uLW51bT48dXJscz48cmVsYXRlZC11cmxzPjx1cmw+aHR0cHM6Ly93d3cubmNiaS5ubG0ubmlo
Lmdvdi9wdWJtZWQvMzY5NDcxMDA8L3VybD48L3JlbGF0ZWQtdXJscz48L3VybHM+PGVsZWN0cm9u
aWMtcmVzb3VyY2UtbnVtPjEwLjExMTEvanBtLjEyOTE5PC9lbGVjdHJvbmljLXJlc291cmNlLW51
bT48L3JlY29yZD48L0NpdGU+PC9FbmROb3RlPn==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BZ2dhcndhbDwvQXV0aG9yPjxZZWFyPjIwMTY8L1llYXI+
PFJlY051bT45PC9SZWNOdW0+PERpc3BsYXlUZXh0PjxzdHlsZSBmYWNlPSJzdXBlcnNjcmlwdCI+
OCwgMTM8L3N0eWxlPjwvRGlzcGxheVRleHQ+PHJlY29yZD48cmVjLW51bWJlcj45PC9yZWMtbnVt
YmVyPjxmb3JlaWduLWtleXM+PGtleSBhcHA9IkVOIiBkYi1pZD0iNWRzdnh0djJ2YTUweHZlcnMw
OHZmejJ4OXhmdmY1ZnJzd2U1IiB0aW1lc3RhbXA9IjE3NDQxNTkyMDUiPjk8L2tleT48L2ZvcmVp
Z24ta2V5cz48cmVmLXR5cGUgbmFtZT0iSm91cm5hbCBBcnRpY2xlIj4xNzwvcmVmLXR5cGU+PGNv
bnRyaWJ1dG9ycz48YXV0aG9ycz48YXV0aG9yPkFnZ2Fyd2FsLCBOLiBLLjwvYXV0aG9yPjxhdXRo
b3I+UGllaCwgTS4gQy48L2F1dGhvcj48YXV0aG9yPkRpeG9uLCBMLjwvYXV0aG9yPjxhdXRob3I+
R3Vhcm5hY2NpYSwgUC48L2F1dGhvcj48YXV0aG9yPkFsZWdyw61hLCBNLjwvYXV0aG9yPjxhdXRo
b3I+TGV3aXMtRmVybsOhbmRleiwgUi48L2F1dGhvcj48L2F1dGhvcnM+PC9jb250cmlidXRvcnM+
PGF1dGgtYWRkcmVzcz5Db2x1bWJpYSBVbml2ZXJzaXR5IERlcGFydG1lbnQgb2YgUHN5Y2hpYXRy
eSBhbmQgVGhlIENlbnRlciBvZiBFeGNlbGxlbmNlIGZvciBDdWx0dXJhbCBDb21wZXRlbmNlIGF0
IFRoZSBOZXcgWW9yayBTdGF0ZSBQc3ljaGlhdHJpYyBJbnN0aXR1dGUsIE5ldyBZb3JrLCBVU0Eu
IEVsZWN0cm9uaWMgYWRkcmVzczogYWdnYXJ3YUBueXNwaS5jb2x1bWJpYS5lZHUuJiN4RDtDb2x1
bWJpYSBVbml2ZXJzaXR5IENvbGxlZ2Ugb2YgUGh5c2ljaWFucyBhbmQgU3VyZ2VvbnMsIE5ldyBZ
b3JrLCBVU0EuJiN4RDtDb2x1bWJpYSBVbml2ZXJzaXR5IERlcGFydG1lbnQgb2YgUHN5Y2hpYXRy
eSBhbmQgVGhlIE5ldyBZb3JrIFN0YXRlIFBzeWNoaWF0cmljIEluc3RpdHV0ZSwgTmV3IFlvcmss
IFVTQS4mI3hEO0luc3RpdHV0ZSBmb3IgSGVhbHRoLiBIZWFsdGggQ2FyZSBQb2xpY3kgJmFtcDsg
QWdpbmcgUmVzZWFyY2guIFJ1dGdlcnMsVGhlIFN0YXRlIFVuaXZlcnNpdHkgb2YgTmV3IEplcnNl
eSwgTmV3IEJydW5zd2ljaywgVVNBLiYjeEQ7Q2VudGVyIGZvciBNdWx0aWN1bHR1cmFsIE1lbnRh
bCBIZWFsdGggUmVzZWFyY2ggYW5kIEhhcnZhcmQgTWVkaWNhbCBTY2hvb2wsIFNvbWVydmlsbGUs
IFVTQS4mI3hEO0NvbHVtYmlhIFVuaXZlcnNpdHkgRGVwYXJ0bWVudCBvZiBQc3ljaGlhdHJ5IGFu
ZCBUaGUgQ2VudGVyIG9mIEV4Y2VsbGVuY2UgZm9yIEN1bHR1cmFsIENvbXBldGVuY2UgYXQgVGhl
IE5ldyBZb3JrIFN0YXRlIFBzeWNoaWF0cmljIEluc3RpdHV0ZSwgTmV3IFlvcmssIFVTQS48L2F1
dGgtYWRkcmVzcz48dGl0bGVzPjx0aXRsZT5DbGluaWNpYW4gZGVzY3JpcHRpb25zIG9mIGNvbW11
bmljYXRpb24gc3RyYXRlZ2llcyB0byBpbXByb3ZlIHRyZWF0bWVudCBlbmdhZ2VtZW50IGJ5IHJh
Y2lhbC9ldGhuaWMgbWlub3JpdGllcyBpbiBtZW50YWwgaGVhbHRoIHNlcnZpY2VzOiBBIHN5c3Rl
bWF0aWMgcmV2aWV3PC90aXRsZT48c2Vjb25kYXJ5LXRpdGxlPlBhdGllbnQgRWR1YyBDb3Vuczwv
c2Vjb25kYXJ5LXRpdGxlPjwvdGl0bGVzPjxwZXJpb2RpY2FsPjxmdWxsLXRpdGxlPlBhdGllbnQg
RWR1YyBDb3VuczwvZnVsbC10aXRsZT48L3BlcmlvZGljYWw+PHBhZ2VzPjE5OC0yMDk8L3BhZ2Vz
Pjx2b2x1bWU+OTk8L3ZvbHVtZT48bnVtYmVyPjI8L251bWJlcj48ZWRpdGlvbj4yMDE1LzA5LzE1
PC9lZGl0aW9uPjxrZXl3b3Jkcz48a2V5d29yZD5BZG9sZXNjZW50PC9rZXl3b3JkPjxrZXl3b3Jk
PkFkdWx0PC9rZXl3b3JkPjxrZXl3b3JkPkFnZWQ8L2tleXdvcmQ+PGtleXdvcmQ+KkNvbW11bmlj
YXRpb248L2tleXdvcmQ+PGtleXdvcmQ+KkNvbnRpbnVpdHkgb2YgUGF0aWVudCBDYXJlPC9rZXl3
b3JkPjxrZXl3b3JkPkN1bHR1cmFsIENvbXBldGVuY3k8L2tleXdvcmQ+PGtleXdvcmQ+Q3VsdHVy
YWwgRGl2ZXJzaXR5PC9rZXl3b3JkPjxrZXl3b3JkPipFdGhuaWNpdHkvcHN5Y2hvbG9neTwva2V5
d29yZD48a2V5d29yZD5GZW1hbGU8L2tleXdvcmQ+PGtleXdvcmQ+SHVtYW5zPC9rZXl3b3JkPjxr
ZXl3b3JkPk1hbGU8L2tleXdvcmQ+PGtleXdvcmQ+TWVudGFsIERpc29yZGVycy8qZXRobm9sb2d5
Lyp0aGVyYXB5PC9rZXl3b3JkPjxrZXl3b3JkPlBhdGllbnQgQWNjZXB0YW5jZSBvZiBIZWFsdGgg
Q2FyZS8qZXRobm9sb2d5PC9rZXl3b3JkPjxrZXl3b3JkPlByb2Zlc3Npb25hbC1QYXRpZW50IFJl
bGF0aW9uczwva2V5d29yZD48a2V5d29yZD4qUmFjaWFsIEdyb3Vwcy9wc3ljaG9sb2d5PC9rZXl3
b3JkPjxrZXl3b3JkPkNyb3NzLWN1bHR1cmFsIGNvbW11bmljYXRpb248L2tleXdvcmQ+PGtleXdv
cmQ+Q3VsdHVyYWwgcHN5Y2hpYXRyeTwva2V5d29yZD48a2V5d29yZD5NZWRpY2FsIGNvbW11bmlj
YXRpb248L2tleXdvcmQ+PGtleXdvcmQ+U3lzdGVtYXRpYyByZXZpZXc8L2tleXdvcmQ+PGtleXdv
cmQ+VHJlYXRtZW50IGVuZ2FnZW1lbnQ8L2tleXdvcmQ+PC9rZXl3b3Jkcz48ZGF0ZXM+PHllYXI+
MjAxNjwveWVhcj48cHViLWRhdGVzPjxkYXRlPkZlYjwvZGF0ZT48L3B1Yi1kYXRlcz48L2RhdGVz
Pjxpc2JuPjA3MzgtMzk5MSAoUHJpbnQpJiN4RDswNzM4LTM5OTE8L2lzYm4+PGFjY2Vzc2lvbi1u
dW0+MjYzNjU0MzY8L2FjY2Vzc2lvbi1udW0+PHVybHM+PC91cmxzPjxjdXN0b20yPlBNQzQ3MzM0
MTY8L2N1c3RvbTI+PGN1c3RvbTY+TklITVM3MjI1ODU8L2N1c3RvbTY+PGVsZWN0cm9uaWMtcmVz
b3VyY2UtbnVtPjEwLjEwMTYvai5wZWMuMjAxNS4wOS4wMDI8L2VsZWN0cm9uaWMtcmVzb3VyY2Ut
bnVtPjxyZW1vdGUtZGF0YWJhc2UtcHJvdmlkZXI+TkxNPC9yZW1vdGUtZGF0YWJhc2UtcHJvdmlk
ZXI+PGxhbmd1YWdlPmVuZzwvbGFuZ3VhZ2U+PC9yZWNvcmQ+PC9DaXRlPjxDaXRlPjxBdXRob3I+
UmFkaGFtb255PC9BdXRob3I+PFllYXI+MjAyMzwvWWVhcj48UmVjTnVtPjY8L1JlY051bT48cmVj
b3JkPjxyZWMtbnVtYmVyPjY8L3JlYy1udW1iZXI+PGZvcmVpZ24ta2V5cz48a2V5IGFwcD0iRU4i
IGRiLWlkPSI1ZHN2eHR2MnZhNTB4dmVyczA4dmZ6Mng5eGZ2ZjVmcnN3ZTUiIHRpbWVzdGFtcD0i
MTc0NDA4Mzc5MiI+Njwva2V5PjwvZm9yZWlnbi1rZXlzPjxyZWYtdHlwZSBuYW1lPSJKb3VybmFs
IEFydGljbGUiPjE3PC9yZWYtdHlwZT48Y29udHJpYnV0b3JzPjxhdXRob3JzPjxhdXRob3I+UmFk
aGFtb255LCBSLjwvYXV0aG9yPjxhdXRob3I+Q3Jvc3MsIFcuIE0uPC9hdXRob3I+PGF1dGhvcj5U
b3duc2luLCBMLjwvYXV0aG9yPjxhdXRob3I+QmFuaWssIEIuPC9hdXRob3I+PC9hdXRob3JzPjwv
Y29udHJpYnV0b3JzPjxhdXRoLWFkZHJlc3M+SW5zdGl0dXRlIG9mIEhlYWx0aCBhbmQgV2VsbGJl
aW5nLCBGZWRlcmF0aW9uIFVuaXZlcnNpdHksIEJlcndpY2ssIEF1c3RyYWxpYS4mI3hEO0ZlZGVy
YXRpb24gVW5pdmVyc2l0eSwgQmVyd2ljaywgQXVzdHJhbGlhLiYjeEQ7VG9ycmVucyBVbml2ZXJz
aXR5LCBBZGVsYWlkZSwgU291dGggQXVzdHJhbGlhLiYjeEQ7TWFubmEgSW5zdGl0dXRlLCBSZWdp
b25hbCBBdXN0cmFsaWEgTWVudGFsIEhlYWx0aCBSZXNlYXJjaCBhbmQgVHJhaW5pbmcgSW5zdGl0
dXRlLCBBIHByb2plY3Qgb2YgUmVnaW9uYWwgVW5pdmVyc2l0eSBOZXR3b3JrIChSVU4pLCBsZWQg
YnkgdGhlIFVuaXZlcnNpdHkgb2YgTmV3IEVuZ2xhbmQsIEFybWlkYWxlLCBOU1csIEF1c3RyYWxp
YS48L2F1dGgtYWRkcmVzcz48dGl0bGVzPjx0aXRsZT5QZXJzcGVjdGl2ZXMgb2YgY3VsdHVyYWxs
eSBhbmQgbGluZ3Vpc3RpY2FsbHkgZGl2ZXJzZSAoQ0FMRCkgY29tbXVuaXR5IG1lbWJlcnMgcmVn
YXJkaW5nIG1lbnRhbCBoZWFsdGggc2VydmljZXM6IEEgcXVhbGl0YXRpdmUgYW5hbHlzaXM8L3Rp
dGxlPjxzZWNvbmRhcnktdGl0bGU+SiBQc3ljaGlhdHIgTWVudCBIZWFsdGggTnVyczwvc2Vjb25k
YXJ5LXRpdGxlPjwvdGl0bGVzPjxwZXJpb2RpY2FsPjxmdWxsLXRpdGxlPkogUHN5Y2hpYXRyIE1l
bnQgSGVhbHRoIE51cnM8L2Z1bGwtdGl0bGU+PC9wZXJpb2RpY2FsPjxwYWdlcz44NTAtODY0PC9w
YWdlcz48dm9sdW1lPjMwPC92b2x1bWU+PG51bWJlcj40PC9udW1iZXI+PGVkaXRpb24+MjAyMy8w
My8yMzwvZWRpdGlvbj48a2V5d29yZHM+PGtleXdvcmQ+SHVtYW5zPC9rZXl3b3JkPjxrZXl3b3Jk
PkF1c3RyYWxpYTwva2V5d29yZD48a2V5d29yZD4qSGVhbHRoIFNlcnZpY2VzIEFjY2Vzc2liaWxp
dHk8L2tleXdvcmQ+PGtleXdvcmQ+Q3VsdHVyYWwgRGl2ZXJzaXR5PC9rZXl3b3JkPjxrZXl3b3Jk
PipNZW50YWwgSGVhbHRoIFNlcnZpY2VzPC9rZXl3b3JkPjxrZXl3b3JkPkhlYWx0aCBQZXJzb25u
ZWw8L2tleXdvcmQ+PGtleXdvcmQ+Q0FMRCBjb21tdW5pdHkgaW4gVmljdG9yaWE8L2tleXdvcmQ+
PGtleXdvcmQ+bWVudGFsIGhlYWx0aCBpc3N1ZXM8L2tleXdvcmQ+PGtleXdvcmQ+dW5kZXJzdGFu
ZGluZyBhbmQgZXhwZXJpZW5jZXMgb2YgbWVudGFsIGhlYWx0aCBzZXJ2aWNlczwva2V5d29yZD48
L2tleXdvcmRzPjxkYXRlcz48eWVhcj4yMDIzPC95ZWFyPjxwdWItZGF0ZXM+PGRhdGU+QXVnPC9k
YXRlPjwvcHViLWRhdGVzPjwvZGF0ZXM+PGlzYm4+MTM2NS0yODUwIChFbGVjdHJvbmljKSYjeEQ7
MTM1MS0wMTI2IChMaW5raW5nKTwvaXNibj48YWNjZXNzaW9uLW51bT4zNjk0NzEwMDwvYWNjZXNz
aW9uLW51bT48dXJscz48cmVsYXRlZC11cmxzPjx1cmw+aHR0cHM6Ly93d3cubmNiaS5ubG0ubmlo
Lmdvdi9wdWJtZWQvMzY5NDcxMDA8L3VybD48L3JlbGF0ZWQtdXJscz48L3VybHM+PGVsZWN0cm9u
aWMtcmVzb3VyY2UtbnVtPjEwLjExMTEvanBtLjEyOTE5PC9lbGVjdHJvbmljLXJlc291cmNlLW51
bT48L3JlY29yZD48L0NpdGU+PC9FbmROb3RlPn==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 13</w:t>
      </w:r>
      <w:r w:rsidR="003D2FA5">
        <w:rPr>
          <w:rFonts w:ascii="Arial" w:hAnsi="Arial" w:cs="Arial"/>
          <w:sz w:val="20"/>
          <w:szCs w:val="20"/>
        </w:rPr>
        <w:fldChar w:fldCharType="end"/>
      </w:r>
      <w:r w:rsidRPr="00366D48">
        <w:rPr>
          <w:rFonts w:ascii="Arial" w:hAnsi="Arial" w:cs="Arial"/>
          <w:sz w:val="20"/>
          <w:szCs w:val="20"/>
        </w:rPr>
        <w:t xml:space="preserve"> Seeking help for mental health problems may reflect an inability to cope.</w: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ExPC9zdHlsZT48L0Rpc3BsYXlUZXh0PjxyZWNvcmQ+PHJlYy1udW1iZXI+MzY8L3JlYy1udW1i
ZXI+PGZvcmVpZ24ta2V5cz48a2V5IGFwcD0iRU4iIGRiLWlkPSI1ZHN2eHR2MnZhNTB4dmVyczA4
dmZ6Mng5eGZ2ZjVmcnN3ZTUiIHRpbWVzdGFtcD0iMTc0NTExNTYwNSI+MzY8L2tleT48L2ZvcmVp
Z24ta2V5cz48cmVmLXR5cGUgbmFtZT0iSm91cm5hbCBBcnRpY2xlIj4xNzwvcmVmLXR5cGU+PGNv
bnRyaWJ1dG9ycz48YXV0aG9ycz48YXV0aG9yPlN0cmFpdG9uLCBNLiBMLjwvYXV0aG9yPjxhdXRo
b3I+TGVkZXNtYSwgSC4gTS4gTC48L2F1dGhvcj48YXV0aG9yPkRvbm5lbGx5LCBULiBULjwvYXV0
aG9yPjwvYXV0aG9ycz48L2NvbnRyaWJ1dG9ycz48YXV0aC1hZGRyZXNzPkRlcGFydG1lbnQgb2Yg
TWVudGFsIEhlYWx0aCBhbmQgU3VpY2lkZSwgTm9yd2VnaWFuIEluc3RpdHV0ZSBvZiBQdWJsaWMg
SGVhbHRoLCBQLk8uIGJveCA0NDA0LCAwNDAzLCBPc2xvLCBOb3J3YXkuIE1lbGFuaWUuU3RyYWl0
b25AZmhpLm5vLiYjeEQ7RGVwYXJ0bWVudCBvZiBDaGlsZCBhbmQgQWRvbGVzY2VudCBQc3ljaGlh
dHJ5LCBPc2xvIFVuaXZlcnNpdHkgSG9zcGl0YWwsIFAuTy4gQm94IDQ5NTYsIE55ZGFsZW4sIDA0
MjQsIE9zbG8sIE5vcndheS4mI3hEO0ZhY3VsdHkgb2YgTnVyc2luZywgQ3VtbWluZyBTY2hvb2wg
b2YgTWVkaWNpbmUsIENvbW11bml0eSBIZWFsdGggU2NpZW5jZXMsIFVuaXZlcnNpdHkgb2YgQ2Fs
Z2FyeSwgMjUwMCBVbml2ZXJzaXR5IERyaXZlIE5XLCBDYWxnYXJ5LCBBQiwgVDJOIDFONCwgQ2Fu
YWRhLjwvYXV0aC1hZGRyZXNzPjx0aXRsZXM+PHRpdGxlPiZxdW90O0l0IGhhcyBub3Qgb2NjdXJy
ZWQgdG8gbWUgdG8gc2VlIGEgZG9jdG9yIGZvciB0aGF0IGtpbmQgb2YgZmVlbGluZyZxdW90Ozog
YSBxdWFsaXRhdGl2ZSBzdHVkeSBvZiBGaWxpcGluYSBpbW1pZ3JhbnRzJmFwb3M7IHBlcmNlcHRp
b25zIG9mIGhlbHAgc2Vla2luZyBmb3IgbWVudGFsIGhlYWx0aCBwcm9ibGVtczwvdGl0bGU+PHNl
Y29uZGFyeS10aXRsZT5CTUMgV29tZW5zIEhlYWx0aDwvc2Vjb25kYXJ5LXRpdGxlPjwvdGl0bGVz
PjxwZXJpb2RpY2FsPjxmdWxsLXRpdGxlPkJNQyBXb21lbnMgSGVhbHRoPC9mdWxsLXRpdGxlPjwv
cGVyaW9kaWNhbD48cGFnZXM+NzM8L3BhZ2VzPjx2b2x1bWU+MTg8L3ZvbHVtZT48bnVtYmVyPjE8
L251bWJlcj48ZWRpdGlvbj4yMDE4LzA1LzI5PC9lZGl0aW9uPjxrZXl3b3Jkcz48a2V5d29yZD5B
ZHVsdDwva2V5d29yZD48a2V5d29yZD5BdHRpdHVkZSB0byBIZWFsdGgvKmV0aG5vbG9neTwva2V5
d29yZD48a2V5d29yZD5FbWlncmFudHMgYW5kIEltbWlncmFudHMvKnBzeWNob2xvZ3kvKnN0YXRp
c3RpY3MgJmFtcDsgbnVtZXJpY2FsIGRhdGE8L2tleXdvcmQ+PGtleXdvcmQ+RmVtYWxlPC9rZXl3
b3JkPjxrZXl3b3JkPkh1bWFuczwva2V5d29yZD48a2V5d29yZD5NZW50YWwgRGlzb3JkZXJzLypl
dGhub2xvZ3kvKnBzeWNob2xvZ3k8L2tleXdvcmQ+PGtleXdvcmQ+TWlkZGxlIEFnZWQ8L2tleXdv
cmQ+PGtleXdvcmQ+Tm9yd2F5L2V0aG5vbG9neTwva2V5d29yZD48a2V5d29yZD5QYXRpZW50IEFj
Y2VwdGFuY2Ugb2YgSGVhbHRoIENhcmUvZXRobm9sb2d5Lypwc3ljaG9sb2d5LypzdGF0aXN0aWNz
ICZhbXA7IG51bWVyaWNhbDwva2V5d29yZD48a2V5d29yZD5kYXRhPC9rZXl3b3JkPjxrZXl3b3Jk
PlBoaWxpcHBpbmVzPC9rZXl3b3JkPjxrZXl3b3JkPlF1YWxpdGF0aXZlIFJlc2VhcmNoPC9rZXl3
b3JkPjxrZXl3b3JkPllvdW5nIEFkdWx0PC9rZXl3b3JkPjxrZXl3b3JkPkFjY2VzcyB0byBjYXJl
PC9rZXl3b3JkPjxrZXl3b3JkPkJhcnJpZXJzPC9rZXl3b3JkPjxrZXl3b3JkPkltbWlncmFudHM8
L2tleXdvcmQ+PGtleXdvcmQ+TWVudGFsIGhlYWx0aDwva2V5d29yZD48a2V5d29yZD5Xb21lbiZh
cG9zO3MgaGVhbHRoPC9rZXl3b3JkPjxrZXl3b3JkPkhlYWx0aC4gU2hlIGhhcyBhIFBoRCBpbiBw
c3ljaG9sb2d5IGFuZCBhbiBpbnRlcmVzdCBpbiBpbW1pZ3JhbnQgbWVudGFsIGhlYWx0aDwva2V5
d29yZD48a2V5d29yZD5hbmQgdXNlIG9mIGhlYWx0aCBjYXJlIHNlcnZpY2VzLiBITUwgaXMgYSBj
bGluaWNhbCBwc3ljaG9sb2dpc3QgYXQgT3Nsbzwva2V5d29yZD48a2V5d29yZD5Vbml2ZXJzaXR5
IEhvc3BpdGFsLCBEZXBhcnRtZW50IG9mIENoaWxkIGFuZCBBZG9sZXNjZW50IFBzeWNoaWF0cnku
IFNoZSBoYXMgYSBQSEQ8L2tleXdvcmQ+PGtleXdvcmQ+aW4gY2xpbmljYWwgbmV1cm9wc3ljaG9s
b2d5IGFuZCBhbiBpbnRlcmVzdCBpbiBiaWxpbmd1YWxpc20gYW5kIG1lbnRhbCBoZWFsdGguIFRE
PC9rZXl3b3JkPjxrZXl3b3JkPmlzIGEgRnVsbCBQcm9mZXNzb3IgYXQgdGhlIFVuaXZlcnNpdHkg
b2YgQ2FsZ2FyeSwgRmFjdWx0eSBvZiBOdXJzaW5nIGFuZCBNZWRpY2luZTwva2V5d29yZD48a2V5
d29yZD5hbmQgZm9ybWVyIEFzc29jaWF0ZSBEZWFuIGZvciBSZXNlYXJjaCBhdCB0aGUgVW5pdmVy
c2l0eSBvZiBDYWxnYXJ5IC0gUWF0YXIuIFREJmFwb3M7czwva2V5d29yZD48a2V5d29yZD5yZXNl
YXJjaCBmb2N1c2VzIG9uIHRoZSBIZWFsdGggYW5kIFdlbGxuZXNzIG9mIHBvcHVsYXRpb25zIHdp
dGggZGl2ZXJzZTwva2V5d29yZD48a2V5d29yZD5iYWNrZ3JvdW5kcywgaW5jbHVkaW5nIG1lbnRh
bCBoZWFsdGhjYXJlLCBvbmNvbG9neSwgbGlmZXN0eWxlIHJpc2sgZmFjdG9ycyB0aGF0PC9rZXl3
b3JkPjxrZXl3b3JkPmNvbnRyaWJ1dGUgdG8gY2hyb25pYyBkaXNlYXNlcywgYW5kIHByb21vdGlv
biBvZiBoZWFsdGh5IGxpZmVzdHlsZS4gRVRISUNTPC9rZXl3b3JkPjxrZXl3b3JkPkFQUFJPVkFM
IEFORCBDT05TRU5UIFRPIFBBUlRJQ0lQQVRFOiBFdGhpY2FsIGFwcHJvdmFsIHdhcyBvYnRhaW5l
ZCBmcm9tIHRoZTwva2V5d29yZD48a2V5d29yZD5SZWdpb25hbCBDb21taXR0ZWUgZm9yIE1lZGlj
YWwgYW5kIEhlYWx0aCBSZXNlYXJjaCBFdGhpY3MsIFdlc3QgTm9yd2F5PC9rZXl3b3JkPjxrZXl3
b3JkPigyMDEzLzU0Mi9SRUsgVmVzdCkuIEFsbCBpbmZvcm1hbnRzIGdhdmUgd3JpdHRlbiBjb25z
ZW50IHRvIHBhcnRpY2lwYXRlLjwva2V5d29yZD48a2V5d29yZD5DT01QRVRJTkcgSU5URVJFU1RT
OiBUaGUgYXV0aG9ycyBkZWNsYXJlIHRoYXQgdGhleSBoYXZlIG5vIGNvbXBldGluZyBpbnRlcmVz
dHMuPC9rZXl3b3JkPjxrZXl3b3JkPlBVQkxJU0hFUiZhcG9zO1MgTk9URTogU3ByaW5nZXIgTmF0
dXJlIHJlbWFpbnMgbmV1dHJhbCB3aXRoIHJlZ2FyZCB0byBqdXJpc2RpY3Rpb25hbDwva2V5d29y
ZD48a2V5d29yZD5jbGFpbXMgaW4gcHVibGlzaGVkIG1hcHMgYW5kIGluc3RpdHV0aW9uYWwgYWZm
aWxpYXRpb25zLjwva2V5d29yZD48L2tleXdvcmRzPjxkYXRlcz48eWVhcj4yMDE4PC95ZWFyPjxw
dWItZGF0ZXM+PGRhdGU+TWF5IDI1PC9kYXRlPjwvcHViLWRhdGVzPjwvZGF0ZXM+PGlzYm4+MTQ3
Mi02ODc0IChFbGVjdHJvbmljKSYjeEQ7MTQ3Mi02ODc0IChMaW5raW5nKTwvaXNibj48YWNjZXNz
aW9uLW51bT4yOTgwMTQ0NzwvYWNjZXNzaW9uLW51bT48dXJscz48cmVsYXRlZC11cmxzPjx1cmw+
aHR0cHM6Ly93d3cubmNiaS5ubG0ubmloLmdvdi9wdWJtZWQvMjk4MDE0NDc8L3VybD48L3JlbGF0
ZWQtdXJscz48L3VybHM+PGN1c3RvbTI+UE1DNTk3MDQ5NzwvY3VzdG9tMj48ZWxlY3Ryb25pYy1y
ZXNvdXJjZS1udW0+MTAuMTE4Ni9zMTI5MDUtMDE4LTA1NjEtOTwvZWxlY3Ryb25pYy1yZXNvdXJj
ZS1udW0+PC9yZWNvcmQ+PC9DaXRlPjwvRW5kTm90ZT5=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ExPC9zdHlsZT48L0Rpc3BsYXlUZXh0PjxyZWNvcmQ+PHJlYy1udW1iZXI+MzY8L3JlYy1udW1i
ZXI+PGZvcmVpZ24ta2V5cz48a2V5IGFwcD0iRU4iIGRiLWlkPSI1ZHN2eHR2MnZhNTB4dmVyczA4
dmZ6Mng5eGZ2ZjVmcnN3ZTUiIHRpbWVzdGFtcD0iMTc0NTExNTYwNSI+MzY8L2tleT48L2ZvcmVp
Z24ta2V5cz48cmVmLXR5cGUgbmFtZT0iSm91cm5hbCBBcnRpY2xlIj4xNzwvcmVmLXR5cGU+PGNv
bnRyaWJ1dG9ycz48YXV0aG9ycz48YXV0aG9yPlN0cmFpdG9uLCBNLiBMLjwvYXV0aG9yPjxhdXRo
b3I+TGVkZXNtYSwgSC4gTS4gTC48L2F1dGhvcj48YXV0aG9yPkRvbm5lbGx5LCBULiBULjwvYXV0
aG9yPjwvYXV0aG9ycz48L2NvbnRyaWJ1dG9ycz48YXV0aC1hZGRyZXNzPkRlcGFydG1lbnQgb2Yg
TWVudGFsIEhlYWx0aCBhbmQgU3VpY2lkZSwgTm9yd2VnaWFuIEluc3RpdHV0ZSBvZiBQdWJsaWMg
SGVhbHRoLCBQLk8uIGJveCA0NDA0LCAwNDAzLCBPc2xvLCBOb3J3YXkuIE1lbGFuaWUuU3RyYWl0
b25AZmhpLm5vLiYjeEQ7RGVwYXJ0bWVudCBvZiBDaGlsZCBhbmQgQWRvbGVzY2VudCBQc3ljaGlh
dHJ5LCBPc2xvIFVuaXZlcnNpdHkgSG9zcGl0YWwsIFAuTy4gQm94IDQ5NTYsIE55ZGFsZW4sIDA0
MjQsIE9zbG8sIE5vcndheS4mI3hEO0ZhY3VsdHkgb2YgTnVyc2luZywgQ3VtbWluZyBTY2hvb2wg
b2YgTWVkaWNpbmUsIENvbW11bml0eSBIZWFsdGggU2NpZW5jZXMsIFVuaXZlcnNpdHkgb2YgQ2Fs
Z2FyeSwgMjUwMCBVbml2ZXJzaXR5IERyaXZlIE5XLCBDYWxnYXJ5LCBBQiwgVDJOIDFONCwgQ2Fu
YWRhLjwvYXV0aC1hZGRyZXNzPjx0aXRsZXM+PHRpdGxlPiZxdW90O0l0IGhhcyBub3Qgb2NjdXJy
ZWQgdG8gbWUgdG8gc2VlIGEgZG9jdG9yIGZvciB0aGF0IGtpbmQgb2YgZmVlbGluZyZxdW90Ozog
YSBxdWFsaXRhdGl2ZSBzdHVkeSBvZiBGaWxpcGluYSBpbW1pZ3JhbnRzJmFwb3M7IHBlcmNlcHRp
b25zIG9mIGhlbHAgc2Vla2luZyBmb3IgbWVudGFsIGhlYWx0aCBwcm9ibGVtczwvdGl0bGU+PHNl
Y29uZGFyeS10aXRsZT5CTUMgV29tZW5zIEhlYWx0aDwvc2Vjb25kYXJ5LXRpdGxlPjwvdGl0bGVz
PjxwZXJpb2RpY2FsPjxmdWxsLXRpdGxlPkJNQyBXb21lbnMgSGVhbHRoPC9mdWxsLXRpdGxlPjwv
cGVyaW9kaWNhbD48cGFnZXM+NzM8L3BhZ2VzPjx2b2x1bWU+MTg8L3ZvbHVtZT48bnVtYmVyPjE8
L251bWJlcj48ZWRpdGlvbj4yMDE4LzA1LzI5PC9lZGl0aW9uPjxrZXl3b3Jkcz48a2V5d29yZD5B
ZHVsdDwva2V5d29yZD48a2V5d29yZD5BdHRpdHVkZSB0byBIZWFsdGgvKmV0aG5vbG9neTwva2V5
d29yZD48a2V5d29yZD5FbWlncmFudHMgYW5kIEltbWlncmFudHMvKnBzeWNob2xvZ3kvKnN0YXRp
c3RpY3MgJmFtcDsgbnVtZXJpY2FsIGRhdGE8L2tleXdvcmQ+PGtleXdvcmQ+RmVtYWxlPC9rZXl3
b3JkPjxrZXl3b3JkPkh1bWFuczwva2V5d29yZD48a2V5d29yZD5NZW50YWwgRGlzb3JkZXJzLypl
dGhub2xvZ3kvKnBzeWNob2xvZ3k8L2tleXdvcmQ+PGtleXdvcmQ+TWlkZGxlIEFnZWQ8L2tleXdv
cmQ+PGtleXdvcmQ+Tm9yd2F5L2V0aG5vbG9neTwva2V5d29yZD48a2V5d29yZD5QYXRpZW50IEFj
Y2VwdGFuY2Ugb2YgSGVhbHRoIENhcmUvZXRobm9sb2d5Lypwc3ljaG9sb2d5LypzdGF0aXN0aWNz
ICZhbXA7IG51bWVyaWNhbDwva2V5d29yZD48a2V5d29yZD5kYXRhPC9rZXl3b3JkPjxrZXl3b3Jk
PlBoaWxpcHBpbmVzPC9rZXl3b3JkPjxrZXl3b3JkPlF1YWxpdGF0aXZlIFJlc2VhcmNoPC9rZXl3
b3JkPjxrZXl3b3JkPllvdW5nIEFkdWx0PC9rZXl3b3JkPjxrZXl3b3JkPkFjY2VzcyB0byBjYXJl
PC9rZXl3b3JkPjxrZXl3b3JkPkJhcnJpZXJzPC9rZXl3b3JkPjxrZXl3b3JkPkltbWlncmFudHM8
L2tleXdvcmQ+PGtleXdvcmQ+TWVudGFsIGhlYWx0aDwva2V5d29yZD48a2V5d29yZD5Xb21lbiZh
cG9zO3MgaGVhbHRoPC9rZXl3b3JkPjxrZXl3b3JkPkhlYWx0aC4gU2hlIGhhcyBhIFBoRCBpbiBw
c3ljaG9sb2d5IGFuZCBhbiBpbnRlcmVzdCBpbiBpbW1pZ3JhbnQgbWVudGFsIGhlYWx0aDwva2V5
d29yZD48a2V5d29yZD5hbmQgdXNlIG9mIGhlYWx0aCBjYXJlIHNlcnZpY2VzLiBITUwgaXMgYSBj
bGluaWNhbCBwc3ljaG9sb2dpc3QgYXQgT3Nsbzwva2V5d29yZD48a2V5d29yZD5Vbml2ZXJzaXR5
IEhvc3BpdGFsLCBEZXBhcnRtZW50IG9mIENoaWxkIGFuZCBBZG9sZXNjZW50IFBzeWNoaWF0cnku
IFNoZSBoYXMgYSBQSEQ8L2tleXdvcmQ+PGtleXdvcmQ+aW4gY2xpbmljYWwgbmV1cm9wc3ljaG9s
b2d5IGFuZCBhbiBpbnRlcmVzdCBpbiBiaWxpbmd1YWxpc20gYW5kIG1lbnRhbCBoZWFsdGguIFRE
PC9rZXl3b3JkPjxrZXl3b3JkPmlzIGEgRnVsbCBQcm9mZXNzb3IgYXQgdGhlIFVuaXZlcnNpdHkg
b2YgQ2FsZ2FyeSwgRmFjdWx0eSBvZiBOdXJzaW5nIGFuZCBNZWRpY2luZTwva2V5d29yZD48a2V5
d29yZD5hbmQgZm9ybWVyIEFzc29jaWF0ZSBEZWFuIGZvciBSZXNlYXJjaCBhdCB0aGUgVW5pdmVy
c2l0eSBvZiBDYWxnYXJ5IC0gUWF0YXIuIFREJmFwb3M7czwva2V5d29yZD48a2V5d29yZD5yZXNl
YXJjaCBmb2N1c2VzIG9uIHRoZSBIZWFsdGggYW5kIFdlbGxuZXNzIG9mIHBvcHVsYXRpb25zIHdp
dGggZGl2ZXJzZTwva2V5d29yZD48a2V5d29yZD5iYWNrZ3JvdW5kcywgaW5jbHVkaW5nIG1lbnRh
bCBoZWFsdGhjYXJlLCBvbmNvbG9neSwgbGlmZXN0eWxlIHJpc2sgZmFjdG9ycyB0aGF0PC9rZXl3
b3JkPjxrZXl3b3JkPmNvbnRyaWJ1dGUgdG8gY2hyb25pYyBkaXNlYXNlcywgYW5kIHByb21vdGlv
biBvZiBoZWFsdGh5IGxpZmVzdHlsZS4gRVRISUNTPC9rZXl3b3JkPjxrZXl3b3JkPkFQUFJPVkFM
IEFORCBDT05TRU5UIFRPIFBBUlRJQ0lQQVRFOiBFdGhpY2FsIGFwcHJvdmFsIHdhcyBvYnRhaW5l
ZCBmcm9tIHRoZTwva2V5d29yZD48a2V5d29yZD5SZWdpb25hbCBDb21taXR0ZWUgZm9yIE1lZGlj
YWwgYW5kIEhlYWx0aCBSZXNlYXJjaCBFdGhpY3MsIFdlc3QgTm9yd2F5PC9rZXl3b3JkPjxrZXl3
b3JkPigyMDEzLzU0Mi9SRUsgVmVzdCkuIEFsbCBpbmZvcm1hbnRzIGdhdmUgd3JpdHRlbiBjb25z
ZW50IHRvIHBhcnRpY2lwYXRlLjwva2V5d29yZD48a2V5d29yZD5DT01QRVRJTkcgSU5URVJFU1RT
OiBUaGUgYXV0aG9ycyBkZWNsYXJlIHRoYXQgdGhleSBoYXZlIG5vIGNvbXBldGluZyBpbnRlcmVz
dHMuPC9rZXl3b3JkPjxrZXl3b3JkPlBVQkxJU0hFUiZhcG9zO1MgTk9URTogU3ByaW5nZXIgTmF0
dXJlIHJlbWFpbnMgbmV1dHJhbCB3aXRoIHJlZ2FyZCB0byBqdXJpc2RpY3Rpb25hbDwva2V5d29y
ZD48a2V5d29yZD5jbGFpbXMgaW4gcHVibGlzaGVkIG1hcHMgYW5kIGluc3RpdHV0aW9uYWwgYWZm
aWxpYXRpb25zLjwva2V5d29yZD48L2tleXdvcmRzPjxkYXRlcz48eWVhcj4yMDE4PC95ZWFyPjxw
dWItZGF0ZXM+PGRhdGU+TWF5IDI1PC9kYXRlPjwvcHViLWRhdGVzPjwvZGF0ZXM+PGlzYm4+MTQ3
Mi02ODc0IChFbGVjdHJvbmljKSYjeEQ7MTQ3Mi02ODc0IChMaW5raW5nKTwvaXNibj48YWNjZXNz
aW9uLW51bT4yOTgwMTQ0NzwvYWNjZXNzaW9uLW51bT48dXJscz48cmVsYXRlZC11cmxzPjx1cmw+
aHR0cHM6Ly93d3cubmNiaS5ubG0ubmloLmdvdi9wdWJtZWQvMjk4MDE0NDc8L3VybD48L3JlbGF0
ZWQtdXJscz48L3VybHM+PGN1c3RvbTI+UE1DNTk3MDQ5NzwvY3VzdG9tMj48ZWxlY3Ryb25pYy1y
ZXNvdXJjZS1udW0+MTAuMTE4Ni9zMTI5MDUtMDE4LTA1NjEtOTwvZWxlY3Ryb25pYy1yZXNvdXJj
ZS1udW0+PC9yZWNvcmQ+PC9DaXRlPjwvRW5kTm90ZT5=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1</w:t>
      </w:r>
      <w:r w:rsidR="003D2FA5">
        <w:rPr>
          <w:rFonts w:ascii="Arial" w:hAnsi="Arial" w:cs="Arial"/>
          <w:sz w:val="20"/>
          <w:szCs w:val="20"/>
        </w:rPr>
        <w:fldChar w:fldCharType="end"/>
      </w:r>
      <w:r w:rsidRPr="00366D48">
        <w:rPr>
          <w:rFonts w:ascii="Arial" w:hAnsi="Arial" w:cs="Arial"/>
          <w:sz w:val="20"/>
          <w:szCs w:val="20"/>
        </w:rPr>
        <w:t xml:space="preserve"> A systematic review by Clement et al (2015)</w:t>
      </w:r>
      <w:r w:rsidR="003D2FA5">
        <w:rPr>
          <w:rFonts w:ascii="Arial" w:hAnsi="Arial" w:cs="Arial"/>
          <w:sz w:val="20"/>
          <w:szCs w:val="20"/>
        </w:rPr>
        <w:fldChar w:fldCharType="begin">
          <w:fldData xml:space="preserve">PEVuZE5vdGU+PENpdGU+PEF1dGhvcj5DbGVtZW50PC9BdXRob3I+PFllYXI+MjAxNTwvWWVhcj48
UmVjTnVtPjE2PC9SZWNOdW0+PERpc3BsYXlUZXh0PjxzdHlsZSBmYWNlPSJzdXBlcnNjcmlwdCI+
MjU8L3N0eWxlPjwvRGlzcGxheVRleHQ+PHJlY29yZD48cmVjLW51bWJlcj4xNjwvcmVjLW51bWJl
cj48Zm9yZWlnbi1rZXlzPjxrZXkgYXBwPSJFTiIgZGItaWQ9IjVkc3Z4dHYydmE1MHh2ZXJzMDh2
ZnoyeDl4ZnZmNWZyc3dlNSIgdGltZXN0YW1wPSIxNzQ0MTY4MzI4Ij4xNjwva2V5PjwvZm9yZWln
bi1rZXlzPjxyZWYtdHlwZSBuYW1lPSJKb3VybmFsIEFydGljbGUiPjE3PC9yZWYtdHlwZT48Y29u
dHJpYnV0b3JzPjxhdXRob3JzPjxhdXRob3I+Q2xlbWVudCwgUy48L2F1dGhvcj48YXV0aG9yPlNj
aGF1bWFuLCBPLjwvYXV0aG9yPjxhdXRob3I+R3JhaGFtLCBULjwvYXV0aG9yPjxhdXRob3I+TWFn
Z2lvbmksIEYuPC9hdXRob3I+PGF1dGhvcj5FdmFucy1MYWNrbywgUy48L2F1dGhvcj48YXV0aG9y
PkJlemJvcm9kb3ZzLCBOLjwvYXV0aG9yPjxhdXRob3I+TW9yZ2FuLCBDLjwvYXV0aG9yPjxhdXRo
b3I+UsO8c2NoLCBOLjwvYXV0aG9yPjxhdXRob3I+QnJvd24sIEouIFMuPC9hdXRob3I+PGF1dGhv
cj5UaG9ybmljcm9mdCwgRy48L2F1dGhvcj48L2F1dGhvcnM+PC9jb250cmlidXRvcnM+PGF1dGgt
YWRkcmVzcz5IZWFsdGggU2VydmljZSBhbmQgUG9wdWxhdGlvbiBSZXNlYXJjaCBEZXBhcnRtZW50
LCBJbnN0aXR1dGUgb2YgUHN5Y2hpYXRyeSxLaW5nJmFwb3M7cyBDb2xsZWdlIExvbmRvbixVSy4m
I3hEO0RlcGFydG1lbnQgb2YgUHN5Y2hpYXRyeSBJSSxVbml2ZXJzaXR5IG9mIFVsbSxHZXJtYW55
LiYjeEQ7RGVwYXJ0bWVudCBvZiBQc3ljaG9sb2d5LCBJbnN0aXR1dGUgb2YgUHN5Y2hpYXRyeSxL
aW5nJmFwb3M7cyBDb2xsZWdlIExvbmRvbixVSy48L2F1dGgtYWRkcmVzcz48dGl0bGVzPjx0aXRs
ZT5XaGF0IGlzIHRoZSBpbXBhY3Qgb2YgbWVudGFsIGhlYWx0aC1yZWxhdGVkIHN0aWdtYSBvbiBo
ZWxwLXNlZWtpbmc/IEEgc3lzdGVtYXRpYyByZXZpZXcgb2YgcXVhbnRpdGF0aXZlIGFuZCBxdWFs
aXRhdGl2ZSBzdHVkaWVzPC90aXRsZT48c2Vjb25kYXJ5LXRpdGxlPlBzeWNob2wgTWVkPC9zZWNv
bmRhcnktdGl0bGU+PC90aXRsZXM+PHBlcmlvZGljYWw+PGZ1bGwtdGl0bGU+UHN5Y2hvbCBNZWQ8
L2Z1bGwtdGl0bGU+PC9wZXJpb2RpY2FsPjxwYWdlcz4xMS0yNzwvcGFnZXM+PHZvbHVtZT40NTwv
dm9sdW1lPjxudW1iZXI+MTwvbnVtYmVyPjxlZGl0aW9uPjIwMTQvMDIvMjc8L2VkaXRpb24+PGtl
eXdvcmRzPjxrZXl3b3JkPkF0dGl0dWRlIG9mIEhlYWx0aCBQZXJzb25uZWw8L2tleXdvcmQ+PGtl
eXdvcmQ+RmVtYWxlPC9rZXl3b3JkPjxrZXl3b3JkPkhlYWx0aCBQZXJzb25uZWwvcHN5Y2hvbG9n
eTwva2V5d29yZD48a2V5d29yZD5IdW1hbnM8L2tleXdvcmQ+PGtleXdvcmQ+TWFsZTwva2V5d29y
ZD48a2V5d29yZD5NZW50YWwgRGlzb3JkZXJzLypwc3ljaG9sb2d5PC9rZXl3b3JkPjxrZXl3b3Jk
Pk1lbnRhbCBIZWFsdGg8L2tleXdvcmQ+PGtleXdvcmQ+TWVudGFsIEhlYWx0aCBTZXJ2aWNlczwv
a2V5d29yZD48a2V5d29yZD5NaWxpdGFyeSBQZXJzb25uZWwvcHN5Y2hvbG9neTwva2V5d29yZD48
a2V5d29yZD5QYXRpZW50IEFjY2VwdGFuY2Ugb2YgSGVhbHRoIENhcmUvKnBzeWNob2xvZ3k8L2tl
eXdvcmQ+PGtleXdvcmQ+UHJpbWFyeSBIZWFsdGggQ2FyZTwva2V5d29yZD48a2V5d29yZD5RdWFs
aXRhdGl2ZSBSZXNlYXJjaDwva2V5d29yZD48a2V5d29yZD4qU29jaWFsIFN0aWdtYTwva2V5d29y
ZD48L2tleXdvcmRzPjxkYXRlcz48eWVhcj4yMDE1PC95ZWFyPjxwdWItZGF0ZXM+PGRhdGU+SmFu
PC9kYXRlPjwvcHViLWRhdGVzPjwvZGF0ZXM+PGlzYm4+MDAzMy0yOTE3PC9pc2JuPjxhY2Nlc3Np
b24tbnVtPjI0NTY5MDg2PC9hY2Nlc3Npb24tbnVtPjx1cmxzPjwvdXJscz48ZWxlY3Ryb25pYy1y
ZXNvdXJjZS1udW0+MTAuMTAxNy9zMDAzMzI5MTcxNDAwMDEyOTwvZWxlY3Ryb25pYy1yZXNvdXJj
ZS1udW0+PHJlbW90ZS1kYXRhYmFzZS1wcm92aWRlcj5OTE08L3JlbW90ZS1kYXRhYmFzZS1wcm92
aWRlcj48bGFuZ3VhZ2U+ZW5nPC9sYW5ndWFnZT48L3JlY29yZD48L0NpdGU+PC9FbmROb3RlPn==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DbGVtZW50PC9BdXRob3I+PFllYXI+MjAxNTwvWWVhcj48
UmVjTnVtPjE2PC9SZWNOdW0+PERpc3BsYXlUZXh0PjxzdHlsZSBmYWNlPSJzdXBlcnNjcmlwdCI+
MjU8L3N0eWxlPjwvRGlzcGxheVRleHQ+PHJlY29yZD48cmVjLW51bWJlcj4xNjwvcmVjLW51bWJl
cj48Zm9yZWlnbi1rZXlzPjxrZXkgYXBwPSJFTiIgZGItaWQ9IjVkc3Z4dHYydmE1MHh2ZXJzMDh2
ZnoyeDl4ZnZmNWZyc3dlNSIgdGltZXN0YW1wPSIxNzQ0MTY4MzI4Ij4xNjwva2V5PjwvZm9yZWln
bi1rZXlzPjxyZWYtdHlwZSBuYW1lPSJKb3VybmFsIEFydGljbGUiPjE3PC9yZWYtdHlwZT48Y29u
dHJpYnV0b3JzPjxhdXRob3JzPjxhdXRob3I+Q2xlbWVudCwgUy48L2F1dGhvcj48YXV0aG9yPlNj
aGF1bWFuLCBPLjwvYXV0aG9yPjxhdXRob3I+R3JhaGFtLCBULjwvYXV0aG9yPjxhdXRob3I+TWFn
Z2lvbmksIEYuPC9hdXRob3I+PGF1dGhvcj5FdmFucy1MYWNrbywgUy48L2F1dGhvcj48YXV0aG9y
PkJlemJvcm9kb3ZzLCBOLjwvYXV0aG9yPjxhdXRob3I+TW9yZ2FuLCBDLjwvYXV0aG9yPjxhdXRo
b3I+UsO8c2NoLCBOLjwvYXV0aG9yPjxhdXRob3I+QnJvd24sIEouIFMuPC9hdXRob3I+PGF1dGhv
cj5UaG9ybmljcm9mdCwgRy48L2F1dGhvcj48L2F1dGhvcnM+PC9jb250cmlidXRvcnM+PGF1dGgt
YWRkcmVzcz5IZWFsdGggU2VydmljZSBhbmQgUG9wdWxhdGlvbiBSZXNlYXJjaCBEZXBhcnRtZW50
LCBJbnN0aXR1dGUgb2YgUHN5Y2hpYXRyeSxLaW5nJmFwb3M7cyBDb2xsZWdlIExvbmRvbixVSy4m
I3hEO0RlcGFydG1lbnQgb2YgUHN5Y2hpYXRyeSBJSSxVbml2ZXJzaXR5IG9mIFVsbSxHZXJtYW55
LiYjeEQ7RGVwYXJ0bWVudCBvZiBQc3ljaG9sb2d5LCBJbnN0aXR1dGUgb2YgUHN5Y2hpYXRyeSxL
aW5nJmFwb3M7cyBDb2xsZWdlIExvbmRvbixVSy48L2F1dGgtYWRkcmVzcz48dGl0bGVzPjx0aXRs
ZT5XaGF0IGlzIHRoZSBpbXBhY3Qgb2YgbWVudGFsIGhlYWx0aC1yZWxhdGVkIHN0aWdtYSBvbiBo
ZWxwLXNlZWtpbmc/IEEgc3lzdGVtYXRpYyByZXZpZXcgb2YgcXVhbnRpdGF0aXZlIGFuZCBxdWFs
aXRhdGl2ZSBzdHVkaWVzPC90aXRsZT48c2Vjb25kYXJ5LXRpdGxlPlBzeWNob2wgTWVkPC9zZWNv
bmRhcnktdGl0bGU+PC90aXRsZXM+PHBlcmlvZGljYWw+PGZ1bGwtdGl0bGU+UHN5Y2hvbCBNZWQ8
L2Z1bGwtdGl0bGU+PC9wZXJpb2RpY2FsPjxwYWdlcz4xMS0yNzwvcGFnZXM+PHZvbHVtZT40NTwv
dm9sdW1lPjxudW1iZXI+MTwvbnVtYmVyPjxlZGl0aW9uPjIwMTQvMDIvMjc8L2VkaXRpb24+PGtl
eXdvcmRzPjxrZXl3b3JkPkF0dGl0dWRlIG9mIEhlYWx0aCBQZXJzb25uZWw8L2tleXdvcmQ+PGtl
eXdvcmQ+RmVtYWxlPC9rZXl3b3JkPjxrZXl3b3JkPkhlYWx0aCBQZXJzb25uZWwvcHN5Y2hvbG9n
eTwva2V5d29yZD48a2V5d29yZD5IdW1hbnM8L2tleXdvcmQ+PGtleXdvcmQ+TWFsZTwva2V5d29y
ZD48a2V5d29yZD5NZW50YWwgRGlzb3JkZXJzLypwc3ljaG9sb2d5PC9rZXl3b3JkPjxrZXl3b3Jk
Pk1lbnRhbCBIZWFsdGg8L2tleXdvcmQ+PGtleXdvcmQ+TWVudGFsIEhlYWx0aCBTZXJ2aWNlczwv
a2V5d29yZD48a2V5d29yZD5NaWxpdGFyeSBQZXJzb25uZWwvcHN5Y2hvbG9neTwva2V5d29yZD48
a2V5d29yZD5QYXRpZW50IEFjY2VwdGFuY2Ugb2YgSGVhbHRoIENhcmUvKnBzeWNob2xvZ3k8L2tl
eXdvcmQ+PGtleXdvcmQ+UHJpbWFyeSBIZWFsdGggQ2FyZTwva2V5d29yZD48a2V5d29yZD5RdWFs
aXRhdGl2ZSBSZXNlYXJjaDwva2V5d29yZD48a2V5d29yZD4qU29jaWFsIFN0aWdtYTwva2V5d29y
ZD48L2tleXdvcmRzPjxkYXRlcz48eWVhcj4yMDE1PC95ZWFyPjxwdWItZGF0ZXM+PGRhdGU+SmFu
PC9kYXRlPjwvcHViLWRhdGVzPjwvZGF0ZXM+PGlzYm4+MDAzMy0yOTE3PC9pc2JuPjxhY2Nlc3Np
b24tbnVtPjI0NTY5MDg2PC9hY2Nlc3Npb24tbnVtPjx1cmxzPjwvdXJscz48ZWxlY3Ryb25pYy1y
ZXNvdXJjZS1udW0+MTAuMTAxNy9zMDAzMzI5MTcxNDAwMDEyOTwvZWxlY3Ryb25pYy1yZXNvdXJj
ZS1udW0+PHJlbW90ZS1kYXRhYmFzZS1wcm92aWRlcj5OTE08L3JlbW90ZS1kYXRhYmFzZS1wcm92
aWRlcj48bGFuZ3VhZ2U+ZW5nPC9sYW5ndWFnZT48L3JlY29yZD48L0NpdGU+PC9FbmROb3RlPn==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25</w:t>
      </w:r>
      <w:r w:rsidR="003D2FA5">
        <w:rPr>
          <w:rFonts w:ascii="Arial" w:hAnsi="Arial" w:cs="Arial"/>
          <w:sz w:val="20"/>
          <w:szCs w:val="20"/>
        </w:rPr>
        <w:fldChar w:fldCharType="end"/>
      </w:r>
      <w:r w:rsidRPr="00366D48">
        <w:rPr>
          <w:rFonts w:ascii="Arial" w:hAnsi="Arial" w:cs="Arial"/>
          <w:sz w:val="20"/>
          <w:szCs w:val="20"/>
        </w:rPr>
        <w:t xml:space="preserve"> grouped mental health stigma</w:t>
      </w:r>
      <w:r w:rsidR="008E34DB" w:rsidRPr="00366D48">
        <w:rPr>
          <w:rFonts w:ascii="Arial" w:hAnsi="Arial" w:cs="Arial"/>
          <w:sz w:val="20"/>
          <w:szCs w:val="20"/>
        </w:rPr>
        <w:t>-</w:t>
      </w:r>
      <w:r w:rsidRPr="00366D48">
        <w:rPr>
          <w:rFonts w:ascii="Arial" w:hAnsi="Arial" w:cs="Arial"/>
          <w:sz w:val="20"/>
          <w:szCs w:val="20"/>
        </w:rPr>
        <w:t>related barriers to help-seeking into shame/embarrassment, negative social judgement, disclosure concerns/confidentiality, employment-related discrimination and general stigma/other stigma barriers.</w:t>
      </w:r>
    </w:p>
    <w:p w14:paraId="6EBF5F55" w14:textId="2905EB69" w:rsidR="007307AA" w:rsidRPr="00366D48" w:rsidRDefault="007307AA" w:rsidP="00366D48">
      <w:pPr>
        <w:spacing w:line="360" w:lineRule="auto"/>
        <w:rPr>
          <w:rFonts w:ascii="Arial" w:hAnsi="Arial" w:cs="Arial"/>
          <w:sz w:val="20"/>
          <w:szCs w:val="20"/>
        </w:rPr>
      </w:pPr>
      <w:r w:rsidRPr="00366D48">
        <w:rPr>
          <w:rFonts w:ascii="Arial" w:hAnsi="Arial" w:cs="Arial"/>
          <w:sz w:val="20"/>
          <w:szCs w:val="20"/>
        </w:rPr>
        <w:t>Stigma was often considered to exist more in their home country than in the host country.</w: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gsIDExPC9zdHlsZT48L0Rpc3BsYXlUZXh0PjxyZWNvcmQ+PHJlYy1udW1iZXI+MzY8L3JlYy1u
dW1iZXI+PGZvcmVpZ24ta2V5cz48a2V5IGFwcD0iRU4iIGRiLWlkPSI1ZHN2eHR2MnZhNTB4dmVy
czA4dmZ6Mng5eGZ2ZjVmcnN3ZTUiIHRpbWVzdGFtcD0iMTc0NTExNTYwNSI+MzY8L2tleT48L2Zv
cmVpZ24ta2V5cz48cmVmLXR5cGUgbmFtZT0iSm91cm5hbCBBcnRpY2xlIj4xNzwvcmVmLXR5cGU+
PGNvbnRyaWJ1dG9ycz48YXV0aG9ycz48YXV0aG9yPlN0cmFpdG9uLCBNLiBMLjwvYXV0aG9yPjxh
dXRob3I+TGVkZXNtYSwgSC4gTS4gTC48L2F1dGhvcj48YXV0aG9yPkRvbm5lbGx5LCBULiBULjwv
YXV0aG9yPjwvYXV0aG9ycz48L2NvbnRyaWJ1dG9ycz48YXV0aC1hZGRyZXNzPkRlcGFydG1lbnQg
b2YgTWVudGFsIEhlYWx0aCBhbmQgU3VpY2lkZSwgTm9yd2VnaWFuIEluc3RpdHV0ZSBvZiBQdWJs
aWMgSGVhbHRoLCBQLk8uIGJveCA0NDA0LCAwNDAzLCBPc2xvLCBOb3J3YXkuIE1lbGFuaWUuU3Ry
YWl0b25AZmhpLm5vLiYjeEQ7RGVwYXJ0bWVudCBvZiBDaGlsZCBhbmQgQWRvbGVzY2VudCBQc3lj
aGlhdHJ5LCBPc2xvIFVuaXZlcnNpdHkgSG9zcGl0YWwsIFAuTy4gQm94IDQ5NTYsIE55ZGFsZW4s
IDA0MjQsIE9zbG8sIE5vcndheS4mI3hEO0ZhY3VsdHkgb2YgTnVyc2luZywgQ3VtbWluZyBTY2hv
b2wgb2YgTWVkaWNpbmUsIENvbW11bml0eSBIZWFsdGggU2NpZW5jZXMsIFVuaXZlcnNpdHkgb2Yg
Q2FsZ2FyeSwgMjUwMCBVbml2ZXJzaXR5IERyaXZlIE5XLCBDYWxnYXJ5LCBBQiwgVDJOIDFONCwg
Q2FuYWRhLjwvYXV0aC1hZGRyZXNzPjx0aXRsZXM+PHRpdGxlPiZxdW90O0l0IGhhcyBub3Qgb2Nj
dXJyZWQgdG8gbWUgdG8gc2VlIGEgZG9jdG9yIGZvciB0aGF0IGtpbmQgb2YgZmVlbGluZyZxdW90
OzogYSBxdWFsaXRhdGl2ZSBzdHVkeSBvZiBGaWxpcGluYSBpbW1pZ3JhbnRzJmFwb3M7IHBlcmNl
cHRpb25zIG9mIGhlbHAgc2Vla2luZyBmb3IgbWVudGFsIGhlYWx0aCBwcm9ibGVtczwvdGl0bGU+
PHNlY29uZGFyeS10aXRsZT5CTUMgV29tZW5zIEhlYWx0aDwvc2Vjb25kYXJ5LXRpdGxlPjwvdGl0
bGVzPjxwZXJpb2RpY2FsPjxmdWxsLXRpdGxlPkJNQyBXb21lbnMgSGVhbHRoPC9mdWxsLXRpdGxl
PjwvcGVyaW9kaWNhbD48cGFnZXM+NzM8L3BhZ2VzPjx2b2x1bWU+MTg8L3ZvbHVtZT48bnVtYmVy
PjE8L251bWJlcj48ZWRpdGlvbj4yMDE4LzA1LzI5PC9lZGl0aW9uPjxrZXl3b3Jkcz48a2V5d29y
ZD5BZHVsdDwva2V5d29yZD48a2V5d29yZD5BdHRpdHVkZSB0byBIZWFsdGgvKmV0aG5vbG9neTwv
a2V5d29yZD48a2V5d29yZD5FbWlncmFudHMgYW5kIEltbWlncmFudHMvKnBzeWNob2xvZ3kvKnN0
YXRpc3RpY3MgJmFtcDsgbnVtZXJpY2FsIGRhdGE8L2tleXdvcmQ+PGtleXdvcmQ+RmVtYWxlPC9r
ZXl3b3JkPjxrZXl3b3JkPkh1bWFuczwva2V5d29yZD48a2V5d29yZD5NZW50YWwgRGlzb3JkZXJz
LypldGhub2xvZ3kvKnBzeWNob2xvZ3k8L2tleXdvcmQ+PGtleXdvcmQ+TWlkZGxlIEFnZWQ8L2tl
eXdvcmQ+PGtleXdvcmQ+Tm9yd2F5L2V0aG5vbG9neTwva2V5d29yZD48a2V5d29yZD5QYXRpZW50
IEFjY2VwdGFuY2Ugb2YgSGVhbHRoIENhcmUvZXRobm9sb2d5Lypwc3ljaG9sb2d5LypzdGF0aXN0
aWNzICZhbXA7IG51bWVyaWNhbDwva2V5d29yZD48a2V5d29yZD5kYXRhPC9rZXl3b3JkPjxrZXl3
b3JkPlBoaWxpcHBpbmVzPC9rZXl3b3JkPjxrZXl3b3JkPlF1YWxpdGF0aXZlIFJlc2VhcmNoPC9r
ZXl3b3JkPjxrZXl3b3JkPllvdW5nIEFkdWx0PC9rZXl3b3JkPjxrZXl3b3JkPkFjY2VzcyB0byBj
YXJlPC9rZXl3b3JkPjxrZXl3b3JkPkJhcnJpZXJzPC9rZXl3b3JkPjxrZXl3b3JkPkltbWlncmFu
dHM8L2tleXdvcmQ+PGtleXdvcmQ+TWVudGFsIGhlYWx0aDwva2V5d29yZD48a2V5d29yZD5Xb21l
biZhcG9zO3MgaGVhbHRoPC9rZXl3b3JkPjxrZXl3b3JkPkhlYWx0aC4gU2hlIGhhcyBhIFBoRCBp
biBwc3ljaG9sb2d5IGFuZCBhbiBpbnRlcmVzdCBpbiBpbW1pZ3JhbnQgbWVudGFsIGhlYWx0aDwv
a2V5d29yZD48a2V5d29yZD5hbmQgdXNlIG9mIGhlYWx0aCBjYXJlIHNlcnZpY2VzLiBITUwgaXMg
YSBjbGluaWNhbCBwc3ljaG9sb2dpc3QgYXQgT3Nsbzwva2V5d29yZD48a2V5d29yZD5Vbml2ZXJz
aXR5IEhvc3BpdGFsLCBEZXBhcnRtZW50IG9mIENoaWxkIGFuZCBBZG9sZXNjZW50IFBzeWNoaWF0
cnkuIFNoZSBoYXMgYSBQSEQ8L2tleXdvcmQ+PGtleXdvcmQ+aW4gY2xpbmljYWwgbmV1cm9wc3lj
aG9sb2d5IGFuZCBhbiBpbnRlcmVzdCBpbiBiaWxpbmd1YWxpc20gYW5kIG1lbnRhbCBoZWFsdGgu
IFREPC9rZXl3b3JkPjxrZXl3b3JkPmlzIGEgRnVsbCBQcm9mZXNzb3IgYXQgdGhlIFVuaXZlcnNp
dHkgb2YgQ2FsZ2FyeSwgRmFjdWx0eSBvZiBOdXJzaW5nIGFuZCBNZWRpY2luZTwva2V5d29yZD48
a2V5d29yZD5hbmQgZm9ybWVyIEFzc29jaWF0ZSBEZWFuIGZvciBSZXNlYXJjaCBhdCB0aGUgVW5p
dmVyc2l0eSBvZiBDYWxnYXJ5IC0gUWF0YXIuIFREJmFwb3M7czwva2V5d29yZD48a2V5d29yZD5y
ZXNlYXJjaCBmb2N1c2VzIG9uIHRoZSBIZWFsdGggYW5kIFdlbGxuZXNzIG9mIHBvcHVsYXRpb25z
IHdpdGggZGl2ZXJzZTwva2V5d29yZD48a2V5d29yZD5iYWNrZ3JvdW5kcywgaW5jbHVkaW5nIG1l
bnRhbCBoZWFsdGhjYXJlLCBvbmNvbG9neSwgbGlmZXN0eWxlIHJpc2sgZmFjdG9ycyB0aGF0PC9r
ZXl3b3JkPjxrZXl3b3JkPmNvbnRyaWJ1dGUgdG8gY2hyb25pYyBkaXNlYXNlcywgYW5kIHByb21v
dGlvbiBvZiBoZWFsdGh5IGxpZmVzdHlsZS4gRVRISUNTPC9rZXl3b3JkPjxrZXl3b3JkPkFQUFJP
VkFMIEFORCBDT05TRU5UIFRPIFBBUlRJQ0lQQVRFOiBFdGhpY2FsIGFwcHJvdmFsIHdhcyBvYnRh
aW5lZCBmcm9tIHRoZTwva2V5d29yZD48a2V5d29yZD5SZWdpb25hbCBDb21taXR0ZWUgZm9yIE1l
ZGljYWwgYW5kIEhlYWx0aCBSZXNlYXJjaCBFdGhpY3MsIFdlc3QgTm9yd2F5PC9rZXl3b3JkPjxr
ZXl3b3JkPigyMDEzLzU0Mi9SRUsgVmVzdCkuIEFsbCBpbmZvcm1hbnRzIGdhdmUgd3JpdHRlbiBj
b25zZW50IHRvIHBhcnRpY2lwYXRlLjwva2V5d29yZD48a2V5d29yZD5DT01QRVRJTkcgSU5URVJF
U1RTOiBUaGUgYXV0aG9ycyBkZWNsYXJlIHRoYXQgdGhleSBoYXZlIG5vIGNvbXBldGluZyBpbnRl
cmVzdHMuPC9rZXl3b3JkPjxrZXl3b3JkPlBVQkxJU0hFUiZhcG9zO1MgTk9URTogU3ByaW5nZXIg
TmF0dXJlIHJlbWFpbnMgbmV1dHJhbCB3aXRoIHJlZ2FyZCB0byBqdXJpc2RpY3Rpb25hbDwva2V5
d29yZD48a2V5d29yZD5jbGFpbXMgaW4gcHVibGlzaGVkIG1hcHMgYW5kIGluc3RpdHV0aW9uYWwg
YWZmaWxpYXRpb25zLjwva2V5d29yZD48L2tleXdvcmRzPjxkYXRlcz48eWVhcj4yMDE4PC95ZWFy
PjxwdWItZGF0ZXM+PGRhdGU+TWF5IDI1PC9kYXRlPjwvcHViLWRhdGVzPjwvZGF0ZXM+PGlzYm4+
MTQ3Mi02ODc0IChFbGVjdHJvbmljKSYjeEQ7MTQ3Mi02ODc0IChMaW5raW5nKTwvaXNibj48YWNj
ZXNzaW9uLW51bT4yOTgwMTQ0NzwvYWNjZXNzaW9uLW51bT48dXJscz48cmVsYXRlZC11cmxzPjx1
cmw+aHR0cHM6Ly93d3cubmNiaS5ubG0ubmloLmdvdi9wdWJtZWQvMjk4MDE0NDc8L3VybD48L3Jl
bGF0ZWQtdXJscz48L3VybHM+PGN1c3RvbTI+UE1DNTk3MDQ5NzwvY3VzdG9tMj48ZWxlY3Ryb25p
Yy1yZXNvdXJjZS1udW0+MTAuMTE4Ni9zMTI5MDUtMDE4LTA1NjEtOTwvZWxlY3Ryb25pYy1yZXNv
dXJjZS1udW0+PC9yZWNvcmQ+PC9DaXRlPjxDaXRlPjxBdXRob3I+UmFkaGFtb255PC9BdXRob3I+
PFllYXI+MjAyMzwvWWVhcj48UmVjTnVtPjY8L1JlY051bT48cmVjb3JkPjxyZWMtbnVtYmVyPjY8
L3JlYy1udW1iZXI+PGZvcmVpZ24ta2V5cz48a2V5IGFwcD0iRU4iIGRiLWlkPSI1ZHN2eHR2MnZh
NTB4dmVyczA4dmZ6Mng5eGZ2ZjVmcnN3ZTUiIHRpbWVzdGFtcD0iMTc0NDA4Mzc5MiI+Njwva2V5
PjwvZm9yZWlnbi1rZXlzPjxyZWYtdHlwZSBuYW1lPSJKb3VybmFsIEFydGljbGUiPjE3PC9yZWYt
dHlwZT48Y29udHJpYnV0b3JzPjxhdXRob3JzPjxhdXRob3I+UmFkaGFtb255LCBSLjwvYXV0aG9y
PjxhdXRob3I+Q3Jvc3MsIFcuIE0uPC9hdXRob3I+PGF1dGhvcj5Ub3duc2luLCBMLjwvYXV0aG9y
PjxhdXRob3I+QmFuaWssIEIuPC9hdXRob3I+PC9hdXRob3JzPjwvY29udHJpYnV0b3JzPjxhdXRo
LWFkZHJlc3M+SW5zdGl0dXRlIG9mIEhlYWx0aCBhbmQgV2VsbGJlaW5nLCBGZWRlcmF0aW9uIFVu
aXZlcnNpdHksIEJlcndpY2ssIEF1c3RyYWxpYS4mI3hEO0ZlZGVyYXRpb24gVW5pdmVyc2l0eSwg
QmVyd2ljaywgQXVzdHJhbGlhLiYjeEQ7VG9ycmVucyBVbml2ZXJzaXR5LCBBZGVsYWlkZSwgU291
dGggQXVzdHJhbGlhLiYjeEQ7TWFubmEgSW5zdGl0dXRlLCBSZWdpb25hbCBBdXN0cmFsaWEgTWVu
dGFsIEhlYWx0aCBSZXNlYXJjaCBhbmQgVHJhaW5pbmcgSW5zdGl0dXRlLCBBIHByb2plY3Qgb2Yg
UmVnaW9uYWwgVW5pdmVyc2l0eSBOZXR3b3JrIChSVU4pLCBsZWQgYnkgdGhlIFVuaXZlcnNpdHkg
b2YgTmV3IEVuZ2xhbmQsIEFybWlkYWxlLCBOU1csIEF1c3RyYWxpYS48L2F1dGgtYWRkcmVzcz48
dGl0bGVzPjx0aXRsZT5QZXJzcGVjdGl2ZXMgb2YgY3VsdHVyYWxseSBhbmQgbGluZ3Vpc3RpY2Fs
bHkgZGl2ZXJzZSAoQ0FMRCkgY29tbXVuaXR5IG1lbWJlcnMgcmVnYXJkaW5nIG1lbnRhbCBoZWFs
dGggc2VydmljZXM6IEEgcXVhbGl0YXRpdmUgYW5hbHlzaXM8L3RpdGxlPjxzZWNvbmRhcnktdGl0
bGU+SiBQc3ljaGlhdHIgTWVudCBIZWFsdGggTnVyczwvc2Vjb25kYXJ5LXRpdGxlPjwvdGl0bGVz
PjxwZXJpb2RpY2FsPjxmdWxsLXRpdGxlPkogUHN5Y2hpYXRyIE1lbnQgSGVhbHRoIE51cnM8L2Z1
bGwtdGl0bGU+PC9wZXJpb2RpY2FsPjxwYWdlcz44NTAtODY0PC9wYWdlcz48dm9sdW1lPjMwPC92
b2x1bWU+PG51bWJlcj40PC9udW1iZXI+PGVkaXRpb24+MjAyMy8wMy8yMzwvZWRpdGlvbj48a2V5
d29yZHM+PGtleXdvcmQ+SHVtYW5zPC9rZXl3b3JkPjxrZXl3b3JkPkF1c3RyYWxpYTwva2V5d29y
ZD48a2V5d29yZD4qSGVhbHRoIFNlcnZpY2VzIEFjY2Vzc2liaWxpdHk8L2tleXdvcmQ+PGtleXdv
cmQ+Q3VsdHVyYWwgRGl2ZXJzaXR5PC9rZXl3b3JkPjxrZXl3b3JkPipNZW50YWwgSGVhbHRoIFNl
cnZpY2VzPC9rZXl3b3JkPjxrZXl3b3JkPkhlYWx0aCBQZXJzb25uZWw8L2tleXdvcmQ+PGtleXdv
cmQ+Q0FMRCBjb21tdW5pdHkgaW4gVmljdG9yaWE8L2tleXdvcmQ+PGtleXdvcmQ+bWVudGFsIGhl
YWx0aCBpc3N1ZXM8L2tleXdvcmQ+PGtleXdvcmQ+dW5kZXJzdGFuZGluZyBhbmQgZXhwZXJpZW5j
ZXMgb2YgbWVudGFsIGhlYWx0aCBzZXJ2aWNlczwva2V5d29yZD48L2tleXdvcmRzPjxkYXRlcz48
eWVhcj4yMDIzPC95ZWFyPjxwdWItZGF0ZXM+PGRhdGU+QXVnPC9kYXRlPjwvcHViLWRhdGVzPjwv
ZGF0ZXM+PGlzYm4+MTM2NS0yODUwIChFbGVjdHJvbmljKSYjeEQ7MTM1MS0wMTI2IChMaW5raW5n
KTwvaXNibj48YWNjZXNzaW9uLW51bT4zNjk0NzEwMDwvYWNjZXNzaW9uLW51bT48dXJscz48cmVs
YXRlZC11cmxzPjx1cmw+aHR0cHM6Ly93d3cubmNiaS5ubG0ubmloLmdvdi9wdWJtZWQvMzY5NDcx
MDA8L3VybD48L3JlbGF0ZWQtdXJscz48L3VybHM+PGVsZWN0cm9uaWMtcmVzb3VyY2UtbnVtPjEw
LjExMTEvanBtLjEyOTE5PC9lbGVjdHJvbmljLXJlc291cmNlLW51bT48L3JlY29yZD48L0NpdGU+
PC9FbmROb3RlPgB=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TdHJhaXRvbjwvQXV0aG9yPjxZZWFyPjIwMTg8L1llYXI+
PFJlY051bT4zNjwvUmVjTnVtPjxEaXNwbGF5VGV4dD48c3R5bGUgZmFjZT0ic3VwZXJzY3JpcHQi
PjgsIDExPC9zdHlsZT48L0Rpc3BsYXlUZXh0PjxyZWNvcmQ+PHJlYy1udW1iZXI+MzY8L3JlYy1u
dW1iZXI+PGZvcmVpZ24ta2V5cz48a2V5IGFwcD0iRU4iIGRiLWlkPSI1ZHN2eHR2MnZhNTB4dmVy
czA4dmZ6Mng5eGZ2ZjVmcnN3ZTUiIHRpbWVzdGFtcD0iMTc0NTExNTYwNSI+MzY8L2tleT48L2Zv
cmVpZ24ta2V5cz48cmVmLXR5cGUgbmFtZT0iSm91cm5hbCBBcnRpY2xlIj4xNzwvcmVmLXR5cGU+
PGNvbnRyaWJ1dG9ycz48YXV0aG9ycz48YXV0aG9yPlN0cmFpdG9uLCBNLiBMLjwvYXV0aG9yPjxh
dXRob3I+TGVkZXNtYSwgSC4gTS4gTC48L2F1dGhvcj48YXV0aG9yPkRvbm5lbGx5LCBULiBULjwv
YXV0aG9yPjwvYXV0aG9ycz48L2NvbnRyaWJ1dG9ycz48YXV0aC1hZGRyZXNzPkRlcGFydG1lbnQg
b2YgTWVudGFsIEhlYWx0aCBhbmQgU3VpY2lkZSwgTm9yd2VnaWFuIEluc3RpdHV0ZSBvZiBQdWJs
aWMgSGVhbHRoLCBQLk8uIGJveCA0NDA0LCAwNDAzLCBPc2xvLCBOb3J3YXkuIE1lbGFuaWUuU3Ry
YWl0b25AZmhpLm5vLiYjeEQ7RGVwYXJ0bWVudCBvZiBDaGlsZCBhbmQgQWRvbGVzY2VudCBQc3lj
aGlhdHJ5LCBPc2xvIFVuaXZlcnNpdHkgSG9zcGl0YWwsIFAuTy4gQm94IDQ5NTYsIE55ZGFsZW4s
IDA0MjQsIE9zbG8sIE5vcndheS4mI3hEO0ZhY3VsdHkgb2YgTnVyc2luZywgQ3VtbWluZyBTY2hv
b2wgb2YgTWVkaWNpbmUsIENvbW11bml0eSBIZWFsdGggU2NpZW5jZXMsIFVuaXZlcnNpdHkgb2Yg
Q2FsZ2FyeSwgMjUwMCBVbml2ZXJzaXR5IERyaXZlIE5XLCBDYWxnYXJ5LCBBQiwgVDJOIDFONCwg
Q2FuYWRhLjwvYXV0aC1hZGRyZXNzPjx0aXRsZXM+PHRpdGxlPiZxdW90O0l0IGhhcyBub3Qgb2Nj
dXJyZWQgdG8gbWUgdG8gc2VlIGEgZG9jdG9yIGZvciB0aGF0IGtpbmQgb2YgZmVlbGluZyZxdW90
OzogYSBxdWFsaXRhdGl2ZSBzdHVkeSBvZiBGaWxpcGluYSBpbW1pZ3JhbnRzJmFwb3M7IHBlcmNl
cHRpb25zIG9mIGhlbHAgc2Vla2luZyBmb3IgbWVudGFsIGhlYWx0aCBwcm9ibGVtczwvdGl0bGU+
PHNlY29uZGFyeS10aXRsZT5CTUMgV29tZW5zIEhlYWx0aDwvc2Vjb25kYXJ5LXRpdGxlPjwvdGl0
bGVzPjxwZXJpb2RpY2FsPjxmdWxsLXRpdGxlPkJNQyBXb21lbnMgSGVhbHRoPC9mdWxsLXRpdGxl
PjwvcGVyaW9kaWNhbD48cGFnZXM+NzM8L3BhZ2VzPjx2b2x1bWU+MTg8L3ZvbHVtZT48bnVtYmVy
PjE8L251bWJlcj48ZWRpdGlvbj4yMDE4LzA1LzI5PC9lZGl0aW9uPjxrZXl3b3Jkcz48a2V5d29y
ZD5BZHVsdDwva2V5d29yZD48a2V5d29yZD5BdHRpdHVkZSB0byBIZWFsdGgvKmV0aG5vbG9neTwv
a2V5d29yZD48a2V5d29yZD5FbWlncmFudHMgYW5kIEltbWlncmFudHMvKnBzeWNob2xvZ3kvKnN0
YXRpc3RpY3MgJmFtcDsgbnVtZXJpY2FsIGRhdGE8L2tleXdvcmQ+PGtleXdvcmQ+RmVtYWxlPC9r
ZXl3b3JkPjxrZXl3b3JkPkh1bWFuczwva2V5d29yZD48a2V5d29yZD5NZW50YWwgRGlzb3JkZXJz
LypldGhub2xvZ3kvKnBzeWNob2xvZ3k8L2tleXdvcmQ+PGtleXdvcmQ+TWlkZGxlIEFnZWQ8L2tl
eXdvcmQ+PGtleXdvcmQ+Tm9yd2F5L2V0aG5vbG9neTwva2V5d29yZD48a2V5d29yZD5QYXRpZW50
IEFjY2VwdGFuY2Ugb2YgSGVhbHRoIENhcmUvZXRobm9sb2d5Lypwc3ljaG9sb2d5LypzdGF0aXN0
aWNzICZhbXA7IG51bWVyaWNhbDwva2V5d29yZD48a2V5d29yZD5kYXRhPC9rZXl3b3JkPjxrZXl3
b3JkPlBoaWxpcHBpbmVzPC9rZXl3b3JkPjxrZXl3b3JkPlF1YWxpdGF0aXZlIFJlc2VhcmNoPC9r
ZXl3b3JkPjxrZXl3b3JkPllvdW5nIEFkdWx0PC9rZXl3b3JkPjxrZXl3b3JkPkFjY2VzcyB0byBj
YXJlPC9rZXl3b3JkPjxrZXl3b3JkPkJhcnJpZXJzPC9rZXl3b3JkPjxrZXl3b3JkPkltbWlncmFu
dHM8L2tleXdvcmQ+PGtleXdvcmQ+TWVudGFsIGhlYWx0aDwva2V5d29yZD48a2V5d29yZD5Xb21l
biZhcG9zO3MgaGVhbHRoPC9rZXl3b3JkPjxrZXl3b3JkPkhlYWx0aC4gU2hlIGhhcyBhIFBoRCBp
biBwc3ljaG9sb2d5IGFuZCBhbiBpbnRlcmVzdCBpbiBpbW1pZ3JhbnQgbWVudGFsIGhlYWx0aDwv
a2V5d29yZD48a2V5d29yZD5hbmQgdXNlIG9mIGhlYWx0aCBjYXJlIHNlcnZpY2VzLiBITUwgaXMg
YSBjbGluaWNhbCBwc3ljaG9sb2dpc3QgYXQgT3Nsbzwva2V5d29yZD48a2V5d29yZD5Vbml2ZXJz
aXR5IEhvc3BpdGFsLCBEZXBhcnRtZW50IG9mIENoaWxkIGFuZCBBZG9sZXNjZW50IFBzeWNoaWF0
cnkuIFNoZSBoYXMgYSBQSEQ8L2tleXdvcmQ+PGtleXdvcmQ+aW4gY2xpbmljYWwgbmV1cm9wc3lj
aG9sb2d5IGFuZCBhbiBpbnRlcmVzdCBpbiBiaWxpbmd1YWxpc20gYW5kIG1lbnRhbCBoZWFsdGgu
IFREPC9rZXl3b3JkPjxrZXl3b3JkPmlzIGEgRnVsbCBQcm9mZXNzb3IgYXQgdGhlIFVuaXZlcnNp
dHkgb2YgQ2FsZ2FyeSwgRmFjdWx0eSBvZiBOdXJzaW5nIGFuZCBNZWRpY2luZTwva2V5d29yZD48
a2V5d29yZD5hbmQgZm9ybWVyIEFzc29jaWF0ZSBEZWFuIGZvciBSZXNlYXJjaCBhdCB0aGUgVW5p
dmVyc2l0eSBvZiBDYWxnYXJ5IC0gUWF0YXIuIFREJmFwb3M7czwva2V5d29yZD48a2V5d29yZD5y
ZXNlYXJjaCBmb2N1c2VzIG9uIHRoZSBIZWFsdGggYW5kIFdlbGxuZXNzIG9mIHBvcHVsYXRpb25z
IHdpdGggZGl2ZXJzZTwva2V5d29yZD48a2V5d29yZD5iYWNrZ3JvdW5kcywgaW5jbHVkaW5nIG1l
bnRhbCBoZWFsdGhjYXJlLCBvbmNvbG9neSwgbGlmZXN0eWxlIHJpc2sgZmFjdG9ycyB0aGF0PC9r
ZXl3b3JkPjxrZXl3b3JkPmNvbnRyaWJ1dGUgdG8gY2hyb25pYyBkaXNlYXNlcywgYW5kIHByb21v
dGlvbiBvZiBoZWFsdGh5IGxpZmVzdHlsZS4gRVRISUNTPC9rZXl3b3JkPjxrZXl3b3JkPkFQUFJP
VkFMIEFORCBDT05TRU5UIFRPIFBBUlRJQ0lQQVRFOiBFdGhpY2FsIGFwcHJvdmFsIHdhcyBvYnRh
aW5lZCBmcm9tIHRoZTwva2V5d29yZD48a2V5d29yZD5SZWdpb25hbCBDb21taXR0ZWUgZm9yIE1l
ZGljYWwgYW5kIEhlYWx0aCBSZXNlYXJjaCBFdGhpY3MsIFdlc3QgTm9yd2F5PC9rZXl3b3JkPjxr
ZXl3b3JkPigyMDEzLzU0Mi9SRUsgVmVzdCkuIEFsbCBpbmZvcm1hbnRzIGdhdmUgd3JpdHRlbiBj
b25zZW50IHRvIHBhcnRpY2lwYXRlLjwva2V5d29yZD48a2V5d29yZD5DT01QRVRJTkcgSU5URVJF
U1RTOiBUaGUgYXV0aG9ycyBkZWNsYXJlIHRoYXQgdGhleSBoYXZlIG5vIGNvbXBldGluZyBpbnRl
cmVzdHMuPC9rZXl3b3JkPjxrZXl3b3JkPlBVQkxJU0hFUiZhcG9zO1MgTk9URTogU3ByaW5nZXIg
TmF0dXJlIHJlbWFpbnMgbmV1dHJhbCB3aXRoIHJlZ2FyZCB0byBqdXJpc2RpY3Rpb25hbDwva2V5
d29yZD48a2V5d29yZD5jbGFpbXMgaW4gcHVibGlzaGVkIG1hcHMgYW5kIGluc3RpdHV0aW9uYWwg
YWZmaWxpYXRpb25zLjwva2V5d29yZD48L2tleXdvcmRzPjxkYXRlcz48eWVhcj4yMDE4PC95ZWFy
PjxwdWItZGF0ZXM+PGRhdGU+TWF5IDI1PC9kYXRlPjwvcHViLWRhdGVzPjwvZGF0ZXM+PGlzYm4+
MTQ3Mi02ODc0IChFbGVjdHJvbmljKSYjeEQ7MTQ3Mi02ODc0IChMaW5raW5nKTwvaXNibj48YWNj
ZXNzaW9uLW51bT4yOTgwMTQ0NzwvYWNjZXNzaW9uLW51bT48dXJscz48cmVsYXRlZC11cmxzPjx1
cmw+aHR0cHM6Ly93d3cubmNiaS5ubG0ubmloLmdvdi9wdWJtZWQvMjk4MDE0NDc8L3VybD48L3Jl
bGF0ZWQtdXJscz48L3VybHM+PGN1c3RvbTI+UE1DNTk3MDQ5NzwvY3VzdG9tMj48ZWxlY3Ryb25p
Yy1yZXNvdXJjZS1udW0+MTAuMTE4Ni9zMTI5MDUtMDE4LTA1NjEtOTwvZWxlY3Ryb25pYy1yZXNv
dXJjZS1udW0+PC9yZWNvcmQ+PC9DaXRlPjxDaXRlPjxBdXRob3I+UmFkaGFtb255PC9BdXRob3I+
PFllYXI+MjAyMzwvWWVhcj48UmVjTnVtPjY8L1JlY051bT48cmVjb3JkPjxyZWMtbnVtYmVyPjY8
L3JlYy1udW1iZXI+PGZvcmVpZ24ta2V5cz48a2V5IGFwcD0iRU4iIGRiLWlkPSI1ZHN2eHR2MnZh
NTB4dmVyczA4dmZ6Mng5eGZ2ZjVmcnN3ZTUiIHRpbWVzdGFtcD0iMTc0NDA4Mzc5MiI+Njwva2V5
PjwvZm9yZWlnbi1rZXlzPjxyZWYtdHlwZSBuYW1lPSJKb3VybmFsIEFydGljbGUiPjE3PC9yZWYt
dHlwZT48Y29udHJpYnV0b3JzPjxhdXRob3JzPjxhdXRob3I+UmFkaGFtb255LCBSLjwvYXV0aG9y
PjxhdXRob3I+Q3Jvc3MsIFcuIE0uPC9hdXRob3I+PGF1dGhvcj5Ub3duc2luLCBMLjwvYXV0aG9y
PjxhdXRob3I+QmFuaWssIEIuPC9hdXRob3I+PC9hdXRob3JzPjwvY29udHJpYnV0b3JzPjxhdXRo
LWFkZHJlc3M+SW5zdGl0dXRlIG9mIEhlYWx0aCBhbmQgV2VsbGJlaW5nLCBGZWRlcmF0aW9uIFVu
aXZlcnNpdHksIEJlcndpY2ssIEF1c3RyYWxpYS4mI3hEO0ZlZGVyYXRpb24gVW5pdmVyc2l0eSwg
QmVyd2ljaywgQXVzdHJhbGlhLiYjeEQ7VG9ycmVucyBVbml2ZXJzaXR5LCBBZGVsYWlkZSwgU291
dGggQXVzdHJhbGlhLiYjeEQ7TWFubmEgSW5zdGl0dXRlLCBSZWdpb25hbCBBdXN0cmFsaWEgTWVu
dGFsIEhlYWx0aCBSZXNlYXJjaCBhbmQgVHJhaW5pbmcgSW5zdGl0dXRlLCBBIHByb2plY3Qgb2Yg
UmVnaW9uYWwgVW5pdmVyc2l0eSBOZXR3b3JrIChSVU4pLCBsZWQgYnkgdGhlIFVuaXZlcnNpdHkg
b2YgTmV3IEVuZ2xhbmQsIEFybWlkYWxlLCBOU1csIEF1c3RyYWxpYS48L2F1dGgtYWRkcmVzcz48
dGl0bGVzPjx0aXRsZT5QZXJzcGVjdGl2ZXMgb2YgY3VsdHVyYWxseSBhbmQgbGluZ3Vpc3RpY2Fs
bHkgZGl2ZXJzZSAoQ0FMRCkgY29tbXVuaXR5IG1lbWJlcnMgcmVnYXJkaW5nIG1lbnRhbCBoZWFs
dGggc2VydmljZXM6IEEgcXVhbGl0YXRpdmUgYW5hbHlzaXM8L3RpdGxlPjxzZWNvbmRhcnktdGl0
bGU+SiBQc3ljaGlhdHIgTWVudCBIZWFsdGggTnVyczwvc2Vjb25kYXJ5LXRpdGxlPjwvdGl0bGVz
PjxwZXJpb2RpY2FsPjxmdWxsLXRpdGxlPkogUHN5Y2hpYXRyIE1lbnQgSGVhbHRoIE51cnM8L2Z1
bGwtdGl0bGU+PC9wZXJpb2RpY2FsPjxwYWdlcz44NTAtODY0PC9wYWdlcz48dm9sdW1lPjMwPC92
b2x1bWU+PG51bWJlcj40PC9udW1iZXI+PGVkaXRpb24+MjAyMy8wMy8yMzwvZWRpdGlvbj48a2V5
d29yZHM+PGtleXdvcmQ+SHVtYW5zPC9rZXl3b3JkPjxrZXl3b3JkPkF1c3RyYWxpYTwva2V5d29y
ZD48a2V5d29yZD4qSGVhbHRoIFNlcnZpY2VzIEFjY2Vzc2liaWxpdHk8L2tleXdvcmQ+PGtleXdv
cmQ+Q3VsdHVyYWwgRGl2ZXJzaXR5PC9rZXl3b3JkPjxrZXl3b3JkPipNZW50YWwgSGVhbHRoIFNl
cnZpY2VzPC9rZXl3b3JkPjxrZXl3b3JkPkhlYWx0aCBQZXJzb25uZWw8L2tleXdvcmQ+PGtleXdv
cmQ+Q0FMRCBjb21tdW5pdHkgaW4gVmljdG9yaWE8L2tleXdvcmQ+PGtleXdvcmQ+bWVudGFsIGhl
YWx0aCBpc3N1ZXM8L2tleXdvcmQ+PGtleXdvcmQ+dW5kZXJzdGFuZGluZyBhbmQgZXhwZXJpZW5j
ZXMgb2YgbWVudGFsIGhlYWx0aCBzZXJ2aWNlczwva2V5d29yZD48L2tleXdvcmRzPjxkYXRlcz48
eWVhcj4yMDIzPC95ZWFyPjxwdWItZGF0ZXM+PGRhdGU+QXVnPC9kYXRlPjwvcHViLWRhdGVzPjwv
ZGF0ZXM+PGlzYm4+MTM2NS0yODUwIChFbGVjdHJvbmljKSYjeEQ7MTM1MS0wMTI2IChMaW5raW5n
KTwvaXNibj48YWNjZXNzaW9uLW51bT4zNjk0NzEwMDwvYWNjZXNzaW9uLW51bT48dXJscz48cmVs
YXRlZC11cmxzPjx1cmw+aHR0cHM6Ly93d3cubmNiaS5ubG0ubmloLmdvdi9wdWJtZWQvMzY5NDcx
MDA8L3VybD48L3JlbGF0ZWQtdXJscz48L3VybHM+PGVsZWN0cm9uaWMtcmVzb3VyY2UtbnVtPjEw
LjExMTEvanBtLjEyOTE5PC9lbGVjdHJvbmljLXJlc291cmNlLW51bT48L3JlY29yZD48L0NpdGU+
PC9FbmROb3RlPgB=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 11</w:t>
      </w:r>
      <w:r w:rsidR="003D2FA5">
        <w:rPr>
          <w:rFonts w:ascii="Arial" w:hAnsi="Arial" w:cs="Arial"/>
          <w:sz w:val="20"/>
          <w:szCs w:val="20"/>
        </w:rPr>
        <w:fldChar w:fldCharType="end"/>
      </w:r>
    </w:p>
    <w:p w14:paraId="34EB3D4E" w14:textId="77777777" w:rsidR="00696D41" w:rsidRPr="00366D48" w:rsidRDefault="00696D41" w:rsidP="00366D48">
      <w:pPr>
        <w:pStyle w:val="Heading4"/>
        <w:spacing w:line="360" w:lineRule="auto"/>
        <w:rPr>
          <w:rFonts w:ascii="Arial" w:hAnsi="Arial" w:cs="Arial"/>
          <w:sz w:val="20"/>
          <w:szCs w:val="20"/>
        </w:rPr>
      </w:pPr>
      <w:r w:rsidRPr="00366D48">
        <w:rPr>
          <w:rFonts w:ascii="Arial" w:hAnsi="Arial" w:cs="Arial"/>
          <w:sz w:val="20"/>
          <w:szCs w:val="20"/>
        </w:rPr>
        <w:t>Facilitators</w:t>
      </w:r>
    </w:p>
    <w:p w14:paraId="3F9BB68C" w14:textId="77777777" w:rsidR="00696D41" w:rsidRPr="00366D48" w:rsidRDefault="00696D41" w:rsidP="00366D48">
      <w:pPr>
        <w:spacing w:line="360" w:lineRule="auto"/>
        <w:rPr>
          <w:rFonts w:ascii="Arial" w:hAnsi="Arial" w:cs="Arial"/>
          <w:sz w:val="20"/>
          <w:szCs w:val="20"/>
        </w:rPr>
      </w:pPr>
      <w:r w:rsidRPr="00366D48">
        <w:rPr>
          <w:rFonts w:ascii="Arial" w:hAnsi="Arial" w:cs="Arial"/>
          <w:sz w:val="20"/>
          <w:szCs w:val="20"/>
        </w:rPr>
        <w:t>Commonly reported facilitators to seeking help/accessing mental health services:</w:t>
      </w:r>
    </w:p>
    <w:p w14:paraId="53B6F133" w14:textId="64A09EA7" w:rsidR="00696D41" w:rsidRPr="00366D48" w:rsidRDefault="00696D41"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Family/community support</w:t>
      </w:r>
      <w:r w:rsidR="003D2FA5">
        <w:rPr>
          <w:rFonts w:ascii="Arial" w:hAnsi="Arial" w:cs="Arial"/>
          <w:sz w:val="20"/>
          <w:szCs w:val="20"/>
        </w:rPr>
        <w:fldChar w:fldCharType="begin">
          <w:fldData xml:space="preserve">PEVuZE5vdGU+PENpdGU+PEF1dGhvcj5OeWlrYXZhcmFuZGE8L0F1dGhvcj48WWVhcj4yMDIzPC9Z
ZWFyPjxSZWNOdW0+MTM8L1JlY051bT48RGlzcGxheVRleHQ+PHN0eWxlIGZhY2U9InN1cGVyc2Ny
aXB0Ij4yNDwvc3R5bGU+PC9EaXNwbGF5VGV4dD48cmVjb3JkPjxyZWMtbnVtYmVyPjEzPC9yZWMt
bnVtYmVyPjxmb3JlaWduLWtleXM+PGtleSBhcHA9IkVOIiBkYi1pZD0iNWRzdnh0djJ2YTUweHZl
cnMwOHZmejJ4OXhmdmY1ZnJzd2U1IiB0aW1lc3RhbXA9IjE3NDQxNjgxNTYiPjEzPC9rZXk+PC9m
b3JlaWduLWtleXM+PHJlZi10eXBlIG5hbWU9IkpvdXJuYWwgQXJ0aWNsZSI+MTc8L3JlZi10eXBl
Pjxjb250cmlidXRvcnM+PGF1dGhvcnM+PGF1dGhvcj5OeWlrYXZhcmFuZGEsIFAuPC9hdXRob3I+
PGF1dGhvcj5QYW50ZWxpYywgTS48L2F1dGhvcj48YXV0aG9yPkpvbmVzLCBDLiBKLjwvYXV0aG9y
PjxhdXRob3I+UGF1ZHlhbCwgUC48L2F1dGhvcj48YXV0aG9yPlR1bmtzLCBBLjwvYXV0aG9yPjxh
dXRob3I+TGxld2VsbHluLCBDLiBELjwvYXV0aG9yPjwvYXV0aG9ycz48L2NvbnRyaWJ1dG9ycz48
YXV0aC1hZGRyZXNzPkRlcGFydG1lbnQgb2YgUHJpbWFyeSBDYXJlICZhbXA7IFB1YmxpYyBIZWFs
dGgsIEJyaWdodG9uICZhbXA7IFN1c3NleCBNZWRpY2FsIFNjaG9vbCwgVW5pdmVyc2l0eSBvZiBT
dXNzZXgsIFdhdHNvbiBCdWlsZGluZywgUm9vbSAxMDQsIEZhbG1lciwgQnJpZ2h0b24sIEVhc3Qg
U3Vzc2V4LCBCTjEgOVBILCBVSy4gUC5OeWlrYXZhcmFuZGFAYnNtcy5hYy51ay4mI3hEO0RlcGFy
dG1lbnQgb2YgUHJpbWFyeSBDYXJlICZhbXA7IFB1YmxpYyBIZWFsdGgsIEJyaWdodG9uICZhbXA7
IFN1c3NleCBNZWRpY2FsIFNjaG9vbCwgVW5pdmVyc2l0eSBvZiBTdXNzZXgsIFdhdHNvbiBCdWls
ZGluZywgUm9vbSAxMDQsIEZhbG1lciwgQnJpZ2h0b24sIEVhc3QgU3Vzc2V4LCBCTjEgOVBILCBV
Sy4mI3hEO1NjaG9vbCBvZiBQc3ljaG9sb2d5LCBGYWN1bHR5IG9mIEhlYWx0aCBhbmQgTWVkaWNh
bCBTY2llbmNlcywgVW5pdmVyc2l0eSBvZiBTdXJyZXksIEd1aWxkZm9yZCwgR1UyIDdYSCwgU3Vy
cmV5LCBVSy4mI3hEO0luc3RpdHV0ZSBmb3IgR2xvYmFsIEhlYWx0aCBhbmQgV2VsbGJlaW5nIFNj
aG9vbCBvZiBNZWRpY2luZSwgS2VlbGUgVW5pdmVyc2l0eSwgS2VlbGUsIFN0YWZmb3Jkc2hpcmUs
IFNUNSA1R0IsIFVLLjwvYXV0aC1hZGRyZXNzPjx0aXRsZXM+PHRpdGxlPkJhcnJpZXJzIGFuZCBm
YWNpbGl0YXRvcnMgdG8gc2Vla2luZyBhbmQgYWNjZXNzaW5nIG1lbnRhbCBoZWFsdGggc3VwcG9y
dCBpbiBwcmltYXJ5IGNhcmUgYW5kIHRoZSBjb21tdW5pdHkgYW1vbmcgZmVtYWxlIG1pZ3JhbnRz
IGluIEV1cm9wZTogYSAmcXVvdDtmZW1pbmlzbXMmcXVvdDsgc3lzdGVtYXRpYyByZXZpZXc8L3Rp
dGxlPjxzZWNvbmRhcnktdGl0bGU+SW50IEogRXF1aXR5IEhlYWx0aDwvc2Vjb25kYXJ5LXRpdGxl
PjwvdGl0bGVzPjxwZXJpb2RpY2FsPjxmdWxsLXRpdGxlPkludCBKIEVxdWl0eSBIZWFsdGg8L2Z1
bGwtdGl0bGU+PC9wZXJpb2RpY2FsPjxwYWdlcz4xOTY8L3BhZ2VzPjx2b2x1bWU+MjI8L3ZvbHVt
ZT48bnVtYmVyPjE8L251bWJlcj48ZWRpdGlvbj4yMDIzLzA5LzI3PC9lZGl0aW9uPjxrZXl3b3Jk
cz48a2V5d29yZD5GZW1hbGU8L2tleXdvcmQ+PGtleXdvcmQ+SHVtYW5zPC9rZXl3b3JkPjxrZXl3
b3JkPk1lbnRhbCBIZWFsdGg8L2tleXdvcmQ+PGtleXdvcmQ+RmVtaW5pc208L2tleXdvcmQ+PGtl
eXdvcmQ+KlRyYW5zaWVudHMgYW5kIE1pZ3JhbnRzPC9rZXl3b3JkPjxrZXl3b3JkPkV1cm9wZTwv
a2V5d29yZD48a2V5d29yZD4qUmVmdWdlZXMvcHN5Y2hvbG9neTwva2V5d29yZD48a2V5d29yZD5Q
cmltYXJ5IEhlYWx0aCBDYXJlPC9rZXl3b3JkPjxrZXl3b3JkPkhlYWx0aCBTZXJ2aWNlcyBBY2Nl
c3NpYmlsaXR5PC9rZXl3b3JkPjxrZXl3b3JkPkFjY2Vzczwva2V5d29yZD48a2V5d29yZD5Bc3ls
dW0gc2Vla2Vyczwva2V5d29yZD48a2V5d29yZD5GZW1hbGUgbWlncmFudHM8L2tleXdvcmQ+PGtl
eXdvcmQ+UHJpbWFyeSBjYXJlPC9rZXl3b3JkPjxrZXl3b3JkPlJlZnVnZWVzPC9rZXl3b3JkPjwv
a2V5d29yZHM+PGRhdGVzPjx5ZWFyPjIwMjM8L3llYXI+PHB1Yi1kYXRlcz48ZGF0ZT5TZXAgMjY8
L2RhdGU+PC9wdWItZGF0ZXM+PC9kYXRlcz48aXNibj4xNDc1LTkyNzY8L2lzYm4+PGFjY2Vzc2lv
bi1udW0+Mzc3NTI1MDI8L2FjY2Vzc2lvbi1udW0+PHVybHM+PC91cmxzPjxjdXN0b20yPlBNQzEw
NTIzNjE1PC9jdXN0b20yPjxlbGVjdHJvbmljLXJlc291cmNlLW51bT4xMC4xMTg2L3MxMjkzOS0w
MjMtMDE5OTAtODwvZWxlY3Ryb25pYy1yZXNvdXJjZS1udW0+PHJlbW90ZS1kYXRhYmFzZS1wcm92
aWRlcj5OTE08L3JlbW90ZS1kYXRhYmFzZS1wcm92aWRlcj48bGFuZ3VhZ2U+ZW5nPC9sYW5ndWFn
ZT48L3JlY29yZD48L0NpdGU+PC9FbmROb3RlPgB=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OeWlrYXZhcmFuZGE8L0F1dGhvcj48WWVhcj4yMDIzPC9Z
ZWFyPjxSZWNOdW0+MTM8L1JlY051bT48RGlzcGxheVRleHQ+PHN0eWxlIGZhY2U9InN1cGVyc2Ny
aXB0Ij4yNDwvc3R5bGU+PC9EaXNwbGF5VGV4dD48cmVjb3JkPjxyZWMtbnVtYmVyPjEzPC9yZWMt
bnVtYmVyPjxmb3JlaWduLWtleXM+PGtleSBhcHA9IkVOIiBkYi1pZD0iNWRzdnh0djJ2YTUweHZl
cnMwOHZmejJ4OXhmdmY1ZnJzd2U1IiB0aW1lc3RhbXA9IjE3NDQxNjgxNTYiPjEzPC9rZXk+PC9m
b3JlaWduLWtleXM+PHJlZi10eXBlIG5hbWU9IkpvdXJuYWwgQXJ0aWNsZSI+MTc8L3JlZi10eXBl
Pjxjb250cmlidXRvcnM+PGF1dGhvcnM+PGF1dGhvcj5OeWlrYXZhcmFuZGEsIFAuPC9hdXRob3I+
PGF1dGhvcj5QYW50ZWxpYywgTS48L2F1dGhvcj48YXV0aG9yPkpvbmVzLCBDLiBKLjwvYXV0aG9y
PjxhdXRob3I+UGF1ZHlhbCwgUC48L2F1dGhvcj48YXV0aG9yPlR1bmtzLCBBLjwvYXV0aG9yPjxh
dXRob3I+TGxld2VsbHluLCBDLiBELjwvYXV0aG9yPjwvYXV0aG9ycz48L2NvbnRyaWJ1dG9ycz48
YXV0aC1hZGRyZXNzPkRlcGFydG1lbnQgb2YgUHJpbWFyeSBDYXJlICZhbXA7IFB1YmxpYyBIZWFs
dGgsIEJyaWdodG9uICZhbXA7IFN1c3NleCBNZWRpY2FsIFNjaG9vbCwgVW5pdmVyc2l0eSBvZiBT
dXNzZXgsIFdhdHNvbiBCdWlsZGluZywgUm9vbSAxMDQsIEZhbG1lciwgQnJpZ2h0b24sIEVhc3Qg
U3Vzc2V4LCBCTjEgOVBILCBVSy4gUC5OeWlrYXZhcmFuZGFAYnNtcy5hYy51ay4mI3hEO0RlcGFy
dG1lbnQgb2YgUHJpbWFyeSBDYXJlICZhbXA7IFB1YmxpYyBIZWFsdGgsIEJyaWdodG9uICZhbXA7
IFN1c3NleCBNZWRpY2FsIFNjaG9vbCwgVW5pdmVyc2l0eSBvZiBTdXNzZXgsIFdhdHNvbiBCdWls
ZGluZywgUm9vbSAxMDQsIEZhbG1lciwgQnJpZ2h0b24sIEVhc3QgU3Vzc2V4LCBCTjEgOVBILCBV
Sy4mI3hEO1NjaG9vbCBvZiBQc3ljaG9sb2d5LCBGYWN1bHR5IG9mIEhlYWx0aCBhbmQgTWVkaWNh
bCBTY2llbmNlcywgVW5pdmVyc2l0eSBvZiBTdXJyZXksIEd1aWxkZm9yZCwgR1UyIDdYSCwgU3Vy
cmV5LCBVSy4mI3hEO0luc3RpdHV0ZSBmb3IgR2xvYmFsIEhlYWx0aCBhbmQgV2VsbGJlaW5nIFNj
aG9vbCBvZiBNZWRpY2luZSwgS2VlbGUgVW5pdmVyc2l0eSwgS2VlbGUsIFN0YWZmb3Jkc2hpcmUs
IFNUNSA1R0IsIFVLLjwvYXV0aC1hZGRyZXNzPjx0aXRsZXM+PHRpdGxlPkJhcnJpZXJzIGFuZCBm
YWNpbGl0YXRvcnMgdG8gc2Vla2luZyBhbmQgYWNjZXNzaW5nIG1lbnRhbCBoZWFsdGggc3VwcG9y
dCBpbiBwcmltYXJ5IGNhcmUgYW5kIHRoZSBjb21tdW5pdHkgYW1vbmcgZmVtYWxlIG1pZ3JhbnRz
IGluIEV1cm9wZTogYSAmcXVvdDtmZW1pbmlzbXMmcXVvdDsgc3lzdGVtYXRpYyByZXZpZXc8L3Rp
dGxlPjxzZWNvbmRhcnktdGl0bGU+SW50IEogRXF1aXR5IEhlYWx0aDwvc2Vjb25kYXJ5LXRpdGxl
PjwvdGl0bGVzPjxwZXJpb2RpY2FsPjxmdWxsLXRpdGxlPkludCBKIEVxdWl0eSBIZWFsdGg8L2Z1
bGwtdGl0bGU+PC9wZXJpb2RpY2FsPjxwYWdlcz4xOTY8L3BhZ2VzPjx2b2x1bWU+MjI8L3ZvbHVt
ZT48bnVtYmVyPjE8L251bWJlcj48ZWRpdGlvbj4yMDIzLzA5LzI3PC9lZGl0aW9uPjxrZXl3b3Jk
cz48a2V5d29yZD5GZW1hbGU8L2tleXdvcmQ+PGtleXdvcmQ+SHVtYW5zPC9rZXl3b3JkPjxrZXl3
b3JkPk1lbnRhbCBIZWFsdGg8L2tleXdvcmQ+PGtleXdvcmQ+RmVtaW5pc208L2tleXdvcmQ+PGtl
eXdvcmQ+KlRyYW5zaWVudHMgYW5kIE1pZ3JhbnRzPC9rZXl3b3JkPjxrZXl3b3JkPkV1cm9wZTwv
a2V5d29yZD48a2V5d29yZD4qUmVmdWdlZXMvcHN5Y2hvbG9neTwva2V5d29yZD48a2V5d29yZD5Q
cmltYXJ5IEhlYWx0aCBDYXJlPC9rZXl3b3JkPjxrZXl3b3JkPkhlYWx0aCBTZXJ2aWNlcyBBY2Nl
c3NpYmlsaXR5PC9rZXl3b3JkPjxrZXl3b3JkPkFjY2Vzczwva2V5d29yZD48a2V5d29yZD5Bc3ls
dW0gc2Vla2Vyczwva2V5d29yZD48a2V5d29yZD5GZW1hbGUgbWlncmFudHM8L2tleXdvcmQ+PGtl
eXdvcmQ+UHJpbWFyeSBjYXJlPC9rZXl3b3JkPjxrZXl3b3JkPlJlZnVnZWVzPC9rZXl3b3JkPjwv
a2V5d29yZHM+PGRhdGVzPjx5ZWFyPjIwMjM8L3llYXI+PHB1Yi1kYXRlcz48ZGF0ZT5TZXAgMjY8
L2RhdGU+PC9wdWItZGF0ZXM+PC9kYXRlcz48aXNibj4xNDc1LTkyNzY8L2lzYm4+PGFjY2Vzc2lv
bi1udW0+Mzc3NTI1MDI8L2FjY2Vzc2lvbi1udW0+PHVybHM+PC91cmxzPjxjdXN0b20yPlBNQzEw
NTIzNjE1PC9jdXN0b20yPjxlbGVjdHJvbmljLXJlc291cmNlLW51bT4xMC4xMTg2L3MxMjkzOS0w
MjMtMDE5OTAtODwvZWxlY3Ryb25pYy1yZXNvdXJjZS1udW0+PHJlbW90ZS1kYXRhYmFzZS1wcm92
aWRlcj5OTE08L3JlbW90ZS1kYXRhYmFzZS1wcm92aWRlcj48bGFuZ3VhZ2U+ZW5nPC9sYW5ndWFn
ZT48L3JlY29yZD48L0NpdGU+PC9FbmROb3RlPgB=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24</w:t>
      </w:r>
      <w:r w:rsidR="003D2FA5">
        <w:rPr>
          <w:rFonts w:ascii="Arial" w:hAnsi="Arial" w:cs="Arial"/>
          <w:sz w:val="20"/>
          <w:szCs w:val="20"/>
        </w:rPr>
        <w:fldChar w:fldCharType="end"/>
      </w:r>
    </w:p>
    <w:p w14:paraId="2C50114A" w14:textId="0F0D9FB2" w:rsidR="00696D41" w:rsidRPr="00366D48" w:rsidRDefault="00696D41"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CALD community education</w: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sIDIxLCAyNjwvc3R5bGU+PC9EaXNwbGF5VGV4dD48cmVjb3JkPjxyZWMtbnVtYmVyPjY8L3Jl
Yy1udW1iZXI+PGZvcmVpZ24ta2V5cz48a2V5IGFwcD0iRU4iIGRiLWlkPSI1ZHN2eHR2MnZhNTB4
dmVyczA4dmZ6Mng5eGZ2ZjVmcnN3ZTUiIHRpbWVzdGFtcD0iMTc0NDA4Mzc5MiI+Njwva2V5Pjwv
Zm9yZWlnbi1rZXlzPjxyZWYtdHlwZSBuYW1lPSJKb3VybmFsIEFydGljbGUiPjE3PC9yZWYtdHlw
ZT48Y29udHJpYnV0b3JzPjxhdXRob3JzPjxhdXRob3I+UmFkaGFtb255LCBSLjwvYXV0aG9yPjxh
dXRob3I+Q3Jvc3MsIFcuIE0uPC9hdXRob3I+PGF1dGhvcj5Ub3duc2luLCBMLjwvYXV0aG9yPjxh
dXRob3I+QmFuaWssIEIuPC9hdXRob3I+PC9hdXRob3JzPjwvY29udHJpYnV0b3JzPjxhdXRoLWFk
ZHJlc3M+SW5zdGl0dXRlIG9mIEhlYWx0aCBhbmQgV2VsbGJlaW5nLCBGZWRlcmF0aW9uIFVuaXZl
cnNpdHksIEJlcndpY2ssIEF1c3RyYWxpYS4mI3hEO0ZlZGVyYXRpb24gVW5pdmVyc2l0eSwgQmVy
d2ljaywgQXVzdHJhbGlhLiYjeEQ7VG9ycmVucyBVbml2ZXJzaXR5LCBBZGVsYWlkZSwgU291dGgg
QXVzdHJhbGlhLiYjeEQ7TWFubmEgSW5zdGl0dXRlLCBSZWdpb25hbCBBdXN0cmFsaWEgTWVudGFs
IEhlYWx0aCBSZXNlYXJjaCBhbmQgVHJhaW5pbmcgSW5zdGl0dXRlLCBBIHByb2plY3Qgb2YgUmVn
aW9uYWwgVW5pdmVyc2l0eSBOZXR3b3JrIChSVU4pLCBsZWQgYnkgdGhlIFVuaXZlcnNpdHkgb2Yg
TmV3IEVuZ2xhbmQsIEFybWlkYWxlLCBOU1csIEF1c3RyYWxpYS48L2F1dGgtYWRkcmVzcz48dGl0
bGVzPjx0aXRsZT5QZXJzcGVjdGl2ZXMgb2YgY3VsdHVyYWxseSBhbmQgbGluZ3Vpc3RpY2FsbHkg
ZGl2ZXJzZSAoQ0FMRCkgY29tbXVuaXR5IG1lbWJlcnMgcmVnYXJkaW5nIG1lbnRhbCBoZWFsdGgg
c2VydmljZXM6IEEgcXVhbGl0YXRpdmUgYW5hbHlzaXM8L3RpdGxlPjxzZWNvbmRhcnktdGl0bGU+
SiBQc3ljaGlhdHIgTWVudCBIZWFsdGggTnVyczwvc2Vjb25kYXJ5LXRpdGxlPjwvdGl0bGVzPjxw
ZXJpb2RpY2FsPjxmdWxsLXRpdGxlPkogUHN5Y2hpYXRyIE1lbnQgSGVhbHRoIE51cnM8L2Z1bGwt
dGl0bGU+PC9wZXJpb2RpY2FsPjxwYWdlcz44NTAtODY0PC9wYWdlcz48dm9sdW1lPjMwPC92b2x1
bWU+PG51bWJlcj40PC9udW1iZXI+PGVkaXRpb24+MjAyMy8wMy8yMzwvZWRpdGlvbj48a2V5d29y
ZHM+PGtleXdvcmQ+SHVtYW5zPC9rZXl3b3JkPjxrZXl3b3JkPkF1c3RyYWxpYTwva2V5d29yZD48
a2V5d29yZD4qSGVhbHRoIFNlcnZpY2VzIEFjY2Vzc2liaWxpdHk8L2tleXdvcmQ+PGtleXdvcmQ+
Q3VsdHVyYWwgRGl2ZXJzaXR5PC9rZXl3b3JkPjxrZXl3b3JkPipNZW50YWwgSGVhbHRoIFNlcnZp
Y2VzPC9rZXl3b3JkPjxrZXl3b3JkPkhlYWx0aCBQZXJzb25uZWw8L2tleXdvcmQ+PGtleXdvcmQ+
Q0FMRCBjb21tdW5pdHkgaW4gVmljdG9yaWE8L2tleXdvcmQ+PGtleXdvcmQ+bWVudGFsIGhlYWx0
aCBpc3N1ZXM8L2tleXdvcmQ+PGtleXdvcmQ+dW5kZXJzdGFuZGluZyBhbmQgZXhwZXJpZW5jZXMg
b2YgbWVudGFsIGhlYWx0aCBzZXJ2aWNlczwva2V5d29yZD48L2tleXdvcmRzPjxkYXRlcz48eWVh
cj4yMDIzPC95ZWFyPjxwdWItZGF0ZXM+PGRhdGU+QXVnPC9kYXRlPjwvcHViLWRhdGVzPjwvZGF0
ZXM+PGlzYm4+MTM2NS0yODUwIChFbGVjdHJvbmljKSYjeEQ7MTM1MS0wMTI2IChMaW5raW5nKTwv
aXNibj48YWNjZXNzaW9uLW51bT4zNjk0NzEwMDwvYWNjZXNzaW9uLW51bT48dXJscz48cmVsYXRl
ZC11cmxzPjx1cmw+aHR0cHM6Ly93d3cubmNiaS5ubG0ubmloLmdvdi9wdWJtZWQvMzY5NDcxMDA8
L3VybD48L3JlbGF0ZWQtdXJscz48L3VybHM+PGVsZWN0cm9uaWMtcmVzb3VyY2UtbnVtPjEwLjEx
MTEvanBtLjEyOTE5PC9lbGVjdHJvbmljLXJlc291cmNlLW51bT48L3JlY29yZD48L0NpdGU+PENp
dGU+PEF1dGhvcj5IYXJkaW5nPC9BdXRob3I+PFllYXI+MjAxNTwvWWVhcj48UmVjTnVtPjEyPC9S
ZWNOdW0+PHJlY29yZD48cmVjLW51bWJlcj4xMjwvcmVjLW51bWJlcj48Zm9yZWlnbi1rZXlzPjxr
ZXkgYXBwPSJFTiIgZGItaWQ9IjVkc3Z4dHYydmE1MHh2ZXJzMDh2ZnoyeDl4ZnZmNWZyc3dlNSIg
dGltZXN0YW1wPSIxNzQ0MTYwOTE0Ij4xMjwva2V5PjwvZm9yZWlnbi1rZXlzPjxyZWYtdHlwZSBu
YW1lPSJKb3VybmFsIEFydGljbGUiPjE3PC9yZWYtdHlwZT48Y29udHJpYnV0b3JzPjxhdXRob3Jz
PjxhdXRob3I+SGFyZGluZywgUy48L2F1dGhvcj48YXV0aG9yPlNjaGF0dG5lciwgUC48L2F1dGhv
cj48YXV0aG9yPkJyaWpuYXRoLCBCLjwvYXV0aG9yPjwvYXV0aG9ycz48L2NvbnRyaWJ1dG9ycz48
YXV0aC1hZGRyZXNzPk1CQlMsIEJNZWRTY2kgKEhvbnMpLCBHZW5lcmFsIFByYWN0aXRpb25lciwg
TWVsYm91cm5lLCBWSUMuPC9hdXRoLWFkZHJlc3M+PHRpdGxlcz48dGl0bGU+SG93IGdlbmVyYWwg
cHJhY3RpdGlvbmVycyBtYW5hZ2UgbWVudGFsIGlsbG5lc3MgaW4gY3VsdHVyYWxseSBhbmQgbGlu
Z3Vpc3RpY2FsbHkgZGl2ZXJzZSBwYXRpZW50czogYW4gZXhwbG9yYXRvcnkgc3R1ZHk8L3RpdGxl
PjxzZWNvbmRhcnktdGl0bGU+QXVzdCBGYW0gUGh5c2ljaWFuPC9zZWNvbmRhcnktdGl0bGU+PC90
aXRsZXM+PHBlcmlvZGljYWw+PGZ1bGwtdGl0bGU+QXVzdCBGYW0gUGh5c2ljaWFuPC9mdWxsLXRp
dGxlPjwvcGVyaW9kaWNhbD48cGFnZXM+MTQ3LTUyPC9wYWdlcz48dm9sdW1lPjQ0PC92b2x1bWU+
PG51bWJlcj4zPC9udW1iZXI+PGVkaXRpb24+MjAxNS8wMy8xNzwvZWRpdGlvbj48a2V5d29yZHM+
PGtleXdvcmQ+QWR1bHQ8L2tleXdvcmQ+PGtleXdvcmQ+KkN1bHR1cmFsIERpdmVyc2l0eTwva2V5
d29yZD48a2V5d29yZD5DdWx0dXJlPC9rZXl3b3JkPjxrZXl3b3JkPipEaXNlYXNlIE1hbmFnZW1l
bnQ8L2tleXdvcmQ+PGtleXdvcmQ+RmVtYWxlPC9rZXl3b3JkPjxrZXl3b3JkPkdlbmVyYWwgUHJh
Y3RpdGlvbmVycy9wc3ljaG9sb2d5LypzdGFuZGFyZHM8L2tleXdvcmQ+PGtleXdvcmQ+KkhlYWx0
aCBLbm93bGVkZ2UsIEF0dGl0dWRlcywgUHJhY3RpY2U8L2tleXdvcmQ+PGtleXdvcmQ+SGVhbHRo
IFNlcnZpY2VzIE5lZWRzIGFuZCBEZW1hbmQvKnRyZW5kczwva2V5d29yZD48a2V5d29yZD5IdW1h
bnM8L2tleXdvcmQ+PGtleXdvcmQ+TWFsZTwva2V5d29yZD48a2V5d29yZD5NZW50YWwgRGlzb3Jk
ZXJzLyp0aGVyYXB5PC9rZXl3b3JkPjxrZXl3b3JkPk1pZGRsZSBBZ2VkPC9rZXl3b3JkPjxrZXl3
b3JkPlJldHJvc3BlY3RpdmUgU3R1ZGllczwva2V5d29yZD48a2V5d29yZD5WaWN0b3JpYTwva2V5
d29yZD48L2tleXdvcmRzPjxkYXRlcz48eWVhcj4yMDE1PC95ZWFyPjxwdWItZGF0ZXM+PGRhdGU+
TWFyPC9kYXRlPjwvcHViLWRhdGVzPjwvZGF0ZXM+PGlzYm4+MDMwMC04NDk1IChQcmludCkmI3hE
OzAzMDAtODQ5NTwvaXNibj48YWNjZXNzaW9uLW51bT4yNTc3MDU4MTwvYWNjZXNzaW9uLW51bT48
dXJscz48L3VybHM+PHJlbW90ZS1kYXRhYmFzZS1wcm92aWRlcj5OTE08L3JlbW90ZS1kYXRhYmFz
ZS1wcm92aWRlcj48bGFuZ3VhZ2U+ZW5nPC9sYW5ndWFnZT48L3JlY29yZD48L0NpdGU+PENpdGU+
PEF1dGhvcj5QYW5kZXk8L0F1dGhvcj48WWVhcj4yMDIyPC9ZZWFyPjxSZWNOdW0+MTQ8L1JlY051
bT48cmVjb3JkPjxyZWMtbnVtYmVyPjE0PC9yZWMtbnVtYmVyPjxmb3JlaWduLWtleXM+PGtleSBh
cHA9IkVOIiBkYi1pZD0iNWRzdnh0djJ2YTUweHZlcnMwOHZmejJ4OXhmdmY1ZnJzd2U1IiB0aW1l
c3RhbXA9IjE3NDQxNjgyODUiPjE0PC9rZXk+PC9mb3JlaWduLWtleXM+PHJlZi10eXBlIG5hbWU9
IkpvdXJuYWwgQXJ0aWNsZSI+MTc8L3JlZi10eXBlPjxjb250cmlidXRvcnM+PGF1dGhvcnM+PGF1
dGhvcj5QYW5kZXksIE0uPC9hdXRob3I+PGF1dGhvcj5LYW1ydWwsIFIuPC9hdXRob3I+PGF1dGhv
cj5NaWNoYWVscywgQy4gUi48L2F1dGhvcj48YXV0aG9yPk1jQ2Fycm9uLCBNLjwvYXV0aG9yPjwv
YXV0aG9ycz48L2NvbnRyaWJ1dG9ycz48YXV0aC1hZGRyZXNzPlJlc2VhcmNoIERlcGFydG1lbnQs
IFNhc2thdGNoZXdhbiBIZWFsdGggQXV0aG9yaXR5LCBXYXNjYW5hIFJlaGFiaWxpdGF0aW9uIENl
bnRyZSwgMjE4MC0yM3JkIEF2ZSwgUmVnaW5hLCBTSywgUzRTIDBBNSwgQ2FuYWRhLiBNYW1hdGEu
UGFuZGV5QHNhc2toZWFsdGhhdXRob3JpdHkuY2EuJiN4RDtEZXBhcnRtZW50IG9mIEFjYWRlbWlj
IEZhbWlseSBNZWRpY2luZSwgVW5pdmVyc2l0eSBvZiBTYXNrYXRjaGV3YW4sIDE2MjEgQWxiZXJ0
IFN0ICMxNzIsIFJlZ2luYSwgU0ssIFM0UCAyUzUsIENhbmFkYS4mI3hEO1Jlc2VhcmNoIERlcGFy
dG1lbnQsIFNhc2thdGNoZXdhbiBIZWFsdGggQXV0aG9yaXR5LCBXYXNjYW5hIFJlaGFiaWxpdGF0
aW9uIENlbnRyZSwgMjE4MC0yM3JkIEF2ZSwgUmVnaW5hLCBTSywgUzRTIDBBNSwgQ2FuYWRhLjwv
YXV0aC1hZGRyZXNzPjx0aXRsZXM+PHRpdGxlPlBlcmNlcHRpb25zIG9mIG1lbnRhbCBoZWFsdGgg
YW5kIHV0aWxpemF0aW9uIG9mIG1lbnRhbCBoZWFsdGggc2VydmljZXMgYW1vbmcgbmV3IGltbWln
cmFudHMgaW4gQ2FuYWRhOiBBIHF1YWxpdGF0aXZlIHN0dWR5PC90aXRsZT48c2Vjb25kYXJ5LXRp
dGxlPkNvbW11bml0eSBNZW50IEhlYWx0aCBKPC9zZWNvbmRhcnktdGl0bGU+PC90aXRsZXM+PHBl
cmlvZGljYWw+PGZ1bGwtdGl0bGU+Q29tbXVuaXR5IE1lbnQgSGVhbHRoIEo8L2Z1bGwtdGl0bGU+
PC9wZXJpb2RpY2FsPjxwYWdlcz4zOTQtNDA0PC9wYWdlcz48dm9sdW1lPjU4PC92b2x1bWU+PG51
bWJlcj4yPC9udW1iZXI+PGVkaXRpb24+MjAyMS8wNS8yOTwvZWRpdGlvbj48a2V5d29yZHM+PGtl
eXdvcmQ+Q2FuYWRhPC9rZXl3b3JkPjxrZXl3b3JkPipFbWlncmFudHMgYW5kIEltbWlncmFudHM8
L2tleXdvcmQ+PGtleXdvcmQ+SGVhbHRoIFNlcnZpY2VzIEFjY2Vzc2liaWxpdHk8L2tleXdvcmQ+
PGtleXdvcmQ+SHVtYW5zPC9rZXl3b3JkPjxrZXl3b3JkPk1lbnRhbCBIZWFsdGg8L2tleXdvcmQ+
PGtleXdvcmQ+Kk1lbnRhbCBIZWFsdGggU2VydmljZXM8L2tleXdvcmQ+PGtleXdvcmQ+QmFycmll
cnMgdG8gbWVudGFsIGhlYWx0aCBjYXJlPC9rZXl3b3JkPjxrZXl3b3JkPk1lbnRhbCBoZWFsdGgg
dXRpbGl6YXRpb248L2tleXdvcmQ+PGtleXdvcmQ+TmV3IGltbWlncmFudHM8L2tleXdvcmQ+PC9r
ZXl3b3Jkcz48ZGF0ZXM+PHllYXI+MjAyMjwveWVhcj48cHViLWRhdGVzPjxkYXRlPkZlYjwvZGF0
ZT48L3B1Yi1kYXRlcz48L2RhdGVzPjxpc2JuPjAwMTAtMzg1MzwvaXNibj48YWNjZXNzaW9uLW51
bT4zNDA0Nzg2MjwvYWNjZXNzaW9uLW51bT48dXJscz48L3VybHM+PGVsZWN0cm9uaWMtcmVzb3Vy
Y2UtbnVtPjEwLjEwMDcvczEwNTk3LTAyMS0wMDgzNi0zPC9lbGVjdHJvbmljLXJlc291cmNlLW51
bT48cmVtb3RlLWRhdGFiYXNlLXByb3ZpZGVyPk5MTTwvcmVtb3RlLWRhdGFiYXNlLXByb3ZpZGVy
PjxsYW5ndWFnZT5lbmc8L2xhbmd1YWdlPjwvcmVjb3JkPjwvQ2l0ZT48L0VuZE5vdGU+AG==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SYWRoYW1vbnk8L0F1dGhvcj48WWVhcj4yMDIzPC9ZZWFy
PjxSZWNOdW0+NjwvUmVjTnVtPjxEaXNwbGF5VGV4dD48c3R5bGUgZmFjZT0ic3VwZXJzY3JpcHQi
PjgsIDIxLCAyNjwvc3R5bGU+PC9EaXNwbGF5VGV4dD48cmVjb3JkPjxyZWMtbnVtYmVyPjY8L3Jl
Yy1udW1iZXI+PGZvcmVpZ24ta2V5cz48a2V5IGFwcD0iRU4iIGRiLWlkPSI1ZHN2eHR2MnZhNTB4
dmVyczA4dmZ6Mng5eGZ2ZjVmcnN3ZTUiIHRpbWVzdGFtcD0iMTc0NDA4Mzc5MiI+Njwva2V5Pjwv
Zm9yZWlnbi1rZXlzPjxyZWYtdHlwZSBuYW1lPSJKb3VybmFsIEFydGljbGUiPjE3PC9yZWYtdHlw
ZT48Y29udHJpYnV0b3JzPjxhdXRob3JzPjxhdXRob3I+UmFkaGFtb255LCBSLjwvYXV0aG9yPjxh
dXRob3I+Q3Jvc3MsIFcuIE0uPC9hdXRob3I+PGF1dGhvcj5Ub3duc2luLCBMLjwvYXV0aG9yPjxh
dXRob3I+QmFuaWssIEIuPC9hdXRob3I+PC9hdXRob3JzPjwvY29udHJpYnV0b3JzPjxhdXRoLWFk
ZHJlc3M+SW5zdGl0dXRlIG9mIEhlYWx0aCBhbmQgV2VsbGJlaW5nLCBGZWRlcmF0aW9uIFVuaXZl
cnNpdHksIEJlcndpY2ssIEF1c3RyYWxpYS4mI3hEO0ZlZGVyYXRpb24gVW5pdmVyc2l0eSwgQmVy
d2ljaywgQXVzdHJhbGlhLiYjeEQ7VG9ycmVucyBVbml2ZXJzaXR5LCBBZGVsYWlkZSwgU291dGgg
QXVzdHJhbGlhLiYjeEQ7TWFubmEgSW5zdGl0dXRlLCBSZWdpb25hbCBBdXN0cmFsaWEgTWVudGFs
IEhlYWx0aCBSZXNlYXJjaCBhbmQgVHJhaW5pbmcgSW5zdGl0dXRlLCBBIHByb2plY3Qgb2YgUmVn
aW9uYWwgVW5pdmVyc2l0eSBOZXR3b3JrIChSVU4pLCBsZWQgYnkgdGhlIFVuaXZlcnNpdHkgb2Yg
TmV3IEVuZ2xhbmQsIEFybWlkYWxlLCBOU1csIEF1c3RyYWxpYS48L2F1dGgtYWRkcmVzcz48dGl0
bGVzPjx0aXRsZT5QZXJzcGVjdGl2ZXMgb2YgY3VsdHVyYWxseSBhbmQgbGluZ3Vpc3RpY2FsbHkg
ZGl2ZXJzZSAoQ0FMRCkgY29tbXVuaXR5IG1lbWJlcnMgcmVnYXJkaW5nIG1lbnRhbCBoZWFsdGgg
c2VydmljZXM6IEEgcXVhbGl0YXRpdmUgYW5hbHlzaXM8L3RpdGxlPjxzZWNvbmRhcnktdGl0bGU+
SiBQc3ljaGlhdHIgTWVudCBIZWFsdGggTnVyczwvc2Vjb25kYXJ5LXRpdGxlPjwvdGl0bGVzPjxw
ZXJpb2RpY2FsPjxmdWxsLXRpdGxlPkogUHN5Y2hpYXRyIE1lbnQgSGVhbHRoIE51cnM8L2Z1bGwt
dGl0bGU+PC9wZXJpb2RpY2FsPjxwYWdlcz44NTAtODY0PC9wYWdlcz48dm9sdW1lPjMwPC92b2x1
bWU+PG51bWJlcj40PC9udW1iZXI+PGVkaXRpb24+MjAyMy8wMy8yMzwvZWRpdGlvbj48a2V5d29y
ZHM+PGtleXdvcmQ+SHVtYW5zPC9rZXl3b3JkPjxrZXl3b3JkPkF1c3RyYWxpYTwva2V5d29yZD48
a2V5d29yZD4qSGVhbHRoIFNlcnZpY2VzIEFjY2Vzc2liaWxpdHk8L2tleXdvcmQ+PGtleXdvcmQ+
Q3VsdHVyYWwgRGl2ZXJzaXR5PC9rZXl3b3JkPjxrZXl3b3JkPipNZW50YWwgSGVhbHRoIFNlcnZp
Y2VzPC9rZXl3b3JkPjxrZXl3b3JkPkhlYWx0aCBQZXJzb25uZWw8L2tleXdvcmQ+PGtleXdvcmQ+
Q0FMRCBjb21tdW5pdHkgaW4gVmljdG9yaWE8L2tleXdvcmQ+PGtleXdvcmQ+bWVudGFsIGhlYWx0
aCBpc3N1ZXM8L2tleXdvcmQ+PGtleXdvcmQ+dW5kZXJzdGFuZGluZyBhbmQgZXhwZXJpZW5jZXMg
b2YgbWVudGFsIGhlYWx0aCBzZXJ2aWNlczwva2V5d29yZD48L2tleXdvcmRzPjxkYXRlcz48eWVh
cj4yMDIzPC95ZWFyPjxwdWItZGF0ZXM+PGRhdGU+QXVnPC9kYXRlPjwvcHViLWRhdGVzPjwvZGF0
ZXM+PGlzYm4+MTM2NS0yODUwIChFbGVjdHJvbmljKSYjeEQ7MTM1MS0wMTI2IChMaW5raW5nKTwv
aXNibj48YWNjZXNzaW9uLW51bT4zNjk0NzEwMDwvYWNjZXNzaW9uLW51bT48dXJscz48cmVsYXRl
ZC11cmxzPjx1cmw+aHR0cHM6Ly93d3cubmNiaS5ubG0ubmloLmdvdi9wdWJtZWQvMzY5NDcxMDA8
L3VybD48L3JlbGF0ZWQtdXJscz48L3VybHM+PGVsZWN0cm9uaWMtcmVzb3VyY2UtbnVtPjEwLjEx
MTEvanBtLjEyOTE5PC9lbGVjdHJvbmljLXJlc291cmNlLW51bT48L3JlY29yZD48L0NpdGU+PENp
dGU+PEF1dGhvcj5IYXJkaW5nPC9BdXRob3I+PFllYXI+MjAxNTwvWWVhcj48UmVjTnVtPjEyPC9S
ZWNOdW0+PHJlY29yZD48cmVjLW51bWJlcj4xMjwvcmVjLW51bWJlcj48Zm9yZWlnbi1rZXlzPjxr
ZXkgYXBwPSJFTiIgZGItaWQ9IjVkc3Z4dHYydmE1MHh2ZXJzMDh2ZnoyeDl4ZnZmNWZyc3dlNSIg
dGltZXN0YW1wPSIxNzQ0MTYwOTE0Ij4xMjwva2V5PjwvZm9yZWlnbi1rZXlzPjxyZWYtdHlwZSBu
YW1lPSJKb3VybmFsIEFydGljbGUiPjE3PC9yZWYtdHlwZT48Y29udHJpYnV0b3JzPjxhdXRob3Jz
PjxhdXRob3I+SGFyZGluZywgUy48L2F1dGhvcj48YXV0aG9yPlNjaGF0dG5lciwgUC48L2F1dGhv
cj48YXV0aG9yPkJyaWpuYXRoLCBCLjwvYXV0aG9yPjwvYXV0aG9ycz48L2NvbnRyaWJ1dG9ycz48
YXV0aC1hZGRyZXNzPk1CQlMsIEJNZWRTY2kgKEhvbnMpLCBHZW5lcmFsIFByYWN0aXRpb25lciwg
TWVsYm91cm5lLCBWSUMuPC9hdXRoLWFkZHJlc3M+PHRpdGxlcz48dGl0bGU+SG93IGdlbmVyYWwg
cHJhY3RpdGlvbmVycyBtYW5hZ2UgbWVudGFsIGlsbG5lc3MgaW4gY3VsdHVyYWxseSBhbmQgbGlu
Z3Vpc3RpY2FsbHkgZGl2ZXJzZSBwYXRpZW50czogYW4gZXhwbG9yYXRvcnkgc3R1ZHk8L3RpdGxl
PjxzZWNvbmRhcnktdGl0bGU+QXVzdCBGYW0gUGh5c2ljaWFuPC9zZWNvbmRhcnktdGl0bGU+PC90
aXRsZXM+PHBlcmlvZGljYWw+PGZ1bGwtdGl0bGU+QXVzdCBGYW0gUGh5c2ljaWFuPC9mdWxsLXRp
dGxlPjwvcGVyaW9kaWNhbD48cGFnZXM+MTQ3LTUyPC9wYWdlcz48dm9sdW1lPjQ0PC92b2x1bWU+
PG51bWJlcj4zPC9udW1iZXI+PGVkaXRpb24+MjAxNS8wMy8xNzwvZWRpdGlvbj48a2V5d29yZHM+
PGtleXdvcmQ+QWR1bHQ8L2tleXdvcmQ+PGtleXdvcmQ+KkN1bHR1cmFsIERpdmVyc2l0eTwva2V5
d29yZD48a2V5d29yZD5DdWx0dXJlPC9rZXl3b3JkPjxrZXl3b3JkPipEaXNlYXNlIE1hbmFnZW1l
bnQ8L2tleXdvcmQ+PGtleXdvcmQ+RmVtYWxlPC9rZXl3b3JkPjxrZXl3b3JkPkdlbmVyYWwgUHJh
Y3RpdGlvbmVycy9wc3ljaG9sb2d5LypzdGFuZGFyZHM8L2tleXdvcmQ+PGtleXdvcmQ+KkhlYWx0
aCBLbm93bGVkZ2UsIEF0dGl0dWRlcywgUHJhY3RpY2U8L2tleXdvcmQ+PGtleXdvcmQ+SGVhbHRo
IFNlcnZpY2VzIE5lZWRzIGFuZCBEZW1hbmQvKnRyZW5kczwva2V5d29yZD48a2V5d29yZD5IdW1h
bnM8L2tleXdvcmQ+PGtleXdvcmQ+TWFsZTwva2V5d29yZD48a2V5d29yZD5NZW50YWwgRGlzb3Jk
ZXJzLyp0aGVyYXB5PC9rZXl3b3JkPjxrZXl3b3JkPk1pZGRsZSBBZ2VkPC9rZXl3b3JkPjxrZXl3
b3JkPlJldHJvc3BlY3RpdmUgU3R1ZGllczwva2V5d29yZD48a2V5d29yZD5WaWN0b3JpYTwva2V5
d29yZD48L2tleXdvcmRzPjxkYXRlcz48eWVhcj4yMDE1PC95ZWFyPjxwdWItZGF0ZXM+PGRhdGU+
TWFyPC9kYXRlPjwvcHViLWRhdGVzPjwvZGF0ZXM+PGlzYm4+MDMwMC04NDk1IChQcmludCkmI3hE
OzAzMDAtODQ5NTwvaXNibj48YWNjZXNzaW9uLW51bT4yNTc3MDU4MTwvYWNjZXNzaW9uLW51bT48
dXJscz48L3VybHM+PHJlbW90ZS1kYXRhYmFzZS1wcm92aWRlcj5OTE08L3JlbW90ZS1kYXRhYmFz
ZS1wcm92aWRlcj48bGFuZ3VhZ2U+ZW5nPC9sYW5ndWFnZT48L3JlY29yZD48L0NpdGU+PENpdGU+
PEF1dGhvcj5QYW5kZXk8L0F1dGhvcj48WWVhcj4yMDIyPC9ZZWFyPjxSZWNOdW0+MTQ8L1JlY051
bT48cmVjb3JkPjxyZWMtbnVtYmVyPjE0PC9yZWMtbnVtYmVyPjxmb3JlaWduLWtleXM+PGtleSBh
cHA9IkVOIiBkYi1pZD0iNWRzdnh0djJ2YTUweHZlcnMwOHZmejJ4OXhmdmY1ZnJzd2U1IiB0aW1l
c3RhbXA9IjE3NDQxNjgyODUiPjE0PC9rZXk+PC9mb3JlaWduLWtleXM+PHJlZi10eXBlIG5hbWU9
IkpvdXJuYWwgQXJ0aWNsZSI+MTc8L3JlZi10eXBlPjxjb250cmlidXRvcnM+PGF1dGhvcnM+PGF1
dGhvcj5QYW5kZXksIE0uPC9hdXRob3I+PGF1dGhvcj5LYW1ydWwsIFIuPC9hdXRob3I+PGF1dGhv
cj5NaWNoYWVscywgQy4gUi48L2F1dGhvcj48YXV0aG9yPk1jQ2Fycm9uLCBNLjwvYXV0aG9yPjwv
YXV0aG9ycz48L2NvbnRyaWJ1dG9ycz48YXV0aC1hZGRyZXNzPlJlc2VhcmNoIERlcGFydG1lbnQs
IFNhc2thdGNoZXdhbiBIZWFsdGggQXV0aG9yaXR5LCBXYXNjYW5hIFJlaGFiaWxpdGF0aW9uIENl
bnRyZSwgMjE4MC0yM3JkIEF2ZSwgUmVnaW5hLCBTSywgUzRTIDBBNSwgQ2FuYWRhLiBNYW1hdGEu
UGFuZGV5QHNhc2toZWFsdGhhdXRob3JpdHkuY2EuJiN4RDtEZXBhcnRtZW50IG9mIEFjYWRlbWlj
IEZhbWlseSBNZWRpY2luZSwgVW5pdmVyc2l0eSBvZiBTYXNrYXRjaGV3YW4sIDE2MjEgQWxiZXJ0
IFN0ICMxNzIsIFJlZ2luYSwgU0ssIFM0UCAyUzUsIENhbmFkYS4mI3hEO1Jlc2VhcmNoIERlcGFy
dG1lbnQsIFNhc2thdGNoZXdhbiBIZWFsdGggQXV0aG9yaXR5LCBXYXNjYW5hIFJlaGFiaWxpdGF0
aW9uIENlbnRyZSwgMjE4MC0yM3JkIEF2ZSwgUmVnaW5hLCBTSywgUzRTIDBBNSwgQ2FuYWRhLjwv
YXV0aC1hZGRyZXNzPjx0aXRsZXM+PHRpdGxlPlBlcmNlcHRpb25zIG9mIG1lbnRhbCBoZWFsdGgg
YW5kIHV0aWxpemF0aW9uIG9mIG1lbnRhbCBoZWFsdGggc2VydmljZXMgYW1vbmcgbmV3IGltbWln
cmFudHMgaW4gQ2FuYWRhOiBBIHF1YWxpdGF0aXZlIHN0dWR5PC90aXRsZT48c2Vjb25kYXJ5LXRp
dGxlPkNvbW11bml0eSBNZW50IEhlYWx0aCBKPC9zZWNvbmRhcnktdGl0bGU+PC90aXRsZXM+PHBl
cmlvZGljYWw+PGZ1bGwtdGl0bGU+Q29tbXVuaXR5IE1lbnQgSGVhbHRoIEo8L2Z1bGwtdGl0bGU+
PC9wZXJpb2RpY2FsPjxwYWdlcz4zOTQtNDA0PC9wYWdlcz48dm9sdW1lPjU4PC92b2x1bWU+PG51
bWJlcj4yPC9udW1iZXI+PGVkaXRpb24+MjAyMS8wNS8yOTwvZWRpdGlvbj48a2V5d29yZHM+PGtl
eXdvcmQ+Q2FuYWRhPC9rZXl3b3JkPjxrZXl3b3JkPipFbWlncmFudHMgYW5kIEltbWlncmFudHM8
L2tleXdvcmQ+PGtleXdvcmQ+SGVhbHRoIFNlcnZpY2VzIEFjY2Vzc2liaWxpdHk8L2tleXdvcmQ+
PGtleXdvcmQ+SHVtYW5zPC9rZXl3b3JkPjxrZXl3b3JkPk1lbnRhbCBIZWFsdGg8L2tleXdvcmQ+
PGtleXdvcmQ+Kk1lbnRhbCBIZWFsdGggU2VydmljZXM8L2tleXdvcmQ+PGtleXdvcmQ+QmFycmll
cnMgdG8gbWVudGFsIGhlYWx0aCBjYXJlPC9rZXl3b3JkPjxrZXl3b3JkPk1lbnRhbCBoZWFsdGgg
dXRpbGl6YXRpb248L2tleXdvcmQ+PGtleXdvcmQ+TmV3IGltbWlncmFudHM8L2tleXdvcmQ+PC9r
ZXl3b3Jkcz48ZGF0ZXM+PHllYXI+MjAyMjwveWVhcj48cHViLWRhdGVzPjxkYXRlPkZlYjwvZGF0
ZT48L3B1Yi1kYXRlcz48L2RhdGVzPjxpc2JuPjAwMTAtMzg1MzwvaXNibj48YWNjZXNzaW9uLW51
bT4zNDA0Nzg2MjwvYWNjZXNzaW9uLW51bT48dXJscz48L3VybHM+PGVsZWN0cm9uaWMtcmVzb3Vy
Y2UtbnVtPjEwLjEwMDcvczEwNTk3LTAyMS0wMDgzNi0zPC9lbGVjdHJvbmljLXJlc291cmNlLW51
bT48cmVtb3RlLWRhdGFiYXNlLXByb3ZpZGVyPk5MTTwvcmVtb3RlLWRhdGFiYXNlLXByb3ZpZGVy
PjxsYW5ndWFnZT5lbmc8L2xhbmd1YWdlPjwvcmVjb3JkPjwvQ2l0ZT48L0VuZE5vdGU+AG==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8, 21, 26</w:t>
      </w:r>
      <w:r w:rsidR="003D2FA5">
        <w:rPr>
          <w:rFonts w:ascii="Arial" w:hAnsi="Arial" w:cs="Arial"/>
          <w:sz w:val="20"/>
          <w:szCs w:val="20"/>
        </w:rPr>
        <w:fldChar w:fldCharType="end"/>
      </w:r>
    </w:p>
    <w:p w14:paraId="16B3FC9B" w14:textId="2999DFDC" w:rsidR="00696D41" w:rsidRPr="00366D48" w:rsidRDefault="00696D41"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Cultural concordance between GP/health professional and patient</w:t>
      </w:r>
      <w:r w:rsidR="003D2FA5">
        <w:rPr>
          <w:rFonts w:ascii="Arial" w:hAnsi="Arial" w:cs="Arial"/>
          <w:sz w:val="20"/>
          <w:szCs w:val="20"/>
        </w:rPr>
        <w:fldChar w:fldCharType="begin">
          <w:fldData xml:space="preserve">PEVuZE5vdGU+PENpdGU+PEF1dGhvcj5IYXJkaW5nPC9BdXRob3I+PFllYXI+MjAxNTwvWWVhcj48
UmVjTnVtPjEyPC9SZWNOdW0+PERpc3BsYXlUZXh0PjxzdHlsZSBmYWNlPSJzdXBlcnNjcmlwdCI+
MTMsIDE1LCAyNjwvc3R5bGU+PC9EaXNwbGF5VGV4dD48cmVjb3JkPjxyZWMtbnVtYmVyPjEyPC9y
ZWMtbnVtYmVyPjxmb3JlaWduLWtleXM+PGtleSBhcHA9IkVOIiBkYi1pZD0iNWRzdnh0djJ2YTUw
eHZlcnMwOHZmejJ4OXhmdmY1ZnJzd2U1IiB0aW1lc3RhbXA9IjE3NDQxNjA5MTQiPjEyPC9rZXk+
PC9mb3JlaWduLWtleXM+PHJlZi10eXBlIG5hbWU9IkpvdXJuYWwgQXJ0aWNsZSI+MTc8L3JlZi10
eXBlPjxjb250cmlidXRvcnM+PGF1dGhvcnM+PGF1dGhvcj5IYXJkaW5nLCBTLjwvYXV0aG9yPjxh
dXRob3I+U2NoYXR0bmVyLCBQLjwvYXV0aG9yPjxhdXRob3I+QnJpam5hdGgsIEIuPC9hdXRob3I+
PC9hdXRob3JzPjwvY29udHJpYnV0b3JzPjxhdXRoLWFkZHJlc3M+TUJCUywgQk1lZFNjaSAoSG9u
cyksIEdlbmVyYWwgUHJhY3RpdGlvbmVyLCBNZWxib3VybmUsIFZJQy48L2F1dGgtYWRkcmVzcz48
dGl0bGVzPjx0aXRsZT5Ib3cgZ2VuZXJhbCBwcmFjdGl0aW9uZXJzIG1hbmFnZSBtZW50YWwgaWxs
bmVzcyBpbiBjdWx0dXJhbGx5IGFuZCBsaW5ndWlzdGljYWxseSBkaXZlcnNlIHBhdGllbnRzOiBh
biBleHBsb3JhdG9yeSBzdHVkeTwvdGl0bGU+PHNlY29uZGFyeS10aXRsZT5BdXN0IEZhbSBQaHlz
aWNpYW48L3NlY29uZGFyeS10aXRsZT48L3RpdGxlcz48cGVyaW9kaWNhbD48ZnVsbC10aXRsZT5B
dXN0IEZhbSBQaHlzaWNpYW48L2Z1bGwtdGl0bGU+PC9wZXJpb2RpY2FsPjxwYWdlcz4xNDctNTI8
L3BhZ2VzPjx2b2x1bWU+NDQ8L3ZvbHVtZT48bnVtYmVyPjM8L251bWJlcj48ZWRpdGlvbj4yMDE1
LzAzLzE3PC9lZGl0aW9uPjxrZXl3b3Jkcz48a2V5d29yZD5BZHVsdDwva2V5d29yZD48a2V5d29y
ZD4qQ3VsdHVyYWwgRGl2ZXJzaXR5PC9rZXl3b3JkPjxrZXl3b3JkPkN1bHR1cmU8L2tleXdvcmQ+
PGtleXdvcmQ+KkRpc2Vhc2UgTWFuYWdlbWVudDwva2V5d29yZD48a2V5d29yZD5GZW1hbGU8L2tl
eXdvcmQ+PGtleXdvcmQ+R2VuZXJhbCBQcmFjdGl0aW9uZXJzL3BzeWNob2xvZ3kvKnN0YW5kYXJk
czwva2V5d29yZD48a2V5d29yZD4qSGVhbHRoIEtub3dsZWRnZSwgQXR0aXR1ZGVzLCBQcmFjdGlj
ZTwva2V5d29yZD48a2V5d29yZD5IZWFsdGggU2VydmljZXMgTmVlZHMgYW5kIERlbWFuZC8qdHJl
bmRzPC9rZXl3b3JkPjxrZXl3b3JkPkh1bWFuczwva2V5d29yZD48a2V5d29yZD5NYWxlPC9rZXl3
b3JkPjxrZXl3b3JkPk1lbnRhbCBEaXNvcmRlcnMvKnRoZXJhcHk8L2tleXdvcmQ+PGtleXdvcmQ+
TWlkZGxlIEFnZWQ8L2tleXdvcmQ+PGtleXdvcmQ+UmV0cm9zcGVjdGl2ZSBTdHVkaWVzPC9rZXl3
b3JkPjxrZXl3b3JkPlZpY3RvcmlhPC9rZXl3b3JkPjwva2V5d29yZHM+PGRhdGVzPjx5ZWFyPjIw
MTU8L3llYXI+PHB1Yi1kYXRlcz48ZGF0ZT5NYXI8L2RhdGU+PC9wdWItZGF0ZXM+PC9kYXRlcz48
aXNibj4wMzAwLTg0OTUgKFByaW50KSYjeEQ7MDMwMC04NDk1PC9pc2JuPjxhY2Nlc3Npb24tbnVt
PjI1NzcwNTgxPC9hY2Nlc3Npb24tbnVtPjx1cmxzPjwvdXJscz48cmVtb3RlLWRhdGFiYXNlLXBy
b3ZpZGVyPk5MTTwvcmVtb3RlLWRhdGFiYXNlLXByb3ZpZGVyPjxsYW5ndWFnZT5lbmc8L2xhbmd1
YWdlPjwvcmVjb3JkPjwvQ2l0ZT48Q2l0ZT48QXV0aG9yPkFnZ2Fyd2FsPC9BdXRob3I+PFllYXI+
MjAxNjwvWWVhcj48UmVjTnVtPjk8L1JlY051bT48cmVjb3JkPjxyZWMtbnVtYmVyPjk8L3JlYy1u
dW1iZXI+PGZvcmVpZ24ta2V5cz48a2V5IGFwcD0iRU4iIGRiLWlkPSI1ZHN2eHR2MnZhNTB4dmVy
czA4dmZ6Mng5eGZ2ZjVmcnN3ZTUiIHRpbWVzdGFtcD0iMTc0NDE1OTIwNSI+OTwva2V5PjwvZm9y
ZWlnbi1rZXlzPjxyZWYtdHlwZSBuYW1lPSJKb3VybmFsIEFydGljbGUiPjE3PC9yZWYtdHlwZT48
Y29udHJpYnV0b3JzPjxhdXRob3JzPjxhdXRob3I+QWdnYXJ3YWwsIE4uIEsuPC9hdXRob3I+PGF1
dGhvcj5QaWVoLCBNLiBDLjwvYXV0aG9yPjxhdXRob3I+RGl4b24sIEwuPC9hdXRob3I+PGF1dGhv
cj5HdWFybmFjY2lhLCBQLjwvYXV0aG9yPjxhdXRob3I+QWxlZ3LDrWEsIE0uPC9hdXRob3I+PGF1
dGhvcj5MZXdpcy1GZXJuw6FuZGV6LCBSLjwvYXV0aG9yPjwvYXV0aG9ycz48L2NvbnRyaWJ1dG9y
cz48YXV0aC1hZGRyZXNzPkNvbHVtYmlhIFVuaXZlcnNpdHkgRGVwYXJ0bWVudCBvZiBQc3ljaGlh
dHJ5IGFuZCBUaGUgQ2VudGVyIG9mIEV4Y2VsbGVuY2UgZm9yIEN1bHR1cmFsIENvbXBldGVuY2Ug
YXQgVGhlIE5ldyBZb3JrIFN0YXRlIFBzeWNoaWF0cmljIEluc3RpdHV0ZSwgTmV3IFlvcmssIFVT
QS4gRWxlY3Ryb25pYyBhZGRyZXNzOiBhZ2dhcndhQG55c3BpLmNvbHVtYmlhLmVkdS4mI3hEO0Nv
bHVtYmlhIFVuaXZlcnNpdHkgQ29sbGVnZSBvZiBQaHlzaWNpYW5zIGFuZCBTdXJnZW9ucywgTmV3
IFlvcmssIFVTQS4mI3hEO0NvbHVtYmlhIFVuaXZlcnNpdHkgRGVwYXJ0bWVudCBvZiBQc3ljaGlh
dHJ5IGFuZCBUaGUgTmV3IFlvcmsgU3RhdGUgUHN5Y2hpYXRyaWMgSW5zdGl0dXRlLCBOZXcgWW9y
aywgVVNBLiYjeEQ7SW5zdGl0dXRlIGZvciBIZWFsdGguIEhlYWx0aCBDYXJlIFBvbGljeSAmYW1w
OyBBZ2luZyBSZXNlYXJjaC4gUnV0Z2VycyxUaGUgU3RhdGUgVW5pdmVyc2l0eSBvZiBOZXcgSmVy
c2V5LCBOZXcgQnJ1bnN3aWNrLCBVU0EuJiN4RDtDZW50ZXIgZm9yIE11bHRpY3VsdHVyYWwgTWVu
dGFsIEhlYWx0aCBSZXNlYXJjaCBhbmQgSGFydmFyZCBNZWRpY2FsIFNjaG9vbCwgU29tZXJ2aWxs
ZSwgVVNBLiYjeEQ7Q29sdW1iaWEgVW5pdmVyc2l0eSBEZXBhcnRtZW50IG9mIFBzeWNoaWF0cnkg
YW5kIFRoZSBDZW50ZXIgb2YgRXhjZWxsZW5jZSBmb3IgQ3VsdHVyYWwgQ29tcGV0ZW5jZSBhdCBU
aGUgTmV3IFlvcmsgU3RhdGUgUHN5Y2hpYXRyaWMgSW5zdGl0dXRlLCBOZXcgWW9yaywgVVNBLjwv
YXV0aC1hZGRyZXNzPjx0aXRsZXM+PHRpdGxlPkNsaW5pY2lhbiBkZXNjcmlwdGlvbnMgb2YgY29t
bXVuaWNhdGlvbiBzdHJhdGVnaWVzIHRvIGltcHJvdmUgdHJlYXRtZW50IGVuZ2FnZW1lbnQgYnkg
cmFjaWFsL2V0aG5pYyBtaW5vcml0aWVzIGluIG1lbnRhbCBoZWFsdGggc2VydmljZXM6IEEgc3lz
dGVtYXRpYyByZXZpZXc8L3RpdGxlPjxzZWNvbmRhcnktdGl0bGU+UGF0aWVudCBFZHVjIENvdW5z
PC9zZWNvbmRhcnktdGl0bGU+PC90aXRsZXM+PHBlcmlvZGljYWw+PGZ1bGwtdGl0bGU+UGF0aWVu
dCBFZHVjIENvdW5zPC9mdWxsLXRpdGxlPjwvcGVyaW9kaWNhbD48cGFnZXM+MTk4LTIwOTwvcGFn
ZXM+PHZvbHVtZT45OTwvdm9sdW1lPjxudW1iZXI+MjwvbnVtYmVyPjxlZGl0aW9uPjIwMTUvMDkv
MTU8L2VkaXRpb24+PGtleXdvcmRzPjxrZXl3b3JkPkFkb2xlc2NlbnQ8L2tleXdvcmQ+PGtleXdv
cmQ+QWR1bHQ8L2tleXdvcmQ+PGtleXdvcmQ+QWdlZDwva2V5d29yZD48a2V5d29yZD4qQ29tbXVu
aWNhdGlvbjwva2V5d29yZD48a2V5d29yZD4qQ29udGludWl0eSBvZiBQYXRpZW50IENhcmU8L2tl
eXdvcmQ+PGtleXdvcmQ+Q3VsdHVyYWwgQ29tcGV0ZW5jeTwva2V5d29yZD48a2V5d29yZD5DdWx0
dXJhbCBEaXZlcnNpdHk8L2tleXdvcmQ+PGtleXdvcmQ+KkV0aG5pY2l0eS9wc3ljaG9sb2d5PC9r
ZXl3b3JkPjxrZXl3b3JkPkZlbWFsZTwva2V5d29yZD48a2V5d29yZD5IdW1hbnM8L2tleXdvcmQ+
PGtleXdvcmQ+TWFsZTwva2V5d29yZD48a2V5d29yZD5NZW50YWwgRGlzb3JkZXJzLypldGhub2xv
Z3kvKnRoZXJhcHk8L2tleXdvcmQ+PGtleXdvcmQ+UGF0aWVudCBBY2NlcHRhbmNlIG9mIEhlYWx0
aCBDYXJlLypldGhub2xvZ3k8L2tleXdvcmQ+PGtleXdvcmQ+UHJvZmVzc2lvbmFsLVBhdGllbnQg
UmVsYXRpb25zPC9rZXl3b3JkPjxrZXl3b3JkPipSYWNpYWwgR3JvdXBzL3BzeWNob2xvZ3k8L2tl
eXdvcmQ+PGtleXdvcmQ+Q3Jvc3MtY3VsdHVyYWwgY29tbXVuaWNhdGlvbjwva2V5d29yZD48a2V5
d29yZD5DdWx0dXJhbCBwc3ljaGlhdHJ5PC9rZXl3b3JkPjxrZXl3b3JkPk1lZGljYWwgY29tbXVu
aWNhdGlvbjwva2V5d29yZD48a2V5d29yZD5TeXN0ZW1hdGljIHJldmlldzwva2V5d29yZD48a2V5
d29yZD5UcmVhdG1lbnQgZW5nYWdlbWVudDwva2V5d29yZD48L2tleXdvcmRzPjxkYXRlcz48eWVh
cj4yMDE2PC95ZWFyPjxwdWItZGF0ZXM+PGRhdGU+RmViPC9kYXRlPjwvcHViLWRhdGVzPjwvZGF0
ZXM+PGlzYm4+MDczOC0zOTkxIChQcmludCkmI3hEOzA3MzgtMzk5MTwvaXNibj48YWNjZXNzaW9u
LW51bT4yNjM2NTQzNjwvYWNjZXNzaW9uLW51bT48dXJscz48L3VybHM+PGN1c3RvbTI+UE1DNDcz
MzQxNjwvY3VzdG9tMj48Y3VzdG9tNj5OSUhNUzcyMjU4NTwvY3VzdG9tNj48ZWxlY3Ryb25pYy1y
ZXNvdXJjZS1udW0+MTAuMTAxNi9qLnBlYy4yMDE1LjA5LjAwMjwvZWxlY3Ryb25pYy1yZXNvdXJj
ZS1udW0+PHJlbW90ZS1kYXRhYmFzZS1wcm92aWRlcj5OTE08L3JlbW90ZS1kYXRhYmFzZS1wcm92
aWRlcj48bGFuZ3VhZ2U+ZW5nPC9sYW5ndWFnZT48L3JlY29yZD48L0NpdGU+PENpdGU+PEF1dGhv
cj5LYXBhZGlhPC9BdXRob3I+PFllYXI+MjAxNzwvWWVhcj48UmVjTnVtPjEwPC9SZWNOdW0+PHJl
Y29yZD48cmVjLW51bWJlcj4xMDwvcmVjLW51bWJlcj48Zm9yZWlnbi1rZXlzPjxrZXkgYXBwPSJF
TiIgZGItaWQ9IjVkc3Z4dHYydmE1MHh2ZXJzMDh2ZnoyeDl4ZnZmNWZyc3dlNSIgdGltZXN0YW1w
PSIxNzQ0MTU5MjI5Ij4xMDwva2V5PjwvZm9yZWlnbi1rZXlzPjxyZWYtdHlwZSBuYW1lPSJKb3Vy
bmFsIEFydGljbGUiPjE3PC9yZWYtdHlwZT48Y29udHJpYnV0b3JzPjxhdXRob3JzPjxhdXRob3I+
S2FwYWRpYSwgRC48L2F1dGhvcj48YXV0aG9yPkJyb29rcywgSC4gTC48L2F1dGhvcj48YXV0aG9y
Pk5henJvbywgSi48L2F1dGhvcj48YXV0aG9yPlRyYW5tZXIsIE0uPC9hdXRob3I+PC9hdXRob3Jz
PjwvY29udHJpYnV0b3JzPjxhdXRoLWFkZHJlc3M+VGhlIENhdGhpZSBNYXJzaCBJbnN0aXR1dGUg
Zm9yIFNvY2lhbCBSZXNlYXJjaCAoQ01JU1QpLCBUaGUgVW5pdmVyc2l0eSBvZiBNYW5jaGVzdGVy
LCBNYW5jaGVzdGVyLCBVSy4mI3hEO1NjaG9vbCBvZiBOdXJzaW5nLCBNaWR3aWZlcnkgYW5kIFNv
Y2lhbCBXb3JrLCBUaGUgVW5pdmVyc2l0eSBvZiBNYW5jaGVzdGVyLCBNYW5jaGVzdGVyLCBVSy48
L2F1dGgtYWRkcmVzcz48dGl0bGVzPjx0aXRsZT5QYWtpc3Rhbmkgd29tZW4mYXBvcztzIHVzZSBv
ZiBtZW50YWwgaGVhbHRoIHNlcnZpY2VzIGFuZCB0aGUgcm9sZSBvZiBzb2NpYWwgbmV0d29ya3M6
IGEgc3lzdGVtYXRpYyByZXZpZXcgb2YgcXVhbnRpdGF0aXZlIGFuZCBxdWFsaXRhdGl2ZSByZXNl
YXJjaDwvdGl0bGU+PHNlY29uZGFyeS10aXRsZT5IZWFsdGggU29jIENhcmUgQ29tbXVuaXR5PC9z
ZWNvbmRhcnktdGl0bGU+PC90aXRsZXM+PHBlcmlvZGljYWw+PGZ1bGwtdGl0bGU+SGVhbHRoIFNv
YyBDYXJlIENvbW11bml0eTwvZnVsbC10aXRsZT48L3BlcmlvZGljYWw+PHBhZ2VzPjEzMDQtMTMx
NzwvcGFnZXM+PHZvbHVtZT4yNTwvdm9sdW1lPjxudW1iZXI+NDwvbnVtYmVyPjxlZGl0aW9uPjIw
MTUvMTEvMjY8L2VkaXRpb24+PGtleXdvcmRzPjxrZXl3b3JkPkFkYXB0YXRpb24sIFBzeWNob2xv
Z2ljYWw8L2tleXdvcmQ+PGtleXdvcmQ+RmVtYWxlPC9rZXl3b3JkPjxrZXl3b3JkPkdlbmVyYWwg
UHJhY3RpY2Uvc3RhdGlzdGljcyAmYW1wOyBudW1lcmljYWwgZGF0YTwva2V5d29yZD48a2V5d29y
ZD5IdW1hbnM8L2tleXdvcmQ+PGtleXdvcmQ+TGFuZ3VhZ2U8L2tleXdvcmQ+PGtleXdvcmQ+TWVu
dGFsIEhlYWx0aCBTZXJ2aWNlcy8qc3RhdGlzdGljcyAmYW1wOyBudW1lcmljYWwgZGF0YTwva2V5
d29yZD48a2V5d29yZD5QYWtpc3Rhbi9ldGhub2xvZ3k8L2tleXdvcmQ+PGtleXdvcmQ+U29jaWFs
IFN0aWdtYTwva2V5d29yZD48a2V5d29yZD4qU29jaWFsIFN1cHBvcnQ8L2tleXdvcmQ+PGtleXdv
cmQ+U3BlY2lhbGl6YXRpb24vc3RhdGlzdGljcyAmYW1wOyBudW1lcmljYWwgZGF0YTwva2V5d29y
ZD48a2V5d29yZD5Vbml0ZWQgS2luZ2RvbS9lcGlkZW1pb2xvZ3k8L2tleXdvcmQ+PGtleXdvcmQ+
V29tZW4mYXBvcztzIEhlYWx0aDwva2V5d29yZD48a2V5d29yZD5QYWtpc3Rhbmk8L2tleXdvcmQ+
PGtleXdvcmQ+ZXRobmljIG1pbm9yaXRpZXM8L2tleXdvcmQ+PGtleXdvcmQ+bWVudGFsIGhlYWx0
aCBzZXJ2aWNlczwva2V5d29yZD48a2V5d29yZD5zb2NpYWwgc3VwcG9ydDwva2V5d29yZD48a2V5
d29yZD5zdGlnbWE8L2tleXdvcmQ+PC9rZXl3b3Jkcz48ZGF0ZXM+PHllYXI+MjAxNzwveWVhcj48
cHViLWRhdGVzPjxkYXRlPkp1bDwvZGF0ZT48L3B1Yi1kYXRlcz48L2RhdGVzPjxpc2JuPjA5NjYt
MDQxMCAoUHJpbnQpJiN4RDswOTY2LTA0MTA8L2lzYm4+PGFjY2Vzc2lvbi1udW0+MjY1OTI0ODc8
L2FjY2Vzc2lvbi1udW0+PHVybHM+PC91cmxzPjxjdXN0b20yPlBNQzY4NDk1MzY8L2N1c3RvbTI+
PGVsZWN0cm9uaWMtcmVzb3VyY2UtbnVtPjEwLjExMTEvaHNjLjEyMzA1PC9lbGVjdHJvbmljLXJl
c291cmNlLW51bT48cmVtb3RlLWRhdGFiYXNlLXByb3ZpZGVyPk5MTTwvcmVtb3RlLWRhdGFiYXNl
LXByb3ZpZGVyPjxsYW5ndWFnZT5lbmc8L2xhbmd1YWdlPjwvcmVjb3JkPjwvQ2l0ZT48L0VuZE5v
dGU+AG==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IYXJkaW5nPC9BdXRob3I+PFllYXI+MjAxNTwvWWVhcj48
UmVjTnVtPjEyPC9SZWNOdW0+PERpc3BsYXlUZXh0PjxzdHlsZSBmYWNlPSJzdXBlcnNjcmlwdCI+
MTMsIDE1LCAyNjwvc3R5bGU+PC9EaXNwbGF5VGV4dD48cmVjb3JkPjxyZWMtbnVtYmVyPjEyPC9y
ZWMtbnVtYmVyPjxmb3JlaWduLWtleXM+PGtleSBhcHA9IkVOIiBkYi1pZD0iNWRzdnh0djJ2YTUw
eHZlcnMwOHZmejJ4OXhmdmY1ZnJzd2U1IiB0aW1lc3RhbXA9IjE3NDQxNjA5MTQiPjEyPC9rZXk+
PC9mb3JlaWduLWtleXM+PHJlZi10eXBlIG5hbWU9IkpvdXJuYWwgQXJ0aWNsZSI+MTc8L3JlZi10
eXBlPjxjb250cmlidXRvcnM+PGF1dGhvcnM+PGF1dGhvcj5IYXJkaW5nLCBTLjwvYXV0aG9yPjxh
dXRob3I+U2NoYXR0bmVyLCBQLjwvYXV0aG9yPjxhdXRob3I+QnJpam5hdGgsIEIuPC9hdXRob3I+
PC9hdXRob3JzPjwvY29udHJpYnV0b3JzPjxhdXRoLWFkZHJlc3M+TUJCUywgQk1lZFNjaSAoSG9u
cyksIEdlbmVyYWwgUHJhY3RpdGlvbmVyLCBNZWxib3VybmUsIFZJQy48L2F1dGgtYWRkcmVzcz48
dGl0bGVzPjx0aXRsZT5Ib3cgZ2VuZXJhbCBwcmFjdGl0aW9uZXJzIG1hbmFnZSBtZW50YWwgaWxs
bmVzcyBpbiBjdWx0dXJhbGx5IGFuZCBsaW5ndWlzdGljYWxseSBkaXZlcnNlIHBhdGllbnRzOiBh
biBleHBsb3JhdG9yeSBzdHVkeTwvdGl0bGU+PHNlY29uZGFyeS10aXRsZT5BdXN0IEZhbSBQaHlz
aWNpYW48L3NlY29uZGFyeS10aXRsZT48L3RpdGxlcz48cGVyaW9kaWNhbD48ZnVsbC10aXRsZT5B
dXN0IEZhbSBQaHlzaWNpYW48L2Z1bGwtdGl0bGU+PC9wZXJpb2RpY2FsPjxwYWdlcz4xNDctNTI8
L3BhZ2VzPjx2b2x1bWU+NDQ8L3ZvbHVtZT48bnVtYmVyPjM8L251bWJlcj48ZWRpdGlvbj4yMDE1
LzAzLzE3PC9lZGl0aW9uPjxrZXl3b3Jkcz48a2V5d29yZD5BZHVsdDwva2V5d29yZD48a2V5d29y
ZD4qQ3VsdHVyYWwgRGl2ZXJzaXR5PC9rZXl3b3JkPjxrZXl3b3JkPkN1bHR1cmU8L2tleXdvcmQ+
PGtleXdvcmQ+KkRpc2Vhc2UgTWFuYWdlbWVudDwva2V5d29yZD48a2V5d29yZD5GZW1hbGU8L2tl
eXdvcmQ+PGtleXdvcmQ+R2VuZXJhbCBQcmFjdGl0aW9uZXJzL3BzeWNob2xvZ3kvKnN0YW5kYXJk
czwva2V5d29yZD48a2V5d29yZD4qSGVhbHRoIEtub3dsZWRnZSwgQXR0aXR1ZGVzLCBQcmFjdGlj
ZTwva2V5d29yZD48a2V5d29yZD5IZWFsdGggU2VydmljZXMgTmVlZHMgYW5kIERlbWFuZC8qdHJl
bmRzPC9rZXl3b3JkPjxrZXl3b3JkPkh1bWFuczwva2V5d29yZD48a2V5d29yZD5NYWxlPC9rZXl3
b3JkPjxrZXl3b3JkPk1lbnRhbCBEaXNvcmRlcnMvKnRoZXJhcHk8L2tleXdvcmQ+PGtleXdvcmQ+
TWlkZGxlIEFnZWQ8L2tleXdvcmQ+PGtleXdvcmQ+UmV0cm9zcGVjdGl2ZSBTdHVkaWVzPC9rZXl3
b3JkPjxrZXl3b3JkPlZpY3RvcmlhPC9rZXl3b3JkPjwva2V5d29yZHM+PGRhdGVzPjx5ZWFyPjIw
MTU8L3llYXI+PHB1Yi1kYXRlcz48ZGF0ZT5NYXI8L2RhdGU+PC9wdWItZGF0ZXM+PC9kYXRlcz48
aXNibj4wMzAwLTg0OTUgKFByaW50KSYjeEQ7MDMwMC04NDk1PC9pc2JuPjxhY2Nlc3Npb24tbnVt
PjI1NzcwNTgxPC9hY2Nlc3Npb24tbnVtPjx1cmxzPjwvdXJscz48cmVtb3RlLWRhdGFiYXNlLXBy
b3ZpZGVyPk5MTTwvcmVtb3RlLWRhdGFiYXNlLXByb3ZpZGVyPjxsYW5ndWFnZT5lbmc8L2xhbmd1
YWdlPjwvcmVjb3JkPjwvQ2l0ZT48Q2l0ZT48QXV0aG9yPkFnZ2Fyd2FsPC9BdXRob3I+PFllYXI+
MjAxNjwvWWVhcj48UmVjTnVtPjk8L1JlY051bT48cmVjb3JkPjxyZWMtbnVtYmVyPjk8L3JlYy1u
dW1iZXI+PGZvcmVpZ24ta2V5cz48a2V5IGFwcD0iRU4iIGRiLWlkPSI1ZHN2eHR2MnZhNTB4dmVy
czA4dmZ6Mng5eGZ2ZjVmcnN3ZTUiIHRpbWVzdGFtcD0iMTc0NDE1OTIwNSI+OTwva2V5PjwvZm9y
ZWlnbi1rZXlzPjxyZWYtdHlwZSBuYW1lPSJKb3VybmFsIEFydGljbGUiPjE3PC9yZWYtdHlwZT48
Y29udHJpYnV0b3JzPjxhdXRob3JzPjxhdXRob3I+QWdnYXJ3YWwsIE4uIEsuPC9hdXRob3I+PGF1
dGhvcj5QaWVoLCBNLiBDLjwvYXV0aG9yPjxhdXRob3I+RGl4b24sIEwuPC9hdXRob3I+PGF1dGhv
cj5HdWFybmFjY2lhLCBQLjwvYXV0aG9yPjxhdXRob3I+QWxlZ3LDrWEsIE0uPC9hdXRob3I+PGF1
dGhvcj5MZXdpcy1GZXJuw6FuZGV6LCBSLjwvYXV0aG9yPjwvYXV0aG9ycz48L2NvbnRyaWJ1dG9y
cz48YXV0aC1hZGRyZXNzPkNvbHVtYmlhIFVuaXZlcnNpdHkgRGVwYXJ0bWVudCBvZiBQc3ljaGlh
dHJ5IGFuZCBUaGUgQ2VudGVyIG9mIEV4Y2VsbGVuY2UgZm9yIEN1bHR1cmFsIENvbXBldGVuY2Ug
YXQgVGhlIE5ldyBZb3JrIFN0YXRlIFBzeWNoaWF0cmljIEluc3RpdHV0ZSwgTmV3IFlvcmssIFVT
QS4gRWxlY3Ryb25pYyBhZGRyZXNzOiBhZ2dhcndhQG55c3BpLmNvbHVtYmlhLmVkdS4mI3hEO0Nv
bHVtYmlhIFVuaXZlcnNpdHkgQ29sbGVnZSBvZiBQaHlzaWNpYW5zIGFuZCBTdXJnZW9ucywgTmV3
IFlvcmssIFVTQS4mI3hEO0NvbHVtYmlhIFVuaXZlcnNpdHkgRGVwYXJ0bWVudCBvZiBQc3ljaGlh
dHJ5IGFuZCBUaGUgTmV3IFlvcmsgU3RhdGUgUHN5Y2hpYXRyaWMgSW5zdGl0dXRlLCBOZXcgWW9y
aywgVVNBLiYjeEQ7SW5zdGl0dXRlIGZvciBIZWFsdGguIEhlYWx0aCBDYXJlIFBvbGljeSAmYW1w
OyBBZ2luZyBSZXNlYXJjaC4gUnV0Z2VycyxUaGUgU3RhdGUgVW5pdmVyc2l0eSBvZiBOZXcgSmVy
c2V5LCBOZXcgQnJ1bnN3aWNrLCBVU0EuJiN4RDtDZW50ZXIgZm9yIE11bHRpY3VsdHVyYWwgTWVu
dGFsIEhlYWx0aCBSZXNlYXJjaCBhbmQgSGFydmFyZCBNZWRpY2FsIFNjaG9vbCwgU29tZXJ2aWxs
ZSwgVVNBLiYjeEQ7Q29sdW1iaWEgVW5pdmVyc2l0eSBEZXBhcnRtZW50IG9mIFBzeWNoaWF0cnkg
YW5kIFRoZSBDZW50ZXIgb2YgRXhjZWxsZW5jZSBmb3IgQ3VsdHVyYWwgQ29tcGV0ZW5jZSBhdCBU
aGUgTmV3IFlvcmsgU3RhdGUgUHN5Y2hpYXRyaWMgSW5zdGl0dXRlLCBOZXcgWW9yaywgVVNBLjwv
YXV0aC1hZGRyZXNzPjx0aXRsZXM+PHRpdGxlPkNsaW5pY2lhbiBkZXNjcmlwdGlvbnMgb2YgY29t
bXVuaWNhdGlvbiBzdHJhdGVnaWVzIHRvIGltcHJvdmUgdHJlYXRtZW50IGVuZ2FnZW1lbnQgYnkg
cmFjaWFsL2V0aG5pYyBtaW5vcml0aWVzIGluIG1lbnRhbCBoZWFsdGggc2VydmljZXM6IEEgc3lz
dGVtYXRpYyByZXZpZXc8L3RpdGxlPjxzZWNvbmRhcnktdGl0bGU+UGF0aWVudCBFZHVjIENvdW5z
PC9zZWNvbmRhcnktdGl0bGU+PC90aXRsZXM+PHBlcmlvZGljYWw+PGZ1bGwtdGl0bGU+UGF0aWVu
dCBFZHVjIENvdW5zPC9mdWxsLXRpdGxlPjwvcGVyaW9kaWNhbD48cGFnZXM+MTk4LTIwOTwvcGFn
ZXM+PHZvbHVtZT45OTwvdm9sdW1lPjxudW1iZXI+MjwvbnVtYmVyPjxlZGl0aW9uPjIwMTUvMDkv
MTU8L2VkaXRpb24+PGtleXdvcmRzPjxrZXl3b3JkPkFkb2xlc2NlbnQ8L2tleXdvcmQ+PGtleXdv
cmQ+QWR1bHQ8L2tleXdvcmQ+PGtleXdvcmQ+QWdlZDwva2V5d29yZD48a2V5d29yZD4qQ29tbXVu
aWNhdGlvbjwva2V5d29yZD48a2V5d29yZD4qQ29udGludWl0eSBvZiBQYXRpZW50IENhcmU8L2tl
eXdvcmQ+PGtleXdvcmQ+Q3VsdHVyYWwgQ29tcGV0ZW5jeTwva2V5d29yZD48a2V5d29yZD5DdWx0
dXJhbCBEaXZlcnNpdHk8L2tleXdvcmQ+PGtleXdvcmQ+KkV0aG5pY2l0eS9wc3ljaG9sb2d5PC9r
ZXl3b3JkPjxrZXl3b3JkPkZlbWFsZTwva2V5d29yZD48a2V5d29yZD5IdW1hbnM8L2tleXdvcmQ+
PGtleXdvcmQ+TWFsZTwva2V5d29yZD48a2V5d29yZD5NZW50YWwgRGlzb3JkZXJzLypldGhub2xv
Z3kvKnRoZXJhcHk8L2tleXdvcmQ+PGtleXdvcmQ+UGF0aWVudCBBY2NlcHRhbmNlIG9mIEhlYWx0
aCBDYXJlLypldGhub2xvZ3k8L2tleXdvcmQ+PGtleXdvcmQ+UHJvZmVzc2lvbmFsLVBhdGllbnQg
UmVsYXRpb25zPC9rZXl3b3JkPjxrZXl3b3JkPipSYWNpYWwgR3JvdXBzL3BzeWNob2xvZ3k8L2tl
eXdvcmQ+PGtleXdvcmQ+Q3Jvc3MtY3VsdHVyYWwgY29tbXVuaWNhdGlvbjwva2V5d29yZD48a2V5
d29yZD5DdWx0dXJhbCBwc3ljaGlhdHJ5PC9rZXl3b3JkPjxrZXl3b3JkPk1lZGljYWwgY29tbXVu
aWNhdGlvbjwva2V5d29yZD48a2V5d29yZD5TeXN0ZW1hdGljIHJldmlldzwva2V5d29yZD48a2V5
d29yZD5UcmVhdG1lbnQgZW5nYWdlbWVudDwva2V5d29yZD48L2tleXdvcmRzPjxkYXRlcz48eWVh
cj4yMDE2PC95ZWFyPjxwdWItZGF0ZXM+PGRhdGU+RmViPC9kYXRlPjwvcHViLWRhdGVzPjwvZGF0
ZXM+PGlzYm4+MDczOC0zOTkxIChQcmludCkmI3hEOzA3MzgtMzk5MTwvaXNibj48YWNjZXNzaW9u
LW51bT4yNjM2NTQzNjwvYWNjZXNzaW9uLW51bT48dXJscz48L3VybHM+PGN1c3RvbTI+UE1DNDcz
MzQxNjwvY3VzdG9tMj48Y3VzdG9tNj5OSUhNUzcyMjU4NTwvY3VzdG9tNj48ZWxlY3Ryb25pYy1y
ZXNvdXJjZS1udW0+MTAuMTAxNi9qLnBlYy4yMDE1LjA5LjAwMjwvZWxlY3Ryb25pYy1yZXNvdXJj
ZS1udW0+PHJlbW90ZS1kYXRhYmFzZS1wcm92aWRlcj5OTE08L3JlbW90ZS1kYXRhYmFzZS1wcm92
aWRlcj48bGFuZ3VhZ2U+ZW5nPC9sYW5ndWFnZT48L3JlY29yZD48L0NpdGU+PENpdGU+PEF1dGhv
cj5LYXBhZGlhPC9BdXRob3I+PFllYXI+MjAxNzwvWWVhcj48UmVjTnVtPjEwPC9SZWNOdW0+PHJl
Y29yZD48cmVjLW51bWJlcj4xMDwvcmVjLW51bWJlcj48Zm9yZWlnbi1rZXlzPjxrZXkgYXBwPSJF
TiIgZGItaWQ9IjVkc3Z4dHYydmE1MHh2ZXJzMDh2ZnoyeDl4ZnZmNWZyc3dlNSIgdGltZXN0YW1w
PSIxNzQ0MTU5MjI5Ij4xMDwva2V5PjwvZm9yZWlnbi1rZXlzPjxyZWYtdHlwZSBuYW1lPSJKb3Vy
bmFsIEFydGljbGUiPjE3PC9yZWYtdHlwZT48Y29udHJpYnV0b3JzPjxhdXRob3JzPjxhdXRob3I+
S2FwYWRpYSwgRC48L2F1dGhvcj48YXV0aG9yPkJyb29rcywgSC4gTC48L2F1dGhvcj48YXV0aG9y
Pk5henJvbywgSi48L2F1dGhvcj48YXV0aG9yPlRyYW5tZXIsIE0uPC9hdXRob3I+PC9hdXRob3Jz
PjwvY29udHJpYnV0b3JzPjxhdXRoLWFkZHJlc3M+VGhlIENhdGhpZSBNYXJzaCBJbnN0aXR1dGUg
Zm9yIFNvY2lhbCBSZXNlYXJjaCAoQ01JU1QpLCBUaGUgVW5pdmVyc2l0eSBvZiBNYW5jaGVzdGVy
LCBNYW5jaGVzdGVyLCBVSy4mI3hEO1NjaG9vbCBvZiBOdXJzaW5nLCBNaWR3aWZlcnkgYW5kIFNv
Y2lhbCBXb3JrLCBUaGUgVW5pdmVyc2l0eSBvZiBNYW5jaGVzdGVyLCBNYW5jaGVzdGVyLCBVSy48
L2F1dGgtYWRkcmVzcz48dGl0bGVzPjx0aXRsZT5QYWtpc3Rhbmkgd29tZW4mYXBvcztzIHVzZSBv
ZiBtZW50YWwgaGVhbHRoIHNlcnZpY2VzIGFuZCB0aGUgcm9sZSBvZiBzb2NpYWwgbmV0d29ya3M6
IGEgc3lzdGVtYXRpYyByZXZpZXcgb2YgcXVhbnRpdGF0aXZlIGFuZCBxdWFsaXRhdGl2ZSByZXNl
YXJjaDwvdGl0bGU+PHNlY29uZGFyeS10aXRsZT5IZWFsdGggU29jIENhcmUgQ29tbXVuaXR5PC9z
ZWNvbmRhcnktdGl0bGU+PC90aXRsZXM+PHBlcmlvZGljYWw+PGZ1bGwtdGl0bGU+SGVhbHRoIFNv
YyBDYXJlIENvbW11bml0eTwvZnVsbC10aXRsZT48L3BlcmlvZGljYWw+PHBhZ2VzPjEzMDQtMTMx
NzwvcGFnZXM+PHZvbHVtZT4yNTwvdm9sdW1lPjxudW1iZXI+NDwvbnVtYmVyPjxlZGl0aW9uPjIw
MTUvMTEvMjY8L2VkaXRpb24+PGtleXdvcmRzPjxrZXl3b3JkPkFkYXB0YXRpb24sIFBzeWNob2xv
Z2ljYWw8L2tleXdvcmQ+PGtleXdvcmQ+RmVtYWxlPC9rZXl3b3JkPjxrZXl3b3JkPkdlbmVyYWwg
UHJhY3RpY2Uvc3RhdGlzdGljcyAmYW1wOyBudW1lcmljYWwgZGF0YTwva2V5d29yZD48a2V5d29y
ZD5IdW1hbnM8L2tleXdvcmQ+PGtleXdvcmQ+TGFuZ3VhZ2U8L2tleXdvcmQ+PGtleXdvcmQ+TWVu
dGFsIEhlYWx0aCBTZXJ2aWNlcy8qc3RhdGlzdGljcyAmYW1wOyBudW1lcmljYWwgZGF0YTwva2V5
d29yZD48a2V5d29yZD5QYWtpc3Rhbi9ldGhub2xvZ3k8L2tleXdvcmQ+PGtleXdvcmQ+U29jaWFs
IFN0aWdtYTwva2V5d29yZD48a2V5d29yZD4qU29jaWFsIFN1cHBvcnQ8L2tleXdvcmQ+PGtleXdv
cmQ+U3BlY2lhbGl6YXRpb24vc3RhdGlzdGljcyAmYW1wOyBudW1lcmljYWwgZGF0YTwva2V5d29y
ZD48a2V5d29yZD5Vbml0ZWQgS2luZ2RvbS9lcGlkZW1pb2xvZ3k8L2tleXdvcmQ+PGtleXdvcmQ+
V29tZW4mYXBvcztzIEhlYWx0aDwva2V5d29yZD48a2V5d29yZD5QYWtpc3Rhbmk8L2tleXdvcmQ+
PGtleXdvcmQ+ZXRobmljIG1pbm9yaXRpZXM8L2tleXdvcmQ+PGtleXdvcmQ+bWVudGFsIGhlYWx0
aCBzZXJ2aWNlczwva2V5d29yZD48a2V5d29yZD5zb2NpYWwgc3VwcG9ydDwva2V5d29yZD48a2V5
d29yZD5zdGlnbWE8L2tleXdvcmQ+PC9rZXl3b3Jkcz48ZGF0ZXM+PHllYXI+MjAxNzwveWVhcj48
cHViLWRhdGVzPjxkYXRlPkp1bDwvZGF0ZT48L3B1Yi1kYXRlcz48L2RhdGVzPjxpc2JuPjA5NjYt
MDQxMCAoUHJpbnQpJiN4RDswOTY2LTA0MTA8L2lzYm4+PGFjY2Vzc2lvbi1udW0+MjY1OTI0ODc8
L2FjY2Vzc2lvbi1udW0+PHVybHM+PC91cmxzPjxjdXN0b20yPlBNQzY4NDk1MzY8L2N1c3RvbTI+
PGVsZWN0cm9uaWMtcmVzb3VyY2UtbnVtPjEwLjExMTEvaHNjLjEyMzA1PC9lbGVjdHJvbmljLXJl
c291cmNlLW51bT48cmVtb3RlLWRhdGFiYXNlLXByb3ZpZGVyPk5MTTwvcmVtb3RlLWRhdGFiYXNl
LXByb3ZpZGVyPjxsYW5ndWFnZT5lbmc8L2xhbmd1YWdlPjwvcmVjb3JkPjwvQ2l0ZT48L0VuZE5v
dGU+AG==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13, 15, 26</w:t>
      </w:r>
      <w:r w:rsidR="003D2FA5">
        <w:rPr>
          <w:rFonts w:ascii="Arial" w:hAnsi="Arial" w:cs="Arial"/>
          <w:sz w:val="20"/>
          <w:szCs w:val="20"/>
        </w:rPr>
        <w:fldChar w:fldCharType="end"/>
      </w:r>
    </w:p>
    <w:p w14:paraId="11EE8D0B" w14:textId="1A5D4379" w:rsidR="00696D41" w:rsidRPr="00366D48" w:rsidRDefault="00696D41"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Culturally appropriate services</w:t>
      </w:r>
      <w:r w:rsidR="003D2FA5">
        <w:rPr>
          <w:rFonts w:ascii="Arial" w:hAnsi="Arial" w:cs="Arial"/>
          <w:sz w:val="20"/>
          <w:szCs w:val="20"/>
        </w:rPr>
        <w:fldChar w:fldCharType="begin">
          <w:fldData xml:space="preserve">PEVuZE5vdGU+PENpdGU+PEF1dGhvcj5OeWlrYXZhcmFuZGE8L0F1dGhvcj48WWVhcj4yMDIzPC9Z
ZWFyPjxSZWNOdW0+MTM8L1JlY051bT48RGlzcGxheVRleHQ+PHN0eWxlIGZhY2U9InN1cGVyc2Ny
aXB0Ij4yNDwvc3R5bGU+PC9EaXNwbGF5VGV4dD48cmVjb3JkPjxyZWMtbnVtYmVyPjEzPC9yZWMt
bnVtYmVyPjxmb3JlaWduLWtleXM+PGtleSBhcHA9IkVOIiBkYi1pZD0iNWRzdnh0djJ2YTUweHZl
cnMwOHZmejJ4OXhmdmY1ZnJzd2U1IiB0aW1lc3RhbXA9IjE3NDQxNjgxNTYiPjEzPC9rZXk+PC9m
b3JlaWduLWtleXM+PHJlZi10eXBlIG5hbWU9IkpvdXJuYWwgQXJ0aWNsZSI+MTc8L3JlZi10eXBl
Pjxjb250cmlidXRvcnM+PGF1dGhvcnM+PGF1dGhvcj5OeWlrYXZhcmFuZGEsIFAuPC9hdXRob3I+
PGF1dGhvcj5QYW50ZWxpYywgTS48L2F1dGhvcj48YXV0aG9yPkpvbmVzLCBDLiBKLjwvYXV0aG9y
PjxhdXRob3I+UGF1ZHlhbCwgUC48L2F1dGhvcj48YXV0aG9yPlR1bmtzLCBBLjwvYXV0aG9yPjxh
dXRob3I+TGxld2VsbHluLCBDLiBELjwvYXV0aG9yPjwvYXV0aG9ycz48L2NvbnRyaWJ1dG9ycz48
YXV0aC1hZGRyZXNzPkRlcGFydG1lbnQgb2YgUHJpbWFyeSBDYXJlICZhbXA7IFB1YmxpYyBIZWFs
dGgsIEJyaWdodG9uICZhbXA7IFN1c3NleCBNZWRpY2FsIFNjaG9vbCwgVW5pdmVyc2l0eSBvZiBT
dXNzZXgsIFdhdHNvbiBCdWlsZGluZywgUm9vbSAxMDQsIEZhbG1lciwgQnJpZ2h0b24sIEVhc3Qg
U3Vzc2V4LCBCTjEgOVBILCBVSy4gUC5OeWlrYXZhcmFuZGFAYnNtcy5hYy51ay4mI3hEO0RlcGFy
dG1lbnQgb2YgUHJpbWFyeSBDYXJlICZhbXA7IFB1YmxpYyBIZWFsdGgsIEJyaWdodG9uICZhbXA7
IFN1c3NleCBNZWRpY2FsIFNjaG9vbCwgVW5pdmVyc2l0eSBvZiBTdXNzZXgsIFdhdHNvbiBCdWls
ZGluZywgUm9vbSAxMDQsIEZhbG1lciwgQnJpZ2h0b24sIEVhc3QgU3Vzc2V4LCBCTjEgOVBILCBV
Sy4mI3hEO1NjaG9vbCBvZiBQc3ljaG9sb2d5LCBGYWN1bHR5IG9mIEhlYWx0aCBhbmQgTWVkaWNh
bCBTY2llbmNlcywgVW5pdmVyc2l0eSBvZiBTdXJyZXksIEd1aWxkZm9yZCwgR1UyIDdYSCwgU3Vy
cmV5LCBVSy4mI3hEO0luc3RpdHV0ZSBmb3IgR2xvYmFsIEhlYWx0aCBhbmQgV2VsbGJlaW5nIFNj
aG9vbCBvZiBNZWRpY2luZSwgS2VlbGUgVW5pdmVyc2l0eSwgS2VlbGUsIFN0YWZmb3Jkc2hpcmUs
IFNUNSA1R0IsIFVLLjwvYXV0aC1hZGRyZXNzPjx0aXRsZXM+PHRpdGxlPkJhcnJpZXJzIGFuZCBm
YWNpbGl0YXRvcnMgdG8gc2Vla2luZyBhbmQgYWNjZXNzaW5nIG1lbnRhbCBoZWFsdGggc3VwcG9y
dCBpbiBwcmltYXJ5IGNhcmUgYW5kIHRoZSBjb21tdW5pdHkgYW1vbmcgZmVtYWxlIG1pZ3JhbnRz
IGluIEV1cm9wZTogYSAmcXVvdDtmZW1pbmlzbXMmcXVvdDsgc3lzdGVtYXRpYyByZXZpZXc8L3Rp
dGxlPjxzZWNvbmRhcnktdGl0bGU+SW50IEogRXF1aXR5IEhlYWx0aDwvc2Vjb25kYXJ5LXRpdGxl
PjwvdGl0bGVzPjxwZXJpb2RpY2FsPjxmdWxsLXRpdGxlPkludCBKIEVxdWl0eSBIZWFsdGg8L2Z1
bGwtdGl0bGU+PC9wZXJpb2RpY2FsPjxwYWdlcz4xOTY8L3BhZ2VzPjx2b2x1bWU+MjI8L3ZvbHVt
ZT48bnVtYmVyPjE8L251bWJlcj48ZWRpdGlvbj4yMDIzLzA5LzI3PC9lZGl0aW9uPjxrZXl3b3Jk
cz48a2V5d29yZD5GZW1hbGU8L2tleXdvcmQ+PGtleXdvcmQ+SHVtYW5zPC9rZXl3b3JkPjxrZXl3
b3JkPk1lbnRhbCBIZWFsdGg8L2tleXdvcmQ+PGtleXdvcmQ+RmVtaW5pc208L2tleXdvcmQ+PGtl
eXdvcmQ+KlRyYW5zaWVudHMgYW5kIE1pZ3JhbnRzPC9rZXl3b3JkPjxrZXl3b3JkPkV1cm9wZTwv
a2V5d29yZD48a2V5d29yZD4qUmVmdWdlZXMvcHN5Y2hvbG9neTwva2V5d29yZD48a2V5d29yZD5Q
cmltYXJ5IEhlYWx0aCBDYXJlPC9rZXl3b3JkPjxrZXl3b3JkPkhlYWx0aCBTZXJ2aWNlcyBBY2Nl
c3NpYmlsaXR5PC9rZXl3b3JkPjxrZXl3b3JkPkFjY2Vzczwva2V5d29yZD48a2V5d29yZD5Bc3ls
dW0gc2Vla2Vyczwva2V5d29yZD48a2V5d29yZD5GZW1hbGUgbWlncmFudHM8L2tleXdvcmQ+PGtl
eXdvcmQ+UHJpbWFyeSBjYXJlPC9rZXl3b3JkPjxrZXl3b3JkPlJlZnVnZWVzPC9rZXl3b3JkPjwv
a2V5d29yZHM+PGRhdGVzPjx5ZWFyPjIwMjM8L3llYXI+PHB1Yi1kYXRlcz48ZGF0ZT5TZXAgMjY8
L2RhdGU+PC9wdWItZGF0ZXM+PC9kYXRlcz48aXNibj4xNDc1LTkyNzY8L2lzYm4+PGFjY2Vzc2lv
bi1udW0+Mzc3NTI1MDI8L2FjY2Vzc2lvbi1udW0+PHVybHM+PC91cmxzPjxjdXN0b20yPlBNQzEw
NTIzNjE1PC9jdXN0b20yPjxlbGVjdHJvbmljLXJlc291cmNlLW51bT4xMC4xMTg2L3MxMjkzOS0w
MjMtMDE5OTAtODwvZWxlY3Ryb25pYy1yZXNvdXJjZS1udW0+PHJlbW90ZS1kYXRhYmFzZS1wcm92
aWRlcj5OTE08L3JlbW90ZS1kYXRhYmFzZS1wcm92aWRlcj48bGFuZ3VhZ2U+ZW5nPC9sYW5ndWFn
ZT48L3JlY29yZD48L0NpdGU+PC9FbmROb3RlPgB=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OeWlrYXZhcmFuZGE8L0F1dGhvcj48WWVhcj4yMDIzPC9Z
ZWFyPjxSZWNOdW0+MTM8L1JlY051bT48RGlzcGxheVRleHQ+PHN0eWxlIGZhY2U9InN1cGVyc2Ny
aXB0Ij4yNDwvc3R5bGU+PC9EaXNwbGF5VGV4dD48cmVjb3JkPjxyZWMtbnVtYmVyPjEzPC9yZWMt
bnVtYmVyPjxmb3JlaWduLWtleXM+PGtleSBhcHA9IkVOIiBkYi1pZD0iNWRzdnh0djJ2YTUweHZl
cnMwOHZmejJ4OXhmdmY1ZnJzd2U1IiB0aW1lc3RhbXA9IjE3NDQxNjgxNTYiPjEzPC9rZXk+PC9m
b3JlaWduLWtleXM+PHJlZi10eXBlIG5hbWU9IkpvdXJuYWwgQXJ0aWNsZSI+MTc8L3JlZi10eXBl
Pjxjb250cmlidXRvcnM+PGF1dGhvcnM+PGF1dGhvcj5OeWlrYXZhcmFuZGEsIFAuPC9hdXRob3I+
PGF1dGhvcj5QYW50ZWxpYywgTS48L2F1dGhvcj48YXV0aG9yPkpvbmVzLCBDLiBKLjwvYXV0aG9y
PjxhdXRob3I+UGF1ZHlhbCwgUC48L2F1dGhvcj48YXV0aG9yPlR1bmtzLCBBLjwvYXV0aG9yPjxh
dXRob3I+TGxld2VsbHluLCBDLiBELjwvYXV0aG9yPjwvYXV0aG9ycz48L2NvbnRyaWJ1dG9ycz48
YXV0aC1hZGRyZXNzPkRlcGFydG1lbnQgb2YgUHJpbWFyeSBDYXJlICZhbXA7IFB1YmxpYyBIZWFs
dGgsIEJyaWdodG9uICZhbXA7IFN1c3NleCBNZWRpY2FsIFNjaG9vbCwgVW5pdmVyc2l0eSBvZiBT
dXNzZXgsIFdhdHNvbiBCdWlsZGluZywgUm9vbSAxMDQsIEZhbG1lciwgQnJpZ2h0b24sIEVhc3Qg
U3Vzc2V4LCBCTjEgOVBILCBVSy4gUC5OeWlrYXZhcmFuZGFAYnNtcy5hYy51ay4mI3hEO0RlcGFy
dG1lbnQgb2YgUHJpbWFyeSBDYXJlICZhbXA7IFB1YmxpYyBIZWFsdGgsIEJyaWdodG9uICZhbXA7
IFN1c3NleCBNZWRpY2FsIFNjaG9vbCwgVW5pdmVyc2l0eSBvZiBTdXNzZXgsIFdhdHNvbiBCdWls
ZGluZywgUm9vbSAxMDQsIEZhbG1lciwgQnJpZ2h0b24sIEVhc3QgU3Vzc2V4LCBCTjEgOVBILCBV
Sy4mI3hEO1NjaG9vbCBvZiBQc3ljaG9sb2d5LCBGYWN1bHR5IG9mIEhlYWx0aCBhbmQgTWVkaWNh
bCBTY2llbmNlcywgVW5pdmVyc2l0eSBvZiBTdXJyZXksIEd1aWxkZm9yZCwgR1UyIDdYSCwgU3Vy
cmV5LCBVSy4mI3hEO0luc3RpdHV0ZSBmb3IgR2xvYmFsIEhlYWx0aCBhbmQgV2VsbGJlaW5nIFNj
aG9vbCBvZiBNZWRpY2luZSwgS2VlbGUgVW5pdmVyc2l0eSwgS2VlbGUsIFN0YWZmb3Jkc2hpcmUs
IFNUNSA1R0IsIFVLLjwvYXV0aC1hZGRyZXNzPjx0aXRsZXM+PHRpdGxlPkJhcnJpZXJzIGFuZCBm
YWNpbGl0YXRvcnMgdG8gc2Vla2luZyBhbmQgYWNjZXNzaW5nIG1lbnRhbCBoZWFsdGggc3VwcG9y
dCBpbiBwcmltYXJ5IGNhcmUgYW5kIHRoZSBjb21tdW5pdHkgYW1vbmcgZmVtYWxlIG1pZ3JhbnRz
IGluIEV1cm9wZTogYSAmcXVvdDtmZW1pbmlzbXMmcXVvdDsgc3lzdGVtYXRpYyByZXZpZXc8L3Rp
dGxlPjxzZWNvbmRhcnktdGl0bGU+SW50IEogRXF1aXR5IEhlYWx0aDwvc2Vjb25kYXJ5LXRpdGxl
PjwvdGl0bGVzPjxwZXJpb2RpY2FsPjxmdWxsLXRpdGxlPkludCBKIEVxdWl0eSBIZWFsdGg8L2Z1
bGwtdGl0bGU+PC9wZXJpb2RpY2FsPjxwYWdlcz4xOTY8L3BhZ2VzPjx2b2x1bWU+MjI8L3ZvbHVt
ZT48bnVtYmVyPjE8L251bWJlcj48ZWRpdGlvbj4yMDIzLzA5LzI3PC9lZGl0aW9uPjxrZXl3b3Jk
cz48a2V5d29yZD5GZW1hbGU8L2tleXdvcmQ+PGtleXdvcmQ+SHVtYW5zPC9rZXl3b3JkPjxrZXl3
b3JkPk1lbnRhbCBIZWFsdGg8L2tleXdvcmQ+PGtleXdvcmQ+RmVtaW5pc208L2tleXdvcmQ+PGtl
eXdvcmQ+KlRyYW5zaWVudHMgYW5kIE1pZ3JhbnRzPC9rZXl3b3JkPjxrZXl3b3JkPkV1cm9wZTwv
a2V5d29yZD48a2V5d29yZD4qUmVmdWdlZXMvcHN5Y2hvbG9neTwva2V5d29yZD48a2V5d29yZD5Q
cmltYXJ5IEhlYWx0aCBDYXJlPC9rZXl3b3JkPjxrZXl3b3JkPkhlYWx0aCBTZXJ2aWNlcyBBY2Nl
c3NpYmlsaXR5PC9rZXl3b3JkPjxrZXl3b3JkPkFjY2Vzczwva2V5d29yZD48a2V5d29yZD5Bc3ls
dW0gc2Vla2Vyczwva2V5d29yZD48a2V5d29yZD5GZW1hbGUgbWlncmFudHM8L2tleXdvcmQ+PGtl
eXdvcmQ+UHJpbWFyeSBjYXJlPC9rZXl3b3JkPjxrZXl3b3JkPlJlZnVnZWVzPC9rZXl3b3JkPjwv
a2V5d29yZHM+PGRhdGVzPjx5ZWFyPjIwMjM8L3llYXI+PHB1Yi1kYXRlcz48ZGF0ZT5TZXAgMjY8
L2RhdGU+PC9wdWItZGF0ZXM+PC9kYXRlcz48aXNibj4xNDc1LTkyNzY8L2lzYm4+PGFjY2Vzc2lv
bi1udW0+Mzc3NTI1MDI8L2FjY2Vzc2lvbi1udW0+PHVybHM+PC91cmxzPjxjdXN0b20yPlBNQzEw
NTIzNjE1PC9jdXN0b20yPjxlbGVjdHJvbmljLXJlc291cmNlLW51bT4xMC4xMTg2L3MxMjkzOS0w
MjMtMDE5OTAtODwvZWxlY3Ryb25pYy1yZXNvdXJjZS1udW0+PHJlbW90ZS1kYXRhYmFzZS1wcm92
aWRlcj5OTE08L3JlbW90ZS1kYXRhYmFzZS1wcm92aWRlcj48bGFuZ3VhZ2U+ZW5nPC9sYW5ndWFn
ZT48L3JlY29yZD48L0NpdGU+PC9FbmROb3RlPgB=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24</w:t>
      </w:r>
      <w:r w:rsidR="003D2FA5">
        <w:rPr>
          <w:rFonts w:ascii="Arial" w:hAnsi="Arial" w:cs="Arial"/>
          <w:sz w:val="20"/>
          <w:szCs w:val="20"/>
        </w:rPr>
        <w:fldChar w:fldCharType="end"/>
      </w:r>
    </w:p>
    <w:p w14:paraId="07A5A475" w14:textId="77777777" w:rsidR="00696D41" w:rsidRPr="00366D48" w:rsidRDefault="00696D41" w:rsidP="00366D48">
      <w:pPr>
        <w:keepNext/>
        <w:spacing w:line="360" w:lineRule="auto"/>
        <w:rPr>
          <w:rFonts w:ascii="Arial" w:hAnsi="Arial" w:cs="Arial"/>
          <w:sz w:val="20"/>
          <w:szCs w:val="20"/>
        </w:rPr>
      </w:pPr>
      <w:r w:rsidRPr="00366D48">
        <w:rPr>
          <w:rFonts w:ascii="Arial" w:hAnsi="Arial" w:cs="Arial"/>
          <w:sz w:val="20"/>
          <w:szCs w:val="20"/>
        </w:rPr>
        <w:t>Facilitators to providing effective mental health care:</w:t>
      </w:r>
    </w:p>
    <w:p w14:paraId="78A2DE96" w14:textId="5E76B7D1" w:rsidR="00696D41" w:rsidRPr="00366D48" w:rsidRDefault="00696D41"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Cultural concordance between GP/health professional and patient</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Harding&lt;/Author&gt;&lt;Year&gt;2015&lt;/Year&gt;&lt;RecNum&gt;12&lt;/RecNum&gt;&lt;DisplayText&gt;&lt;style face="superscript"&gt;26&lt;/style&gt;&lt;/DisplayText&gt;&lt;record&gt;&lt;rec-number&gt;12&lt;/rec-number&gt;&lt;foreign-keys&gt;&lt;key app="EN" db-id="5dsvxtv2va50xvers08vfz2x9xfvf5frswe5" timestamp="1744160914"&gt;12&lt;/key&gt;&lt;/foreign-keys&gt;&lt;ref-type name="Journal Article"&gt;17&lt;/ref-type&gt;&lt;contributors&gt;&lt;authors&gt;&lt;author&gt;Harding, S.&lt;/author&gt;&lt;author&gt;Schattner, P.&lt;/author&gt;&lt;author&gt;Brijnath, B.&lt;/author&gt;&lt;/authors&gt;&lt;/contributors&gt;&lt;auth-address&gt;MBBS, BMedSci (Hons), General Practitioner, Melbourne, VIC.&lt;/auth-address&gt;&lt;titles&gt;&lt;title&gt;How general practitioners manage mental illness in culturally and linguistically diverse patients: an exploratory study&lt;/title&gt;&lt;secondary-title&gt;Aust Fam Physician&lt;/secondary-title&gt;&lt;/titles&gt;&lt;periodical&gt;&lt;full-title&gt;Aust Fam Physician&lt;/full-title&gt;&lt;/periodical&gt;&lt;pages&gt;147-52&lt;/pages&gt;&lt;volume&gt;44&lt;/volume&gt;&lt;number&gt;3&lt;/number&gt;&lt;edition&gt;2015/03/17&lt;/edition&gt;&lt;keywords&gt;&lt;keyword&gt;Adult&lt;/keyword&gt;&lt;keyword&gt;*Cultural Diversity&lt;/keyword&gt;&lt;keyword&gt;Culture&lt;/keyword&gt;&lt;keyword&gt;*Disease Management&lt;/keyword&gt;&lt;keyword&gt;Female&lt;/keyword&gt;&lt;keyword&gt;General Practitioners/psychology/*standards&lt;/keyword&gt;&lt;keyword&gt;*Health Knowledge, Attitudes, Practice&lt;/keyword&gt;&lt;keyword&gt;Health Services Needs and Demand/*trends&lt;/keyword&gt;&lt;keyword&gt;Humans&lt;/keyword&gt;&lt;keyword&gt;Male&lt;/keyword&gt;&lt;keyword&gt;Mental Disorders/*therapy&lt;/keyword&gt;&lt;keyword&gt;Middle Aged&lt;/keyword&gt;&lt;keyword&gt;Retrospective Studies&lt;/keyword&gt;&lt;keyword&gt;Victoria&lt;/keyword&gt;&lt;/keywords&gt;&lt;dates&gt;&lt;year&gt;2015&lt;/year&gt;&lt;pub-dates&gt;&lt;date&gt;Mar&lt;/date&gt;&lt;/pub-dates&gt;&lt;/dates&gt;&lt;isbn&gt;0300-8495 (Print)&amp;#xD;0300-8495&lt;/isbn&gt;&lt;accession-num&gt;25770581&lt;/accession-num&gt;&lt;urls&gt;&lt;/urls&gt;&lt;remote-database-provider&gt;NLM&lt;/remote-database-provider&gt;&lt;language&gt;eng&lt;/language&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26</w:t>
      </w:r>
      <w:r w:rsidR="003D2FA5">
        <w:rPr>
          <w:rFonts w:ascii="Arial" w:hAnsi="Arial" w:cs="Arial"/>
          <w:sz w:val="20"/>
          <w:szCs w:val="20"/>
        </w:rPr>
        <w:fldChar w:fldCharType="end"/>
      </w:r>
    </w:p>
    <w:p w14:paraId="1B4228A4" w14:textId="504D467A" w:rsidR="00696D41" w:rsidRPr="00366D48" w:rsidRDefault="00696D41" w:rsidP="00366D48">
      <w:pPr>
        <w:pStyle w:val="ListParagraph"/>
        <w:numPr>
          <w:ilvl w:val="0"/>
          <w:numId w:val="12"/>
        </w:numPr>
        <w:spacing w:line="360" w:lineRule="auto"/>
        <w:rPr>
          <w:rFonts w:ascii="Arial" w:hAnsi="Arial" w:cs="Arial"/>
          <w:sz w:val="20"/>
          <w:szCs w:val="20"/>
        </w:rPr>
      </w:pPr>
      <w:r w:rsidRPr="00366D48">
        <w:rPr>
          <w:rFonts w:ascii="Arial" w:hAnsi="Arial" w:cs="Arial"/>
          <w:sz w:val="20"/>
          <w:szCs w:val="20"/>
        </w:rPr>
        <w:t>GP training</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Harding&lt;/Author&gt;&lt;Year&gt;2015&lt;/Year&gt;&lt;RecNum&gt;12&lt;/RecNum&gt;&lt;DisplayText&gt;&lt;style face="superscript"&gt;26&lt;/style&gt;&lt;/DisplayText&gt;&lt;record&gt;&lt;rec-number&gt;12&lt;/rec-number&gt;&lt;foreign-keys&gt;&lt;key app="EN" db-id="5dsvxtv2va50xvers08vfz2x9xfvf5frswe5" timestamp="1744160914"&gt;12&lt;/key&gt;&lt;/foreign-keys&gt;&lt;ref-type name="Journal Article"&gt;17&lt;/ref-type&gt;&lt;contributors&gt;&lt;authors&gt;&lt;author&gt;Harding, S.&lt;/author&gt;&lt;author&gt;Schattner, P.&lt;/author&gt;&lt;author&gt;Brijnath, B.&lt;/author&gt;&lt;/authors&gt;&lt;/contributors&gt;&lt;auth-address&gt;MBBS, BMedSci (Hons), General Practitioner, Melbourne, VIC.&lt;/auth-address&gt;&lt;titles&gt;&lt;title&gt;How general practitioners manage mental illness in culturally and linguistically diverse patients: an exploratory study&lt;/title&gt;&lt;secondary-title&gt;Aust Fam Physician&lt;/secondary-title&gt;&lt;/titles&gt;&lt;periodical&gt;&lt;full-title&gt;Aust Fam Physician&lt;/full-title&gt;&lt;/periodical&gt;&lt;pages&gt;147-52&lt;/pages&gt;&lt;volume&gt;44&lt;/volume&gt;&lt;number&gt;3&lt;/number&gt;&lt;edition&gt;2015/03/17&lt;/edition&gt;&lt;keywords&gt;&lt;keyword&gt;Adult&lt;/keyword&gt;&lt;keyword&gt;*Cultural Diversity&lt;/keyword&gt;&lt;keyword&gt;Culture&lt;/keyword&gt;&lt;keyword&gt;*Disease Management&lt;/keyword&gt;&lt;keyword&gt;Female&lt;/keyword&gt;&lt;keyword&gt;General Practitioners/psychology/*standards&lt;/keyword&gt;&lt;keyword&gt;*Health Knowledge, Attitudes, Practice&lt;/keyword&gt;&lt;keyword&gt;Health Services Needs and Demand/*trends&lt;/keyword&gt;&lt;keyword&gt;Humans&lt;/keyword&gt;&lt;keyword&gt;Male&lt;/keyword&gt;&lt;keyword&gt;Mental Disorders/*therapy&lt;/keyword&gt;&lt;keyword&gt;Middle Aged&lt;/keyword&gt;&lt;keyword&gt;Retrospective Studies&lt;/keyword&gt;&lt;keyword&gt;Victoria&lt;/keyword&gt;&lt;/keywords&gt;&lt;dates&gt;&lt;year&gt;2015&lt;/year&gt;&lt;pub-dates&gt;&lt;date&gt;Mar&lt;/date&gt;&lt;/pub-dates&gt;&lt;/dates&gt;&lt;isbn&gt;0300-8495 (Print)&amp;#xD;0300-8495&lt;/isbn&gt;&lt;accession-num&gt;25770581&lt;/accession-num&gt;&lt;urls&gt;&lt;/urls&gt;&lt;remote-database-provider&gt;NLM&lt;/remote-database-provider&gt;&lt;language&gt;eng&lt;/language&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26</w:t>
      </w:r>
      <w:r w:rsidR="003D2FA5">
        <w:rPr>
          <w:rFonts w:ascii="Arial" w:hAnsi="Arial" w:cs="Arial"/>
          <w:sz w:val="20"/>
          <w:szCs w:val="20"/>
        </w:rPr>
        <w:fldChar w:fldCharType="end"/>
      </w:r>
    </w:p>
    <w:p w14:paraId="16DC5AEA" w14:textId="77777777" w:rsidR="00696D41" w:rsidRPr="00366D48" w:rsidRDefault="00696D41" w:rsidP="00366D48">
      <w:pPr>
        <w:pStyle w:val="Heading4"/>
        <w:spacing w:line="360" w:lineRule="auto"/>
        <w:rPr>
          <w:rFonts w:ascii="Arial" w:hAnsi="Arial" w:cs="Arial"/>
          <w:sz w:val="20"/>
          <w:szCs w:val="20"/>
        </w:rPr>
      </w:pPr>
      <w:r w:rsidRPr="00366D48">
        <w:rPr>
          <w:rFonts w:ascii="Arial" w:hAnsi="Arial" w:cs="Arial"/>
          <w:sz w:val="20"/>
          <w:szCs w:val="20"/>
        </w:rPr>
        <w:t>Use of interpreters</w:t>
      </w:r>
    </w:p>
    <w:p w14:paraId="69062402" w14:textId="774E4218" w:rsidR="00696D41" w:rsidRPr="00366D48" w:rsidRDefault="00696D41" w:rsidP="00366D48">
      <w:pPr>
        <w:spacing w:line="360" w:lineRule="auto"/>
        <w:rPr>
          <w:rFonts w:ascii="Arial" w:hAnsi="Arial" w:cs="Arial"/>
          <w:sz w:val="20"/>
          <w:szCs w:val="20"/>
        </w:rPr>
      </w:pPr>
      <w:r w:rsidRPr="00366D48">
        <w:rPr>
          <w:rFonts w:ascii="Arial" w:hAnsi="Arial" w:cs="Arial"/>
          <w:sz w:val="20"/>
          <w:szCs w:val="20"/>
        </w:rPr>
        <w:t>The use of interpreters could be considered as either a barrier or a facilitator depending on how the service was utilised. Professional interpreter services were usually preferred due to confidentiality and experience in discussing medical issues but could present as a barrier due to availability, cost and/or administrative procedures.</w:t>
      </w:r>
      <w:r w:rsidR="003D2FA5">
        <w:rPr>
          <w:rFonts w:ascii="Arial" w:hAnsi="Arial" w:cs="Arial"/>
          <w:sz w:val="20"/>
          <w:szCs w:val="20"/>
        </w:rPr>
        <w:fldChar w:fldCharType="begin">
          <w:fldData xml:space="preserve">PEVuZE5vdGU+PENpdGU+PEF1dGhvcj5Ccmlzc2V0PC9BdXRob3I+PFllYXI+MjAxNDwvWWVhcj48
UmVjTnVtPjE3PC9SZWNOdW0+PERpc3BsYXlUZXh0PjxzdHlsZSBmYWNlPSJzdXBlcnNjcmlwdCI+
MjYsIDI4PC9zdHlsZT48L0Rpc3BsYXlUZXh0PjxyZWNvcmQ+PHJlYy1udW1iZXI+MTc8L3JlYy1u
dW1iZXI+PGZvcmVpZ24ta2V5cz48a2V5IGFwcD0iRU4iIGRiLWlkPSI1ZHN2eHR2MnZhNTB4dmVy
czA4dmZ6Mng5eGZ2ZjVmcnN3ZTUiIHRpbWVzdGFtcD0iMTc0NDE3MzA1NiI+MTc8L2tleT48L2Zv
cmVpZ24ta2V5cz48cmVmLXR5cGUgbmFtZT0iSm91cm5hbCBBcnRpY2xlIj4xNzwvcmVmLXR5cGU+
PGNvbnRyaWJ1dG9ycz48YXV0aG9ycz48YXV0aG9yPkJyaXNzZXQsIEMuPC9hdXRob3I+PGF1dGhv
cj5MZWFuemEsIFkuPC9hdXRob3I+PGF1dGhvcj5Sb3NlbmJlcmcsIEUuPC9hdXRob3I+PGF1dGhv
cj5WaXNzYW5kasOpZSwgQi48L2F1dGhvcj48YXV0aG9yPktpcm1heWVyLCBMLiBKLjwvYXV0aG9y
PjxhdXRob3I+TXVja2xlLCBHLjwvYXV0aG9yPjxhdXRob3I+WGVub2Nvc3RhcywgUy48L2F1dGhv
cj48YXV0aG9yPkxhZm9yY2UsIEguPC9hdXRob3I+PC9hdXRob3JzPjwvY29udHJpYnV0b3JzPjxh
dXRoLWFkZHJlc3M+w4ljb2xlIGRlIFBzeWNob2xvZ2llLCBVbml2ZXJzaXTDqSBMYXZhbCwgUGF2
aWxsb24gRsOpbGl4LUFudG9pbmUgU2F2YXJkLCAyMzI1IHJ1ZSBkZXMgQmlibGlvdGjDqHF1ZXMs
IFF1ZWJlYywgUUMsIEdJViAwQTYsIENhbmFkYS48L2F1dGgtYWRkcmVzcz48dGl0bGVzPjx0aXRs
ZT5MYW5ndWFnZSBiYXJyaWVycyBpbiBtZW50YWwgaGVhbHRoIGNhcmU6IGEgc3VydmV5IG9mIHBy
aW1hcnkgY2FyZSBwcmFjdGl0aW9uZXJzPC90aXRsZT48c2Vjb25kYXJ5LXRpdGxlPkogSW1taWdy
IE1pbm9yIEhlYWx0aDwvc2Vjb25kYXJ5LXRpdGxlPjwvdGl0bGVzPjxwZXJpb2RpY2FsPjxmdWxs
LXRpdGxlPkogSW1taWdyIE1pbm9yIEhlYWx0aDwvZnVsbC10aXRsZT48L3BlcmlvZGljYWw+PHBh
Z2VzPjEyMzgtNDY8L3BhZ2VzPjx2b2x1bWU+MTY8L3ZvbHVtZT48bnVtYmVyPjY8L251bWJlcj48
ZWRpdGlvbj4yMDE0LzAxLzAxPC9lZGl0aW9uPjxrZXl3b3Jkcz48a2V5d29yZD4qQ29tbXVuaWNh
dGlvbiBCYXJyaWVyczwva2V5d29yZD48a2V5d29yZD5FbWlncmFudHMgYW5kIEltbWlncmFudHMv
c3RhdGlzdGljcyAmYW1wOyBudW1lcmljYWwgZGF0YTwva2V5d29yZD48a2V5d29yZD5GZW1hbGU8
L2tleXdvcmQ+PGtleXdvcmQ+SHVtYW5zPC9rZXl3b3JkPjxrZXl3b3JkPipMYW5ndWFnZTwva2V5
d29yZD48a2V5d29yZD5NYWxlPC9rZXl3b3JkPjxrZXl3b3JkPk1lbnRhbCBIZWFsdGggU2Vydmlj
ZXMvKnN0YXRpc3RpY3MgJmFtcDsgbnVtZXJpY2FsIGRhdGE8L2tleXdvcmQ+PGtleXdvcmQ+TWlk
ZGxlIEFnZWQ8L2tleXdvcmQ+PGtleXdvcmQ+UGh5c2ljaWFucywgUHJpbWFyeSBDYXJlLypzdGF0
aXN0aWNzICZhbXA7IG51bWVyaWNhbCBkYXRhPC9rZXl3b3JkPjxrZXl3b3JkPlF1ZWJlYzwva2V5
d29yZD48a2V5d29yZD5TdXJ2ZXlzIGFuZCBRdWVzdGlvbm5haXJlczwva2V5d29yZD48a2V5d29y
ZD5UcmFuc2xhdGluZzwva2V5d29yZD48L2tleXdvcmRzPjxkYXRlcz48eWVhcj4yMDE0PC95ZWFy
PjxwdWItZGF0ZXM+PGRhdGU+RGVjPC9kYXRlPjwvcHViLWRhdGVzPjwvZGF0ZXM+PGlzYm4+MTU1
Ny0xOTEyPC9pc2JuPjxhY2Nlc3Npb24tbnVtPjI0Mzc1Mzg0PC9hY2Nlc3Npb24tbnVtPjx1cmxz
PjwvdXJscz48ZWxlY3Ryb25pYy1yZXNvdXJjZS1udW0+MTAuMTAwNy9zMTA5MDMtMDEzLTk5NzEt
OTwvZWxlY3Ryb25pYy1yZXNvdXJjZS1udW0+PHJlbW90ZS1kYXRhYmFzZS1wcm92aWRlcj5OTE08
L3JlbW90ZS1kYXRhYmFzZS1wcm92aWRlcj48bGFuZ3VhZ2U+ZW5nPC9sYW5ndWFnZT48L3JlY29y
ZD48L0NpdGU+PENpdGU+PEF1dGhvcj5IYXJkaW5nPC9BdXRob3I+PFllYXI+MjAxNTwvWWVhcj48
UmVjTnVtPjEyPC9SZWNOdW0+PHJlY29yZD48cmVjLW51bWJlcj4xMjwvcmVjLW51bWJlcj48Zm9y
ZWlnbi1rZXlzPjxrZXkgYXBwPSJFTiIgZGItaWQ9IjVkc3Z4dHYydmE1MHh2ZXJzMDh2ZnoyeDl4
ZnZmNWZyc3dlNSIgdGltZXN0YW1wPSIxNzQ0MTYwOTE0Ij4xMjwva2V5PjwvZm9yZWlnbi1rZXlz
PjxyZWYtdHlwZSBuYW1lPSJKb3VybmFsIEFydGljbGUiPjE3PC9yZWYtdHlwZT48Y29udHJpYnV0
b3JzPjxhdXRob3JzPjxhdXRob3I+SGFyZGluZywgUy48L2F1dGhvcj48YXV0aG9yPlNjaGF0dG5l
ciwgUC48L2F1dGhvcj48YXV0aG9yPkJyaWpuYXRoLCBCLjwvYXV0aG9yPjwvYXV0aG9ycz48L2Nv
bnRyaWJ1dG9ycz48YXV0aC1hZGRyZXNzPk1CQlMsIEJNZWRTY2kgKEhvbnMpLCBHZW5lcmFsIFBy
YWN0aXRpb25lciwgTWVsYm91cm5lLCBWSUMuPC9hdXRoLWFkZHJlc3M+PHRpdGxlcz48dGl0bGU+
SG93IGdlbmVyYWwgcHJhY3RpdGlvbmVycyBtYW5hZ2UgbWVudGFsIGlsbG5lc3MgaW4gY3VsdHVy
YWxseSBhbmQgbGluZ3Vpc3RpY2FsbHkgZGl2ZXJzZSBwYXRpZW50czogYW4gZXhwbG9yYXRvcnkg
c3R1ZHk8L3RpdGxlPjxzZWNvbmRhcnktdGl0bGU+QXVzdCBGYW0gUGh5c2ljaWFuPC9zZWNvbmRh
cnktdGl0bGU+PC90aXRsZXM+PHBlcmlvZGljYWw+PGZ1bGwtdGl0bGU+QXVzdCBGYW0gUGh5c2lj
aWFuPC9mdWxsLXRpdGxlPjwvcGVyaW9kaWNhbD48cGFnZXM+MTQ3LTUyPC9wYWdlcz48dm9sdW1l
PjQ0PC92b2x1bWU+PG51bWJlcj4zPC9udW1iZXI+PGVkaXRpb24+MjAxNS8wMy8xNzwvZWRpdGlv
bj48a2V5d29yZHM+PGtleXdvcmQ+QWR1bHQ8L2tleXdvcmQ+PGtleXdvcmQ+KkN1bHR1cmFsIERp
dmVyc2l0eTwva2V5d29yZD48a2V5d29yZD5DdWx0dXJlPC9rZXl3b3JkPjxrZXl3b3JkPipEaXNl
YXNlIE1hbmFnZW1lbnQ8L2tleXdvcmQ+PGtleXdvcmQ+RmVtYWxlPC9rZXl3b3JkPjxrZXl3b3Jk
PkdlbmVyYWwgUHJhY3RpdGlvbmVycy9wc3ljaG9sb2d5LypzdGFuZGFyZHM8L2tleXdvcmQ+PGtl
eXdvcmQ+KkhlYWx0aCBLbm93bGVkZ2UsIEF0dGl0dWRlcywgUHJhY3RpY2U8L2tleXdvcmQ+PGtl
eXdvcmQ+SGVhbHRoIFNlcnZpY2VzIE5lZWRzIGFuZCBEZW1hbmQvKnRyZW5kczwva2V5d29yZD48
a2V5d29yZD5IdW1hbnM8L2tleXdvcmQ+PGtleXdvcmQ+TWFsZTwva2V5d29yZD48a2V5d29yZD5N
ZW50YWwgRGlzb3JkZXJzLyp0aGVyYXB5PC9rZXl3b3JkPjxrZXl3b3JkPk1pZGRsZSBBZ2VkPC9r
ZXl3b3JkPjxrZXl3b3JkPlJldHJvc3BlY3RpdmUgU3R1ZGllczwva2V5d29yZD48a2V5d29yZD5W
aWN0b3JpYTwva2V5d29yZD48L2tleXdvcmRzPjxkYXRlcz48eWVhcj4yMDE1PC95ZWFyPjxwdWIt
ZGF0ZXM+PGRhdGU+TWFyPC9kYXRlPjwvcHViLWRhdGVzPjwvZGF0ZXM+PGlzYm4+MDMwMC04NDk1
IChQcmludCkmI3hEOzAzMDAtODQ5NTwvaXNibj48YWNjZXNzaW9uLW51bT4yNTc3MDU4MTwvYWNj
ZXNzaW9uLW51bT48dXJscz48L3VybHM+PHJlbW90ZS1kYXRhYmFzZS1wcm92aWRlcj5OTE08L3Jl
bW90ZS1kYXRhYmFzZS1wcm92aWRlcj48bGFuZ3VhZ2U+ZW5nPC9sYW5ndWFnZT48L3JlY29yZD48
L0NpdGU+PC9FbmROb3RlPgB=
</w:fldData>
        </w:fldChar>
      </w:r>
      <w:r w:rsidR="003D2FA5">
        <w:rPr>
          <w:rFonts w:ascii="Arial" w:hAnsi="Arial" w:cs="Arial"/>
          <w:sz w:val="20"/>
          <w:szCs w:val="20"/>
        </w:rPr>
        <w:instrText xml:space="preserve"> ADDIN EN.CITE </w:instrText>
      </w:r>
      <w:r w:rsidR="003D2FA5">
        <w:rPr>
          <w:rFonts w:ascii="Arial" w:hAnsi="Arial" w:cs="Arial"/>
          <w:sz w:val="20"/>
          <w:szCs w:val="20"/>
        </w:rPr>
        <w:fldChar w:fldCharType="begin">
          <w:fldData xml:space="preserve">PEVuZE5vdGU+PENpdGU+PEF1dGhvcj5Ccmlzc2V0PC9BdXRob3I+PFllYXI+MjAxNDwvWWVhcj48
UmVjTnVtPjE3PC9SZWNOdW0+PERpc3BsYXlUZXh0PjxzdHlsZSBmYWNlPSJzdXBlcnNjcmlwdCI+
MjYsIDI4PC9zdHlsZT48L0Rpc3BsYXlUZXh0PjxyZWNvcmQ+PHJlYy1udW1iZXI+MTc8L3JlYy1u
dW1iZXI+PGZvcmVpZ24ta2V5cz48a2V5IGFwcD0iRU4iIGRiLWlkPSI1ZHN2eHR2MnZhNTB4dmVy
czA4dmZ6Mng5eGZ2ZjVmcnN3ZTUiIHRpbWVzdGFtcD0iMTc0NDE3MzA1NiI+MTc8L2tleT48L2Zv
cmVpZ24ta2V5cz48cmVmLXR5cGUgbmFtZT0iSm91cm5hbCBBcnRpY2xlIj4xNzwvcmVmLXR5cGU+
PGNvbnRyaWJ1dG9ycz48YXV0aG9ycz48YXV0aG9yPkJyaXNzZXQsIEMuPC9hdXRob3I+PGF1dGhv
cj5MZWFuemEsIFkuPC9hdXRob3I+PGF1dGhvcj5Sb3NlbmJlcmcsIEUuPC9hdXRob3I+PGF1dGhv
cj5WaXNzYW5kasOpZSwgQi48L2F1dGhvcj48YXV0aG9yPktpcm1heWVyLCBMLiBKLjwvYXV0aG9y
PjxhdXRob3I+TXVja2xlLCBHLjwvYXV0aG9yPjxhdXRob3I+WGVub2Nvc3RhcywgUy48L2F1dGhv
cj48YXV0aG9yPkxhZm9yY2UsIEguPC9hdXRob3I+PC9hdXRob3JzPjwvY29udHJpYnV0b3JzPjxh
dXRoLWFkZHJlc3M+w4ljb2xlIGRlIFBzeWNob2xvZ2llLCBVbml2ZXJzaXTDqSBMYXZhbCwgUGF2
aWxsb24gRsOpbGl4LUFudG9pbmUgU2F2YXJkLCAyMzI1IHJ1ZSBkZXMgQmlibGlvdGjDqHF1ZXMs
IFF1ZWJlYywgUUMsIEdJViAwQTYsIENhbmFkYS48L2F1dGgtYWRkcmVzcz48dGl0bGVzPjx0aXRs
ZT5MYW5ndWFnZSBiYXJyaWVycyBpbiBtZW50YWwgaGVhbHRoIGNhcmU6IGEgc3VydmV5IG9mIHBy
aW1hcnkgY2FyZSBwcmFjdGl0aW9uZXJzPC90aXRsZT48c2Vjb25kYXJ5LXRpdGxlPkogSW1taWdy
IE1pbm9yIEhlYWx0aDwvc2Vjb25kYXJ5LXRpdGxlPjwvdGl0bGVzPjxwZXJpb2RpY2FsPjxmdWxs
LXRpdGxlPkogSW1taWdyIE1pbm9yIEhlYWx0aDwvZnVsbC10aXRsZT48L3BlcmlvZGljYWw+PHBh
Z2VzPjEyMzgtNDY8L3BhZ2VzPjx2b2x1bWU+MTY8L3ZvbHVtZT48bnVtYmVyPjY8L251bWJlcj48
ZWRpdGlvbj4yMDE0LzAxLzAxPC9lZGl0aW9uPjxrZXl3b3Jkcz48a2V5d29yZD4qQ29tbXVuaWNh
dGlvbiBCYXJyaWVyczwva2V5d29yZD48a2V5d29yZD5FbWlncmFudHMgYW5kIEltbWlncmFudHMv
c3RhdGlzdGljcyAmYW1wOyBudW1lcmljYWwgZGF0YTwva2V5d29yZD48a2V5d29yZD5GZW1hbGU8
L2tleXdvcmQ+PGtleXdvcmQ+SHVtYW5zPC9rZXl3b3JkPjxrZXl3b3JkPipMYW5ndWFnZTwva2V5
d29yZD48a2V5d29yZD5NYWxlPC9rZXl3b3JkPjxrZXl3b3JkPk1lbnRhbCBIZWFsdGggU2Vydmlj
ZXMvKnN0YXRpc3RpY3MgJmFtcDsgbnVtZXJpY2FsIGRhdGE8L2tleXdvcmQ+PGtleXdvcmQ+TWlk
ZGxlIEFnZWQ8L2tleXdvcmQ+PGtleXdvcmQ+UGh5c2ljaWFucywgUHJpbWFyeSBDYXJlLypzdGF0
aXN0aWNzICZhbXA7IG51bWVyaWNhbCBkYXRhPC9rZXl3b3JkPjxrZXl3b3JkPlF1ZWJlYzwva2V5
d29yZD48a2V5d29yZD5TdXJ2ZXlzIGFuZCBRdWVzdGlvbm5haXJlczwva2V5d29yZD48a2V5d29y
ZD5UcmFuc2xhdGluZzwva2V5d29yZD48L2tleXdvcmRzPjxkYXRlcz48eWVhcj4yMDE0PC95ZWFy
PjxwdWItZGF0ZXM+PGRhdGU+RGVjPC9kYXRlPjwvcHViLWRhdGVzPjwvZGF0ZXM+PGlzYm4+MTU1
Ny0xOTEyPC9pc2JuPjxhY2Nlc3Npb24tbnVtPjI0Mzc1Mzg0PC9hY2Nlc3Npb24tbnVtPjx1cmxz
PjwvdXJscz48ZWxlY3Ryb25pYy1yZXNvdXJjZS1udW0+MTAuMTAwNy9zMTA5MDMtMDEzLTk5NzEt
OTwvZWxlY3Ryb25pYy1yZXNvdXJjZS1udW0+PHJlbW90ZS1kYXRhYmFzZS1wcm92aWRlcj5OTE08
L3JlbW90ZS1kYXRhYmFzZS1wcm92aWRlcj48bGFuZ3VhZ2U+ZW5nPC9sYW5ndWFnZT48L3JlY29y
ZD48L0NpdGU+PENpdGU+PEF1dGhvcj5IYXJkaW5nPC9BdXRob3I+PFllYXI+MjAxNTwvWWVhcj48
UmVjTnVtPjEyPC9SZWNOdW0+PHJlY29yZD48cmVjLW51bWJlcj4xMjwvcmVjLW51bWJlcj48Zm9y
ZWlnbi1rZXlzPjxrZXkgYXBwPSJFTiIgZGItaWQ9IjVkc3Z4dHYydmE1MHh2ZXJzMDh2ZnoyeDl4
ZnZmNWZyc3dlNSIgdGltZXN0YW1wPSIxNzQ0MTYwOTE0Ij4xMjwva2V5PjwvZm9yZWlnbi1rZXlz
PjxyZWYtdHlwZSBuYW1lPSJKb3VybmFsIEFydGljbGUiPjE3PC9yZWYtdHlwZT48Y29udHJpYnV0
b3JzPjxhdXRob3JzPjxhdXRob3I+SGFyZGluZywgUy48L2F1dGhvcj48YXV0aG9yPlNjaGF0dG5l
ciwgUC48L2F1dGhvcj48YXV0aG9yPkJyaWpuYXRoLCBCLjwvYXV0aG9yPjwvYXV0aG9ycz48L2Nv
bnRyaWJ1dG9ycz48YXV0aC1hZGRyZXNzPk1CQlMsIEJNZWRTY2kgKEhvbnMpLCBHZW5lcmFsIFBy
YWN0aXRpb25lciwgTWVsYm91cm5lLCBWSUMuPC9hdXRoLWFkZHJlc3M+PHRpdGxlcz48dGl0bGU+
SG93IGdlbmVyYWwgcHJhY3RpdGlvbmVycyBtYW5hZ2UgbWVudGFsIGlsbG5lc3MgaW4gY3VsdHVy
YWxseSBhbmQgbGluZ3Vpc3RpY2FsbHkgZGl2ZXJzZSBwYXRpZW50czogYW4gZXhwbG9yYXRvcnkg
c3R1ZHk8L3RpdGxlPjxzZWNvbmRhcnktdGl0bGU+QXVzdCBGYW0gUGh5c2ljaWFuPC9zZWNvbmRh
cnktdGl0bGU+PC90aXRsZXM+PHBlcmlvZGljYWw+PGZ1bGwtdGl0bGU+QXVzdCBGYW0gUGh5c2lj
aWFuPC9mdWxsLXRpdGxlPjwvcGVyaW9kaWNhbD48cGFnZXM+MTQ3LTUyPC9wYWdlcz48dm9sdW1l
PjQ0PC92b2x1bWU+PG51bWJlcj4zPC9udW1iZXI+PGVkaXRpb24+MjAxNS8wMy8xNzwvZWRpdGlv
bj48a2V5d29yZHM+PGtleXdvcmQ+QWR1bHQ8L2tleXdvcmQ+PGtleXdvcmQ+KkN1bHR1cmFsIERp
dmVyc2l0eTwva2V5d29yZD48a2V5d29yZD5DdWx0dXJlPC9rZXl3b3JkPjxrZXl3b3JkPipEaXNl
YXNlIE1hbmFnZW1lbnQ8L2tleXdvcmQ+PGtleXdvcmQ+RmVtYWxlPC9rZXl3b3JkPjxrZXl3b3Jk
PkdlbmVyYWwgUHJhY3RpdGlvbmVycy9wc3ljaG9sb2d5LypzdGFuZGFyZHM8L2tleXdvcmQ+PGtl
eXdvcmQ+KkhlYWx0aCBLbm93bGVkZ2UsIEF0dGl0dWRlcywgUHJhY3RpY2U8L2tleXdvcmQ+PGtl
eXdvcmQ+SGVhbHRoIFNlcnZpY2VzIE5lZWRzIGFuZCBEZW1hbmQvKnRyZW5kczwva2V5d29yZD48
a2V5d29yZD5IdW1hbnM8L2tleXdvcmQ+PGtleXdvcmQ+TWFsZTwva2V5d29yZD48a2V5d29yZD5N
ZW50YWwgRGlzb3JkZXJzLyp0aGVyYXB5PC9rZXl3b3JkPjxrZXl3b3JkPk1pZGRsZSBBZ2VkPC9r
ZXl3b3JkPjxrZXl3b3JkPlJldHJvc3BlY3RpdmUgU3R1ZGllczwva2V5d29yZD48a2V5d29yZD5W
aWN0b3JpYTwva2V5d29yZD48L2tleXdvcmRzPjxkYXRlcz48eWVhcj4yMDE1PC95ZWFyPjxwdWIt
ZGF0ZXM+PGRhdGU+TWFyPC9kYXRlPjwvcHViLWRhdGVzPjwvZGF0ZXM+PGlzYm4+MDMwMC04NDk1
IChQcmludCkmI3hEOzAzMDAtODQ5NTwvaXNibj48YWNjZXNzaW9uLW51bT4yNTc3MDU4MTwvYWNj
ZXNzaW9uLW51bT48dXJscz48L3VybHM+PHJlbW90ZS1kYXRhYmFzZS1wcm92aWRlcj5OTE08L3Jl
bW90ZS1kYXRhYmFzZS1wcm92aWRlcj48bGFuZ3VhZ2U+ZW5nPC9sYW5ndWFnZT48L3JlY29yZD48
L0NpdGU+PC9FbmROb3RlPgB=
</w:fldData>
        </w:fldChar>
      </w:r>
      <w:r w:rsidR="003D2FA5">
        <w:rPr>
          <w:rFonts w:ascii="Arial" w:hAnsi="Arial" w:cs="Arial"/>
          <w:sz w:val="20"/>
          <w:szCs w:val="20"/>
        </w:rPr>
        <w:instrText xml:space="preserve"> ADDIN EN.CITE.DATA </w:instrText>
      </w:r>
      <w:r w:rsidR="003D2FA5">
        <w:rPr>
          <w:rFonts w:ascii="Arial" w:hAnsi="Arial" w:cs="Arial"/>
          <w:sz w:val="20"/>
          <w:szCs w:val="20"/>
        </w:rPr>
      </w:r>
      <w:r w:rsidR="003D2FA5">
        <w:rPr>
          <w:rFonts w:ascii="Arial" w:hAnsi="Arial" w:cs="Arial"/>
          <w:sz w:val="20"/>
          <w:szCs w:val="20"/>
        </w:rPr>
        <w:fldChar w:fldCharType="end"/>
      </w:r>
      <w:r w:rsidR="003D2FA5">
        <w:rPr>
          <w:rFonts w:ascii="Arial" w:hAnsi="Arial" w:cs="Arial"/>
          <w:sz w:val="20"/>
          <w:szCs w:val="20"/>
        </w:rPr>
      </w:r>
      <w:r w:rsidR="003D2FA5">
        <w:rPr>
          <w:rFonts w:ascii="Arial" w:hAnsi="Arial" w:cs="Arial"/>
          <w:sz w:val="20"/>
          <w:szCs w:val="20"/>
        </w:rPr>
        <w:fldChar w:fldCharType="separate"/>
      </w:r>
      <w:r w:rsidR="003D2FA5" w:rsidRPr="003D2FA5">
        <w:rPr>
          <w:rFonts w:ascii="Arial" w:hAnsi="Arial" w:cs="Arial"/>
          <w:noProof/>
          <w:sz w:val="20"/>
          <w:szCs w:val="20"/>
          <w:vertAlign w:val="superscript"/>
        </w:rPr>
        <w:t>26, 28</w:t>
      </w:r>
      <w:r w:rsidR="003D2FA5">
        <w:rPr>
          <w:rFonts w:ascii="Arial" w:hAnsi="Arial" w:cs="Arial"/>
          <w:sz w:val="20"/>
          <w:szCs w:val="20"/>
        </w:rPr>
        <w:fldChar w:fldCharType="end"/>
      </w:r>
      <w:r w:rsidRPr="00366D48">
        <w:rPr>
          <w:rFonts w:ascii="Arial" w:hAnsi="Arial" w:cs="Arial"/>
          <w:sz w:val="20"/>
          <w:szCs w:val="20"/>
        </w:rPr>
        <w:t xml:space="preserve"> Use of family or non-professional interpreters could lead to potential confidentiality issues.</w:t>
      </w:r>
      <w:r w:rsidR="003D2FA5">
        <w:rPr>
          <w:rFonts w:ascii="Arial" w:hAnsi="Arial" w:cs="Arial"/>
          <w:sz w:val="20"/>
          <w:szCs w:val="20"/>
        </w:rPr>
        <w:fldChar w:fldCharType="begin"/>
      </w:r>
      <w:r w:rsidR="003D2FA5">
        <w:rPr>
          <w:rFonts w:ascii="Arial" w:hAnsi="Arial" w:cs="Arial"/>
          <w:sz w:val="20"/>
          <w:szCs w:val="20"/>
        </w:rPr>
        <w:instrText xml:space="preserve"> ADDIN EN.CITE &lt;EndNote&gt;&lt;Cite&gt;&lt;Author&gt;Harding&lt;/Author&gt;&lt;Year&gt;2015&lt;/Year&gt;&lt;RecNum&gt;12&lt;/RecNum&gt;&lt;DisplayText&gt;&lt;style face="superscript"&gt;26&lt;/style&gt;&lt;/DisplayText&gt;&lt;record&gt;&lt;rec-number&gt;12&lt;/rec-number&gt;&lt;foreign-keys&gt;&lt;key app="EN" db-id="5dsvxtv2va50xvers08vfz2x9xfvf5frswe5" timestamp="1744160914"&gt;12&lt;/key&gt;&lt;/foreign-keys&gt;&lt;ref-type name="Journal Article"&gt;17&lt;/ref-type&gt;&lt;contributors&gt;&lt;authors&gt;&lt;author&gt;Harding, S.&lt;/author&gt;&lt;author&gt;Schattner, P.&lt;/author&gt;&lt;author&gt;Brijnath, B.&lt;/author&gt;&lt;/authors&gt;&lt;/contributors&gt;&lt;auth-address&gt;MBBS, BMedSci (Hons), General Practitioner, Melbourne, VIC.&lt;/auth-address&gt;&lt;titles&gt;&lt;title&gt;How general practitioners manage mental illness in culturally and linguistically diverse patients: an exploratory study&lt;/title&gt;&lt;secondary-title&gt;Aust Fam Physician&lt;/secondary-title&gt;&lt;/titles&gt;&lt;periodical&gt;&lt;full-title&gt;Aust Fam Physician&lt;/full-title&gt;&lt;/periodical&gt;&lt;pages&gt;147-52&lt;/pages&gt;&lt;volume&gt;44&lt;/volume&gt;&lt;number&gt;3&lt;/number&gt;&lt;edition&gt;2015/03/17&lt;/edition&gt;&lt;keywords&gt;&lt;keyword&gt;Adult&lt;/keyword&gt;&lt;keyword&gt;*Cultural Diversity&lt;/keyword&gt;&lt;keyword&gt;Culture&lt;/keyword&gt;&lt;keyword&gt;*Disease Management&lt;/keyword&gt;&lt;keyword&gt;Female&lt;/keyword&gt;&lt;keyword&gt;General Practitioners/psychology/*standards&lt;/keyword&gt;&lt;keyword&gt;*Health Knowledge, Attitudes, Practice&lt;/keyword&gt;&lt;keyword&gt;Health Services Needs and Demand/*trends&lt;/keyword&gt;&lt;keyword&gt;Humans&lt;/keyword&gt;&lt;keyword&gt;Male&lt;/keyword&gt;&lt;keyword&gt;Mental Disorders/*therapy&lt;/keyword&gt;&lt;keyword&gt;Middle Aged&lt;/keyword&gt;&lt;keyword&gt;Retrospective Studies&lt;/keyword&gt;&lt;keyword&gt;Victoria&lt;/keyword&gt;&lt;/keywords&gt;&lt;dates&gt;&lt;year&gt;2015&lt;/year&gt;&lt;pub-dates&gt;&lt;date&gt;Mar&lt;/date&gt;&lt;/pub-dates&gt;&lt;/dates&gt;&lt;isbn&gt;0300-8495 (Print)&amp;#xD;0300-8495&lt;/isbn&gt;&lt;accession-num&gt;25770581&lt;/accession-num&gt;&lt;urls&gt;&lt;/urls&gt;&lt;remote-database-provider&gt;NLM&lt;/remote-database-provider&gt;&lt;language&gt;eng&lt;/language&gt;&lt;/record&gt;&lt;/Cite&gt;&lt;/EndNote&gt;</w:instrText>
      </w:r>
      <w:r w:rsidR="003D2FA5">
        <w:rPr>
          <w:rFonts w:ascii="Arial" w:hAnsi="Arial" w:cs="Arial"/>
          <w:sz w:val="20"/>
          <w:szCs w:val="20"/>
        </w:rPr>
        <w:fldChar w:fldCharType="separate"/>
      </w:r>
      <w:r w:rsidR="003D2FA5" w:rsidRPr="003D2FA5">
        <w:rPr>
          <w:rFonts w:ascii="Arial" w:hAnsi="Arial" w:cs="Arial"/>
          <w:noProof/>
          <w:sz w:val="20"/>
          <w:szCs w:val="20"/>
          <w:vertAlign w:val="superscript"/>
        </w:rPr>
        <w:t>26</w:t>
      </w:r>
      <w:r w:rsidR="003D2FA5">
        <w:rPr>
          <w:rFonts w:ascii="Arial" w:hAnsi="Arial" w:cs="Arial"/>
          <w:sz w:val="20"/>
          <w:szCs w:val="20"/>
        </w:rPr>
        <w:fldChar w:fldCharType="end"/>
      </w:r>
      <w:r w:rsidRPr="00366D48">
        <w:rPr>
          <w:rFonts w:ascii="Arial" w:hAnsi="Arial" w:cs="Arial"/>
          <w:sz w:val="20"/>
          <w:szCs w:val="20"/>
        </w:rPr>
        <w:t xml:space="preserve"> </w:t>
      </w:r>
    </w:p>
    <w:p w14:paraId="2BA057DD" w14:textId="77777777" w:rsidR="00696D41" w:rsidRPr="00366D48" w:rsidRDefault="00696D41" w:rsidP="00366D48">
      <w:pPr>
        <w:spacing w:line="360" w:lineRule="auto"/>
        <w:rPr>
          <w:rFonts w:ascii="Arial" w:hAnsi="Arial" w:cs="Arial"/>
          <w:sz w:val="20"/>
          <w:szCs w:val="20"/>
        </w:rPr>
      </w:pPr>
      <w:r w:rsidRPr="00366D48">
        <w:rPr>
          <w:rFonts w:ascii="Arial" w:hAnsi="Arial" w:cs="Arial"/>
          <w:sz w:val="20"/>
          <w:szCs w:val="20"/>
        </w:rPr>
        <w:t>Note the Australian Refugee Health Practice Guide (2018) provides some practical guidance regarding communication and interpreters.</w:t>
      </w:r>
    </w:p>
    <w:p w14:paraId="561F6C4C" w14:textId="539E43CC" w:rsidR="00696D41" w:rsidRDefault="00696D41" w:rsidP="00785DDC">
      <w:pPr>
        <w:rPr>
          <w:rFonts w:ascii="Arial" w:hAnsi="Arial" w:cs="Arial"/>
          <w:sz w:val="21"/>
          <w:szCs w:val="21"/>
        </w:rPr>
      </w:pPr>
    </w:p>
    <w:p w14:paraId="4108493E" w14:textId="77777777" w:rsidR="00A82934" w:rsidRDefault="00A82934" w:rsidP="00785DDC">
      <w:pPr>
        <w:rPr>
          <w:rFonts w:ascii="Arial" w:hAnsi="Arial" w:cs="Arial"/>
          <w:sz w:val="21"/>
          <w:szCs w:val="21"/>
        </w:rPr>
      </w:pPr>
    </w:p>
    <w:p w14:paraId="720EC5D8" w14:textId="77777777" w:rsidR="00A82934" w:rsidRDefault="00A82934" w:rsidP="00785DDC">
      <w:pPr>
        <w:rPr>
          <w:rFonts w:ascii="Arial" w:hAnsi="Arial" w:cs="Arial"/>
          <w:sz w:val="21"/>
          <w:szCs w:val="21"/>
        </w:rPr>
      </w:pPr>
    </w:p>
    <w:p w14:paraId="2A245066" w14:textId="77777777" w:rsidR="00A82934" w:rsidRDefault="00A82934" w:rsidP="00785DDC">
      <w:pPr>
        <w:rPr>
          <w:rFonts w:ascii="Arial" w:hAnsi="Arial" w:cs="Arial"/>
          <w:sz w:val="21"/>
          <w:szCs w:val="21"/>
        </w:rPr>
      </w:pPr>
    </w:p>
    <w:p w14:paraId="797387C3" w14:textId="77777777" w:rsidR="00A82934" w:rsidRDefault="00A82934" w:rsidP="00785DDC">
      <w:pPr>
        <w:rPr>
          <w:rFonts w:ascii="Arial" w:hAnsi="Arial" w:cs="Arial"/>
          <w:sz w:val="21"/>
          <w:szCs w:val="21"/>
        </w:rPr>
      </w:pPr>
    </w:p>
    <w:p w14:paraId="057DB77E" w14:textId="77777777" w:rsidR="00A82934" w:rsidRDefault="00A82934" w:rsidP="00785DDC">
      <w:pPr>
        <w:rPr>
          <w:rFonts w:ascii="Arial" w:hAnsi="Arial" w:cs="Arial"/>
          <w:sz w:val="21"/>
          <w:szCs w:val="21"/>
        </w:rPr>
      </w:pPr>
    </w:p>
    <w:p w14:paraId="2973FCE6" w14:textId="77777777" w:rsidR="00A82934" w:rsidRDefault="00A82934" w:rsidP="00785DDC">
      <w:pPr>
        <w:rPr>
          <w:rFonts w:ascii="Arial" w:hAnsi="Arial" w:cs="Arial"/>
          <w:sz w:val="21"/>
          <w:szCs w:val="21"/>
        </w:rPr>
      </w:pPr>
    </w:p>
    <w:p w14:paraId="1691D810" w14:textId="77777777" w:rsidR="00A82934" w:rsidRDefault="00A82934" w:rsidP="00785DDC">
      <w:pPr>
        <w:rPr>
          <w:rFonts w:ascii="Arial" w:hAnsi="Arial" w:cs="Arial"/>
          <w:sz w:val="21"/>
          <w:szCs w:val="21"/>
        </w:rPr>
      </w:pPr>
    </w:p>
    <w:p w14:paraId="4F3DDC8E" w14:textId="77777777" w:rsidR="00436BF5" w:rsidRDefault="00436BF5" w:rsidP="00785DDC">
      <w:pPr>
        <w:rPr>
          <w:rFonts w:ascii="Arial" w:hAnsi="Arial" w:cs="Arial"/>
          <w:sz w:val="21"/>
          <w:szCs w:val="21"/>
        </w:rPr>
      </w:pPr>
    </w:p>
    <w:p w14:paraId="4E93541D" w14:textId="77777777" w:rsidR="00436BF5" w:rsidRPr="000379FC" w:rsidRDefault="00436BF5" w:rsidP="00785DDC">
      <w:pPr>
        <w:rPr>
          <w:rFonts w:ascii="Arial" w:hAnsi="Arial" w:cs="Arial"/>
          <w:sz w:val="21"/>
          <w:szCs w:val="21"/>
        </w:rPr>
      </w:pPr>
    </w:p>
    <w:p w14:paraId="40876DA9" w14:textId="77777777" w:rsidR="00696D41" w:rsidRPr="00216238" w:rsidRDefault="00696D41" w:rsidP="000379FC">
      <w:pPr>
        <w:pStyle w:val="Heading1"/>
        <w:rPr>
          <w:rFonts w:ascii="Helvetica" w:eastAsiaTheme="minorHAnsi" w:hAnsi="Helvetica" w:cs="Arial"/>
          <w:color w:val="3A95AD"/>
          <w:u w:color="FDBE57"/>
        </w:rPr>
      </w:pPr>
      <w:bookmarkStart w:id="27" w:name="_Toc195022762"/>
      <w:bookmarkStart w:id="28" w:name="_Toc197515633"/>
      <w:r w:rsidRPr="00216238">
        <w:rPr>
          <w:rFonts w:ascii="Helvetica" w:eastAsiaTheme="minorHAnsi" w:hAnsi="Helvetica" w:cs="Arial"/>
          <w:color w:val="3A95AD"/>
          <w:u w:color="FDBE57"/>
        </w:rPr>
        <w:t>Key Australian resources</w:t>
      </w:r>
      <w:bookmarkEnd w:id="27"/>
      <w:bookmarkEnd w:id="28"/>
    </w:p>
    <w:p w14:paraId="2686B5AD" w14:textId="77777777" w:rsidR="00696D41" w:rsidRPr="00366D48" w:rsidRDefault="00696D41" w:rsidP="00366D48">
      <w:pPr>
        <w:pStyle w:val="ListParagraph"/>
        <w:numPr>
          <w:ilvl w:val="0"/>
          <w:numId w:val="8"/>
        </w:numPr>
        <w:spacing w:line="360" w:lineRule="auto"/>
        <w:ind w:hanging="357"/>
        <w:rPr>
          <w:rFonts w:ascii="Arial" w:hAnsi="Arial" w:cs="Arial"/>
          <w:sz w:val="20"/>
          <w:szCs w:val="20"/>
        </w:rPr>
      </w:pPr>
      <w:r w:rsidRPr="00366D48">
        <w:rPr>
          <w:rFonts w:ascii="Arial" w:hAnsi="Arial" w:cs="Arial"/>
          <w:sz w:val="20"/>
          <w:szCs w:val="20"/>
        </w:rPr>
        <w:t>Phoenix Australia – Australian Guidelines for the Prevention and Treatment of Acute Stress Disorder, Posttraumatic Stress Disorder and Complex PTSD (2021)</w:t>
      </w:r>
    </w:p>
    <w:p w14:paraId="18F47A0D" w14:textId="77777777" w:rsidR="00696D41" w:rsidRPr="00366D48" w:rsidRDefault="00696D41" w:rsidP="00366D48">
      <w:pPr>
        <w:pStyle w:val="ListParagraph"/>
        <w:numPr>
          <w:ilvl w:val="0"/>
          <w:numId w:val="8"/>
        </w:numPr>
        <w:spacing w:line="360" w:lineRule="auto"/>
        <w:ind w:hanging="357"/>
        <w:rPr>
          <w:rFonts w:ascii="Arial" w:hAnsi="Arial" w:cs="Arial"/>
          <w:sz w:val="20"/>
          <w:szCs w:val="20"/>
        </w:rPr>
      </w:pPr>
      <w:r w:rsidRPr="00366D48">
        <w:rPr>
          <w:rFonts w:ascii="Arial" w:hAnsi="Arial" w:cs="Arial"/>
          <w:sz w:val="20"/>
          <w:szCs w:val="20"/>
        </w:rPr>
        <w:t>Royal Australian and New Zealand College of Psychiatrists (RANZCP) – Clinical Practice Guidelines for Mood Disorders (2020)</w:t>
      </w:r>
    </w:p>
    <w:p w14:paraId="75FB1425" w14:textId="77777777" w:rsidR="00696D41" w:rsidRPr="00366D48" w:rsidRDefault="00696D41" w:rsidP="00366D48">
      <w:pPr>
        <w:pStyle w:val="ListParagraph"/>
        <w:numPr>
          <w:ilvl w:val="0"/>
          <w:numId w:val="8"/>
        </w:numPr>
        <w:spacing w:line="360" w:lineRule="auto"/>
        <w:ind w:hanging="357"/>
        <w:rPr>
          <w:rFonts w:ascii="Arial" w:hAnsi="Arial" w:cs="Arial"/>
          <w:sz w:val="20"/>
          <w:szCs w:val="20"/>
        </w:rPr>
      </w:pPr>
      <w:proofErr w:type="spellStart"/>
      <w:r w:rsidRPr="00366D48">
        <w:rPr>
          <w:rFonts w:ascii="Arial" w:hAnsi="Arial" w:cs="Arial"/>
          <w:sz w:val="20"/>
          <w:szCs w:val="20"/>
        </w:rPr>
        <w:t>Blueknot</w:t>
      </w:r>
      <w:proofErr w:type="spellEnd"/>
      <w:r w:rsidRPr="00366D48">
        <w:rPr>
          <w:rFonts w:ascii="Arial" w:hAnsi="Arial" w:cs="Arial"/>
          <w:sz w:val="20"/>
          <w:szCs w:val="20"/>
        </w:rPr>
        <w:t xml:space="preserve"> Foundation – Practice Guidelines for Clinical Treatment of Complex Trauma (2019)</w:t>
      </w:r>
    </w:p>
    <w:p w14:paraId="3C40BDF6" w14:textId="77777777" w:rsidR="00696D41" w:rsidRPr="00366D48" w:rsidRDefault="00696D41" w:rsidP="00366D48">
      <w:pPr>
        <w:pStyle w:val="ListParagraph"/>
        <w:numPr>
          <w:ilvl w:val="0"/>
          <w:numId w:val="8"/>
        </w:numPr>
        <w:spacing w:line="360" w:lineRule="auto"/>
        <w:ind w:hanging="357"/>
        <w:rPr>
          <w:rFonts w:ascii="Arial" w:hAnsi="Arial" w:cs="Arial"/>
          <w:sz w:val="20"/>
          <w:szCs w:val="20"/>
        </w:rPr>
      </w:pPr>
      <w:bookmarkStart w:id="29" w:name="_Hlk194053881"/>
      <w:r w:rsidRPr="00366D48">
        <w:rPr>
          <w:rFonts w:ascii="Arial" w:hAnsi="Arial" w:cs="Arial"/>
          <w:sz w:val="20"/>
          <w:szCs w:val="20"/>
        </w:rPr>
        <w:t>Australian Refugee Health Practice Guide – Primary care for people from refugee backgrounds (2018)</w:t>
      </w:r>
    </w:p>
    <w:p w14:paraId="1AC45D36" w14:textId="77777777" w:rsidR="00696D41" w:rsidRPr="00366D48" w:rsidRDefault="00696D41" w:rsidP="00366D48">
      <w:pPr>
        <w:pStyle w:val="ListParagraph"/>
        <w:numPr>
          <w:ilvl w:val="0"/>
          <w:numId w:val="8"/>
        </w:numPr>
        <w:spacing w:line="360" w:lineRule="auto"/>
        <w:ind w:hanging="357"/>
        <w:rPr>
          <w:rFonts w:ascii="Arial" w:hAnsi="Arial" w:cs="Arial"/>
          <w:sz w:val="20"/>
          <w:szCs w:val="20"/>
        </w:rPr>
      </w:pPr>
      <w:r w:rsidRPr="00366D48">
        <w:rPr>
          <w:rFonts w:ascii="Arial" w:hAnsi="Arial" w:cs="Arial"/>
          <w:sz w:val="20"/>
          <w:szCs w:val="20"/>
        </w:rPr>
        <w:t>RANZCP Position Statement – Cultural safety</w:t>
      </w:r>
      <w:bookmarkEnd w:id="29"/>
      <w:r w:rsidRPr="00366D48">
        <w:rPr>
          <w:rFonts w:ascii="Arial" w:hAnsi="Arial" w:cs="Arial"/>
          <w:sz w:val="20"/>
          <w:szCs w:val="20"/>
        </w:rPr>
        <w:t xml:space="preserve"> (2021)</w:t>
      </w:r>
    </w:p>
    <w:p w14:paraId="7A38A818" w14:textId="77777777" w:rsidR="00696D41" w:rsidRPr="00366D48" w:rsidRDefault="00696D41" w:rsidP="00366D48">
      <w:pPr>
        <w:pStyle w:val="ListParagraph"/>
        <w:numPr>
          <w:ilvl w:val="0"/>
          <w:numId w:val="8"/>
        </w:numPr>
        <w:spacing w:line="360" w:lineRule="auto"/>
        <w:ind w:hanging="357"/>
        <w:rPr>
          <w:rFonts w:ascii="Arial" w:hAnsi="Arial" w:cs="Arial"/>
          <w:sz w:val="20"/>
          <w:szCs w:val="20"/>
        </w:rPr>
      </w:pPr>
      <w:proofErr w:type="spellStart"/>
      <w:r w:rsidRPr="00366D48">
        <w:rPr>
          <w:rFonts w:ascii="Arial" w:hAnsi="Arial" w:cs="Arial"/>
          <w:sz w:val="20"/>
          <w:szCs w:val="20"/>
        </w:rPr>
        <w:t>Orygen</w:t>
      </w:r>
      <w:proofErr w:type="spellEnd"/>
    </w:p>
    <w:p w14:paraId="6A95ABDC" w14:textId="77777777" w:rsidR="00696D41" w:rsidRPr="00366D48" w:rsidRDefault="00696D41" w:rsidP="00366D48">
      <w:pPr>
        <w:pStyle w:val="ListParagraph"/>
        <w:numPr>
          <w:ilvl w:val="1"/>
          <w:numId w:val="8"/>
        </w:numPr>
        <w:spacing w:line="360" w:lineRule="auto"/>
        <w:ind w:hanging="357"/>
        <w:rPr>
          <w:rFonts w:ascii="Arial" w:hAnsi="Arial" w:cs="Arial"/>
          <w:sz w:val="20"/>
          <w:szCs w:val="20"/>
        </w:rPr>
      </w:pPr>
      <w:r w:rsidRPr="00366D48">
        <w:rPr>
          <w:rFonts w:ascii="Arial" w:hAnsi="Arial" w:cs="Arial"/>
          <w:sz w:val="20"/>
          <w:szCs w:val="20"/>
        </w:rPr>
        <w:t>Clinical practice points</w:t>
      </w:r>
    </w:p>
    <w:p w14:paraId="0AEEFC9A" w14:textId="77777777" w:rsidR="00696D41" w:rsidRPr="00366D48" w:rsidRDefault="00696D41" w:rsidP="00366D48">
      <w:pPr>
        <w:pStyle w:val="ListParagraph"/>
        <w:numPr>
          <w:ilvl w:val="2"/>
          <w:numId w:val="8"/>
        </w:numPr>
        <w:spacing w:line="360" w:lineRule="auto"/>
        <w:ind w:hanging="357"/>
        <w:rPr>
          <w:rFonts w:ascii="Arial" w:hAnsi="Arial" w:cs="Arial"/>
          <w:sz w:val="20"/>
          <w:szCs w:val="20"/>
        </w:rPr>
      </w:pPr>
      <w:r w:rsidRPr="00366D48">
        <w:rPr>
          <w:rFonts w:ascii="Arial" w:hAnsi="Arial" w:cs="Arial"/>
          <w:sz w:val="20"/>
          <w:szCs w:val="20"/>
        </w:rPr>
        <w:t>Culture 101</w:t>
      </w:r>
    </w:p>
    <w:p w14:paraId="0D5D6615" w14:textId="77777777" w:rsidR="00696D41" w:rsidRDefault="00696D41" w:rsidP="00366D48">
      <w:pPr>
        <w:pStyle w:val="ListParagraph"/>
        <w:numPr>
          <w:ilvl w:val="2"/>
          <w:numId w:val="8"/>
        </w:numPr>
        <w:spacing w:line="360" w:lineRule="auto"/>
        <w:ind w:hanging="357"/>
        <w:rPr>
          <w:rFonts w:ascii="Arial" w:hAnsi="Arial" w:cs="Arial"/>
          <w:sz w:val="20"/>
          <w:szCs w:val="20"/>
        </w:rPr>
      </w:pPr>
      <w:r w:rsidRPr="00366D48">
        <w:rPr>
          <w:rFonts w:ascii="Arial" w:hAnsi="Arial" w:cs="Arial"/>
          <w:sz w:val="20"/>
          <w:szCs w:val="20"/>
        </w:rPr>
        <w:t>Valuing cultural diversity and inclusion in youth mental health</w:t>
      </w:r>
    </w:p>
    <w:p w14:paraId="3F428316" w14:textId="77777777" w:rsidR="008E0846" w:rsidRPr="008E0846" w:rsidRDefault="008E0846" w:rsidP="008E0846">
      <w:pPr>
        <w:spacing w:line="360" w:lineRule="auto"/>
        <w:rPr>
          <w:rFonts w:ascii="Arial" w:hAnsi="Arial" w:cs="Arial"/>
          <w:sz w:val="20"/>
          <w:szCs w:val="20"/>
        </w:rPr>
      </w:pPr>
    </w:p>
    <w:p w14:paraId="127116F4" w14:textId="77777777" w:rsidR="00696D41" w:rsidRPr="000379FC" w:rsidRDefault="00696D41" w:rsidP="00785DDC">
      <w:pPr>
        <w:rPr>
          <w:rFonts w:ascii="Arial" w:hAnsi="Arial" w:cs="Arial"/>
          <w:sz w:val="21"/>
          <w:szCs w:val="21"/>
        </w:rPr>
      </w:pPr>
    </w:p>
    <w:p w14:paraId="211D4608" w14:textId="7B1470C7" w:rsidR="00696D41" w:rsidRPr="000379FC" w:rsidRDefault="00696D41" w:rsidP="00785DDC">
      <w:pPr>
        <w:rPr>
          <w:rFonts w:ascii="Arial" w:hAnsi="Arial" w:cs="Arial"/>
          <w:noProof/>
          <w:sz w:val="21"/>
          <w:szCs w:val="21"/>
          <w:lang w:val="en-US"/>
        </w:rPr>
      </w:pPr>
      <w:r w:rsidRPr="000379FC">
        <w:rPr>
          <w:rFonts w:ascii="Arial" w:hAnsi="Arial" w:cs="Arial"/>
          <w:sz w:val="21"/>
          <w:szCs w:val="21"/>
        </w:rPr>
        <w:br w:type="page"/>
      </w:r>
    </w:p>
    <w:p w14:paraId="1461229C" w14:textId="77777777" w:rsidR="003D2FA5" w:rsidRDefault="00696D41" w:rsidP="000379FC">
      <w:pPr>
        <w:pStyle w:val="Heading1"/>
        <w:rPr>
          <w:rFonts w:ascii="Helvetica" w:eastAsiaTheme="minorHAnsi" w:hAnsi="Helvetica" w:cs="Arial"/>
          <w:color w:val="3A95AD"/>
          <w:u w:color="FDBE57"/>
        </w:rPr>
      </w:pPr>
      <w:bookmarkStart w:id="30" w:name="_Toc197515634"/>
      <w:r w:rsidRPr="00216238">
        <w:rPr>
          <w:rFonts w:ascii="Helvetica" w:eastAsiaTheme="minorHAnsi" w:hAnsi="Helvetica" w:cs="Arial"/>
          <w:color w:val="3A95AD"/>
          <w:u w:color="FDBE57"/>
        </w:rPr>
        <w:t>References</w:t>
      </w:r>
      <w:bookmarkEnd w:id="30"/>
    </w:p>
    <w:p w14:paraId="7980F0D5" w14:textId="7769976A" w:rsidR="003D2FA5" w:rsidRPr="003D2FA5" w:rsidRDefault="003D2FA5" w:rsidP="003D2FA5">
      <w:pPr>
        <w:pStyle w:val="EndNoteBibliography"/>
        <w:spacing w:line="259" w:lineRule="auto"/>
      </w:pPr>
      <w:r>
        <w:rPr>
          <w:rFonts w:ascii="Helvetica" w:eastAsiaTheme="minorHAnsi" w:hAnsi="Helvetica"/>
          <w:color w:val="3A95AD"/>
          <w:u w:color="FDBE57"/>
        </w:rPr>
        <w:fldChar w:fldCharType="begin"/>
      </w:r>
      <w:r>
        <w:rPr>
          <w:rFonts w:ascii="Helvetica" w:eastAsiaTheme="minorHAnsi" w:hAnsi="Helvetica"/>
          <w:color w:val="3A95AD"/>
          <w:u w:color="FDBE57"/>
        </w:rPr>
        <w:instrText xml:space="preserve"> ADDIN EN.REFLIST </w:instrText>
      </w:r>
      <w:r>
        <w:rPr>
          <w:rFonts w:ascii="Helvetica" w:eastAsiaTheme="minorHAnsi" w:hAnsi="Helvetica"/>
          <w:color w:val="3A95AD"/>
          <w:u w:color="FDBE57"/>
        </w:rPr>
        <w:fldChar w:fldCharType="separate"/>
      </w:r>
      <w:r w:rsidRPr="003D2FA5">
        <w:t>1.</w:t>
      </w:r>
      <w:r w:rsidRPr="003D2FA5">
        <w:tab/>
        <w:t xml:space="preserve">Australian Bureau of Statistics. National Study of Mental Health and Wellbeing 2023 [updated Oct 2023; accessed Apr 2025]. Available from: </w:t>
      </w:r>
      <w:hyperlink r:id="rId17" w:history="1">
        <w:r w:rsidRPr="003D2FA5">
          <w:rPr>
            <w:rStyle w:val="Hyperlink"/>
          </w:rPr>
          <w:t>www.abs.gov.au/statistics/health/mental-health/national-study-mental-health-and-wellbeing/latest-release</w:t>
        </w:r>
      </w:hyperlink>
      <w:r w:rsidRPr="003D2FA5">
        <w:t>.</w:t>
      </w:r>
    </w:p>
    <w:p w14:paraId="2BDB3411" w14:textId="5264F41D" w:rsidR="003D2FA5" w:rsidRPr="003D2FA5" w:rsidRDefault="003D2FA5" w:rsidP="003D2FA5">
      <w:pPr>
        <w:pStyle w:val="EndNoteBibliography"/>
        <w:spacing w:line="259" w:lineRule="auto"/>
      </w:pPr>
      <w:r w:rsidRPr="003D2FA5">
        <w:t>2.</w:t>
      </w:r>
      <w:r w:rsidRPr="003D2FA5">
        <w:tab/>
        <w:t xml:space="preserve">Australian Bureau of Statistics. Cultural diversity: Census 2021 [updated Jun 2022; accessed Apr 2025]. Available from: </w:t>
      </w:r>
      <w:hyperlink r:id="rId18" w:history="1">
        <w:r w:rsidRPr="003D2FA5">
          <w:rPr>
            <w:rStyle w:val="Hyperlink"/>
          </w:rPr>
          <w:t>www.abs.gov.au/statistics/people/people-and-communities/cultural-diversity-census/2021</w:t>
        </w:r>
      </w:hyperlink>
      <w:r w:rsidRPr="003D2FA5">
        <w:t>.</w:t>
      </w:r>
    </w:p>
    <w:p w14:paraId="0103B0B2" w14:textId="1033641F" w:rsidR="003D2FA5" w:rsidRPr="003D2FA5" w:rsidRDefault="003D2FA5" w:rsidP="003D2FA5">
      <w:pPr>
        <w:pStyle w:val="EndNoteBibliography"/>
        <w:spacing w:line="259" w:lineRule="auto"/>
      </w:pPr>
      <w:r w:rsidRPr="003D2FA5">
        <w:t>3.</w:t>
      </w:r>
      <w:r w:rsidRPr="003D2FA5">
        <w:tab/>
        <w:t xml:space="preserve">Australian Bureau of Statistics. National Health Survey 2022. Table 4 Selected long-term health conditions, by population characteristics 2023 [updated Dec 2023; accessed Apr 2025]. Available from: </w:t>
      </w:r>
      <w:hyperlink r:id="rId19" w:anchor="data-downloads" w:history="1">
        <w:r w:rsidRPr="003D2FA5">
          <w:rPr>
            <w:rStyle w:val="Hyperlink"/>
          </w:rPr>
          <w:t>www.abs.gov.au/statistics/health/health-conditions-and-risks/national-health-survey/2022#data-downloads</w:t>
        </w:r>
      </w:hyperlink>
      <w:r w:rsidRPr="003D2FA5">
        <w:t>.</w:t>
      </w:r>
    </w:p>
    <w:p w14:paraId="7970B108" w14:textId="05214651" w:rsidR="003D2FA5" w:rsidRPr="003D2FA5" w:rsidRDefault="003D2FA5" w:rsidP="003D2FA5">
      <w:pPr>
        <w:pStyle w:val="EndNoteBibliography"/>
        <w:spacing w:line="259" w:lineRule="auto"/>
      </w:pPr>
      <w:r w:rsidRPr="003D2FA5">
        <w:t>4.</w:t>
      </w:r>
      <w:r w:rsidRPr="003D2FA5">
        <w:tab/>
        <w:t xml:space="preserve">Australian Institute of Health and Welfare. Chronic health conditions among culturally and linguistically diverse Australians, 2021  [updated Feb 2023; accessed Apr 2025]. Available from: </w:t>
      </w:r>
      <w:hyperlink r:id="rId20" w:history="1">
        <w:r w:rsidRPr="003D2FA5">
          <w:rPr>
            <w:rStyle w:val="Hyperlink"/>
          </w:rPr>
          <w:t>www.aihw.gov.au/reports/cald-australians/chronic-conditions-cald-2021/contents/about</w:t>
        </w:r>
      </w:hyperlink>
      <w:r w:rsidRPr="003D2FA5">
        <w:t>.</w:t>
      </w:r>
    </w:p>
    <w:p w14:paraId="35F31869" w14:textId="18E29C4E" w:rsidR="003D2FA5" w:rsidRPr="003D2FA5" w:rsidRDefault="003D2FA5" w:rsidP="003D2FA5">
      <w:pPr>
        <w:pStyle w:val="EndNoteBibliography"/>
        <w:spacing w:line="259" w:lineRule="auto"/>
      </w:pPr>
      <w:r w:rsidRPr="003D2FA5">
        <w:t>5.</w:t>
      </w:r>
      <w:r w:rsidRPr="003D2FA5">
        <w:tab/>
        <w:t xml:space="preserve">Australian Bureau of Statistics. Cultural and Linguistic Characteristics of People Using Mental Health Services and Prescription Medications 2011 [updated Jun 2016; accessed Apr 2025]. Available from: </w:t>
      </w:r>
      <w:hyperlink r:id="rId21" w:history="1">
        <w:r w:rsidRPr="003D2FA5">
          <w:rPr>
            <w:rStyle w:val="Hyperlink"/>
          </w:rPr>
          <w:t>https://www.abs.gov.au/statistics/health/mental-health/cultural-and-linguistic-characteristics-people-using-mental-health-services-and-prescription-medications/latest-release</w:t>
        </w:r>
      </w:hyperlink>
      <w:r w:rsidRPr="003D2FA5">
        <w:t>.</w:t>
      </w:r>
    </w:p>
    <w:p w14:paraId="4A1462ED" w14:textId="77777777" w:rsidR="003D2FA5" w:rsidRPr="003D2FA5" w:rsidRDefault="003D2FA5" w:rsidP="00721D4F">
      <w:pPr>
        <w:pStyle w:val="EndNoteBibliography"/>
        <w:spacing w:line="259" w:lineRule="auto"/>
      </w:pPr>
      <w:r w:rsidRPr="003D2FA5">
        <w:t>6.</w:t>
      </w:r>
      <w:r w:rsidRPr="003D2FA5">
        <w:tab/>
        <w:t>Sanchez L, Johnson T, Williams S, Spurling G, Durham J. Identifying inequities in an urban Latin American population: a cross-sectional study in Australian primary health care. Aust J Prim Health. 2020;26(2):140-6.</w:t>
      </w:r>
    </w:p>
    <w:p w14:paraId="7C62430F" w14:textId="77777777" w:rsidR="003D2FA5" w:rsidRPr="003D2FA5" w:rsidRDefault="003D2FA5" w:rsidP="003D2FA5">
      <w:pPr>
        <w:pStyle w:val="EndNoteBibliography"/>
        <w:spacing w:line="259" w:lineRule="auto"/>
      </w:pPr>
      <w:r w:rsidRPr="003D2FA5">
        <w:t>7.</w:t>
      </w:r>
      <w:r w:rsidRPr="003D2FA5">
        <w:tab/>
        <w:t>Nguyen T, Dennis S, An H, Vagholkar S, Liaw ST. Psychological distress among Vietnamese adults attending Vietnamese-speaking general practices in South Western Sydney: prevalence and associations. Aust J Prim Health. 2016;22(4):354-9.</w:t>
      </w:r>
    </w:p>
    <w:p w14:paraId="0E529377" w14:textId="77777777" w:rsidR="003D2FA5" w:rsidRPr="003D2FA5" w:rsidRDefault="003D2FA5" w:rsidP="003D2FA5">
      <w:pPr>
        <w:pStyle w:val="EndNoteBibliography"/>
        <w:spacing w:line="259" w:lineRule="auto"/>
      </w:pPr>
      <w:r w:rsidRPr="003D2FA5">
        <w:t>8.</w:t>
      </w:r>
      <w:r w:rsidRPr="003D2FA5">
        <w:tab/>
        <w:t>Radhamony R, Cross WM, Townsin L, Banik B. Perspectives of culturally and linguistically diverse (CALD) community members regarding mental health services: A qualitative analysis. J Psychiatr Ment Health Nurs. 2023;30(4):850-64.</w:t>
      </w:r>
    </w:p>
    <w:p w14:paraId="6BBE62EE" w14:textId="77777777" w:rsidR="003D2FA5" w:rsidRPr="003D2FA5" w:rsidRDefault="003D2FA5" w:rsidP="003D2FA5">
      <w:pPr>
        <w:pStyle w:val="EndNoteBibliography"/>
        <w:spacing w:line="259" w:lineRule="auto"/>
      </w:pPr>
      <w:r w:rsidRPr="003D2FA5">
        <w:t>9.</w:t>
      </w:r>
      <w:r w:rsidRPr="003D2FA5">
        <w:tab/>
        <w:t>Dow B, Lin X, Pachana NA, Bryant C, LoGiudice D, A MYG, et al. Reliability, concurrent validity, and cultural adaptation of the Geriatric Depression Scale and the Geriatric Anxiety Inventory for detecting depression and anxiety symptoms among older Chinese immigrants: an Australian study. Int Psychogeriatr. 2018;30(5):735-48.</w:t>
      </w:r>
    </w:p>
    <w:p w14:paraId="596D4AFD" w14:textId="77777777" w:rsidR="003D2FA5" w:rsidRPr="003D2FA5" w:rsidRDefault="003D2FA5" w:rsidP="003D2FA5">
      <w:pPr>
        <w:pStyle w:val="EndNoteBibliography"/>
        <w:spacing w:line="259" w:lineRule="auto"/>
      </w:pPr>
      <w:r w:rsidRPr="003D2FA5">
        <w:t>10.</w:t>
      </w:r>
      <w:r w:rsidRPr="003D2FA5">
        <w:tab/>
        <w:t>Müller F, Hansen A, Kube M, Arnetz JE, Alshaarawy O, Achtyes ED, et al. Translation, cultural adaptation, and validation of the PHQ-9 and GAD-7 in Kinyarwanda for primary care in the United States. PLoS One. 2024;19(10):e0302953.</w:t>
      </w:r>
    </w:p>
    <w:p w14:paraId="64AB1F1A" w14:textId="77777777" w:rsidR="003D2FA5" w:rsidRPr="003D2FA5" w:rsidRDefault="003D2FA5" w:rsidP="003D2FA5">
      <w:pPr>
        <w:pStyle w:val="EndNoteBibliography"/>
        <w:spacing w:line="259" w:lineRule="auto"/>
      </w:pPr>
      <w:r w:rsidRPr="003D2FA5">
        <w:t>11.</w:t>
      </w:r>
      <w:r w:rsidRPr="003D2FA5">
        <w:tab/>
        <w:t>Straiton ML, Ledesma HML, Donnelly TT. "It has not occurred to me to see a doctor for that kind of feeling": a qualitative study of Filipina immigrants' perceptions of help seeking for mental health problems. BMC Womens Health. 2018;18(1):73.</w:t>
      </w:r>
    </w:p>
    <w:p w14:paraId="7542F87E" w14:textId="77777777" w:rsidR="003D2FA5" w:rsidRPr="003D2FA5" w:rsidRDefault="003D2FA5" w:rsidP="003D2FA5">
      <w:pPr>
        <w:pStyle w:val="EndNoteBibliography"/>
        <w:spacing w:line="259" w:lineRule="auto"/>
      </w:pPr>
      <w:r w:rsidRPr="003D2FA5">
        <w:t>12.</w:t>
      </w:r>
      <w:r w:rsidRPr="003D2FA5">
        <w:tab/>
        <w:t>Bansal N, Karlsen S, Sashidharan SP, Cohen R, Chew-Graham CA, Malpass A. Understanding ethnic inequalities in mental healthcare in the UK: A meta-ethnography. PLoS Med. 2022;19(12):e1004139.</w:t>
      </w:r>
    </w:p>
    <w:p w14:paraId="1A2C3F76" w14:textId="77777777" w:rsidR="003D2FA5" w:rsidRPr="003D2FA5" w:rsidRDefault="003D2FA5" w:rsidP="003D2FA5">
      <w:pPr>
        <w:pStyle w:val="EndNoteBibliography"/>
        <w:spacing w:line="259" w:lineRule="auto"/>
      </w:pPr>
      <w:r w:rsidRPr="003D2FA5">
        <w:t>13.</w:t>
      </w:r>
      <w:r w:rsidRPr="003D2FA5">
        <w:tab/>
        <w:t>Aggarwal NK, Pieh MC, Dixon L, Guarnaccia P, Alegría M, Lewis-Fernández R. Clinician descriptions of communication strategies to improve treatment engagement by racial/ethnic minorities in mental health services: A systematic review. Patient Educ Couns. 2016;99(2):198-209.</w:t>
      </w:r>
    </w:p>
    <w:p w14:paraId="0FFE2323" w14:textId="77777777" w:rsidR="003D2FA5" w:rsidRPr="003D2FA5" w:rsidRDefault="003D2FA5" w:rsidP="003D2FA5">
      <w:pPr>
        <w:pStyle w:val="EndNoteBibliography"/>
        <w:spacing w:line="259" w:lineRule="auto"/>
      </w:pPr>
      <w:r w:rsidRPr="003D2FA5">
        <w:t>14.</w:t>
      </w:r>
      <w:r w:rsidRPr="003D2FA5">
        <w:tab/>
        <w:t>Rondet C, Parizot I, Cadwallader JS, Lebas J, Chauvin P. Why underserved patients do not consult their general practitioner for depression: results of a qualitative and a quantitative survey at a free outpatient clinic in Paris, France. BMC Fam Pract. 2015;16:57.</w:t>
      </w:r>
    </w:p>
    <w:p w14:paraId="5C1CC113" w14:textId="77777777" w:rsidR="003D2FA5" w:rsidRPr="003D2FA5" w:rsidRDefault="003D2FA5" w:rsidP="003D2FA5">
      <w:pPr>
        <w:pStyle w:val="EndNoteBibliography"/>
        <w:spacing w:line="259" w:lineRule="auto"/>
      </w:pPr>
      <w:r w:rsidRPr="003D2FA5">
        <w:t>15.</w:t>
      </w:r>
      <w:r w:rsidRPr="003D2FA5">
        <w:tab/>
        <w:t>Kapadia D, Brooks HL, Nazroo J, Tranmer M. Pakistani women's use of mental health services and the role of social networks: a systematic review of quantitative and qualitative research. Health Soc Care Community. 2017;25(4):1304-17.</w:t>
      </w:r>
    </w:p>
    <w:p w14:paraId="38D750B2" w14:textId="71137B24" w:rsidR="003D2FA5" w:rsidRPr="003D2FA5" w:rsidRDefault="003D2FA5" w:rsidP="003D2FA5">
      <w:pPr>
        <w:pStyle w:val="EndNoteBibliography"/>
        <w:spacing w:line="259" w:lineRule="auto"/>
      </w:pPr>
      <w:r w:rsidRPr="003D2FA5">
        <w:t>16.</w:t>
      </w:r>
      <w:r w:rsidRPr="003D2FA5">
        <w:tab/>
        <w:t xml:space="preserve">General Practice Mental Health Standards Collaboration (GPMHSC). Rapid review on trauma-informed care in primary care settings 2022 [accessed Apr 2025]. Available from: </w:t>
      </w:r>
      <w:hyperlink r:id="rId22" w:history="1">
        <w:r w:rsidRPr="003D2FA5">
          <w:rPr>
            <w:rStyle w:val="Hyperlink"/>
          </w:rPr>
          <w:t>www.gpmhsc.org.au/resourcehub/c/literature-review</w:t>
        </w:r>
      </w:hyperlink>
      <w:r w:rsidRPr="003D2FA5">
        <w:t>.</w:t>
      </w:r>
    </w:p>
    <w:p w14:paraId="1C8F0F46" w14:textId="77777777" w:rsidR="003D2FA5" w:rsidRPr="003D2FA5" w:rsidRDefault="003D2FA5" w:rsidP="003D2FA5">
      <w:pPr>
        <w:pStyle w:val="EndNoteBibliography"/>
        <w:spacing w:line="259" w:lineRule="auto"/>
      </w:pPr>
      <w:r w:rsidRPr="003D2FA5">
        <w:t>17.</w:t>
      </w:r>
      <w:r w:rsidRPr="003D2FA5">
        <w:tab/>
        <w:t>Purkey E, Patel R, Beckett T, Mathieu F. Primary care experiences of women with a history of childhood trauma and chronic disease: Trauma-informed care approach. Can Fam Physician. 2018;64(3):204-11.</w:t>
      </w:r>
    </w:p>
    <w:p w14:paraId="53464163" w14:textId="77777777" w:rsidR="003D2FA5" w:rsidRPr="003D2FA5" w:rsidRDefault="003D2FA5" w:rsidP="003D2FA5">
      <w:pPr>
        <w:pStyle w:val="EndNoteBibliography"/>
        <w:spacing w:line="259" w:lineRule="auto"/>
      </w:pPr>
      <w:r w:rsidRPr="003D2FA5">
        <w:t>18.</w:t>
      </w:r>
      <w:r w:rsidRPr="003D2FA5">
        <w:tab/>
        <w:t>Purkey E, Patel R, Phillips SP. Trauma-informed care: Better care for everyone. Can Fam Physician. 2018;64(3):170-2.</w:t>
      </w:r>
    </w:p>
    <w:p w14:paraId="509C3E06" w14:textId="77777777" w:rsidR="003D2FA5" w:rsidRPr="003D2FA5" w:rsidRDefault="003D2FA5" w:rsidP="003D2FA5">
      <w:pPr>
        <w:pStyle w:val="EndNoteBibliography"/>
        <w:spacing w:line="259" w:lineRule="auto"/>
      </w:pPr>
      <w:r w:rsidRPr="003D2FA5">
        <w:t>19.</w:t>
      </w:r>
      <w:r w:rsidRPr="003D2FA5">
        <w:tab/>
        <w:t>Roberts SJ, Chandler GE, Kalmakis K. A model for trauma-informed primary care. J Am Assoc Nurse Pract. 2019;31(2):139-44.</w:t>
      </w:r>
    </w:p>
    <w:p w14:paraId="5A8F1E34" w14:textId="77777777" w:rsidR="003D2FA5" w:rsidRPr="003D2FA5" w:rsidRDefault="003D2FA5" w:rsidP="003D2FA5">
      <w:pPr>
        <w:pStyle w:val="EndNoteBibliography"/>
        <w:spacing w:line="259" w:lineRule="auto"/>
      </w:pPr>
      <w:r w:rsidRPr="003D2FA5">
        <w:t>20.</w:t>
      </w:r>
      <w:r w:rsidRPr="003D2FA5">
        <w:tab/>
        <w:t>Tomaz T, Castro-Vale I. Trauma-Informed Care in Primary Health Settings-Which Is Even More Needed in Times of COVID-19. Healthcare (Basel). 2020;8(3).</w:t>
      </w:r>
    </w:p>
    <w:p w14:paraId="1958B3B2" w14:textId="77777777" w:rsidR="003D2FA5" w:rsidRPr="003D2FA5" w:rsidRDefault="003D2FA5" w:rsidP="003D2FA5">
      <w:pPr>
        <w:pStyle w:val="EndNoteBibliography"/>
        <w:spacing w:line="259" w:lineRule="auto"/>
      </w:pPr>
      <w:r w:rsidRPr="003D2FA5">
        <w:t>21.</w:t>
      </w:r>
      <w:r w:rsidRPr="003D2FA5">
        <w:tab/>
        <w:t>Pandey M, Kamrul R, Michaels CR, McCarron M. Perceptions of mental health and utilization of mental health services among new immigrants in Canada: A qualitative study. Community Ment Health J. 2022;58(2):394-404.</w:t>
      </w:r>
    </w:p>
    <w:p w14:paraId="410C9A82" w14:textId="77777777" w:rsidR="003D2FA5" w:rsidRPr="003D2FA5" w:rsidRDefault="003D2FA5" w:rsidP="003D2FA5">
      <w:pPr>
        <w:pStyle w:val="EndNoteBibliography"/>
        <w:spacing w:line="259" w:lineRule="auto"/>
      </w:pPr>
      <w:r w:rsidRPr="003D2FA5">
        <w:t>22.</w:t>
      </w:r>
      <w:r w:rsidRPr="003D2FA5">
        <w:tab/>
        <w:t>Straiton M, Reneflot A, Diaz E. Immigrants' use of primary health care services for mental health problems. BMC Health Serv Res. 2014;14:341.</w:t>
      </w:r>
    </w:p>
    <w:p w14:paraId="2DF5EF89" w14:textId="77777777" w:rsidR="003D2FA5" w:rsidRPr="003D2FA5" w:rsidRDefault="003D2FA5" w:rsidP="003D2FA5">
      <w:pPr>
        <w:pStyle w:val="EndNoteBibliography"/>
        <w:spacing w:line="259" w:lineRule="auto"/>
      </w:pPr>
      <w:r w:rsidRPr="003D2FA5">
        <w:t>23.</w:t>
      </w:r>
      <w:r w:rsidRPr="003D2FA5">
        <w:tab/>
        <w:t>Kirkpatrick L, Watson MR, Serrano A, Campoli M, Kaltman SI, Talisman N, et al. Primary Care Providers' Perspectives on Prescribing Antidepressant Medication to Latino Immigrant Patients: A Preliminary Study. J Nerv Ment Dis. 2020;208(3):238-44.</w:t>
      </w:r>
    </w:p>
    <w:p w14:paraId="4983C70D" w14:textId="77777777" w:rsidR="003D2FA5" w:rsidRPr="003D2FA5" w:rsidRDefault="003D2FA5" w:rsidP="003D2FA5">
      <w:pPr>
        <w:pStyle w:val="EndNoteBibliography"/>
        <w:spacing w:line="259" w:lineRule="auto"/>
      </w:pPr>
      <w:r w:rsidRPr="003D2FA5">
        <w:t>24.</w:t>
      </w:r>
      <w:r w:rsidRPr="003D2FA5">
        <w:tab/>
        <w:t>Nyikavaranda P, Pantelic M, Jones CJ, Paudyal P, Tunks A, Llewellyn CD. Barriers and facilitators to seeking and accessing mental health support in primary care and the community among female migrants in Europe: a "feminisms" systematic review. Int J Equity Health. 2023;22(1):196.</w:t>
      </w:r>
    </w:p>
    <w:p w14:paraId="42F08A46" w14:textId="77777777" w:rsidR="003D2FA5" w:rsidRPr="003D2FA5" w:rsidRDefault="003D2FA5" w:rsidP="003D2FA5">
      <w:pPr>
        <w:pStyle w:val="EndNoteBibliography"/>
        <w:spacing w:line="259" w:lineRule="auto"/>
      </w:pPr>
      <w:r w:rsidRPr="003D2FA5">
        <w:t>25.</w:t>
      </w:r>
      <w:r w:rsidRPr="003D2FA5">
        <w:tab/>
        <w:t>Clement S, Schauman O, Graham T, Maggioni F, Evans-Lacko S, Bezborodovs N, et al. What is the impact of mental health-related stigma on help-seeking? A systematic review of quantitative and qualitative studies. Psychol Med. 2015;45(1):11-27.</w:t>
      </w:r>
    </w:p>
    <w:p w14:paraId="01997C01" w14:textId="77777777" w:rsidR="003D2FA5" w:rsidRPr="003D2FA5" w:rsidRDefault="003D2FA5" w:rsidP="003D2FA5">
      <w:pPr>
        <w:pStyle w:val="EndNoteBibliography"/>
        <w:spacing w:line="259" w:lineRule="auto"/>
      </w:pPr>
      <w:r w:rsidRPr="003D2FA5">
        <w:t>26.</w:t>
      </w:r>
      <w:r w:rsidRPr="003D2FA5">
        <w:tab/>
        <w:t>Harding S, Schattner P, Brijnath B. How general practitioners manage mental illness in culturally and linguistically diverse patients: an exploratory study. Aust Fam Physician. 2015;44(3):147-52.</w:t>
      </w:r>
    </w:p>
    <w:p w14:paraId="00A2423A" w14:textId="77777777" w:rsidR="003D2FA5" w:rsidRPr="003D2FA5" w:rsidRDefault="003D2FA5" w:rsidP="003D2FA5">
      <w:pPr>
        <w:pStyle w:val="EndNoteBibliography"/>
        <w:spacing w:line="259" w:lineRule="auto"/>
      </w:pPr>
      <w:r w:rsidRPr="003D2FA5">
        <w:t>27.</w:t>
      </w:r>
      <w:r w:rsidRPr="003D2FA5">
        <w:tab/>
        <w:t>Ho EY, Karliner LS, Leung G, Harb R, Aguayo Ramirez G, Garcia ME. "How's your mood": Recorded physician mental health conversations with Chinese and Latino patients in routine primary care visits. Patient Educ Couns. 2023;114:107850.</w:t>
      </w:r>
    </w:p>
    <w:p w14:paraId="4BDA0FB7" w14:textId="77777777" w:rsidR="003D2FA5" w:rsidRPr="003D2FA5" w:rsidRDefault="003D2FA5" w:rsidP="003D2FA5">
      <w:pPr>
        <w:pStyle w:val="EndNoteBibliography"/>
        <w:spacing w:line="259" w:lineRule="auto"/>
      </w:pPr>
      <w:r w:rsidRPr="003D2FA5">
        <w:t>28.</w:t>
      </w:r>
      <w:r w:rsidRPr="003D2FA5">
        <w:tab/>
        <w:t>Brisset C, Leanza Y, Rosenberg E, Vissandjée B, Kirmayer LJ, Muckle G, et al. Language barriers in mental health care: a survey of primary care practitioners. J Immigr Minor Health. 2014;16(6):1238-46.</w:t>
      </w:r>
    </w:p>
    <w:p w14:paraId="5A377442" w14:textId="2893DEE0" w:rsidR="00696D41" w:rsidRPr="00216238" w:rsidRDefault="003D2FA5" w:rsidP="003D2FA5">
      <w:pPr>
        <w:rPr>
          <w:u w:color="FDBE57"/>
        </w:rPr>
      </w:pPr>
      <w:r>
        <w:rPr>
          <w:u w:color="FDBE57"/>
        </w:rPr>
        <w:fldChar w:fldCharType="end"/>
      </w:r>
    </w:p>
    <w:sectPr w:rsidR="00696D41" w:rsidRPr="00216238" w:rsidSect="00850361">
      <w:headerReference w:type="default" r:id="rId23"/>
      <w:footerReference w:type="default" r:id="rId24"/>
      <w:headerReference w:type="first" r:id="rId25"/>
      <w:pgSz w:w="11906" w:h="16838"/>
      <w:pgMar w:top="0" w:right="1440" w:bottom="1440" w:left="1440" w:header="0" w:footer="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Rosie Wade" w:date="2025-05-05T16:31:00Z" w:initials="RW">
    <w:p w14:paraId="3F8B4BF5" w14:textId="29010B20" w:rsidR="00781E84" w:rsidRDefault="00781E84" w:rsidP="00781E84">
      <w:pPr>
        <w:pStyle w:val="CommentText"/>
      </w:pPr>
      <w:r>
        <w:rPr>
          <w:rStyle w:val="CommentReference"/>
        </w:rPr>
        <w:annotationRef/>
      </w:r>
      <w:r>
        <w:t>This paragraph added since first draft</w:t>
      </w:r>
    </w:p>
  </w:comment>
  <w:comment w:id="17" w:author="Alex Smith" w:date="2025-05-05T09:14:00Z" w:initials="AS">
    <w:p w14:paraId="34FF915C" w14:textId="522DC616" w:rsidR="000E45B7" w:rsidRDefault="000E45B7" w:rsidP="000E45B7">
      <w:pPr>
        <w:pStyle w:val="CommentText"/>
      </w:pPr>
      <w:r>
        <w:rPr>
          <w:rStyle w:val="CommentReference"/>
        </w:rPr>
        <w:annotationRef/>
      </w:r>
      <w:r>
        <w:t>Can we include something that says TIC is important and should be considered when working with any population etc?</w:t>
      </w:r>
    </w:p>
  </w:comment>
  <w:comment w:id="18" w:author="Rosie Wade" w:date="2025-05-07T13:14:00Z" w:initials="RW">
    <w:p w14:paraId="73EC471C" w14:textId="77777777" w:rsidR="00721D4F" w:rsidRDefault="00721D4F" w:rsidP="00721D4F">
      <w:pPr>
        <w:pStyle w:val="CommentText"/>
      </w:pPr>
      <w:r>
        <w:rPr>
          <w:rStyle w:val="CommentReference"/>
        </w:rPr>
        <w:annotationRef/>
      </w:r>
      <w:r>
        <w:t>Actioned, additional resources added  - Phoenix Australia and Blueknot Foundation resources already in Key Australian Resources - worth adding the White Book and RANZCP resource in? These could be added in for all of the research summaries?</w:t>
      </w:r>
    </w:p>
  </w:comment>
  <w:comment w:id="22" w:author="Alex Smith" w:date="2025-05-05T09:16:00Z" w:initials="AS">
    <w:p w14:paraId="2DBD5579" w14:textId="0A5A5622" w:rsidR="00366D48" w:rsidRDefault="00366D48" w:rsidP="00366D48">
      <w:pPr>
        <w:pStyle w:val="CommentText"/>
      </w:pPr>
      <w:r>
        <w:rPr>
          <w:rStyle w:val="CommentReference"/>
        </w:rPr>
        <w:annotationRef/>
      </w:r>
      <w:r>
        <w:t>Were these the only resources that popped up, or are there others? I might update these at the end of the project after we go to various organisations for review. Would be good to include a big list</w:t>
      </w:r>
    </w:p>
  </w:comment>
  <w:comment w:id="23" w:author="Rosie Wade" w:date="2025-05-07T12:39:00Z" w:initials="RW">
    <w:p w14:paraId="571FA460" w14:textId="77777777" w:rsidR="005022D5" w:rsidRDefault="00604D29" w:rsidP="005022D5">
      <w:pPr>
        <w:pStyle w:val="CommentText"/>
      </w:pPr>
      <w:r>
        <w:rPr>
          <w:rStyle w:val="CommentReference"/>
        </w:rPr>
        <w:annotationRef/>
      </w:r>
      <w:r w:rsidR="005022D5">
        <w:t>These were just ones that I came across with explicit titles referring to culture when looking through for in the targeted search - there are likely more on cultural safety in general or could be embedded within other guidelines i.e. there may be a chapter/section on cultural safety but not in the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8B4BF5" w15:done="0"/>
  <w15:commentEx w15:paraId="34FF915C" w15:done="0"/>
  <w15:commentEx w15:paraId="73EC471C" w15:done="0"/>
  <w15:commentEx w15:paraId="2DBD5579" w15:done="0"/>
  <w15:commentEx w15:paraId="571FA460" w15:paraIdParent="2DBD55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323BE8" w16cex:dateUtc="2025-05-05T06:31:00Z">
    <w16cex:extLst>
      <w16:ext w16:uri="{CE6994B0-6A32-4C9F-8C6B-6E91EDA988CE}">
        <cr:reactions xmlns:cr="http://schemas.microsoft.com/office/comments/2020/reactions">
          <cr:reaction reactionType="1">
            <cr:reactionInfo dateUtc="2025-05-07T22:33:18Z">
              <cr:user userId="S::alex.smith@racgp.org.au::2fefe929-02e9-4ce9-9a7b-7dc266b99ee9" userProvider="AD" userName="Alex Smith"/>
            </cr:reactionInfo>
          </cr:reaction>
        </cr:reactions>
      </w16:ext>
    </w16cex:extLst>
  </w16cex:commentExtensible>
  <w16cex:commentExtensible w16cex:durableId="2C0E8322" w16cex:dateUtc="2025-05-04T23:14:00Z">
    <w16cex:extLst>
      <w16:ext w16:uri="{CE6994B0-6A32-4C9F-8C6B-6E91EDA988CE}">
        <cr:reactions xmlns:cr="http://schemas.microsoft.com/office/comments/2020/reactions">
          <cr:reaction reactionType="1">
            <cr:reactionInfo dateUtc="2025-05-07T22:33:41Z">
              <cr:user userId="S::alex.smith@racgp.org.au::2fefe929-02e9-4ce9-9a7b-7dc266b99ee9" userProvider="AD" userName="Alex Smith"/>
            </cr:reactionInfo>
          </cr:reaction>
        </cr:reactions>
      </w16:ext>
    </w16cex:extLst>
  </w16cex:commentExtensible>
  <w16cex:commentExtensible w16cex:durableId="0152395E" w16cex:dateUtc="2025-05-07T03:14:00Z">
    <w16cex:extLst>
      <w16:ext w16:uri="{CE6994B0-6A32-4C9F-8C6B-6E91EDA988CE}">
        <cr:reactions xmlns:cr="http://schemas.microsoft.com/office/comments/2020/reactions">
          <cr:reaction reactionType="1">
            <cr:reactionInfo dateUtc="2025-05-07T22:33:57Z">
              <cr:user userId="S::alex.smith@racgp.org.au::2fefe929-02e9-4ce9-9a7b-7dc266b99ee9" userProvider="AD" userName="Alex Smith"/>
            </cr:reactionInfo>
          </cr:reaction>
        </cr:reactions>
      </w16:ext>
    </w16cex:extLst>
  </w16cex:commentExtensible>
  <w16cex:commentExtensible w16cex:durableId="0ABB32FB" w16cex:dateUtc="2025-05-04T23:16:00Z">
    <w16cex:extLst>
      <w16:ext w16:uri="{CE6994B0-6A32-4C9F-8C6B-6E91EDA988CE}">
        <cr:reactions xmlns:cr="http://schemas.microsoft.com/office/comments/2020/reactions">
          <cr:reaction reactionType="1">
            <cr:reactionInfo dateUtc="2025-05-07T22:34:13Z">
              <cr:user userId="S::alex.smith@racgp.org.au::2fefe929-02e9-4ce9-9a7b-7dc266b99ee9" userProvider="AD" userName="Alex Smith"/>
            </cr:reactionInfo>
          </cr:reaction>
        </cr:reactions>
      </w16:ext>
    </w16cex:extLst>
  </w16cex:commentExtensible>
  <w16cex:commentExtensible w16cex:durableId="625ED503" w16cex:dateUtc="2025-05-07T02:39:00Z">
    <w16cex:extLst>
      <w16:ext w16:uri="{CE6994B0-6A32-4C9F-8C6B-6E91EDA988CE}">
        <cr:reactions xmlns:cr="http://schemas.microsoft.com/office/comments/2020/reactions">
          <cr:reaction reactionType="1">
            <cr:reactionInfo dateUtc="2025-05-07T22:34:13Z">
              <cr:user userId="S::alex.smith@racgp.org.au::2fefe929-02e9-4ce9-9a7b-7dc266b99ee9" userProvider="AD" userName="Alex Smith"/>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8B4BF5" w16cid:durableId="6E323BE8"/>
  <w16cid:commentId w16cid:paraId="34FF915C" w16cid:durableId="2C0E8322"/>
  <w16cid:commentId w16cid:paraId="73EC471C" w16cid:durableId="0152395E"/>
  <w16cid:commentId w16cid:paraId="2DBD5579" w16cid:durableId="0ABB32FB"/>
  <w16cid:commentId w16cid:paraId="571FA460" w16cid:durableId="625ED5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E1BB85" w14:textId="77777777" w:rsidR="002F498D" w:rsidRDefault="002F498D" w:rsidP="000379FC">
      <w:pPr>
        <w:spacing w:after="0" w:line="240" w:lineRule="auto"/>
      </w:pPr>
      <w:r>
        <w:separator/>
      </w:r>
    </w:p>
  </w:endnote>
  <w:endnote w:type="continuationSeparator" w:id="0">
    <w:p w14:paraId="4A963EFA" w14:textId="77777777" w:rsidR="002F498D" w:rsidRDefault="002F498D" w:rsidP="000379FC">
      <w:pPr>
        <w:spacing w:after="0" w:line="240" w:lineRule="auto"/>
      </w:pPr>
      <w:r>
        <w:continuationSeparator/>
      </w:r>
    </w:p>
  </w:endnote>
  <w:endnote w:type="continuationNotice" w:id="1">
    <w:p w14:paraId="30D650E8" w14:textId="77777777" w:rsidR="002F498D" w:rsidRDefault="002F49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F1653C" w14:textId="77777777" w:rsidR="00216238" w:rsidRDefault="00216238">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24DD4245" w14:textId="77777777" w:rsidR="00216238" w:rsidRDefault="002162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16CEC3" w14:textId="77777777" w:rsidR="002F498D" w:rsidRDefault="002F498D" w:rsidP="000379FC">
      <w:pPr>
        <w:spacing w:after="0" w:line="240" w:lineRule="auto"/>
      </w:pPr>
      <w:r>
        <w:separator/>
      </w:r>
    </w:p>
  </w:footnote>
  <w:footnote w:type="continuationSeparator" w:id="0">
    <w:p w14:paraId="56FECB97" w14:textId="77777777" w:rsidR="002F498D" w:rsidRDefault="002F498D" w:rsidP="000379FC">
      <w:pPr>
        <w:spacing w:after="0" w:line="240" w:lineRule="auto"/>
      </w:pPr>
      <w:r>
        <w:continuationSeparator/>
      </w:r>
    </w:p>
  </w:footnote>
  <w:footnote w:type="continuationNotice" w:id="1">
    <w:p w14:paraId="1CB3D513" w14:textId="77777777" w:rsidR="002F498D" w:rsidRDefault="002F498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AD11E" w14:textId="2F0EDA71" w:rsidR="000379FC" w:rsidRDefault="000379FC">
    <w:pPr>
      <w:pStyle w:val="Header"/>
    </w:pPr>
    <w:r>
      <w:rPr>
        <w:noProof/>
        <w:lang w:eastAsia="en-AU"/>
      </w:rPr>
      <w:drawing>
        <wp:anchor distT="0" distB="0" distL="114300" distR="114300" simplePos="0" relativeHeight="251658240" behindDoc="1" locked="0" layoutInCell="1" allowOverlap="1" wp14:anchorId="67DEF7AA" wp14:editId="0E576DB8">
          <wp:simplePos x="0" y="0"/>
          <wp:positionH relativeFrom="column">
            <wp:posOffset>-882650</wp:posOffset>
          </wp:positionH>
          <wp:positionV relativeFrom="page">
            <wp:posOffset>-34925</wp:posOffset>
          </wp:positionV>
          <wp:extent cx="7541895" cy="2035810"/>
          <wp:effectExtent l="0" t="0" r="1905" b="2540"/>
          <wp:wrapTight wrapText="bothSides">
            <wp:wrapPolygon edited="0">
              <wp:start x="0" y="0"/>
              <wp:lineTo x="0" y="21425"/>
              <wp:lineTo x="21551" y="21425"/>
              <wp:lineTo x="21551" y="0"/>
              <wp:lineTo x="0" y="0"/>
            </wp:wrapPolygon>
          </wp:wrapTight>
          <wp:docPr id="25" name="Picture 25" descr="A blue line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blue line with a white background&#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1895" cy="203581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BA129" w14:textId="333F0D8E" w:rsidR="00850361" w:rsidRDefault="00850361">
    <w:pPr>
      <w:pStyle w:val="Header"/>
    </w:pPr>
    <w:r>
      <w:rPr>
        <w:noProof/>
        <w:lang w:eastAsia="en-AU"/>
      </w:rPr>
      <mc:AlternateContent>
        <mc:Choice Requires="wps">
          <w:drawing>
            <wp:anchor distT="45720" distB="45720" distL="114300" distR="114300" simplePos="0" relativeHeight="251658242" behindDoc="0" locked="0" layoutInCell="1" allowOverlap="1" wp14:anchorId="14F7D0C3" wp14:editId="630A2832">
              <wp:simplePos x="0" y="0"/>
              <wp:positionH relativeFrom="column">
                <wp:posOffset>-590550</wp:posOffset>
              </wp:positionH>
              <wp:positionV relativeFrom="paragraph">
                <wp:posOffset>1689100</wp:posOffset>
              </wp:positionV>
              <wp:extent cx="5429250" cy="2333625"/>
              <wp:effectExtent l="0" t="0" r="0" b="0"/>
              <wp:wrapSquare wrapText="bothSides"/>
              <wp:docPr id="18745418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0" cy="2333625"/>
                      </a:xfrm>
                      <a:prstGeom prst="rect">
                        <a:avLst/>
                      </a:prstGeom>
                      <a:noFill/>
                      <a:ln w="9525">
                        <a:noFill/>
                        <a:miter lim="800000"/>
                        <a:headEnd/>
                        <a:tailEnd/>
                      </a:ln>
                    </wps:spPr>
                    <wps:txbx>
                      <w:txbxContent>
                        <w:p w14:paraId="23BF9840" w14:textId="73EB6A24"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GPMHSC Specific Populations Project 2024/25</w:t>
                          </w:r>
                        </w:p>
                        <w:p w14:paraId="18F760F2" w14:textId="3310EEA8"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 xml:space="preserve">Cultural and Linguistic Diverse </w:t>
                          </w:r>
                          <w:r w:rsidR="00692CE7">
                            <w:rPr>
                              <w:rFonts w:ascii="Arial" w:hAnsi="Arial" w:cs="Arial"/>
                              <w:color w:val="FFFFFF" w:themeColor="background1"/>
                              <w:sz w:val="36"/>
                              <w:szCs w:val="36"/>
                            </w:rPr>
                            <w:t>Populations Research</w:t>
                          </w:r>
                          <w:r>
                            <w:rPr>
                              <w:rFonts w:ascii="Arial" w:hAnsi="Arial" w:cs="Arial"/>
                              <w:color w:val="FFFFFF" w:themeColor="background1"/>
                              <w:sz w:val="36"/>
                              <w:szCs w:val="36"/>
                            </w:rPr>
                            <w:t xml:space="preserve"> Summ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F7D0C3" id="_x0000_t202" coordsize="21600,21600" o:spt="202" path="m,l,21600r21600,l21600,xe">
              <v:stroke joinstyle="miter"/>
              <v:path gradientshapeok="t" o:connecttype="rect"/>
            </v:shapetype>
            <v:shape id="_x0000_s1030" type="#_x0000_t202" style="position:absolute;margin-left:-46.5pt;margin-top:133pt;width:427.5pt;height:183.75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Inb9wEAAM4DAAAOAAAAZHJzL2Uyb0RvYy54bWysU8tu2zAQvBfoPxC817JlO40Fy0GaNEWB&#10;9AGk/QCaoiyiJJdd0pbSr8+SchwjvRXVgeBqydmd2eH6arCGHRQGDa7ms8mUM+UkNNrtav7zx927&#10;S85CFK4RBpyq+aMK/Grz9s2695UqoQPTKGQE4kLV+5p3MfqqKILslBVhAl45SraAVkQKcVc0KHpC&#10;t6Yop9OLogdsPIJUIdDf2zHJNxm/bZWM39o2qMhMzam3mFfM6zatxWYtqh0K32l5bEP8QxdWaEdF&#10;T1C3Igq2R/0XlNUSIUAbJxJsAW2rpcociM1s+orNQye8ylxInOBPMoX/Byu/Hh78d2Rx+AADDTCT&#10;CP4e5K/AHNx0wu3UNSL0nRINFZ4lyYreh+p4NUkdqpBAtv0XaGjIYh8hAw0t2qQK8WSETgN4PImu&#10;hsgk/VwuylW5pJSkXDmfzy/KZa4hqufrHkP8pMCytKk50lQzvDjch5jaEdXzkVTNwZ02Jk/WONbX&#10;fLUkyFcZqyMZz2hb88tp+kYrJJYfXZMvR6HNuKcCxh1pJ6Yj5zhsBzqY6G+heSQBEEaD0YOgTQf4&#10;h7OezFXz8HsvUHFmPjsScTVbLJIbc7BYvi8pwPPM9jwjnCSomkfOxu1NzA4eGV2T2K3OMrx0cuyV&#10;TJPVORo8ufI8zqdenuHmCQAA//8DAFBLAwQUAAYACAAAACEAhcE/Nt8AAAALAQAADwAAAGRycy9k&#10;b3ducmV2LnhtbEyPzU7DMBCE70i8g7VI3FqbhBoasqkQiCuo5Ufi5sZuEhGvo9htwtuznOA2ox3N&#10;flNuZt+LkxtjFwjhaqlAOKqD7ahBeHt9WtyCiMmQNX0gh/DtImyq87PSFDZMtHWnXWoEl1AsDEKb&#10;0lBIGevWeROXYXDEt0MYvUlsx0ba0Uxc7nuZKaWlNx3xh9YM7qF19dfu6BHenw+fH9fqpXn0q2EK&#10;s5Lk1xLx8mK+vwOR3Jz+wvCLz+hQMdM+HMlG0SMs1jlvSQiZ1iw4caMzFnsEnecrkFUp/2+ofgAA&#10;AP//AwBQSwECLQAUAAYACAAAACEAtoM4kv4AAADhAQAAEwAAAAAAAAAAAAAAAAAAAAAAW0NvbnRl&#10;bnRfVHlwZXNdLnhtbFBLAQItABQABgAIAAAAIQA4/SH/1gAAAJQBAAALAAAAAAAAAAAAAAAAAC8B&#10;AABfcmVscy8ucmVsc1BLAQItABQABgAIAAAAIQDzCInb9wEAAM4DAAAOAAAAAAAAAAAAAAAAAC4C&#10;AABkcnMvZTJvRG9jLnhtbFBLAQItABQABgAIAAAAIQCFwT823wAAAAsBAAAPAAAAAAAAAAAAAAAA&#10;AFEEAABkcnMvZG93bnJldi54bWxQSwUGAAAAAAQABADzAAAAXQUAAAAA&#10;" filled="f" stroked="f">
              <v:textbox>
                <w:txbxContent>
                  <w:p w14:paraId="23BF9840" w14:textId="73EB6A24"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GPMHSC Specific Populations Project 2024/25</w:t>
                    </w:r>
                  </w:p>
                  <w:p w14:paraId="18F760F2" w14:textId="3310EEA8"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 xml:space="preserve">Cultural and Linguistic Diverse </w:t>
                    </w:r>
                    <w:r w:rsidR="00692CE7">
                      <w:rPr>
                        <w:rFonts w:ascii="Arial" w:hAnsi="Arial" w:cs="Arial"/>
                        <w:color w:val="FFFFFF" w:themeColor="background1"/>
                        <w:sz w:val="36"/>
                        <w:szCs w:val="36"/>
                      </w:rPr>
                      <w:t>Populations Research</w:t>
                    </w:r>
                    <w:r>
                      <w:rPr>
                        <w:rFonts w:ascii="Arial" w:hAnsi="Arial" w:cs="Arial"/>
                        <w:color w:val="FFFFFF" w:themeColor="background1"/>
                        <w:sz w:val="36"/>
                        <w:szCs w:val="36"/>
                      </w:rPr>
                      <w:t xml:space="preserve"> Summary</w:t>
                    </w:r>
                  </w:p>
                </w:txbxContent>
              </v:textbox>
              <w10:wrap type="square"/>
            </v:shape>
          </w:pict>
        </mc:Fallback>
      </mc:AlternateContent>
    </w:r>
    <w:r>
      <w:rPr>
        <w:noProof/>
        <w:lang w:eastAsia="en-AU"/>
      </w:rPr>
      <w:drawing>
        <wp:anchor distT="0" distB="0" distL="114300" distR="114300" simplePos="0" relativeHeight="251658241" behindDoc="1" locked="0" layoutInCell="1" allowOverlap="1" wp14:anchorId="7FAFA419" wp14:editId="61A71868">
          <wp:simplePos x="0" y="0"/>
          <wp:positionH relativeFrom="column">
            <wp:posOffset>-914400</wp:posOffset>
          </wp:positionH>
          <wp:positionV relativeFrom="paragraph">
            <wp:posOffset>-82550</wp:posOffset>
          </wp:positionV>
          <wp:extent cx="7588250" cy="10775950"/>
          <wp:effectExtent l="0" t="0" r="0" b="6350"/>
          <wp:wrapThrough wrapText="bothSides">
            <wp:wrapPolygon edited="0">
              <wp:start x="0" y="0"/>
              <wp:lineTo x="0" y="21575"/>
              <wp:lineTo x="21528" y="21575"/>
              <wp:lineTo x="21528" y="0"/>
              <wp:lineTo x="0" y="0"/>
            </wp:wrapPolygon>
          </wp:wrapThrough>
          <wp:docPr id="1478528459" name="Picture 1478528459" descr="A blue and green logo with a hand and a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blue and green logo with a hand and a face&#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7588250" cy="10775950"/>
                  </a:xfrm>
                  <a:prstGeom prst="rect">
                    <a:avLst/>
                  </a:prstGeom>
                </pic:spPr>
              </pic:pic>
            </a:graphicData>
          </a:graphic>
          <wp14:sizeRelH relativeFrom="page">
            <wp14:pctWidth>0</wp14:pctWidth>
          </wp14:sizeRelH>
          <wp14:sizeRelV relativeFrom="page">
            <wp14:pctHeight>0</wp14:pctHeight>
          </wp14:sizeRelV>
        </wp:anchor>
      </w:drawing>
    </w:r>
  </w:p>
  <w:p w14:paraId="45B423B2" w14:textId="77777777" w:rsidR="00850361" w:rsidRDefault="0085036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25952"/>
    <w:multiLevelType w:val="hybridMultilevel"/>
    <w:tmpl w:val="C9D445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A42872"/>
    <w:multiLevelType w:val="hybridMultilevel"/>
    <w:tmpl w:val="D2E429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EA23BA"/>
    <w:multiLevelType w:val="hybridMultilevel"/>
    <w:tmpl w:val="773A78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93B7FA1"/>
    <w:multiLevelType w:val="hybridMultilevel"/>
    <w:tmpl w:val="4F6C53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0E9123F"/>
    <w:multiLevelType w:val="hybridMultilevel"/>
    <w:tmpl w:val="7CB0C8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40603BD"/>
    <w:multiLevelType w:val="hybridMultilevel"/>
    <w:tmpl w:val="4F64202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381953EF"/>
    <w:multiLevelType w:val="hybridMultilevel"/>
    <w:tmpl w:val="AF4214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FB303F7"/>
    <w:multiLevelType w:val="hybridMultilevel"/>
    <w:tmpl w:val="A3CEB9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EC20849"/>
    <w:multiLevelType w:val="hybridMultilevel"/>
    <w:tmpl w:val="A8E28F04"/>
    <w:lvl w:ilvl="0" w:tplc="1D082CC4">
      <w:numFmt w:val="bullet"/>
      <w:lvlText w:val="•"/>
      <w:lvlJc w:val="left"/>
      <w:pPr>
        <w:ind w:left="720" w:hanging="720"/>
      </w:pPr>
      <w:rPr>
        <w:rFonts w:ascii="Calibri" w:eastAsiaTheme="minorHAnsi" w:hAnsi="Calibri" w:cs="Calibri"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645846A7"/>
    <w:multiLevelType w:val="hybridMultilevel"/>
    <w:tmpl w:val="509A98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31E157F"/>
    <w:multiLevelType w:val="hybridMultilevel"/>
    <w:tmpl w:val="C09237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8DB440D"/>
    <w:multiLevelType w:val="hybridMultilevel"/>
    <w:tmpl w:val="F1F266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A1704FB"/>
    <w:multiLevelType w:val="hybridMultilevel"/>
    <w:tmpl w:val="DAFEEAA2"/>
    <w:lvl w:ilvl="0" w:tplc="FCEA5750">
      <w:start w:val="1"/>
      <w:numFmt w:val="decimal"/>
      <w:pStyle w:val="Heading3"/>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ED466DB"/>
    <w:multiLevelType w:val="hybridMultilevel"/>
    <w:tmpl w:val="C5AAAE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658853025">
    <w:abstractNumId w:val="13"/>
  </w:num>
  <w:num w:numId="2" w16cid:durableId="1002053084">
    <w:abstractNumId w:val="5"/>
  </w:num>
  <w:num w:numId="3" w16cid:durableId="398552030">
    <w:abstractNumId w:val="12"/>
  </w:num>
  <w:num w:numId="4" w16cid:durableId="1660694575">
    <w:abstractNumId w:val="4"/>
  </w:num>
  <w:num w:numId="5" w16cid:durableId="1354501180">
    <w:abstractNumId w:val="1"/>
  </w:num>
  <w:num w:numId="6" w16cid:durableId="1245216437">
    <w:abstractNumId w:val="6"/>
  </w:num>
  <w:num w:numId="7" w16cid:durableId="1401833246">
    <w:abstractNumId w:val="2"/>
  </w:num>
  <w:num w:numId="8" w16cid:durableId="1086539229">
    <w:abstractNumId w:val="10"/>
  </w:num>
  <w:num w:numId="9" w16cid:durableId="415370455">
    <w:abstractNumId w:val="7"/>
  </w:num>
  <w:num w:numId="10" w16cid:durableId="893082572">
    <w:abstractNumId w:val="9"/>
  </w:num>
  <w:num w:numId="11" w16cid:durableId="1972903717">
    <w:abstractNumId w:val="8"/>
  </w:num>
  <w:num w:numId="12" w16cid:durableId="1104691303">
    <w:abstractNumId w:val="11"/>
  </w:num>
  <w:num w:numId="13" w16cid:durableId="177936972">
    <w:abstractNumId w:val="0"/>
  </w:num>
  <w:num w:numId="14" w16cid:durableId="132451080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sie Wade">
    <w15:presenceInfo w15:providerId="Windows Live" w15:userId="c48b9e57bb6194cb"/>
  </w15:person>
  <w15:person w15:author="Alex Smith">
    <w15:presenceInfo w15:providerId="AD" w15:userId="S::alex.smith@racgp.org.au::2fefe929-02e9-4ce9-9a7b-7dc266b99e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svxtv2va50xvers08vfz2x9xfvf5frswe5&quot;&gt;Specific populations evidence summaries Apr 202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36&lt;/item&gt;&lt;item&gt;37&lt;/item&gt;&lt;item&gt;38&lt;/item&gt;&lt;item&gt;51&lt;/item&gt;&lt;item&gt;54&lt;/item&gt;&lt;item&gt;121&lt;/item&gt;&lt;item&gt;122&lt;/item&gt;&lt;item&gt;123&lt;/item&gt;&lt;item&gt;124&lt;/item&gt;&lt;item&gt;125&lt;/item&gt;&lt;item&gt;163&lt;/item&gt;&lt;/record-ids&gt;&lt;/item&gt;&lt;/Libraries&gt;"/>
  </w:docVars>
  <w:rsids>
    <w:rsidRoot w:val="00696D41"/>
    <w:rsid w:val="000379FC"/>
    <w:rsid w:val="00037E8D"/>
    <w:rsid w:val="000B7097"/>
    <w:rsid w:val="000E45B7"/>
    <w:rsid w:val="001331E6"/>
    <w:rsid w:val="00136E95"/>
    <w:rsid w:val="001525AE"/>
    <w:rsid w:val="00187199"/>
    <w:rsid w:val="001938FE"/>
    <w:rsid w:val="00216238"/>
    <w:rsid w:val="0022253F"/>
    <w:rsid w:val="00260285"/>
    <w:rsid w:val="00272387"/>
    <w:rsid w:val="002971E4"/>
    <w:rsid w:val="002C48BD"/>
    <w:rsid w:val="002F498D"/>
    <w:rsid w:val="002F4D4C"/>
    <w:rsid w:val="00366D48"/>
    <w:rsid w:val="00377F85"/>
    <w:rsid w:val="003D2FA5"/>
    <w:rsid w:val="004140EC"/>
    <w:rsid w:val="00430785"/>
    <w:rsid w:val="00436BF5"/>
    <w:rsid w:val="004C1C59"/>
    <w:rsid w:val="005022D5"/>
    <w:rsid w:val="00513CD6"/>
    <w:rsid w:val="00537258"/>
    <w:rsid w:val="005A19C8"/>
    <w:rsid w:val="005D003B"/>
    <w:rsid w:val="005F0299"/>
    <w:rsid w:val="00604381"/>
    <w:rsid w:val="00604D29"/>
    <w:rsid w:val="006135E3"/>
    <w:rsid w:val="00626045"/>
    <w:rsid w:val="00633C86"/>
    <w:rsid w:val="00651A10"/>
    <w:rsid w:val="006529F6"/>
    <w:rsid w:val="00692CE7"/>
    <w:rsid w:val="00696D41"/>
    <w:rsid w:val="006F05E8"/>
    <w:rsid w:val="00714DF0"/>
    <w:rsid w:val="00720954"/>
    <w:rsid w:val="00721D4F"/>
    <w:rsid w:val="007307AA"/>
    <w:rsid w:val="00781E84"/>
    <w:rsid w:val="00785DDC"/>
    <w:rsid w:val="0082093D"/>
    <w:rsid w:val="00822294"/>
    <w:rsid w:val="00844BF2"/>
    <w:rsid w:val="00850361"/>
    <w:rsid w:val="00886B43"/>
    <w:rsid w:val="00892BC1"/>
    <w:rsid w:val="008E0846"/>
    <w:rsid w:val="008E34DB"/>
    <w:rsid w:val="00905C7B"/>
    <w:rsid w:val="0091056A"/>
    <w:rsid w:val="00925421"/>
    <w:rsid w:val="0092677D"/>
    <w:rsid w:val="00941713"/>
    <w:rsid w:val="009514A3"/>
    <w:rsid w:val="009728D9"/>
    <w:rsid w:val="009837E8"/>
    <w:rsid w:val="00983E10"/>
    <w:rsid w:val="00A30CB0"/>
    <w:rsid w:val="00A45587"/>
    <w:rsid w:val="00A8119D"/>
    <w:rsid w:val="00A82934"/>
    <w:rsid w:val="00B12330"/>
    <w:rsid w:val="00B64AB7"/>
    <w:rsid w:val="00B921ED"/>
    <w:rsid w:val="00BA58BA"/>
    <w:rsid w:val="00C40CDD"/>
    <w:rsid w:val="00C43B66"/>
    <w:rsid w:val="00C55BC4"/>
    <w:rsid w:val="00C64219"/>
    <w:rsid w:val="00C65D9C"/>
    <w:rsid w:val="00C764DE"/>
    <w:rsid w:val="00CE546B"/>
    <w:rsid w:val="00CF73F5"/>
    <w:rsid w:val="00D45B2D"/>
    <w:rsid w:val="00D72757"/>
    <w:rsid w:val="00D72C20"/>
    <w:rsid w:val="00D87557"/>
    <w:rsid w:val="00DE1B1D"/>
    <w:rsid w:val="00DE2216"/>
    <w:rsid w:val="00E71E8C"/>
    <w:rsid w:val="00E93A5A"/>
    <w:rsid w:val="00EE70EF"/>
    <w:rsid w:val="00EF2A71"/>
    <w:rsid w:val="00F221D0"/>
    <w:rsid w:val="00F40738"/>
    <w:rsid w:val="00F413B3"/>
    <w:rsid w:val="00F43DC3"/>
    <w:rsid w:val="00F46204"/>
    <w:rsid w:val="00F730A3"/>
    <w:rsid w:val="00F87DD4"/>
    <w:rsid w:val="00F903CA"/>
    <w:rsid w:val="00F96A74"/>
    <w:rsid w:val="00F979D6"/>
    <w:rsid w:val="00FF77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94F0B"/>
  <w15:chartTrackingRefBased/>
  <w15:docId w15:val="{52903965-D392-49CF-8538-D50B618C3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DDC"/>
    <w:rPr>
      <w:rFonts w:ascii="Calibri" w:eastAsia="Calibri" w:hAnsi="Calibri" w:cs="Times New Roman"/>
      <w:kern w:val="0"/>
      <w14:ligatures w14:val="none"/>
    </w:rPr>
  </w:style>
  <w:style w:type="paragraph" w:styleId="Heading1">
    <w:name w:val="heading 1"/>
    <w:basedOn w:val="Normal"/>
    <w:next w:val="Normal"/>
    <w:link w:val="Heading1Char"/>
    <w:uiPriority w:val="9"/>
    <w:qFormat/>
    <w:rsid w:val="00785DDC"/>
    <w:pPr>
      <w:outlineLvl w:val="0"/>
    </w:pPr>
    <w:rPr>
      <w:b/>
      <w:bCs/>
      <w:sz w:val="32"/>
      <w:szCs w:val="32"/>
    </w:rPr>
  </w:style>
  <w:style w:type="paragraph" w:styleId="Heading2">
    <w:name w:val="heading 2"/>
    <w:basedOn w:val="Heading1"/>
    <w:next w:val="Normal"/>
    <w:link w:val="Heading2Char"/>
    <w:uiPriority w:val="9"/>
    <w:unhideWhenUsed/>
    <w:qFormat/>
    <w:rsid w:val="00785DDC"/>
    <w:pPr>
      <w:outlineLvl w:val="1"/>
    </w:pPr>
  </w:style>
  <w:style w:type="paragraph" w:styleId="Heading3">
    <w:name w:val="heading 3"/>
    <w:basedOn w:val="Normal"/>
    <w:next w:val="Normal"/>
    <w:link w:val="Heading3Char"/>
    <w:uiPriority w:val="9"/>
    <w:unhideWhenUsed/>
    <w:qFormat/>
    <w:rsid w:val="00785DDC"/>
    <w:pPr>
      <w:numPr>
        <w:numId w:val="3"/>
      </w:numPr>
      <w:spacing w:before="160"/>
      <w:outlineLvl w:val="2"/>
    </w:pPr>
    <w:rPr>
      <w:b/>
      <w:bCs/>
      <w:sz w:val="24"/>
      <w:szCs w:val="24"/>
    </w:rPr>
  </w:style>
  <w:style w:type="paragraph" w:styleId="Heading4">
    <w:name w:val="heading 4"/>
    <w:basedOn w:val="Normal"/>
    <w:next w:val="Normal"/>
    <w:link w:val="Heading4Char"/>
    <w:uiPriority w:val="9"/>
    <w:unhideWhenUsed/>
    <w:qFormat/>
    <w:rsid w:val="00785DDC"/>
    <w:pPr>
      <w:spacing w:before="160"/>
      <w:outlineLvl w:val="3"/>
    </w:pPr>
    <w:rPr>
      <w:b/>
      <w:bCs/>
    </w:rPr>
  </w:style>
  <w:style w:type="paragraph" w:styleId="Heading5">
    <w:name w:val="heading 5"/>
    <w:basedOn w:val="Normal"/>
    <w:next w:val="Normal"/>
    <w:link w:val="Heading5Char"/>
    <w:uiPriority w:val="9"/>
    <w:semiHidden/>
    <w:unhideWhenUsed/>
    <w:qFormat/>
    <w:rsid w:val="00696D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6D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6D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6D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6D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5DDC"/>
    <w:rPr>
      <w:rFonts w:ascii="Calibri" w:eastAsia="Calibri" w:hAnsi="Calibri" w:cs="Times New Roman"/>
      <w:b/>
      <w:bCs/>
      <w:kern w:val="0"/>
      <w:sz w:val="32"/>
      <w:szCs w:val="32"/>
      <w14:ligatures w14:val="none"/>
    </w:rPr>
  </w:style>
  <w:style w:type="character" w:customStyle="1" w:styleId="Heading2Char">
    <w:name w:val="Heading 2 Char"/>
    <w:basedOn w:val="DefaultParagraphFont"/>
    <w:link w:val="Heading2"/>
    <w:uiPriority w:val="9"/>
    <w:rsid w:val="00785DDC"/>
    <w:rPr>
      <w:rFonts w:ascii="Calibri" w:eastAsia="Calibri" w:hAnsi="Calibri" w:cs="Times New Roman"/>
      <w:b/>
      <w:bCs/>
      <w:kern w:val="0"/>
      <w:sz w:val="32"/>
      <w:szCs w:val="32"/>
      <w14:ligatures w14:val="none"/>
    </w:rPr>
  </w:style>
  <w:style w:type="character" w:customStyle="1" w:styleId="Heading3Char">
    <w:name w:val="Heading 3 Char"/>
    <w:basedOn w:val="DefaultParagraphFont"/>
    <w:link w:val="Heading3"/>
    <w:uiPriority w:val="9"/>
    <w:rsid w:val="00785DDC"/>
    <w:rPr>
      <w:rFonts w:ascii="Calibri" w:eastAsia="Calibri" w:hAnsi="Calibri" w:cs="Times New Roman"/>
      <w:b/>
      <w:bCs/>
      <w:kern w:val="0"/>
      <w:sz w:val="24"/>
      <w:szCs w:val="24"/>
      <w14:ligatures w14:val="none"/>
    </w:rPr>
  </w:style>
  <w:style w:type="character" w:customStyle="1" w:styleId="Heading4Char">
    <w:name w:val="Heading 4 Char"/>
    <w:basedOn w:val="DefaultParagraphFont"/>
    <w:link w:val="Heading4"/>
    <w:uiPriority w:val="9"/>
    <w:rsid w:val="00785DDC"/>
    <w:rPr>
      <w:rFonts w:ascii="Calibri" w:eastAsia="Calibri" w:hAnsi="Calibri" w:cs="Times New Roman"/>
      <w:b/>
      <w:bCs/>
      <w:kern w:val="0"/>
      <w14:ligatures w14:val="none"/>
    </w:rPr>
  </w:style>
  <w:style w:type="character" w:customStyle="1" w:styleId="Heading5Char">
    <w:name w:val="Heading 5 Char"/>
    <w:basedOn w:val="DefaultParagraphFont"/>
    <w:link w:val="Heading5"/>
    <w:uiPriority w:val="9"/>
    <w:semiHidden/>
    <w:rsid w:val="00696D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6D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6D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6D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6D41"/>
    <w:rPr>
      <w:rFonts w:eastAsiaTheme="majorEastAsia" w:cstheme="majorBidi"/>
      <w:color w:val="272727" w:themeColor="text1" w:themeTint="D8"/>
    </w:rPr>
  </w:style>
  <w:style w:type="paragraph" w:styleId="Title">
    <w:name w:val="Title"/>
    <w:basedOn w:val="Normal"/>
    <w:next w:val="Normal"/>
    <w:link w:val="TitleChar"/>
    <w:uiPriority w:val="10"/>
    <w:qFormat/>
    <w:rsid w:val="00696D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6D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6D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6D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6D41"/>
    <w:pPr>
      <w:spacing w:before="160"/>
      <w:jc w:val="center"/>
    </w:pPr>
    <w:rPr>
      <w:i/>
      <w:iCs/>
      <w:color w:val="404040" w:themeColor="text1" w:themeTint="BF"/>
    </w:rPr>
  </w:style>
  <w:style w:type="character" w:customStyle="1" w:styleId="QuoteChar">
    <w:name w:val="Quote Char"/>
    <w:basedOn w:val="DefaultParagraphFont"/>
    <w:link w:val="Quote"/>
    <w:uiPriority w:val="29"/>
    <w:rsid w:val="00696D41"/>
    <w:rPr>
      <w:i/>
      <w:iCs/>
      <w:color w:val="404040" w:themeColor="text1" w:themeTint="BF"/>
    </w:rPr>
  </w:style>
  <w:style w:type="paragraph" w:styleId="ListParagraph">
    <w:name w:val="List Paragraph"/>
    <w:basedOn w:val="Normal"/>
    <w:uiPriority w:val="34"/>
    <w:qFormat/>
    <w:rsid w:val="00696D41"/>
    <w:pPr>
      <w:ind w:left="720"/>
      <w:contextualSpacing/>
    </w:pPr>
  </w:style>
  <w:style w:type="character" w:styleId="IntenseEmphasis">
    <w:name w:val="Intense Emphasis"/>
    <w:basedOn w:val="DefaultParagraphFont"/>
    <w:uiPriority w:val="21"/>
    <w:qFormat/>
    <w:rsid w:val="00696D41"/>
    <w:rPr>
      <w:i/>
      <w:iCs/>
      <w:color w:val="0F4761" w:themeColor="accent1" w:themeShade="BF"/>
    </w:rPr>
  </w:style>
  <w:style w:type="paragraph" w:styleId="IntenseQuote">
    <w:name w:val="Intense Quote"/>
    <w:basedOn w:val="Normal"/>
    <w:next w:val="Normal"/>
    <w:link w:val="IntenseQuoteChar"/>
    <w:uiPriority w:val="30"/>
    <w:qFormat/>
    <w:rsid w:val="00696D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6D41"/>
    <w:rPr>
      <w:i/>
      <w:iCs/>
      <w:color w:val="0F4761" w:themeColor="accent1" w:themeShade="BF"/>
    </w:rPr>
  </w:style>
  <w:style w:type="character" w:styleId="IntenseReference">
    <w:name w:val="Intense Reference"/>
    <w:basedOn w:val="DefaultParagraphFont"/>
    <w:uiPriority w:val="32"/>
    <w:qFormat/>
    <w:rsid w:val="00696D41"/>
    <w:rPr>
      <w:b/>
      <w:bCs/>
      <w:smallCaps/>
      <w:color w:val="0F4761" w:themeColor="accent1" w:themeShade="BF"/>
      <w:spacing w:val="5"/>
    </w:rPr>
  </w:style>
  <w:style w:type="character" w:styleId="CommentReference">
    <w:name w:val="annotation reference"/>
    <w:basedOn w:val="DefaultParagraphFont"/>
    <w:uiPriority w:val="99"/>
    <w:semiHidden/>
    <w:unhideWhenUsed/>
    <w:rsid w:val="00696D41"/>
    <w:rPr>
      <w:sz w:val="16"/>
      <w:szCs w:val="16"/>
    </w:rPr>
  </w:style>
  <w:style w:type="paragraph" w:styleId="CommentText">
    <w:name w:val="annotation text"/>
    <w:basedOn w:val="Normal"/>
    <w:link w:val="CommentTextChar"/>
    <w:uiPriority w:val="99"/>
    <w:unhideWhenUsed/>
    <w:rsid w:val="00696D41"/>
    <w:pPr>
      <w:spacing w:line="240" w:lineRule="auto"/>
    </w:pPr>
    <w:rPr>
      <w:sz w:val="20"/>
      <w:szCs w:val="20"/>
    </w:rPr>
  </w:style>
  <w:style w:type="character" w:customStyle="1" w:styleId="CommentTextChar">
    <w:name w:val="Comment Text Char"/>
    <w:basedOn w:val="DefaultParagraphFont"/>
    <w:link w:val="CommentText"/>
    <w:uiPriority w:val="99"/>
    <w:rsid w:val="00696D41"/>
    <w:rPr>
      <w:kern w:val="0"/>
      <w:sz w:val="20"/>
      <w:szCs w:val="20"/>
      <w14:ligatures w14:val="none"/>
    </w:rPr>
  </w:style>
  <w:style w:type="character" w:customStyle="1" w:styleId="Hyperlink1">
    <w:name w:val="Hyperlink1"/>
    <w:basedOn w:val="DefaultParagraphFont"/>
    <w:uiPriority w:val="99"/>
    <w:unhideWhenUsed/>
    <w:rsid w:val="00696D41"/>
    <w:rPr>
      <w:color w:val="0563C1"/>
      <w:u w:val="single"/>
    </w:rPr>
  </w:style>
  <w:style w:type="character" w:styleId="Hyperlink">
    <w:name w:val="Hyperlink"/>
    <w:basedOn w:val="DefaultParagraphFont"/>
    <w:uiPriority w:val="99"/>
    <w:unhideWhenUsed/>
    <w:rsid w:val="00696D41"/>
    <w:rPr>
      <w:color w:val="467886" w:themeColor="hyperlink"/>
      <w:u w:val="single"/>
    </w:rPr>
  </w:style>
  <w:style w:type="paragraph" w:customStyle="1" w:styleId="EndNoteBibliographyTitle">
    <w:name w:val="EndNote Bibliography Title"/>
    <w:basedOn w:val="Normal"/>
    <w:link w:val="EndNoteBibliographyTitleChar"/>
    <w:rsid w:val="00696D41"/>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696D41"/>
    <w:rPr>
      <w:rFonts w:ascii="Arial" w:eastAsia="Calibri" w:hAnsi="Arial" w:cs="Arial"/>
      <w:noProof/>
      <w:kern w:val="0"/>
      <w:sz w:val="20"/>
      <w:lang w:val="en-US"/>
      <w14:ligatures w14:val="none"/>
    </w:rPr>
  </w:style>
  <w:style w:type="paragraph" w:customStyle="1" w:styleId="EndNoteBibliography">
    <w:name w:val="EndNote Bibliography"/>
    <w:basedOn w:val="Normal"/>
    <w:link w:val="EndNoteBibliographyChar"/>
    <w:rsid w:val="00696D41"/>
    <w:pPr>
      <w:spacing w:line="24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696D41"/>
    <w:rPr>
      <w:rFonts w:ascii="Arial" w:eastAsia="Calibri" w:hAnsi="Arial" w:cs="Arial"/>
      <w:noProof/>
      <w:kern w:val="0"/>
      <w:sz w:val="20"/>
      <w:lang w:val="en-US"/>
      <w14:ligatures w14:val="none"/>
    </w:rPr>
  </w:style>
  <w:style w:type="character" w:styleId="UnresolvedMention">
    <w:name w:val="Unresolved Mention"/>
    <w:basedOn w:val="DefaultParagraphFont"/>
    <w:uiPriority w:val="99"/>
    <w:semiHidden/>
    <w:unhideWhenUsed/>
    <w:rsid w:val="00696D4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45B2D"/>
    <w:rPr>
      <w:b/>
      <w:bCs/>
    </w:rPr>
  </w:style>
  <w:style w:type="character" w:customStyle="1" w:styleId="CommentSubjectChar">
    <w:name w:val="Comment Subject Char"/>
    <w:basedOn w:val="CommentTextChar"/>
    <w:link w:val="CommentSubject"/>
    <w:uiPriority w:val="99"/>
    <w:semiHidden/>
    <w:rsid w:val="00D45B2D"/>
    <w:rPr>
      <w:rFonts w:ascii="Calibri" w:eastAsia="Calibri" w:hAnsi="Calibri" w:cs="Times New Roman"/>
      <w:b/>
      <w:bCs/>
      <w:kern w:val="0"/>
      <w:sz w:val="20"/>
      <w:szCs w:val="20"/>
      <w14:ligatures w14:val="none"/>
    </w:rPr>
  </w:style>
  <w:style w:type="paragraph" w:styleId="Header">
    <w:name w:val="header"/>
    <w:basedOn w:val="Normal"/>
    <w:link w:val="HeaderChar"/>
    <w:uiPriority w:val="99"/>
    <w:unhideWhenUsed/>
    <w:rsid w:val="000379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79FC"/>
    <w:rPr>
      <w:rFonts w:ascii="Calibri" w:eastAsia="Calibri" w:hAnsi="Calibri" w:cs="Times New Roman"/>
      <w:kern w:val="0"/>
      <w14:ligatures w14:val="none"/>
    </w:rPr>
  </w:style>
  <w:style w:type="paragraph" w:styleId="Footer">
    <w:name w:val="footer"/>
    <w:basedOn w:val="Normal"/>
    <w:link w:val="FooterChar"/>
    <w:uiPriority w:val="99"/>
    <w:unhideWhenUsed/>
    <w:rsid w:val="000379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79FC"/>
    <w:rPr>
      <w:rFonts w:ascii="Calibri" w:eastAsia="Calibri" w:hAnsi="Calibri" w:cs="Times New Roman"/>
      <w:kern w:val="0"/>
      <w14:ligatures w14:val="none"/>
    </w:rPr>
  </w:style>
  <w:style w:type="paragraph" w:styleId="TOCHeading">
    <w:name w:val="TOC Heading"/>
    <w:basedOn w:val="Heading1"/>
    <w:next w:val="Normal"/>
    <w:uiPriority w:val="39"/>
    <w:unhideWhenUsed/>
    <w:qFormat/>
    <w:rsid w:val="000379FC"/>
    <w:pPr>
      <w:keepNext/>
      <w:keepLines/>
      <w:spacing w:before="240" w:after="0"/>
      <w:outlineLvl w:val="9"/>
    </w:pPr>
    <w:rPr>
      <w:rFonts w:asciiTheme="majorHAnsi" w:eastAsiaTheme="majorEastAsia" w:hAnsiTheme="majorHAnsi" w:cstheme="majorBidi"/>
      <w:b w:val="0"/>
      <w:bCs w:val="0"/>
      <w:color w:val="0F4761" w:themeColor="accent1" w:themeShade="BF"/>
      <w:lang w:val="en-US"/>
    </w:rPr>
  </w:style>
  <w:style w:type="paragraph" w:styleId="TOC2">
    <w:name w:val="toc 2"/>
    <w:basedOn w:val="Normal"/>
    <w:next w:val="Normal"/>
    <w:autoRedefine/>
    <w:uiPriority w:val="39"/>
    <w:unhideWhenUsed/>
    <w:rsid w:val="000379FC"/>
    <w:pPr>
      <w:spacing w:after="100"/>
      <w:ind w:left="220"/>
    </w:pPr>
  </w:style>
  <w:style w:type="paragraph" w:styleId="TOC3">
    <w:name w:val="toc 3"/>
    <w:basedOn w:val="Normal"/>
    <w:next w:val="Normal"/>
    <w:autoRedefine/>
    <w:uiPriority w:val="39"/>
    <w:unhideWhenUsed/>
    <w:rsid w:val="000379FC"/>
    <w:pPr>
      <w:spacing w:after="100"/>
      <w:ind w:left="440"/>
    </w:pPr>
  </w:style>
  <w:style w:type="paragraph" w:styleId="TOC1">
    <w:name w:val="toc 1"/>
    <w:basedOn w:val="Normal"/>
    <w:next w:val="Normal"/>
    <w:autoRedefine/>
    <w:uiPriority w:val="39"/>
    <w:unhideWhenUsed/>
    <w:rsid w:val="000379FC"/>
    <w:pPr>
      <w:tabs>
        <w:tab w:val="right" w:leader="dot" w:pos="9628"/>
      </w:tabs>
      <w:spacing w:after="100" w:line="276" w:lineRule="auto"/>
    </w:pPr>
    <w:rPr>
      <w:rFonts w:ascii="Arial" w:eastAsiaTheme="minorHAnsi" w:hAnsi="Arial" w:cstheme="minorBidi"/>
      <w:i/>
      <w:iCs/>
      <w:noProof/>
      <w:sz w:val="20"/>
    </w:rPr>
  </w:style>
  <w:style w:type="paragraph" w:customStyle="1" w:styleId="Heading1QICPD">
    <w:name w:val="Heading 1 QI&amp;CPD"/>
    <w:basedOn w:val="Normal"/>
    <w:link w:val="Heading1QICPDChar"/>
    <w:qFormat/>
    <w:rsid w:val="00850361"/>
    <w:pPr>
      <w:spacing w:afterLines="200" w:after="480" w:line="276" w:lineRule="auto"/>
    </w:pPr>
    <w:rPr>
      <w:rFonts w:ascii="Helvetica" w:eastAsiaTheme="minorHAnsi" w:hAnsi="Helvetica" w:cs="Arial"/>
      <w:b/>
      <w:bCs/>
      <w:color w:val="747474" w:themeColor="background2" w:themeShade="80"/>
      <w:sz w:val="44"/>
      <w:szCs w:val="19"/>
      <w:u w:color="FDBE57"/>
    </w:rPr>
  </w:style>
  <w:style w:type="paragraph" w:customStyle="1" w:styleId="Heading2QICPD">
    <w:name w:val="Heading 2 QI&amp;CPD"/>
    <w:basedOn w:val="Normal"/>
    <w:link w:val="Heading2QICPDChar"/>
    <w:qFormat/>
    <w:rsid w:val="00850361"/>
    <w:pPr>
      <w:spacing w:afterLines="100" w:after="240" w:line="276" w:lineRule="auto"/>
    </w:pPr>
    <w:rPr>
      <w:rFonts w:ascii="Helvetica" w:eastAsiaTheme="minorHAnsi" w:hAnsi="Helvetica" w:cstheme="minorBidi"/>
      <w:b/>
      <w:color w:val="808080" w:themeColor="background1" w:themeShade="80"/>
      <w:sz w:val="28"/>
      <w:szCs w:val="32"/>
    </w:rPr>
  </w:style>
  <w:style w:type="character" w:customStyle="1" w:styleId="Heading1QICPDChar">
    <w:name w:val="Heading 1 QI&amp;CPD Char"/>
    <w:basedOn w:val="DefaultParagraphFont"/>
    <w:link w:val="Heading1QICPD"/>
    <w:rsid w:val="00850361"/>
    <w:rPr>
      <w:rFonts w:ascii="Helvetica" w:hAnsi="Helvetica" w:cs="Arial"/>
      <w:b/>
      <w:bCs/>
      <w:color w:val="747474" w:themeColor="background2" w:themeShade="80"/>
      <w:kern w:val="0"/>
      <w:sz w:val="44"/>
      <w:szCs w:val="19"/>
      <w:u w:color="FDBE57"/>
      <w14:ligatures w14:val="none"/>
    </w:rPr>
  </w:style>
  <w:style w:type="character" w:customStyle="1" w:styleId="Heading2QICPDChar">
    <w:name w:val="Heading 2 QI&amp;CPD Char"/>
    <w:basedOn w:val="DefaultParagraphFont"/>
    <w:link w:val="Heading2QICPD"/>
    <w:rsid w:val="00850361"/>
    <w:rPr>
      <w:rFonts w:ascii="Helvetica" w:hAnsi="Helvetica"/>
      <w:b/>
      <w:color w:val="808080" w:themeColor="background1" w:themeShade="80"/>
      <w:kern w:val="0"/>
      <w:sz w:val="28"/>
      <w:szCs w:val="32"/>
      <w14:ligatures w14:val="none"/>
    </w:rPr>
  </w:style>
  <w:style w:type="paragraph" w:styleId="Revision">
    <w:name w:val="Revision"/>
    <w:hidden/>
    <w:uiPriority w:val="99"/>
    <w:semiHidden/>
    <w:rsid w:val="009514A3"/>
    <w:pPr>
      <w:spacing w:after="0" w:line="240" w:lineRule="auto"/>
    </w:pPr>
    <w:rPr>
      <w:rFonts w:ascii="Calibri" w:eastAsia="Calibri" w:hAnsi="Calibri" w:cs="Times New Roman"/>
      <w:kern w:val="0"/>
      <w14:ligatures w14:val="none"/>
    </w:rPr>
  </w:style>
  <w:style w:type="table" w:styleId="TableGrid">
    <w:name w:val="Table Grid"/>
    <w:basedOn w:val="TableNormal"/>
    <w:uiPriority w:val="39"/>
    <w:rsid w:val="00BA58B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58BA"/>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www.abs.gov.au/statistics/people/people-and-communities/cultural-diversity-census/2021"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www.abs.gov.au/statistics/health/mental-health/cultural-and-linguistic-characteristics-people-using-mental-health-services-and-prescription-medications/latest-release" TargetMode="External"/><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www.abs.gov.au/statistics/health/mental-health/national-study-mental-health-and-wellbeing/latest-release" TargetMode="External"/><Relationship Id="rId25" Type="http://schemas.openxmlformats.org/officeDocument/2006/relationships/header" Target="head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www.aihw.gov.au/reports/cald-australians/chronic-conditions-cald-2021/contents/about"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www.abs.gov.au/statistics/health/health-conditions-and-risks/national-health-survey/2022"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www.gpmhsc.org.au/resourcehub/c/literature-review" TargetMode="Externa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799F2586D6D8DE40B6B93F128C9728F5" ma:contentTypeVersion="19" ma:contentTypeDescription="Create a new document." ma:contentTypeScope="" ma:versionID="58fa43d0bae4fec2d53600bbe7271fa7">
  <xsd:schema xmlns:xsd="http://www.w3.org/2001/XMLSchema" xmlns:xs="http://www.w3.org/2001/XMLSchema" xmlns:p="http://schemas.microsoft.com/office/2006/metadata/properties" xmlns:ns2="63a6e35b-1a0d-4b26-8059-9d7fbfec19c3" xmlns:ns3="5499208c-f25b-4388-89e3-bcef0736132f" targetNamespace="http://schemas.microsoft.com/office/2006/metadata/properties" ma:root="true" ma:fieldsID="6be359b8bbfbfdd4f457bf39dce2190c" ns2:_="" ns3:_="">
    <xsd:import namespace="63a6e35b-1a0d-4b26-8059-9d7fbfec19c3"/>
    <xsd:import namespace="5499208c-f25b-4388-89e3-bcef0736132f"/>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lcf76f155ced4ddcb4097134ff3c332f" minOccurs="0"/>
                <xsd:element ref="ns2:TaxCatchAll" minOccurs="0"/>
                <xsd:element ref="ns3:MediaServiceLocation" minOccurs="0"/>
                <xsd:element ref="ns3:MediaServiceObjectDetectorVersions"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a6e35b-1a0d-4b26-8059-9d7fbfec19c3"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951c630d-cd73-4986-91fd-ef9bb3ff8aca}" ma:internalName="TaxCatchAll" ma:showField="CatchAllData" ma:web="63a6e35b-1a0d-4b26-8059-9d7fbfec19c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499208c-f25b-4388-89e3-bcef0736132f"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087ee064-f347-41df-91ce-b1c94adcd210" ma:termSetId="09814cd3-568e-fe90-9814-8d621ff8fb84" ma:anchorId="fba54fb3-c3e1-fe81-a776-ca4b69148c4d" ma:open="true" ma:isKeyword="false">
      <xsd:complexType>
        <xsd:sequence>
          <xsd:element ref="pc:Terms" minOccurs="0" maxOccurs="1"/>
        </xsd:sequence>
      </xsd:complexType>
    </xsd:element>
    <xsd:element name="MediaServiceLocation" ma:index="26" nillable="true" ma:displayName="Location" ma:internalName="MediaServiceLocation" ma:readOnly="true">
      <xsd:simpleType>
        <xsd:restriction base="dms:Text"/>
      </xsd:simple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MediaServiceBillingMetadata" ma:index="29"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5499208c-f25b-4388-89e3-bcef0736132f">
      <Terms xmlns="http://schemas.microsoft.com/office/infopath/2007/PartnerControls"/>
    </lcf76f155ced4ddcb4097134ff3c332f>
    <TaxCatchAll xmlns="63a6e35b-1a0d-4b26-8059-9d7fbfec19c3" xsi:nil="true"/>
    <_dlc_DocId xmlns="63a6e35b-1a0d-4b26-8059-9d7fbfec19c3">EDEYZVM3SA3E-798660077-182077</_dlc_DocId>
    <_dlc_DocIdUrl xmlns="63a6e35b-1a0d-4b26-8059-9d7fbfec19c3">
      <Url>https://onegp.sharepoint.com/sites/doclib/_layouts/15/DocIdRedir.aspx?ID=EDEYZVM3SA3E-798660077-182077</Url>
      <Description>EDEYZVM3SA3E-798660077-182077</Description>
    </_dlc_DocIdUrl>
  </documentManagement>
</p:properties>
</file>

<file path=customXml/itemProps1.xml><?xml version="1.0" encoding="utf-8"?>
<ds:datastoreItem xmlns:ds="http://schemas.openxmlformats.org/officeDocument/2006/customXml" ds:itemID="{08C42EB4-9C78-40DD-8BE5-8A2C8C5E1AC3}">
  <ds:schemaRefs>
    <ds:schemaRef ds:uri="http://schemas.microsoft.com/sharepoint/v3/contenttype/forms"/>
  </ds:schemaRefs>
</ds:datastoreItem>
</file>

<file path=customXml/itemProps2.xml><?xml version="1.0" encoding="utf-8"?>
<ds:datastoreItem xmlns:ds="http://schemas.openxmlformats.org/officeDocument/2006/customXml" ds:itemID="{D8D384DF-9CC4-4439-A36F-52D8FD9D8BE4}">
  <ds:schemaRefs>
    <ds:schemaRef ds:uri="http://schemas.openxmlformats.org/officeDocument/2006/bibliography"/>
  </ds:schemaRefs>
</ds:datastoreItem>
</file>

<file path=customXml/itemProps3.xml><?xml version="1.0" encoding="utf-8"?>
<ds:datastoreItem xmlns:ds="http://schemas.openxmlformats.org/officeDocument/2006/customXml" ds:itemID="{10C4F664-52F9-4A64-B0B2-5A685706B6B8}">
  <ds:schemaRefs>
    <ds:schemaRef ds:uri="http://schemas.microsoft.com/sharepoint/events"/>
  </ds:schemaRefs>
</ds:datastoreItem>
</file>

<file path=customXml/itemProps4.xml><?xml version="1.0" encoding="utf-8"?>
<ds:datastoreItem xmlns:ds="http://schemas.openxmlformats.org/officeDocument/2006/customXml" ds:itemID="{B80557E8-FCF4-427D-AD93-86A5FB60D088}"/>
</file>

<file path=customXml/itemProps5.xml><?xml version="1.0" encoding="utf-8"?>
<ds:datastoreItem xmlns:ds="http://schemas.openxmlformats.org/officeDocument/2006/customXml" ds:itemID="{CDB4BDB5-DE9B-4F8F-A283-DA664D9B2EFB}">
  <ds:schemaRefs>
    <ds:schemaRef ds:uri="http://schemas.microsoft.com/office/2006/metadata/properties"/>
    <ds:schemaRef ds:uri="http://schemas.microsoft.com/office/infopath/2007/PartnerControls"/>
    <ds:schemaRef ds:uri="5499208c-f25b-4388-89e3-bcef0736132f"/>
    <ds:schemaRef ds:uri="63a6e35b-1a0d-4b26-8059-9d7fbfec19c3"/>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17</Pages>
  <Words>8004</Words>
  <Characters>45626</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Wade</dc:creator>
  <cp:keywords/>
  <dc:description/>
  <cp:lastModifiedBy>Alex Smith</cp:lastModifiedBy>
  <cp:revision>28</cp:revision>
  <dcterms:created xsi:type="dcterms:W3CDTF">2025-05-05T03:38:00Z</dcterms:created>
  <dcterms:modified xsi:type="dcterms:W3CDTF">2025-05-0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9F2586D6D8DE40B6B93F128C9728F5</vt:lpwstr>
  </property>
  <property fmtid="{D5CDD505-2E9C-101B-9397-08002B2CF9AE}" pid="3" name="MediaServiceImageTags">
    <vt:lpwstr/>
  </property>
  <property fmtid="{D5CDD505-2E9C-101B-9397-08002B2CF9AE}" pid="4" name="_dlc_DocIdItemGuid">
    <vt:lpwstr>f650647a-c70a-496a-a0f9-530ca3c8ad73</vt:lpwstr>
  </property>
</Properties>
</file>